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C189CC" w14:textId="127ACC2B" w:rsidR="00245C32" w:rsidRDefault="00DA789C" w:rsidP="00BA5AE1">
      <w:pPr>
        <w:spacing w:line="480" w:lineRule="auto"/>
        <w:ind w:firstLineChars="100" w:firstLine="241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Comparative 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analys</w:t>
      </w:r>
      <w:r w:rsidR="00BE3925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i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s of molecular </w:t>
      </w:r>
      <w:r w:rsidR="00193F39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basis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 underl</w:t>
      </w:r>
      <w:r w:rsidR="00F777AA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ying</w:t>
      </w:r>
      <w:r w:rsidR="00547F0B" w:rsidRPr="00547F0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 </w:t>
      </w:r>
      <w:r w:rsidR="00193F39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 xml:space="preserve">mammalian </w:t>
      </w:r>
      <w:r w:rsidR="00CF57AB">
        <w:rPr>
          <w:rFonts w:ascii="Times New Roman" w:eastAsia="宋体" w:hAnsi="Times New Roman" w:cs="Times New Roman"/>
          <w:b/>
          <w:bCs/>
          <w:color w:val="333333"/>
          <w:kern w:val="0"/>
          <w:sz w:val="24"/>
          <w:szCs w:val="24"/>
          <w:shd w:val="clear" w:color="auto" w:fill="FFFFFF"/>
        </w:rPr>
        <w:t>lifespan</w:t>
      </w:r>
    </w:p>
    <w:p w14:paraId="1C7ABD55" w14:textId="77777777" w:rsidR="007F4A12" w:rsidRPr="003D2C12" w:rsidRDefault="007F4A12" w:rsidP="007F4A12">
      <w:pPr>
        <w:spacing w:line="480" w:lineRule="auto"/>
        <w:jc w:val="center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</w:pPr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Dongming Xu</w:t>
      </w:r>
      <w:r w:rsidRPr="00093222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  <w:t>1</w:t>
      </w:r>
      <w:r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  <w:t>,2,3</w:t>
      </w:r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, </w:t>
      </w:r>
      <w:proofErr w:type="spellStart"/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Shaogang</w:t>
      </w:r>
      <w:proofErr w:type="spellEnd"/>
      <w:r w:rsidRPr="00547F0B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 Qu</w:t>
      </w:r>
      <w:r w:rsidRPr="003D2C12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  <w:t>4,1,2,3</w:t>
      </w:r>
      <w:r w:rsidRPr="003D2C12">
        <w:rPr>
          <w:rFonts w:ascii="Times New Roman" w:hAnsi="Times New Roman"/>
          <w:bCs/>
          <w:sz w:val="24"/>
          <w:szCs w:val="24"/>
          <w:vertAlign w:val="superscript"/>
        </w:rPr>
        <w:t>*</w:t>
      </w:r>
    </w:p>
    <w:p w14:paraId="2BBE2233" w14:textId="77777777" w:rsidR="007F4A12" w:rsidRDefault="007F4A12" w:rsidP="007F4A12">
      <w:pPr>
        <w:spacing w:line="480" w:lineRule="auto"/>
        <w:jc w:val="center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</w:pPr>
    </w:p>
    <w:p w14:paraId="3832BA79" w14:textId="77777777" w:rsidR="007F4A12" w:rsidRDefault="007F4A12" w:rsidP="007F4A12">
      <w:pPr>
        <w:spacing w:line="480" w:lineRule="auto"/>
        <w:jc w:val="center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  <w:vertAlign w:val="superscript"/>
        </w:rPr>
      </w:pPr>
    </w:p>
    <w:p w14:paraId="0D28736D" w14:textId="0660E5AB" w:rsidR="007F4A12" w:rsidRPr="00547F0B" w:rsidRDefault="007F4A12" w:rsidP="007F4A12">
      <w:pPr>
        <w:spacing w:line="480" w:lineRule="auto"/>
        <w:jc w:val="left"/>
        <w:outlineLvl w:val="2"/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333333"/>
          <w:kern w:val="0"/>
          <w:sz w:val="22"/>
          <w:shd w:val="clear" w:color="auto" w:fill="FFFFFF"/>
          <w:vertAlign w:val="superscript"/>
        </w:rPr>
        <w:t>1</w:t>
      </w:r>
      <w:r w:rsidRPr="00144961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Central Laboratory, Shunde Hospital, Southern Medical University (The First People’s Hospital of Shunde Foshan), Foshan, Guangdong, </w:t>
      </w:r>
      <w:r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 xml:space="preserve">528300, </w:t>
      </w:r>
      <w:r w:rsidRPr="00144961">
        <w:rPr>
          <w:rFonts w:ascii="Times New Roman" w:eastAsia="宋体" w:hAnsi="Times New Roman" w:cs="Times New Roman"/>
          <w:color w:val="333333"/>
          <w:kern w:val="0"/>
          <w:sz w:val="22"/>
          <w:shd w:val="clear" w:color="auto" w:fill="FFFFFF"/>
        </w:rPr>
        <w:t>China</w:t>
      </w:r>
    </w:p>
    <w:p w14:paraId="63E0CA4D" w14:textId="77777777" w:rsidR="007F4A12" w:rsidRPr="007F4A12" w:rsidRDefault="007F4A12" w:rsidP="007F4A12">
      <w:pPr>
        <w:spacing w:line="360" w:lineRule="auto"/>
        <w:rPr>
          <w:rStyle w:val="tlid-translation"/>
          <w:rFonts w:ascii="Times New Roman" w:hAnsi="Times New Roman" w:cs="Times New Roman"/>
          <w:sz w:val="22"/>
        </w:rPr>
      </w:pPr>
      <w:r w:rsidRPr="007F4A12">
        <w:rPr>
          <w:rStyle w:val="tlid-translation"/>
          <w:rFonts w:ascii="Times New Roman" w:hAnsi="Times New Roman" w:cs="Times New Roman"/>
          <w:sz w:val="22"/>
          <w:vertAlign w:val="superscript"/>
        </w:rPr>
        <w:t>2</w:t>
      </w:r>
      <w:r w:rsidRPr="007F4A12">
        <w:rPr>
          <w:rStyle w:val="tlid-translation"/>
          <w:rFonts w:ascii="Times New Roman" w:hAnsi="Times New Roman" w:cs="Times New Roman"/>
          <w:sz w:val="22"/>
        </w:rPr>
        <w:t>Guangdong-Hong Kong-Macao Greater Bay Area Center for Brain Science and Brain-Inspired Intelligence, Guangzhou, Guangdong 510515, China.</w:t>
      </w:r>
    </w:p>
    <w:p w14:paraId="41BDE488" w14:textId="77777777" w:rsidR="007F4A12" w:rsidRPr="007F4A12" w:rsidRDefault="007F4A12" w:rsidP="007F4A12">
      <w:pPr>
        <w:spacing w:line="360" w:lineRule="auto"/>
        <w:rPr>
          <w:rFonts w:ascii="Times New Roman" w:hAnsi="Times New Roman" w:cs="Times New Roman"/>
          <w:sz w:val="22"/>
        </w:rPr>
      </w:pPr>
      <w:r w:rsidRPr="007F4A12">
        <w:rPr>
          <w:rStyle w:val="tlid-translation"/>
          <w:rFonts w:ascii="Times New Roman" w:hAnsi="Times New Roman" w:cs="Times New Roman"/>
          <w:sz w:val="22"/>
          <w:vertAlign w:val="superscript"/>
        </w:rPr>
        <w:t>3</w:t>
      </w:r>
      <w:r w:rsidRPr="007F4A12">
        <w:rPr>
          <w:rStyle w:val="tlid-translation"/>
          <w:rFonts w:ascii="Times New Roman" w:hAnsi="Times New Roman" w:cs="Times New Roman" w:hint="eastAsia"/>
          <w:sz w:val="22"/>
        </w:rPr>
        <w:t xml:space="preserve">Key Laboratory of Mental Health of the Ministry of Education, </w:t>
      </w:r>
      <w:r w:rsidRPr="007F4A12">
        <w:rPr>
          <w:rStyle w:val="tlid-translation"/>
          <w:rFonts w:ascii="Times New Roman" w:hAnsi="Times New Roman" w:cs="Times New Roman"/>
          <w:sz w:val="22"/>
        </w:rPr>
        <w:t>Southern Medical University, Guangzhou, Guangdong 510515, China.</w:t>
      </w:r>
    </w:p>
    <w:p w14:paraId="2CF51936" w14:textId="77777777" w:rsidR="007F4A12" w:rsidRPr="007F4A12" w:rsidRDefault="007F4A12" w:rsidP="007F4A12">
      <w:pPr>
        <w:spacing w:line="480" w:lineRule="auto"/>
        <w:rPr>
          <w:rFonts w:ascii="Times New Roman" w:hAnsi="Times New Roman"/>
          <w:sz w:val="22"/>
        </w:rPr>
      </w:pPr>
      <w:r w:rsidRPr="007F4A12">
        <w:rPr>
          <w:rFonts w:ascii="Times New Roman" w:hAnsi="Times New Roman"/>
          <w:color w:val="000000"/>
          <w:sz w:val="22"/>
          <w:shd w:val="clear" w:color="auto" w:fill="FFFFFF"/>
          <w:vertAlign w:val="superscript"/>
        </w:rPr>
        <w:t>4</w:t>
      </w:r>
      <w:r w:rsidRPr="007F4A12">
        <w:rPr>
          <w:rStyle w:val="tlid-translation"/>
          <w:rFonts w:ascii="Times New Roman" w:hAnsi="Times New Roman"/>
          <w:sz w:val="22"/>
        </w:rPr>
        <w:t xml:space="preserve">Department of Neurology, </w:t>
      </w:r>
      <w:proofErr w:type="spellStart"/>
      <w:r w:rsidRPr="007F4A12">
        <w:rPr>
          <w:rStyle w:val="tlid-translation"/>
          <w:rFonts w:ascii="Times New Roman" w:hAnsi="Times New Roman" w:hint="eastAsia"/>
          <w:sz w:val="22"/>
        </w:rPr>
        <w:t>Nanfang</w:t>
      </w:r>
      <w:proofErr w:type="spellEnd"/>
      <w:r w:rsidRPr="007F4A12">
        <w:rPr>
          <w:rStyle w:val="tlid-translation"/>
          <w:rFonts w:ascii="Times New Roman" w:hAnsi="Times New Roman"/>
          <w:sz w:val="22"/>
        </w:rPr>
        <w:t xml:space="preserve"> Hospital, Southern Medical University</w:t>
      </w:r>
      <w:r w:rsidRPr="007F4A12">
        <w:rPr>
          <w:rStyle w:val="tlid-translation"/>
          <w:rFonts w:ascii="Times New Roman" w:hAnsi="Times New Roman" w:hint="eastAsia"/>
          <w:sz w:val="22"/>
        </w:rPr>
        <w:t>,</w:t>
      </w:r>
      <w:r w:rsidRPr="007F4A12">
        <w:rPr>
          <w:rStyle w:val="tlid-translation"/>
          <w:rFonts w:ascii="Times New Roman" w:hAnsi="Times New Roman"/>
          <w:sz w:val="22"/>
        </w:rPr>
        <w:t xml:space="preserve"> </w:t>
      </w:r>
      <w:r w:rsidRPr="007F4A12">
        <w:rPr>
          <w:rFonts w:ascii="Times New Roman" w:hAnsi="Times New Roman"/>
          <w:sz w:val="22"/>
        </w:rPr>
        <w:t>Guangzhou, Guangdong 510515, China</w:t>
      </w:r>
      <w:r w:rsidRPr="007F4A12">
        <w:rPr>
          <w:rFonts w:ascii="Times New Roman" w:hAnsi="Times New Roman" w:hint="eastAsia"/>
          <w:sz w:val="22"/>
        </w:rPr>
        <w:t>.</w:t>
      </w:r>
    </w:p>
    <w:p w14:paraId="51D5045C" w14:textId="77777777" w:rsidR="007F4A12" w:rsidRPr="007F4A12" w:rsidRDefault="007F4A12" w:rsidP="007F4A12">
      <w:pPr>
        <w:spacing w:line="360" w:lineRule="auto"/>
        <w:ind w:left="110" w:hangingChars="50" w:hanging="110"/>
        <w:contextualSpacing/>
        <w:rPr>
          <w:rFonts w:ascii="Times New Roman" w:hAnsi="Times New Roman"/>
          <w:color w:val="000000"/>
          <w:sz w:val="22"/>
          <w:shd w:val="clear" w:color="auto" w:fill="FFFFFF"/>
        </w:rPr>
      </w:pPr>
      <w:r w:rsidRPr="007F4A12">
        <w:rPr>
          <w:rFonts w:ascii="Times New Roman" w:hAnsi="Times New Roman" w:hint="eastAsia"/>
          <w:color w:val="000000"/>
          <w:sz w:val="22"/>
          <w:shd w:val="clear" w:color="auto" w:fill="FFFFFF"/>
        </w:rPr>
        <w:t>*</w:t>
      </w:r>
      <w:r w:rsidRPr="007F4A12">
        <w:rPr>
          <w:rFonts w:ascii="Times New Roman" w:hAnsi="Times New Roman"/>
          <w:color w:val="000000"/>
          <w:sz w:val="22"/>
          <w:shd w:val="clear" w:color="auto" w:fill="FFFFFF"/>
        </w:rPr>
        <w:t xml:space="preserve">To whom correspondence should be addressed: </w:t>
      </w:r>
      <w:proofErr w:type="spellStart"/>
      <w:r w:rsidRPr="007F4A12">
        <w:rPr>
          <w:rFonts w:ascii="Times New Roman" w:hAnsi="Times New Roman"/>
          <w:color w:val="000000"/>
          <w:sz w:val="22"/>
          <w:shd w:val="clear" w:color="auto" w:fill="FFFFFF"/>
        </w:rPr>
        <w:t>Shaogang</w:t>
      </w:r>
      <w:proofErr w:type="spellEnd"/>
      <w:r w:rsidRPr="007F4A12">
        <w:rPr>
          <w:rFonts w:ascii="Times New Roman" w:hAnsi="Times New Roman"/>
          <w:color w:val="000000"/>
          <w:sz w:val="22"/>
          <w:shd w:val="clear" w:color="auto" w:fill="FFFFFF"/>
        </w:rPr>
        <w:t xml:space="preserve"> Qu, </w:t>
      </w:r>
      <w:r w:rsidRPr="007F4A12">
        <w:rPr>
          <w:rStyle w:val="tlid-translation"/>
          <w:rFonts w:ascii="Times New Roman" w:hAnsi="Times New Roman"/>
          <w:sz w:val="22"/>
        </w:rPr>
        <w:t xml:space="preserve">Department of Neurology, </w:t>
      </w:r>
      <w:proofErr w:type="spellStart"/>
      <w:r w:rsidRPr="007F4A12">
        <w:rPr>
          <w:rStyle w:val="tlid-translation"/>
          <w:rFonts w:ascii="Times New Roman" w:hAnsi="Times New Roman" w:hint="eastAsia"/>
          <w:sz w:val="22"/>
        </w:rPr>
        <w:t>Nanfang</w:t>
      </w:r>
      <w:proofErr w:type="spellEnd"/>
      <w:r w:rsidRPr="007F4A12">
        <w:rPr>
          <w:rStyle w:val="tlid-translation"/>
          <w:rFonts w:ascii="Times New Roman" w:hAnsi="Times New Roman"/>
          <w:sz w:val="22"/>
        </w:rPr>
        <w:t xml:space="preserve"> Hospital, Southern Medical University</w:t>
      </w:r>
      <w:r w:rsidRPr="007F4A12">
        <w:rPr>
          <w:rStyle w:val="tlid-translation"/>
          <w:rFonts w:ascii="Times New Roman" w:hAnsi="Times New Roman" w:hint="eastAsia"/>
          <w:sz w:val="22"/>
        </w:rPr>
        <w:t>,</w:t>
      </w:r>
      <w:r w:rsidRPr="007F4A12">
        <w:rPr>
          <w:rStyle w:val="tlid-translation"/>
          <w:rFonts w:ascii="Times New Roman" w:hAnsi="Times New Roman"/>
          <w:sz w:val="22"/>
        </w:rPr>
        <w:t xml:space="preserve"> </w:t>
      </w:r>
      <w:r w:rsidRPr="007F4A12">
        <w:rPr>
          <w:rFonts w:ascii="Times New Roman" w:hAnsi="Times New Roman"/>
          <w:sz w:val="22"/>
        </w:rPr>
        <w:t>Guangzhou, Guangdong 510515, China</w:t>
      </w:r>
      <w:r w:rsidRPr="007F4A12">
        <w:rPr>
          <w:rFonts w:ascii="Times New Roman" w:hAnsi="Times New Roman" w:hint="eastAsia"/>
          <w:sz w:val="22"/>
        </w:rPr>
        <w:t>.</w:t>
      </w:r>
    </w:p>
    <w:p w14:paraId="74150BCB" w14:textId="77777777" w:rsidR="007F4A12" w:rsidRPr="007F4A12" w:rsidRDefault="007F4A12" w:rsidP="007F4A12">
      <w:pPr>
        <w:spacing w:line="360" w:lineRule="auto"/>
        <w:ind w:firstLineChars="50" w:firstLine="110"/>
        <w:rPr>
          <w:rFonts w:ascii="Times New Roman" w:hAnsi="Times New Roman"/>
          <w:color w:val="000000"/>
          <w:sz w:val="22"/>
          <w:shd w:val="clear" w:color="auto" w:fill="FFFFFF"/>
        </w:rPr>
      </w:pPr>
      <w:r w:rsidRPr="007F4A12">
        <w:rPr>
          <w:rFonts w:ascii="Times New Roman" w:hAnsi="Times New Roman"/>
          <w:color w:val="000000"/>
          <w:sz w:val="22"/>
          <w:shd w:val="clear" w:color="auto" w:fill="FFFFFF"/>
        </w:rPr>
        <w:t xml:space="preserve">E-mail: </w:t>
      </w:r>
      <w:hyperlink r:id="rId7" w:history="1">
        <w:r w:rsidRPr="007F4A12">
          <w:rPr>
            <w:rFonts w:ascii="Times New Roman" w:hAnsi="Times New Roman"/>
            <w:color w:val="000000"/>
            <w:sz w:val="22"/>
            <w:shd w:val="clear" w:color="auto" w:fill="FFFFFF"/>
          </w:rPr>
          <w:t>sgq9528@163.com</w:t>
        </w:r>
      </w:hyperlink>
      <w:r w:rsidRPr="007F4A12">
        <w:rPr>
          <w:rFonts w:ascii="Times New Roman" w:hAnsi="Times New Roman"/>
          <w:color w:val="000000"/>
          <w:sz w:val="22"/>
          <w:shd w:val="clear" w:color="auto" w:fill="FFFFFF"/>
        </w:rPr>
        <w:t>.</w:t>
      </w:r>
    </w:p>
    <w:p w14:paraId="5CEA54EB" w14:textId="77777777" w:rsidR="005F7704" w:rsidRPr="007F4A12" w:rsidRDefault="005F7704" w:rsidP="00BA5AE1">
      <w:pPr>
        <w:spacing w:line="480" w:lineRule="auto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</w:p>
    <w:p w14:paraId="2DE47C3D" w14:textId="6EB0F8AA" w:rsidR="00245C32" w:rsidRDefault="00245C32" w:rsidP="00BA5AE1">
      <w:pPr>
        <w:spacing w:line="480" w:lineRule="auto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>
        <w:rPr>
          <w:rFonts w:ascii="Times New Roman" w:eastAsia="宋体" w:hAnsi="Times New Roman" w:cs="Times New Roman" w:hint="eastAsia"/>
          <w:b/>
          <w:bCs/>
          <w:color w:val="333333"/>
          <w:kern w:val="0"/>
          <w:sz w:val="30"/>
          <w:szCs w:val="30"/>
          <w:shd w:val="clear" w:color="auto" w:fill="FFFFFF"/>
        </w:rPr>
        <w:t>A</w:t>
      </w:r>
      <w:r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bstract</w:t>
      </w:r>
    </w:p>
    <w:p w14:paraId="239AE4BD" w14:textId="3F4A59FA" w:rsidR="00245C32" w:rsidRDefault="00937A24" w:rsidP="00BA5AE1">
      <w:pPr>
        <w:spacing w:line="480" w:lineRule="auto"/>
        <w:jc w:val="left"/>
        <w:outlineLvl w:val="2"/>
        <w:rPr>
          <w:rFonts w:ascii="Times New Roman" w:hAnsi="Times New Roman" w:cs="Times New Roman"/>
        </w:rPr>
      </w:pPr>
      <w:r w:rsidRPr="005977E0">
        <w:rPr>
          <w:rFonts w:ascii="Times New Roman" w:hAnsi="Times New Roman" w:cs="Times New Roman"/>
        </w:rPr>
        <w:t>The maximum lifespan</w:t>
      </w:r>
      <w:r w:rsidR="001705E9" w:rsidRPr="005977E0">
        <w:rPr>
          <w:rFonts w:ascii="Times New Roman" w:hAnsi="Times New Roman" w:cs="Times New Roman"/>
        </w:rPr>
        <w:t xml:space="preserve"> </w:t>
      </w:r>
      <w:r w:rsidR="00CB4AE6" w:rsidRPr="005977E0">
        <w:rPr>
          <w:rFonts w:ascii="Times New Roman" w:hAnsi="Times New Roman" w:cs="Times New Roman"/>
        </w:rPr>
        <w:t>var</w:t>
      </w:r>
      <w:r w:rsidR="00582EDE" w:rsidRPr="005977E0">
        <w:rPr>
          <w:rFonts w:ascii="Times New Roman" w:hAnsi="Times New Roman" w:cs="Times New Roman"/>
        </w:rPr>
        <w:t>ies</w:t>
      </w:r>
      <w:r w:rsidR="00CB4AE6" w:rsidRPr="005977E0">
        <w:rPr>
          <w:rFonts w:ascii="Times New Roman" w:hAnsi="Times New Roman" w:cs="Times New Roman"/>
        </w:rPr>
        <w:t xml:space="preserve"> dramatically across mammals</w:t>
      </w:r>
      <w:r w:rsidR="00596906" w:rsidRPr="005977E0">
        <w:rPr>
          <w:rFonts w:ascii="Times New Roman" w:hAnsi="Times New Roman" w:cs="Times New Roman"/>
        </w:rPr>
        <w:t>.</w:t>
      </w:r>
      <w:r w:rsidRPr="005977E0">
        <w:rPr>
          <w:rFonts w:ascii="Times New Roman" w:hAnsi="Times New Roman" w:cs="Times New Roman"/>
        </w:rPr>
        <w:t xml:space="preserve"> </w:t>
      </w:r>
      <w:r w:rsidR="00596906" w:rsidRPr="005977E0">
        <w:rPr>
          <w:rFonts w:ascii="Times New Roman" w:hAnsi="Times New Roman" w:cs="Times New Roman"/>
        </w:rPr>
        <w:t>H</w:t>
      </w:r>
      <w:r w:rsidR="00427618" w:rsidRPr="005977E0">
        <w:rPr>
          <w:rFonts w:ascii="Times New Roman" w:hAnsi="Times New Roman" w:cs="Times New Roman"/>
        </w:rPr>
        <w:t xml:space="preserve">owever, </w:t>
      </w:r>
      <w:r w:rsidR="002A1D1D" w:rsidRPr="005977E0">
        <w:rPr>
          <w:rFonts w:ascii="Times New Roman" w:hAnsi="Times New Roman" w:cs="Times New Roman"/>
        </w:rPr>
        <w:t>the</w:t>
      </w:r>
      <w:r w:rsidR="004721BE" w:rsidRPr="005977E0">
        <w:rPr>
          <w:rFonts w:ascii="Times New Roman" w:hAnsi="Times New Roman" w:cs="Times New Roman"/>
        </w:rPr>
        <w:t xml:space="preserve"> </w:t>
      </w:r>
      <w:r w:rsidR="00756D77" w:rsidRPr="005977E0">
        <w:rPr>
          <w:rFonts w:ascii="Times New Roman" w:hAnsi="Times New Roman" w:cs="Times New Roman"/>
        </w:rPr>
        <w:t>molecular</w:t>
      </w:r>
      <w:r w:rsidR="00B35711" w:rsidRPr="005977E0">
        <w:rPr>
          <w:rFonts w:ascii="Times New Roman" w:hAnsi="Times New Roman" w:cs="Times New Roman"/>
        </w:rPr>
        <w:t xml:space="preserve"> mechanisms</w:t>
      </w:r>
      <w:r w:rsidR="004721BE" w:rsidRPr="005977E0">
        <w:rPr>
          <w:rFonts w:ascii="Times New Roman" w:hAnsi="Times New Roman" w:cs="Times New Roman"/>
        </w:rPr>
        <w:t xml:space="preserve"> </w:t>
      </w:r>
      <w:r w:rsidR="00656D6C" w:rsidRPr="005977E0">
        <w:rPr>
          <w:rFonts w:ascii="Times New Roman" w:hAnsi="Times New Roman" w:cs="Times New Roman"/>
        </w:rPr>
        <w:t>underl</w:t>
      </w:r>
      <w:r w:rsidR="009753B2" w:rsidRPr="005977E0">
        <w:rPr>
          <w:rFonts w:ascii="Times New Roman" w:hAnsi="Times New Roman" w:cs="Times New Roman"/>
        </w:rPr>
        <w:t>y</w:t>
      </w:r>
      <w:r w:rsidR="00F777AA" w:rsidRPr="005977E0">
        <w:rPr>
          <w:rFonts w:ascii="Times New Roman" w:hAnsi="Times New Roman" w:cs="Times New Roman"/>
        </w:rPr>
        <w:t>ing such variation</w:t>
      </w:r>
      <w:r w:rsidR="004721BE" w:rsidRPr="005977E0">
        <w:rPr>
          <w:rFonts w:ascii="Times New Roman" w:hAnsi="Times New Roman" w:cs="Times New Roman"/>
        </w:rPr>
        <w:t xml:space="preserve"> </w:t>
      </w:r>
      <w:r w:rsidR="00B35711" w:rsidRPr="005977E0">
        <w:rPr>
          <w:rFonts w:ascii="Times New Roman" w:hAnsi="Times New Roman" w:cs="Times New Roman"/>
        </w:rPr>
        <w:t>are</w:t>
      </w:r>
      <w:r w:rsidR="004721BE" w:rsidRPr="005977E0">
        <w:rPr>
          <w:rFonts w:ascii="Times New Roman" w:hAnsi="Times New Roman" w:cs="Times New Roman"/>
        </w:rPr>
        <w:t xml:space="preserve"> poorly understood</w:t>
      </w:r>
      <w:r w:rsidR="0055483B" w:rsidRPr="005977E0">
        <w:rPr>
          <w:rFonts w:ascii="Times New Roman" w:hAnsi="Times New Roman" w:cs="Times New Roman"/>
        </w:rPr>
        <w:t xml:space="preserve">. Here, we </w:t>
      </w:r>
      <w:r w:rsidR="0049459C" w:rsidRPr="005977E0">
        <w:rPr>
          <w:rFonts w:ascii="Times New Roman" w:hAnsi="Times New Roman" w:cs="Times New Roman"/>
        </w:rPr>
        <w:t xml:space="preserve">genomic-wide </w:t>
      </w:r>
      <w:r w:rsidR="008176E5" w:rsidRPr="005977E0">
        <w:rPr>
          <w:rFonts w:ascii="Times New Roman" w:hAnsi="Times New Roman" w:cs="Times New Roman"/>
        </w:rPr>
        <w:t>explore</w:t>
      </w:r>
      <w:r w:rsidR="008C7724" w:rsidRPr="005977E0">
        <w:rPr>
          <w:rFonts w:ascii="Times New Roman" w:hAnsi="Times New Roman" w:cs="Times New Roman"/>
        </w:rPr>
        <w:t>d</w:t>
      </w:r>
      <w:r w:rsidR="008176E5" w:rsidRPr="005977E0">
        <w:rPr>
          <w:rFonts w:ascii="Times New Roman" w:hAnsi="Times New Roman" w:cs="Times New Roman"/>
        </w:rPr>
        <w:t xml:space="preserve"> the </w:t>
      </w:r>
      <w:r w:rsidR="002B223A" w:rsidRPr="005977E0">
        <w:rPr>
          <w:rFonts w:ascii="Times New Roman" w:hAnsi="Times New Roman" w:cs="Times New Roman"/>
        </w:rPr>
        <w:t>correlat</w:t>
      </w:r>
      <w:r w:rsidR="00B23BA0" w:rsidRPr="005977E0">
        <w:rPr>
          <w:rFonts w:ascii="Times New Roman" w:hAnsi="Times New Roman" w:cs="Times New Roman"/>
        </w:rPr>
        <w:t>ion</w:t>
      </w:r>
      <w:r w:rsidR="002B223A" w:rsidRPr="005977E0">
        <w:rPr>
          <w:rFonts w:ascii="Times New Roman" w:hAnsi="Times New Roman" w:cs="Times New Roman"/>
        </w:rPr>
        <w:t xml:space="preserve"> between </w:t>
      </w:r>
      <w:r w:rsidR="00621FCD" w:rsidRPr="005977E0">
        <w:rPr>
          <w:rFonts w:ascii="Times New Roman" w:hAnsi="Times New Roman" w:cs="Times New Roman"/>
        </w:rPr>
        <w:t>protein evolutionary rate and lifespan</w:t>
      </w:r>
      <w:r w:rsidR="00222ACD" w:rsidRPr="005977E0">
        <w:rPr>
          <w:rFonts w:ascii="Times New Roman" w:hAnsi="Times New Roman" w:cs="Times New Roman"/>
        </w:rPr>
        <w:t xml:space="preserve"> </w:t>
      </w:r>
      <w:r w:rsidR="005B7486" w:rsidRPr="005977E0">
        <w:rPr>
          <w:rFonts w:ascii="Times New Roman" w:hAnsi="Times New Roman" w:cs="Times New Roman"/>
        </w:rPr>
        <w:t>in</w:t>
      </w:r>
      <w:r w:rsidR="00222ACD" w:rsidRPr="005977E0">
        <w:rPr>
          <w:rFonts w:ascii="Times New Roman" w:hAnsi="Times New Roman" w:cs="Times New Roman"/>
        </w:rPr>
        <w:t xml:space="preserve"> </w:t>
      </w:r>
      <w:r w:rsidR="004A5818" w:rsidRPr="005977E0">
        <w:rPr>
          <w:rFonts w:ascii="Times New Roman" w:hAnsi="Times New Roman" w:cs="Times New Roman"/>
        </w:rPr>
        <w:t xml:space="preserve">13381 one-to-one orthologue genes </w:t>
      </w:r>
      <w:r w:rsidR="009152E0">
        <w:rPr>
          <w:rFonts w:ascii="Times New Roman" w:hAnsi="Times New Roman" w:cs="Times New Roman"/>
        </w:rPr>
        <w:t>span</w:t>
      </w:r>
      <w:r w:rsidR="004A5818" w:rsidRPr="005977E0">
        <w:rPr>
          <w:rFonts w:ascii="Times New Roman" w:hAnsi="Times New Roman" w:cs="Times New Roman"/>
        </w:rPr>
        <w:t xml:space="preserve"> 74 mammals</w:t>
      </w:r>
      <w:r w:rsidR="00621FCD" w:rsidRPr="005977E0">
        <w:rPr>
          <w:rFonts w:ascii="Times New Roman" w:hAnsi="Times New Roman" w:cs="Times New Roman"/>
        </w:rPr>
        <w:t>.</w:t>
      </w:r>
      <w:r w:rsidR="004A5818" w:rsidRPr="005977E0">
        <w:rPr>
          <w:rFonts w:ascii="Times New Roman" w:hAnsi="Times New Roman" w:cs="Times New Roman"/>
        </w:rPr>
        <w:t xml:space="preserve"> </w:t>
      </w:r>
      <w:r w:rsidR="008C7724" w:rsidRPr="005977E0">
        <w:rPr>
          <w:rFonts w:ascii="Times New Roman" w:hAnsi="Times New Roman" w:cs="Times New Roman"/>
        </w:rPr>
        <w:t>We identified 370 negative</w:t>
      </w:r>
      <w:r w:rsidR="007D777B" w:rsidRPr="005977E0">
        <w:rPr>
          <w:rFonts w:ascii="Times New Roman" w:hAnsi="Times New Roman" w:cs="Times New Roman"/>
        </w:rPr>
        <w:t>ly</w:t>
      </w:r>
      <w:r w:rsidR="008C7724" w:rsidRPr="005977E0">
        <w:rPr>
          <w:rFonts w:ascii="Times New Roman" w:hAnsi="Times New Roman" w:cs="Times New Roman"/>
        </w:rPr>
        <w:t xml:space="preserve"> correlat</w:t>
      </w:r>
      <w:r w:rsidR="007D777B" w:rsidRPr="005977E0">
        <w:rPr>
          <w:rFonts w:ascii="Times New Roman" w:hAnsi="Times New Roman" w:cs="Times New Roman"/>
        </w:rPr>
        <w:t>ed</w:t>
      </w:r>
      <w:r w:rsidR="008C7724" w:rsidRPr="005977E0">
        <w:rPr>
          <w:rFonts w:ascii="Times New Roman" w:hAnsi="Times New Roman" w:cs="Times New Roman"/>
        </w:rPr>
        <w:t xml:space="preserve"> genes and 300 positive</w:t>
      </w:r>
      <w:r w:rsidR="00250AFB" w:rsidRPr="005977E0">
        <w:rPr>
          <w:rFonts w:ascii="Times New Roman" w:hAnsi="Times New Roman" w:cs="Times New Roman"/>
        </w:rPr>
        <w:t>ly</w:t>
      </w:r>
      <w:r w:rsidR="008C7724" w:rsidRPr="005977E0">
        <w:rPr>
          <w:rFonts w:ascii="Times New Roman" w:hAnsi="Times New Roman" w:cs="Times New Roman"/>
        </w:rPr>
        <w:t xml:space="preserve"> correlat</w:t>
      </w:r>
      <w:r w:rsidR="007D777B" w:rsidRPr="005977E0">
        <w:rPr>
          <w:rFonts w:ascii="Times New Roman" w:hAnsi="Times New Roman" w:cs="Times New Roman"/>
        </w:rPr>
        <w:t>ed</w:t>
      </w:r>
      <w:r w:rsidR="008C7724" w:rsidRPr="005977E0">
        <w:rPr>
          <w:rFonts w:ascii="Times New Roman" w:hAnsi="Times New Roman" w:cs="Times New Roman"/>
        </w:rPr>
        <w:t xml:space="preserve"> genes. </w:t>
      </w:r>
      <w:r w:rsidR="00A902FE" w:rsidRPr="00A902FE">
        <w:rPr>
          <w:rFonts w:ascii="Times New Roman" w:hAnsi="Times New Roman" w:cs="Times New Roman"/>
        </w:rPr>
        <w:t xml:space="preserve">Evolutionary analyses suggested that </w:t>
      </w:r>
      <w:r w:rsidR="00ED50C0">
        <w:rPr>
          <w:rFonts w:ascii="Times New Roman" w:hAnsi="Times New Roman" w:cs="Times New Roman"/>
        </w:rPr>
        <w:t>most</w:t>
      </w:r>
      <w:r w:rsidR="00471470">
        <w:rPr>
          <w:rFonts w:ascii="Times New Roman" w:hAnsi="Times New Roman" w:cs="Times New Roman"/>
        </w:rPr>
        <w:t xml:space="preserve"> positively correlated genes</w:t>
      </w:r>
      <w:r w:rsidR="0017472A">
        <w:rPr>
          <w:rFonts w:ascii="Times New Roman" w:hAnsi="Times New Roman" w:cs="Times New Roman"/>
        </w:rPr>
        <w:t xml:space="preserve"> were experienced </w:t>
      </w:r>
      <w:r w:rsidR="0017472A" w:rsidRPr="00A902FE">
        <w:rPr>
          <w:rFonts w:ascii="Times New Roman" w:hAnsi="Times New Roman" w:cs="Times New Roman"/>
        </w:rPr>
        <w:t>relax</w:t>
      </w:r>
      <w:r w:rsidR="00040478">
        <w:rPr>
          <w:rFonts w:ascii="Times New Roman" w:hAnsi="Times New Roman" w:cs="Times New Roman" w:hint="eastAsia"/>
        </w:rPr>
        <w:t>ati</w:t>
      </w:r>
      <w:r w:rsidR="00040478">
        <w:rPr>
          <w:rFonts w:ascii="Times New Roman" w:hAnsi="Times New Roman" w:cs="Times New Roman"/>
        </w:rPr>
        <w:t>on</w:t>
      </w:r>
      <w:r w:rsidR="0017472A" w:rsidRPr="00A902FE">
        <w:rPr>
          <w:rFonts w:ascii="Times New Roman" w:hAnsi="Times New Roman" w:cs="Times New Roman"/>
        </w:rPr>
        <w:t xml:space="preserve"> </w:t>
      </w:r>
      <w:r w:rsidR="0017472A">
        <w:rPr>
          <w:rFonts w:ascii="Times New Roman" w:hAnsi="Times New Roman" w:cs="Times New Roman"/>
        </w:rPr>
        <w:t>of</w:t>
      </w:r>
      <w:r w:rsidR="00651176">
        <w:rPr>
          <w:rFonts w:ascii="Times New Roman" w:hAnsi="Times New Roman" w:cs="Times New Roman"/>
        </w:rPr>
        <w:t xml:space="preserve"> </w:t>
      </w:r>
      <w:r w:rsidR="00651176">
        <w:rPr>
          <w:rFonts w:ascii="Times New Roman" w:hAnsi="Times New Roman" w:cs="Times New Roman" w:hint="eastAsia"/>
        </w:rPr>
        <w:t>evo</w:t>
      </w:r>
      <w:r w:rsidR="00651176">
        <w:rPr>
          <w:rFonts w:ascii="Times New Roman" w:hAnsi="Times New Roman" w:cs="Times New Roman"/>
        </w:rPr>
        <w:t>lutionary</w:t>
      </w:r>
      <w:r w:rsidR="0017472A">
        <w:rPr>
          <w:rFonts w:ascii="Times New Roman" w:hAnsi="Times New Roman" w:cs="Times New Roman"/>
        </w:rPr>
        <w:t xml:space="preserve"> constraints in long-lived mammals</w:t>
      </w:r>
      <w:r w:rsidR="00A902FE" w:rsidRPr="00A902FE">
        <w:rPr>
          <w:rFonts w:ascii="Times New Roman" w:hAnsi="Times New Roman" w:cs="Times New Roman"/>
        </w:rPr>
        <w:t xml:space="preserve">. </w:t>
      </w:r>
      <w:r w:rsidR="00B14378" w:rsidRPr="005977E0">
        <w:rPr>
          <w:rFonts w:ascii="Times New Roman" w:hAnsi="Times New Roman" w:cs="Times New Roman"/>
        </w:rPr>
        <w:t>Enrichment analyses showed</w:t>
      </w:r>
      <w:r w:rsidR="00333379" w:rsidRPr="005977E0">
        <w:rPr>
          <w:rFonts w:ascii="Times New Roman" w:hAnsi="Times New Roman" w:cs="Times New Roman"/>
        </w:rPr>
        <w:t xml:space="preserve"> that</w:t>
      </w:r>
      <w:r w:rsidR="00B14378" w:rsidRPr="005977E0">
        <w:rPr>
          <w:rFonts w:ascii="Times New Roman" w:hAnsi="Times New Roman" w:cs="Times New Roman"/>
        </w:rPr>
        <w:t xml:space="preserve"> </w:t>
      </w:r>
      <w:r w:rsidR="00495AC7" w:rsidRPr="005977E0">
        <w:rPr>
          <w:rFonts w:ascii="Times New Roman" w:hAnsi="Times New Roman" w:cs="Times New Roman"/>
        </w:rPr>
        <w:t>the</w:t>
      </w:r>
      <w:r w:rsidR="00BD4504" w:rsidRPr="005977E0">
        <w:rPr>
          <w:rFonts w:ascii="Times New Roman" w:hAnsi="Times New Roman" w:cs="Times New Roman"/>
        </w:rPr>
        <w:t xml:space="preserve"> positive</w:t>
      </w:r>
      <w:r w:rsidR="00D84CDA" w:rsidRPr="005977E0">
        <w:rPr>
          <w:rFonts w:ascii="Times New Roman" w:hAnsi="Times New Roman" w:cs="Times New Roman" w:hint="eastAsia"/>
        </w:rPr>
        <w:t>ly</w:t>
      </w:r>
      <w:r w:rsidR="00BD4504" w:rsidRPr="005977E0">
        <w:rPr>
          <w:rFonts w:ascii="Times New Roman" w:hAnsi="Times New Roman" w:cs="Times New Roman"/>
        </w:rPr>
        <w:t xml:space="preserve"> correlat</w:t>
      </w:r>
      <w:r w:rsidR="006F1CB6" w:rsidRPr="005977E0">
        <w:rPr>
          <w:rFonts w:ascii="Times New Roman" w:hAnsi="Times New Roman" w:cs="Times New Roman"/>
        </w:rPr>
        <w:t>ed</w:t>
      </w:r>
      <w:r w:rsidR="00BD4504" w:rsidRPr="005977E0">
        <w:rPr>
          <w:rFonts w:ascii="Times New Roman" w:hAnsi="Times New Roman" w:cs="Times New Roman"/>
        </w:rPr>
        <w:t xml:space="preserve"> genes and </w:t>
      </w:r>
      <w:r w:rsidR="00495AC7" w:rsidRPr="005977E0">
        <w:rPr>
          <w:rFonts w:ascii="Times New Roman" w:hAnsi="Times New Roman" w:cs="Times New Roman"/>
        </w:rPr>
        <w:t xml:space="preserve">the </w:t>
      </w:r>
      <w:r w:rsidR="00BD4504" w:rsidRPr="005977E0">
        <w:rPr>
          <w:rFonts w:ascii="Times New Roman" w:hAnsi="Times New Roman" w:cs="Times New Roman"/>
        </w:rPr>
        <w:t>negative</w:t>
      </w:r>
      <w:r w:rsidR="00D84CDA" w:rsidRPr="005977E0">
        <w:rPr>
          <w:rFonts w:ascii="Times New Roman" w:hAnsi="Times New Roman" w:cs="Times New Roman"/>
        </w:rPr>
        <w:t>ly</w:t>
      </w:r>
      <w:r w:rsidR="00BD4504" w:rsidRPr="005977E0">
        <w:rPr>
          <w:rFonts w:ascii="Times New Roman" w:hAnsi="Times New Roman" w:cs="Times New Roman"/>
        </w:rPr>
        <w:t xml:space="preserve"> </w:t>
      </w:r>
      <w:r w:rsidR="00566F96" w:rsidRPr="005977E0">
        <w:rPr>
          <w:rFonts w:ascii="Times New Roman" w:hAnsi="Times New Roman" w:cs="Times New Roman"/>
        </w:rPr>
        <w:t>correlat</w:t>
      </w:r>
      <w:r w:rsidR="006F1CB6" w:rsidRPr="005977E0">
        <w:rPr>
          <w:rFonts w:ascii="Times New Roman" w:hAnsi="Times New Roman" w:cs="Times New Roman"/>
        </w:rPr>
        <w:t>ed</w:t>
      </w:r>
      <w:r w:rsidR="00566F96" w:rsidRPr="005977E0">
        <w:rPr>
          <w:rFonts w:ascii="Times New Roman" w:hAnsi="Times New Roman" w:cs="Times New Roman"/>
        </w:rPr>
        <w:t xml:space="preserve"> genes</w:t>
      </w:r>
      <w:r w:rsidR="004B269C" w:rsidRPr="005977E0">
        <w:rPr>
          <w:rFonts w:ascii="Times New Roman" w:hAnsi="Times New Roman" w:cs="Times New Roman"/>
        </w:rPr>
        <w:t xml:space="preserve"> </w:t>
      </w:r>
      <w:r w:rsidR="00AA2112" w:rsidRPr="005977E0">
        <w:rPr>
          <w:rFonts w:ascii="Times New Roman" w:hAnsi="Times New Roman" w:cs="Times New Roman"/>
        </w:rPr>
        <w:t xml:space="preserve">were </w:t>
      </w:r>
      <w:r w:rsidR="00867073" w:rsidRPr="005977E0">
        <w:rPr>
          <w:rFonts w:ascii="Times New Roman" w:hAnsi="Times New Roman" w:cs="Times New Roman"/>
        </w:rPr>
        <w:t xml:space="preserve">not only </w:t>
      </w:r>
      <w:r w:rsidR="006F1CB6" w:rsidRPr="005977E0">
        <w:rPr>
          <w:rFonts w:ascii="Times New Roman" w:hAnsi="Times New Roman" w:cs="Times New Roman"/>
        </w:rPr>
        <w:t>uniquely</w:t>
      </w:r>
      <w:r w:rsidR="00CF15A5" w:rsidRPr="005977E0">
        <w:rPr>
          <w:rFonts w:ascii="Times New Roman" w:hAnsi="Times New Roman" w:cs="Times New Roman"/>
        </w:rPr>
        <w:t xml:space="preserve"> </w:t>
      </w:r>
      <w:r w:rsidR="00566F96" w:rsidRPr="005977E0">
        <w:rPr>
          <w:rFonts w:ascii="Times New Roman" w:hAnsi="Times New Roman" w:cs="Times New Roman"/>
        </w:rPr>
        <w:t>enr</w:t>
      </w:r>
      <w:r w:rsidR="004B269C" w:rsidRPr="005977E0">
        <w:rPr>
          <w:rFonts w:ascii="Times New Roman" w:hAnsi="Times New Roman" w:cs="Times New Roman"/>
        </w:rPr>
        <w:t>iched in</w:t>
      </w:r>
      <w:r w:rsidR="00234D37" w:rsidRPr="005977E0">
        <w:rPr>
          <w:rFonts w:ascii="Times New Roman" w:hAnsi="Times New Roman" w:cs="Times New Roman"/>
        </w:rPr>
        <w:t xml:space="preserve"> </w:t>
      </w:r>
      <w:r w:rsidR="00234D37" w:rsidRPr="005977E0">
        <w:rPr>
          <w:rFonts w:ascii="Times New Roman" w:hAnsi="Times New Roman" w:cs="Times New Roman"/>
        </w:rPr>
        <w:lastRenderedPageBreak/>
        <w:t xml:space="preserve">many canonical pathways </w:t>
      </w:r>
      <w:r w:rsidR="003960BE" w:rsidRPr="005977E0">
        <w:rPr>
          <w:rFonts w:ascii="Times New Roman" w:hAnsi="Times New Roman" w:cs="Times New Roman"/>
        </w:rPr>
        <w:t>that</w:t>
      </w:r>
      <w:r w:rsidR="00234D37" w:rsidRPr="005977E0">
        <w:rPr>
          <w:rFonts w:ascii="Times New Roman" w:hAnsi="Times New Roman" w:cs="Times New Roman"/>
        </w:rPr>
        <w:t xml:space="preserve"> regulat</w:t>
      </w:r>
      <w:r w:rsidR="002C540E">
        <w:rPr>
          <w:rFonts w:ascii="Times New Roman" w:hAnsi="Times New Roman" w:cs="Times New Roman" w:hint="eastAsia"/>
        </w:rPr>
        <w:t>e</w:t>
      </w:r>
      <w:r w:rsidR="00234D37" w:rsidRPr="005977E0">
        <w:rPr>
          <w:rFonts w:ascii="Times New Roman" w:hAnsi="Times New Roman" w:cs="Times New Roman"/>
        </w:rPr>
        <w:t xml:space="preserve"> </w:t>
      </w:r>
      <w:r w:rsidR="000D57C4" w:rsidRPr="005977E0">
        <w:rPr>
          <w:rFonts w:ascii="Times New Roman" w:hAnsi="Times New Roman" w:cs="Times New Roman"/>
        </w:rPr>
        <w:t>lifespan</w:t>
      </w:r>
      <w:r w:rsidR="00234D37" w:rsidRPr="005977E0">
        <w:rPr>
          <w:rFonts w:ascii="Times New Roman" w:hAnsi="Times New Roman" w:cs="Times New Roman"/>
        </w:rPr>
        <w:t xml:space="preserve"> and aging</w:t>
      </w:r>
      <w:r w:rsidR="00BA119B">
        <w:rPr>
          <w:rFonts w:ascii="Times New Roman" w:hAnsi="Times New Roman" w:cs="Times New Roman"/>
        </w:rPr>
        <w:t>, respectively</w:t>
      </w:r>
      <w:r w:rsidR="00867073" w:rsidRPr="005977E0">
        <w:rPr>
          <w:rFonts w:ascii="Times New Roman" w:hAnsi="Times New Roman" w:cs="Times New Roman"/>
        </w:rPr>
        <w:t xml:space="preserve">, </w:t>
      </w:r>
      <w:r w:rsidR="00234D37" w:rsidRPr="005977E0">
        <w:rPr>
          <w:rFonts w:ascii="Times New Roman" w:hAnsi="Times New Roman" w:cs="Times New Roman"/>
        </w:rPr>
        <w:t xml:space="preserve">but also </w:t>
      </w:r>
      <w:r w:rsidR="000D57C4" w:rsidRPr="005977E0">
        <w:rPr>
          <w:rFonts w:ascii="Times New Roman" w:hAnsi="Times New Roman" w:cs="Times New Roman"/>
        </w:rPr>
        <w:t xml:space="preserve">were </w:t>
      </w:r>
      <w:r w:rsidR="00362E7D" w:rsidRPr="005977E0">
        <w:rPr>
          <w:rFonts w:ascii="Times New Roman" w:hAnsi="Times New Roman" w:cs="Times New Roman"/>
        </w:rPr>
        <w:t>overrepresented in</w:t>
      </w:r>
      <w:r w:rsidR="006C25C1" w:rsidRPr="005977E0">
        <w:rPr>
          <w:rFonts w:ascii="Times New Roman" w:hAnsi="Times New Roman" w:cs="Times New Roman"/>
        </w:rPr>
        <w:t xml:space="preserve"> </w:t>
      </w:r>
      <w:r w:rsidR="00D47192" w:rsidRPr="005977E0">
        <w:rPr>
          <w:rFonts w:ascii="Times New Roman" w:hAnsi="Times New Roman" w:cs="Times New Roman"/>
        </w:rPr>
        <w:t xml:space="preserve">several </w:t>
      </w:r>
      <w:r w:rsidR="00DC66B2" w:rsidRPr="005977E0">
        <w:rPr>
          <w:rFonts w:ascii="Times New Roman" w:hAnsi="Times New Roman" w:cs="Times New Roman"/>
        </w:rPr>
        <w:t xml:space="preserve">categories with </w:t>
      </w:r>
      <w:r w:rsidR="00D47192" w:rsidRPr="005977E0">
        <w:rPr>
          <w:rFonts w:ascii="Times New Roman" w:hAnsi="Times New Roman" w:cs="Times New Roman"/>
        </w:rPr>
        <w:t>adverse</w:t>
      </w:r>
      <w:r w:rsidR="000B52D2" w:rsidRPr="005977E0">
        <w:rPr>
          <w:rFonts w:ascii="Times New Roman" w:hAnsi="Times New Roman" w:cs="Times New Roman"/>
        </w:rPr>
        <w:t xml:space="preserve"> or closely </w:t>
      </w:r>
      <w:r w:rsidR="00DC66B2" w:rsidRPr="005977E0">
        <w:rPr>
          <w:rFonts w:ascii="Times New Roman" w:hAnsi="Times New Roman" w:cs="Times New Roman"/>
        </w:rPr>
        <w:t xml:space="preserve">functions </w:t>
      </w:r>
      <w:r w:rsidR="00937AAA" w:rsidRPr="005977E0">
        <w:rPr>
          <w:rFonts w:ascii="Times New Roman" w:hAnsi="Times New Roman" w:cs="Times New Roman"/>
        </w:rPr>
        <w:t>simultaneously</w:t>
      </w:r>
      <w:r w:rsidR="00234D37" w:rsidRPr="005977E0">
        <w:rPr>
          <w:rFonts w:ascii="Times New Roman" w:hAnsi="Times New Roman" w:cs="Times New Roman"/>
        </w:rPr>
        <w:t>, such as</w:t>
      </w:r>
      <w:r w:rsidR="005A3079" w:rsidRPr="005977E0">
        <w:rPr>
          <w:rFonts w:ascii="Times New Roman" w:hAnsi="Times New Roman" w:cs="Times New Roman"/>
        </w:rPr>
        <w:t xml:space="preserve"> oxygen utilization</w:t>
      </w:r>
      <w:r w:rsidR="00C75A02">
        <w:rPr>
          <w:rFonts w:ascii="Times New Roman" w:hAnsi="Times New Roman" w:cs="Times New Roman"/>
        </w:rPr>
        <w:t xml:space="preserve"> and</w:t>
      </w:r>
      <w:r w:rsidR="00DF0D9F">
        <w:rPr>
          <w:rFonts w:ascii="Times New Roman" w:hAnsi="Times New Roman" w:cs="Times New Roman"/>
        </w:rPr>
        <w:t xml:space="preserve"> </w:t>
      </w:r>
      <w:r w:rsidR="00C75A02">
        <w:rPr>
          <w:rFonts w:ascii="Times New Roman" w:hAnsi="Times New Roman" w:cs="Times New Roman"/>
        </w:rPr>
        <w:t xml:space="preserve">response to </w:t>
      </w:r>
      <w:r w:rsidR="00DF0D9F">
        <w:rPr>
          <w:rFonts w:ascii="Times New Roman" w:hAnsi="Times New Roman" w:cs="Times New Roman"/>
        </w:rPr>
        <w:t>hypoxia</w:t>
      </w:r>
      <w:r w:rsidR="00CE1DD5" w:rsidRPr="005977E0">
        <w:rPr>
          <w:rFonts w:ascii="Times New Roman" w:hAnsi="Times New Roman" w:cs="Times New Roman"/>
        </w:rPr>
        <w:t>,</w:t>
      </w:r>
      <w:r w:rsidR="00234D37" w:rsidRPr="005977E0">
        <w:rPr>
          <w:rFonts w:ascii="Times New Roman" w:hAnsi="Times New Roman" w:cs="Times New Roman"/>
        </w:rPr>
        <w:t xml:space="preserve"> purine </w:t>
      </w:r>
      <w:r w:rsidR="00116140" w:rsidRPr="005977E0">
        <w:rPr>
          <w:rFonts w:ascii="Times New Roman" w:hAnsi="Times New Roman" w:cs="Times New Roman"/>
        </w:rPr>
        <w:t>nucleotide biosynthesis</w:t>
      </w:r>
      <w:r w:rsidR="00CE1DD5" w:rsidRPr="005977E0">
        <w:rPr>
          <w:rFonts w:ascii="Times New Roman" w:hAnsi="Times New Roman" w:cs="Times New Roman"/>
        </w:rPr>
        <w:t xml:space="preserve"> and</w:t>
      </w:r>
      <w:r w:rsidR="005A3079" w:rsidRPr="005977E0">
        <w:rPr>
          <w:rFonts w:ascii="Times New Roman" w:hAnsi="Times New Roman" w:cs="Times New Roman"/>
        </w:rPr>
        <w:t xml:space="preserve"> </w:t>
      </w:r>
      <w:r w:rsidR="00516104" w:rsidRPr="005977E0">
        <w:rPr>
          <w:rFonts w:ascii="Times New Roman" w:hAnsi="Times New Roman" w:cs="Times New Roman"/>
        </w:rPr>
        <w:t xml:space="preserve">purinergic </w:t>
      </w:r>
      <w:r w:rsidR="007C52D0" w:rsidRPr="005977E0">
        <w:rPr>
          <w:rFonts w:ascii="Times New Roman" w:hAnsi="Times New Roman" w:cs="Times New Roman"/>
        </w:rPr>
        <w:t>n</w:t>
      </w:r>
      <w:r w:rsidR="00516104" w:rsidRPr="005977E0">
        <w:rPr>
          <w:rFonts w:ascii="Times New Roman" w:hAnsi="Times New Roman" w:cs="Times New Roman"/>
        </w:rPr>
        <w:t>ucleotide</w:t>
      </w:r>
      <w:r w:rsidR="007C52D0" w:rsidRPr="005977E0">
        <w:rPr>
          <w:rFonts w:ascii="Times New Roman" w:hAnsi="Times New Roman" w:cs="Times New Roman"/>
        </w:rPr>
        <w:t xml:space="preserve"> </w:t>
      </w:r>
      <w:r w:rsidR="00516104" w:rsidRPr="005977E0">
        <w:rPr>
          <w:rFonts w:ascii="Times New Roman" w:hAnsi="Times New Roman" w:cs="Times New Roman"/>
        </w:rPr>
        <w:t>receptor</w:t>
      </w:r>
      <w:r w:rsidR="00234D37" w:rsidRPr="005977E0">
        <w:rPr>
          <w:rFonts w:ascii="Times New Roman" w:hAnsi="Times New Roman" w:cs="Times New Roman"/>
        </w:rPr>
        <w:t xml:space="preserve"> signaling pathway. </w:t>
      </w:r>
      <w:r w:rsidR="00502376" w:rsidRPr="005977E0">
        <w:rPr>
          <w:rFonts w:ascii="Times New Roman" w:hAnsi="Times New Roman" w:cs="Times New Roman"/>
        </w:rPr>
        <w:t>Finally</w:t>
      </w:r>
      <w:r w:rsidR="00234D37" w:rsidRPr="005977E0">
        <w:rPr>
          <w:rFonts w:ascii="Times New Roman" w:hAnsi="Times New Roman" w:cs="Times New Roman"/>
        </w:rPr>
        <w:t xml:space="preserve">, </w:t>
      </w:r>
      <w:r w:rsidR="00440C37" w:rsidRPr="005977E0">
        <w:rPr>
          <w:rFonts w:ascii="Times New Roman" w:hAnsi="Times New Roman" w:cs="Times New Roman"/>
        </w:rPr>
        <w:t xml:space="preserve">our </w:t>
      </w:r>
      <w:r w:rsidR="003B1D3E" w:rsidRPr="005977E0">
        <w:rPr>
          <w:rFonts w:ascii="Times New Roman" w:hAnsi="Times New Roman" w:cs="Times New Roman"/>
        </w:rPr>
        <w:t>comprehensive</w:t>
      </w:r>
      <w:r w:rsidR="00234D37" w:rsidRPr="005977E0">
        <w:rPr>
          <w:rFonts w:ascii="Times New Roman" w:hAnsi="Times New Roman" w:cs="Times New Roman"/>
        </w:rPr>
        <w:t xml:space="preserve"> network analyses </w:t>
      </w:r>
      <w:r w:rsidR="00B707B8">
        <w:rPr>
          <w:rFonts w:ascii="Times New Roman" w:hAnsi="Times New Roman" w:cs="Times New Roman"/>
        </w:rPr>
        <w:t>revealed</w:t>
      </w:r>
      <w:r w:rsidR="0048501F" w:rsidRPr="005977E0">
        <w:rPr>
          <w:rFonts w:ascii="Times New Roman" w:hAnsi="Times New Roman" w:cs="Times New Roman"/>
        </w:rPr>
        <w:t xml:space="preserve"> </w:t>
      </w:r>
      <w:r w:rsidR="00EC7113" w:rsidRPr="005977E0">
        <w:rPr>
          <w:rFonts w:ascii="Times New Roman" w:hAnsi="Times New Roman" w:cs="Times New Roman"/>
        </w:rPr>
        <w:t>several</w:t>
      </w:r>
      <w:r w:rsidR="00793A3B" w:rsidRPr="005977E0">
        <w:rPr>
          <w:rFonts w:ascii="Times New Roman" w:hAnsi="Times New Roman" w:cs="Times New Roman"/>
        </w:rPr>
        <w:t xml:space="preserve"> </w:t>
      </w:r>
      <w:r w:rsidR="00F23D17" w:rsidRPr="005977E0">
        <w:rPr>
          <w:rFonts w:ascii="Times New Roman" w:hAnsi="Times New Roman" w:cs="Times New Roman"/>
        </w:rPr>
        <w:t xml:space="preserve">functional </w:t>
      </w:r>
      <w:r w:rsidR="00793A3B" w:rsidRPr="005977E0">
        <w:rPr>
          <w:rFonts w:ascii="Times New Roman" w:hAnsi="Times New Roman" w:cs="Times New Roman"/>
        </w:rPr>
        <w:t>modules</w:t>
      </w:r>
      <w:r w:rsidR="005F04E1" w:rsidRPr="005977E0">
        <w:rPr>
          <w:rFonts w:ascii="Times New Roman" w:hAnsi="Times New Roman" w:cs="Times New Roman"/>
        </w:rPr>
        <w:t xml:space="preserve"> </w:t>
      </w:r>
      <w:r w:rsidR="00F7513E" w:rsidRPr="005977E0">
        <w:rPr>
          <w:rFonts w:ascii="Times New Roman" w:hAnsi="Times New Roman" w:cs="Times New Roman"/>
        </w:rPr>
        <w:t>with</w:t>
      </w:r>
      <w:r w:rsidR="00CD2EC0" w:rsidRPr="005977E0">
        <w:rPr>
          <w:rFonts w:ascii="Times New Roman" w:hAnsi="Times New Roman" w:cs="Times New Roman"/>
        </w:rPr>
        <w:t xml:space="preserve"> different </w:t>
      </w:r>
      <w:r w:rsidR="00C342E6" w:rsidRPr="005977E0">
        <w:rPr>
          <w:rFonts w:ascii="Times New Roman" w:hAnsi="Times New Roman" w:cs="Times New Roman"/>
        </w:rPr>
        <w:t>patterns of evolutionary constraint</w:t>
      </w:r>
      <w:r w:rsidR="00C776C1" w:rsidRPr="005977E0">
        <w:rPr>
          <w:rFonts w:ascii="Times New Roman" w:hAnsi="Times New Roman" w:cs="Times New Roman"/>
        </w:rPr>
        <w:t>s</w:t>
      </w:r>
      <w:r w:rsidR="00440C37" w:rsidRPr="005977E0">
        <w:rPr>
          <w:rFonts w:ascii="Times New Roman" w:hAnsi="Times New Roman" w:cs="Times New Roman"/>
        </w:rPr>
        <w:t xml:space="preserve"> and highlighted </w:t>
      </w:r>
      <w:r w:rsidR="000547E5" w:rsidRPr="005977E0">
        <w:rPr>
          <w:rFonts w:ascii="Times New Roman" w:hAnsi="Times New Roman" w:cs="Times New Roman"/>
        </w:rPr>
        <w:t>the</w:t>
      </w:r>
      <w:r w:rsidR="00440C37" w:rsidRPr="005977E0">
        <w:rPr>
          <w:rFonts w:ascii="Times New Roman" w:hAnsi="Times New Roman" w:cs="Times New Roman"/>
        </w:rPr>
        <w:t xml:space="preserve"> core genes that</w:t>
      </w:r>
      <w:r w:rsidR="00DB7EF2" w:rsidRPr="005977E0">
        <w:rPr>
          <w:rFonts w:ascii="Times New Roman" w:hAnsi="Times New Roman" w:cs="Times New Roman"/>
        </w:rPr>
        <w:t xml:space="preserve"> might</w:t>
      </w:r>
      <w:r w:rsidR="00440C37" w:rsidRPr="005977E0">
        <w:rPr>
          <w:rFonts w:ascii="Times New Roman" w:hAnsi="Times New Roman" w:cs="Times New Roman"/>
        </w:rPr>
        <w:t xml:space="preserve"> play </w:t>
      </w:r>
      <w:r w:rsidR="00565FCE">
        <w:rPr>
          <w:rFonts w:ascii="Times New Roman" w:hAnsi="Times New Roman" w:cs="Times New Roman"/>
        </w:rPr>
        <w:t xml:space="preserve">a </w:t>
      </w:r>
      <w:r w:rsidR="00440C37" w:rsidRPr="005977E0">
        <w:rPr>
          <w:rFonts w:ascii="Times New Roman" w:hAnsi="Times New Roman" w:cs="Times New Roman"/>
        </w:rPr>
        <w:t xml:space="preserve">central role in </w:t>
      </w:r>
      <w:r w:rsidR="00597EC3">
        <w:rPr>
          <w:rFonts w:ascii="Times New Roman" w:hAnsi="Times New Roman" w:cs="Times New Roman"/>
        </w:rPr>
        <w:t>regulating</w:t>
      </w:r>
      <w:r w:rsidR="00440C37" w:rsidRPr="005977E0">
        <w:rPr>
          <w:rFonts w:ascii="Times New Roman" w:hAnsi="Times New Roman" w:cs="Times New Roman"/>
        </w:rPr>
        <w:t xml:space="preserve"> mammalian lifespan</w:t>
      </w:r>
      <w:r w:rsidR="00F77E30" w:rsidRPr="005977E0">
        <w:rPr>
          <w:rFonts w:ascii="Times New Roman" w:hAnsi="Times New Roman" w:cs="Times New Roman"/>
        </w:rPr>
        <w:t>.</w:t>
      </w:r>
      <w:r w:rsidR="009B22AE">
        <w:rPr>
          <w:rFonts w:ascii="Times New Roman" w:hAnsi="Times New Roman" w:cs="Times New Roman"/>
        </w:rPr>
        <w:t xml:space="preserve"> </w:t>
      </w:r>
      <w:r w:rsidR="00A9412A" w:rsidRPr="00A9412A">
        <w:rPr>
          <w:rFonts w:ascii="Times New Roman" w:hAnsi="Times New Roman" w:cs="Times New Roman"/>
        </w:rPr>
        <w:t xml:space="preserve">Our genomic-wide analyses </w:t>
      </w:r>
      <w:r w:rsidR="00832CAD">
        <w:rPr>
          <w:rFonts w:ascii="Times New Roman" w:hAnsi="Times New Roman" w:cs="Times New Roman"/>
        </w:rPr>
        <w:t>revealed</w:t>
      </w:r>
      <w:r w:rsidR="00A9412A" w:rsidRPr="00A9412A">
        <w:rPr>
          <w:rFonts w:ascii="Times New Roman" w:hAnsi="Times New Roman" w:cs="Times New Roman"/>
        </w:rPr>
        <w:t xml:space="preserve"> the common molecular mechanism underlying lifespan determination, which may provide new routes fo</w:t>
      </w:r>
      <w:r w:rsidR="002721D1">
        <w:rPr>
          <w:rFonts w:ascii="Times New Roman" w:hAnsi="Times New Roman" w:cs="Times New Roman"/>
        </w:rPr>
        <w:t xml:space="preserve">r </w:t>
      </w:r>
      <w:proofErr w:type="spellStart"/>
      <w:r w:rsidR="00215744">
        <w:rPr>
          <w:rFonts w:ascii="Times New Roman" w:hAnsi="Times New Roman" w:cs="Times New Roman"/>
        </w:rPr>
        <w:t>delying</w:t>
      </w:r>
      <w:proofErr w:type="spellEnd"/>
      <w:r w:rsidR="00215744">
        <w:rPr>
          <w:rFonts w:ascii="Times New Roman" w:hAnsi="Times New Roman" w:cs="Times New Roman"/>
        </w:rPr>
        <w:t xml:space="preserve"> human aging and </w:t>
      </w:r>
      <w:r w:rsidR="002721D1">
        <w:rPr>
          <w:rFonts w:ascii="Times New Roman" w:hAnsi="Times New Roman" w:cs="Times New Roman"/>
        </w:rPr>
        <w:t>extending human health lifespan</w:t>
      </w:r>
      <w:r w:rsidR="00391CAD">
        <w:rPr>
          <w:rFonts w:ascii="Times New Roman" w:hAnsi="Times New Roman" w:cs="Times New Roman"/>
        </w:rPr>
        <w:t>.</w:t>
      </w:r>
    </w:p>
    <w:p w14:paraId="0C34FC72" w14:textId="77777777" w:rsidR="00D87EBE" w:rsidRPr="00E5332B" w:rsidRDefault="00D87EBE" w:rsidP="00BA5AE1">
      <w:pPr>
        <w:spacing w:line="480" w:lineRule="auto"/>
        <w:rPr>
          <w:rFonts w:ascii="Times New Roman" w:hAnsi="Times New Roman" w:cs="Times New Roman"/>
          <w:b/>
          <w:bCs/>
        </w:rPr>
      </w:pPr>
    </w:p>
    <w:p w14:paraId="35F288C6" w14:textId="0845E574" w:rsidR="00ED0508" w:rsidRPr="00D17E62" w:rsidRDefault="00F916D6" w:rsidP="00BA5AE1">
      <w:pPr>
        <w:spacing w:line="480" w:lineRule="auto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Introduction</w:t>
      </w:r>
    </w:p>
    <w:p w14:paraId="7725B44D" w14:textId="3D880788" w:rsidR="00BE051A" w:rsidRPr="00A06C70" w:rsidRDefault="00376802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Ag</w:t>
      </w:r>
      <w:r w:rsidR="00290FE0" w:rsidRPr="00D17E62">
        <w:rPr>
          <w:rFonts w:ascii="Times New Roman" w:hAnsi="Times New Roman" w:cs="Times New Roman"/>
        </w:rPr>
        <w:t>ing</w:t>
      </w:r>
      <w:r w:rsidRPr="00D17E62">
        <w:rPr>
          <w:rFonts w:ascii="Times New Roman" w:hAnsi="Times New Roman" w:cs="Times New Roman"/>
        </w:rPr>
        <w:t xml:space="preserve"> and </w:t>
      </w:r>
      <w:r w:rsidR="004E2B0E">
        <w:rPr>
          <w:rFonts w:ascii="Times New Roman" w:hAnsi="Times New Roman" w:cs="Times New Roman"/>
        </w:rPr>
        <w:t>aging-associated</w:t>
      </w:r>
      <w:r w:rsidRPr="00D17E62">
        <w:rPr>
          <w:rFonts w:ascii="Times New Roman" w:hAnsi="Times New Roman" w:cs="Times New Roman"/>
        </w:rPr>
        <w:t xml:space="preserve"> disease</w:t>
      </w:r>
      <w:r w:rsidR="00137391" w:rsidRPr="00D17E62">
        <w:rPr>
          <w:rFonts w:ascii="Times New Roman" w:hAnsi="Times New Roman" w:cs="Times New Roman"/>
        </w:rPr>
        <w:t>s</w:t>
      </w:r>
      <w:r w:rsidR="001E5866" w:rsidRPr="00D17E62">
        <w:rPr>
          <w:rFonts w:ascii="Times New Roman" w:hAnsi="Times New Roman" w:cs="Times New Roman"/>
        </w:rPr>
        <w:t xml:space="preserve"> </w:t>
      </w:r>
      <w:r w:rsidR="008B37B4">
        <w:rPr>
          <w:rFonts w:ascii="Times New Roman" w:hAnsi="Times New Roman" w:cs="Times New Roman"/>
        </w:rPr>
        <w:t>present a</w:t>
      </w:r>
      <w:r w:rsidRPr="00D17E62">
        <w:rPr>
          <w:rFonts w:ascii="Times New Roman" w:hAnsi="Times New Roman" w:cs="Times New Roman"/>
        </w:rPr>
        <w:t xml:space="preserve"> m</w:t>
      </w:r>
      <w:r w:rsidR="004434FB" w:rsidRPr="00D17E62">
        <w:rPr>
          <w:rFonts w:ascii="Times New Roman" w:hAnsi="Times New Roman" w:cs="Times New Roman"/>
        </w:rPr>
        <w:t>ajor</w:t>
      </w:r>
      <w:r w:rsidRPr="00D17E62">
        <w:rPr>
          <w:rFonts w:ascii="Times New Roman" w:hAnsi="Times New Roman" w:cs="Times New Roman"/>
        </w:rPr>
        <w:t xml:space="preserve"> </w:t>
      </w:r>
      <w:r w:rsidR="000764C3" w:rsidRPr="00D17E62">
        <w:rPr>
          <w:rFonts w:ascii="Times New Roman" w:hAnsi="Times New Roman" w:cs="Times New Roman"/>
        </w:rPr>
        <w:t xml:space="preserve">threat </w:t>
      </w:r>
      <w:r w:rsidR="008B6D80">
        <w:rPr>
          <w:rFonts w:ascii="Times New Roman" w:hAnsi="Times New Roman" w:cs="Times New Roman"/>
        </w:rPr>
        <w:t>to</w:t>
      </w:r>
      <w:r w:rsidR="000764C3" w:rsidRPr="00D17E62">
        <w:rPr>
          <w:rFonts w:ascii="Times New Roman" w:hAnsi="Times New Roman" w:cs="Times New Roman"/>
        </w:rPr>
        <w:t xml:space="preserve"> human health </w:t>
      </w:r>
      <w:r w:rsidR="00EC49FA" w:rsidRPr="00D17E62">
        <w:rPr>
          <w:rFonts w:ascii="Times New Roman" w:hAnsi="Times New Roman" w:cs="Times New Roman"/>
        </w:rPr>
        <w:t>and</w:t>
      </w:r>
      <w:r w:rsidR="00641080" w:rsidRPr="00D17E62">
        <w:rPr>
          <w:rFonts w:ascii="Times New Roman" w:hAnsi="Times New Roman" w:cs="Times New Roman"/>
        </w:rPr>
        <w:t xml:space="preserve"> </w:t>
      </w:r>
      <w:r w:rsidR="00CB198C">
        <w:rPr>
          <w:rFonts w:ascii="Times New Roman" w:hAnsi="Times New Roman" w:cs="Times New Roman"/>
        </w:rPr>
        <w:t xml:space="preserve">are </w:t>
      </w:r>
      <w:r w:rsidR="00641080" w:rsidRPr="00D17E62">
        <w:rPr>
          <w:rFonts w:ascii="Times New Roman" w:hAnsi="Times New Roman" w:cs="Times New Roman"/>
        </w:rPr>
        <w:t>affected by</w:t>
      </w:r>
      <w:r w:rsidR="00037C78" w:rsidRPr="00D17E62">
        <w:rPr>
          <w:rFonts w:ascii="Times New Roman" w:hAnsi="Times New Roman" w:cs="Times New Roman"/>
        </w:rPr>
        <w:t xml:space="preserve"> </w:t>
      </w:r>
      <w:r w:rsidR="00314666" w:rsidRPr="00D17E62">
        <w:rPr>
          <w:rFonts w:ascii="Times New Roman" w:hAnsi="Times New Roman" w:cs="Times New Roman"/>
        </w:rPr>
        <w:t>inheren</w:t>
      </w:r>
      <w:r w:rsidR="00127A38" w:rsidRPr="00D17E62">
        <w:rPr>
          <w:rFonts w:ascii="Times New Roman" w:hAnsi="Times New Roman" w:cs="Times New Roman"/>
        </w:rPr>
        <w:t xml:space="preserve">tly complex </w:t>
      </w:r>
      <w:r w:rsidR="00FB0653" w:rsidRPr="00D17E62">
        <w:rPr>
          <w:rFonts w:ascii="Times New Roman" w:hAnsi="Times New Roman" w:cs="Times New Roman"/>
        </w:rPr>
        <w:t>process</w:t>
      </w:r>
      <w:r w:rsidR="00F51104" w:rsidRPr="00D17E62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oSmluLCBldCBhbC4sIDIwMTUpPC9EaXNwbGF5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</w:fldData>
        </w:fldChar>
      </w:r>
      <w:r w:rsidR="004F0604">
        <w:rPr>
          <w:rFonts w:ascii="Times New Roman" w:hAnsi="Times New Roman" w:cs="Times New Roman"/>
        </w:rPr>
        <w:instrText xml:space="preserve"> ADDIN EN.CITE </w:instrText>
      </w:r>
      <w:r w:rsidR="004F0604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oSmluLCBldCBhbC4sIDIwMTUpPC9EaXNwbGF5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</w:fldData>
        </w:fldChar>
      </w:r>
      <w:r w:rsidR="004F0604">
        <w:rPr>
          <w:rFonts w:ascii="Times New Roman" w:hAnsi="Times New Roman" w:cs="Times New Roman"/>
        </w:rPr>
        <w:instrText xml:space="preserve"> ADDIN EN.CITE.DATA </w:instrText>
      </w:r>
      <w:r w:rsidR="004F0604">
        <w:rPr>
          <w:rFonts w:ascii="Times New Roman" w:hAnsi="Times New Roman" w:cs="Times New Roman"/>
        </w:rPr>
      </w:r>
      <w:r w:rsidR="004F0604">
        <w:rPr>
          <w:rFonts w:ascii="Times New Roman" w:hAnsi="Times New Roman" w:cs="Times New Roman"/>
        </w:rPr>
        <w:fldChar w:fldCharType="end"/>
      </w:r>
      <w:r w:rsidR="00F51104" w:rsidRPr="00D17E62">
        <w:rPr>
          <w:rFonts w:ascii="Times New Roman" w:hAnsi="Times New Roman" w:cs="Times New Roman"/>
        </w:rPr>
      </w:r>
      <w:r w:rsidR="00F51104" w:rsidRPr="00D17E62">
        <w:rPr>
          <w:rFonts w:ascii="Times New Roman" w:hAnsi="Times New Roman" w:cs="Times New Roman"/>
        </w:rPr>
        <w:fldChar w:fldCharType="separate"/>
      </w:r>
      <w:r w:rsidR="004F0604">
        <w:rPr>
          <w:rFonts w:ascii="Times New Roman" w:hAnsi="Times New Roman" w:cs="Times New Roman"/>
          <w:noProof/>
        </w:rPr>
        <w:t>(Jin, et al., 2015)</w:t>
      </w:r>
      <w:r w:rsidR="00F51104" w:rsidRPr="00D17E62">
        <w:rPr>
          <w:rFonts w:ascii="Times New Roman" w:hAnsi="Times New Roman" w:cs="Times New Roman"/>
        </w:rPr>
        <w:fldChar w:fldCharType="end"/>
      </w:r>
      <w:r w:rsidR="008072E7" w:rsidRPr="00D17E62">
        <w:rPr>
          <w:rFonts w:ascii="Times New Roman" w:hAnsi="Times New Roman" w:cs="Times New Roman"/>
        </w:rPr>
        <w:t>.</w:t>
      </w:r>
      <w:r w:rsidR="000E212E" w:rsidRPr="00D17E62">
        <w:rPr>
          <w:rFonts w:ascii="Times New Roman" w:hAnsi="Times New Roman" w:cs="Times New Roman"/>
        </w:rPr>
        <w:t xml:space="preserve"> </w:t>
      </w:r>
      <w:r w:rsidR="008072E7" w:rsidRPr="00D17E62">
        <w:rPr>
          <w:rFonts w:ascii="Times New Roman" w:hAnsi="Times New Roman" w:cs="Times New Roman"/>
        </w:rPr>
        <w:t>H</w:t>
      </w:r>
      <w:r w:rsidR="000E212E" w:rsidRPr="00D17E62">
        <w:rPr>
          <w:rFonts w:ascii="Times New Roman" w:hAnsi="Times New Roman" w:cs="Times New Roman"/>
        </w:rPr>
        <w:t xml:space="preserve">owever, </w:t>
      </w:r>
      <w:r w:rsidR="00BA31D3" w:rsidRPr="00D17E62">
        <w:rPr>
          <w:rFonts w:ascii="Times New Roman" w:hAnsi="Times New Roman" w:cs="Times New Roman"/>
        </w:rPr>
        <w:t xml:space="preserve">the </w:t>
      </w:r>
      <w:r w:rsidR="00127A38" w:rsidRPr="00D17E62">
        <w:rPr>
          <w:rFonts w:ascii="Times New Roman" w:hAnsi="Times New Roman" w:cs="Times New Roman"/>
        </w:rPr>
        <w:t>genetic</w:t>
      </w:r>
      <w:r w:rsidR="000E26C2" w:rsidRPr="00D17E62">
        <w:rPr>
          <w:rFonts w:ascii="Times New Roman" w:hAnsi="Times New Roman" w:cs="Times New Roman"/>
        </w:rPr>
        <w:t xml:space="preserve"> mechanisms</w:t>
      </w:r>
      <w:r w:rsidR="00BA31D3" w:rsidRPr="00D17E62">
        <w:rPr>
          <w:rFonts w:ascii="Times New Roman" w:hAnsi="Times New Roman" w:cs="Times New Roman"/>
        </w:rPr>
        <w:t xml:space="preserve"> </w:t>
      </w:r>
      <w:r w:rsidR="000E26C2" w:rsidRPr="00D17E62">
        <w:rPr>
          <w:rFonts w:ascii="Times New Roman" w:hAnsi="Times New Roman" w:cs="Times New Roman"/>
        </w:rPr>
        <w:t xml:space="preserve">of </w:t>
      </w:r>
      <w:r w:rsidR="008B6D80">
        <w:rPr>
          <w:rFonts w:ascii="Times New Roman" w:hAnsi="Times New Roman" w:cs="Times New Roman"/>
        </w:rPr>
        <w:t xml:space="preserve">human </w:t>
      </w:r>
      <w:r w:rsidR="000E26C2" w:rsidRPr="00D17E62">
        <w:rPr>
          <w:rFonts w:ascii="Times New Roman" w:hAnsi="Times New Roman" w:cs="Times New Roman"/>
        </w:rPr>
        <w:t>aging</w:t>
      </w:r>
      <w:r w:rsidR="001E50F6" w:rsidRPr="00D17E62">
        <w:rPr>
          <w:rFonts w:ascii="Times New Roman" w:hAnsi="Times New Roman" w:cs="Times New Roman"/>
        </w:rPr>
        <w:t xml:space="preserve"> </w:t>
      </w:r>
      <w:r w:rsidR="00EF4135" w:rsidRPr="00D17E62">
        <w:rPr>
          <w:rFonts w:ascii="Times New Roman" w:hAnsi="Times New Roman" w:cs="Times New Roman"/>
        </w:rPr>
        <w:t>dete</w:t>
      </w:r>
      <w:r w:rsidR="0076188B" w:rsidRPr="00D17E62">
        <w:rPr>
          <w:rFonts w:ascii="Times New Roman" w:hAnsi="Times New Roman" w:cs="Times New Roman"/>
        </w:rPr>
        <w:t xml:space="preserve">rmination </w:t>
      </w:r>
      <w:r w:rsidR="001A3662" w:rsidRPr="00D17E62">
        <w:rPr>
          <w:rFonts w:ascii="Times New Roman" w:hAnsi="Times New Roman" w:cs="Times New Roman"/>
        </w:rPr>
        <w:t>are</w:t>
      </w:r>
      <w:r w:rsidR="001E50F6" w:rsidRPr="00D17E62">
        <w:rPr>
          <w:rFonts w:ascii="Times New Roman" w:hAnsi="Times New Roman" w:cs="Times New Roman"/>
        </w:rPr>
        <w:t xml:space="preserve"> still poorly underst</w:t>
      </w:r>
      <w:r w:rsidR="00EF4135" w:rsidRPr="00D17E62">
        <w:rPr>
          <w:rFonts w:ascii="Times New Roman" w:hAnsi="Times New Roman" w:cs="Times New Roman"/>
        </w:rPr>
        <w:t>ood</w:t>
      </w:r>
      <w:r w:rsidR="0027386E" w:rsidRPr="00D17E62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KFNhaG0sIGV0IGFsLiwgMjAxOCk8L0Rpc3Bs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KFNhaG0sIGV0IGFsLiwgMjAxOCk8L0Rpc3Bs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27386E" w:rsidRPr="00D17E62">
        <w:rPr>
          <w:rFonts w:ascii="Times New Roman" w:hAnsi="Times New Roman" w:cs="Times New Roman"/>
        </w:rPr>
      </w:r>
      <w:r w:rsidR="0027386E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ahm, et al., 2018)</w:t>
      </w:r>
      <w:r w:rsidR="0027386E" w:rsidRPr="00D17E62">
        <w:rPr>
          <w:rFonts w:ascii="Times New Roman" w:hAnsi="Times New Roman" w:cs="Times New Roman"/>
        </w:rPr>
        <w:fldChar w:fldCharType="end"/>
      </w:r>
      <w:r w:rsidR="00976CF1" w:rsidRPr="00D17E62">
        <w:rPr>
          <w:rFonts w:ascii="Times New Roman" w:hAnsi="Times New Roman" w:cs="Times New Roman"/>
        </w:rPr>
        <w:t>.</w:t>
      </w:r>
      <w:r w:rsidR="007C6165" w:rsidRPr="00D17E62">
        <w:rPr>
          <w:rFonts w:ascii="Times New Roman" w:hAnsi="Times New Roman" w:cs="Times New Roman"/>
        </w:rPr>
        <w:t xml:space="preserve"> </w:t>
      </w:r>
      <w:r w:rsidR="0086139A" w:rsidRPr="00D17E62">
        <w:rPr>
          <w:rFonts w:ascii="Times New Roman" w:hAnsi="Times New Roman" w:cs="Times New Roman"/>
        </w:rPr>
        <w:t>M</w:t>
      </w:r>
      <w:r w:rsidR="00FB0653" w:rsidRPr="00D17E62">
        <w:rPr>
          <w:rFonts w:ascii="Times New Roman" w:hAnsi="Times New Roman" w:cs="Times New Roman"/>
        </w:rPr>
        <w:t xml:space="preserve">ost of </w:t>
      </w:r>
      <w:r w:rsidR="00013E9B" w:rsidRPr="00D17E62">
        <w:rPr>
          <w:rFonts w:ascii="Times New Roman" w:hAnsi="Times New Roman" w:cs="Times New Roman"/>
        </w:rPr>
        <w:t xml:space="preserve">our </w:t>
      </w:r>
      <w:r w:rsidR="00264616" w:rsidRPr="00D17E62">
        <w:rPr>
          <w:rFonts w:ascii="Times New Roman" w:hAnsi="Times New Roman" w:cs="Times New Roman"/>
        </w:rPr>
        <w:t>knowledge</w:t>
      </w:r>
      <w:r w:rsidR="00FB0653" w:rsidRPr="00D17E62">
        <w:rPr>
          <w:rFonts w:ascii="Times New Roman" w:hAnsi="Times New Roman" w:cs="Times New Roman"/>
        </w:rPr>
        <w:t xml:space="preserve"> about the genetic mechanisms that govern aging w</w:t>
      </w:r>
      <w:r w:rsidR="009E7979">
        <w:rPr>
          <w:rFonts w:ascii="Times New Roman" w:hAnsi="Times New Roman" w:cs="Times New Roman" w:hint="eastAsia"/>
        </w:rPr>
        <w:t>as</w:t>
      </w:r>
      <w:r w:rsidR="00FB0653" w:rsidRPr="00D17E62">
        <w:rPr>
          <w:rFonts w:ascii="Times New Roman" w:hAnsi="Times New Roman" w:cs="Times New Roman"/>
        </w:rPr>
        <w:t xml:space="preserve"> obtained by studying </w:t>
      </w:r>
      <w:r w:rsidR="008C5DA6" w:rsidRPr="00D17E62">
        <w:rPr>
          <w:rFonts w:ascii="Times New Roman" w:hAnsi="Times New Roman" w:cs="Times New Roman"/>
        </w:rPr>
        <w:t>genetic</w:t>
      </w:r>
      <w:r w:rsidR="00FB0653" w:rsidRPr="00D17E62">
        <w:rPr>
          <w:rFonts w:ascii="Times New Roman" w:hAnsi="Times New Roman" w:cs="Times New Roman"/>
        </w:rPr>
        <w:t xml:space="preserve"> </w:t>
      </w:r>
      <w:r w:rsidR="008C5DA6" w:rsidRPr="00D17E62">
        <w:rPr>
          <w:rFonts w:ascii="Times New Roman" w:hAnsi="Times New Roman" w:cs="Times New Roman"/>
        </w:rPr>
        <w:t>manipulation</w:t>
      </w:r>
      <w:r w:rsidR="00FB0653" w:rsidRPr="00D17E62">
        <w:rPr>
          <w:rFonts w:ascii="Times New Roman" w:hAnsi="Times New Roman" w:cs="Times New Roman"/>
        </w:rPr>
        <w:t xml:space="preserve">s </w:t>
      </w:r>
      <w:r w:rsidR="008B6D80">
        <w:rPr>
          <w:rFonts w:ascii="Times New Roman" w:hAnsi="Times New Roman" w:cs="Times New Roman"/>
        </w:rPr>
        <w:t>of</w:t>
      </w:r>
      <w:r w:rsidR="00A62514" w:rsidRPr="00D17E62">
        <w:rPr>
          <w:rFonts w:ascii="Times New Roman" w:hAnsi="Times New Roman" w:cs="Times New Roman"/>
        </w:rPr>
        <w:t xml:space="preserve"> </w:t>
      </w:r>
      <w:r w:rsidR="00FC78E9" w:rsidRPr="00D17E62">
        <w:rPr>
          <w:rFonts w:ascii="Times New Roman" w:hAnsi="Times New Roman" w:cs="Times New Roman"/>
        </w:rPr>
        <w:t xml:space="preserve">short-lived </w:t>
      </w:r>
      <w:r w:rsidR="00A62514" w:rsidRPr="00D17E62">
        <w:rPr>
          <w:rFonts w:ascii="Times New Roman" w:hAnsi="Times New Roman" w:cs="Times New Roman"/>
        </w:rPr>
        <w:t>laboratory animal</w:t>
      </w:r>
      <w:r w:rsidR="00FB0653" w:rsidRPr="00D17E62">
        <w:rPr>
          <w:rFonts w:ascii="Times New Roman" w:hAnsi="Times New Roman" w:cs="Times New Roman"/>
        </w:rPr>
        <w:t xml:space="preserve"> </w:t>
      </w:r>
      <w:r w:rsidR="009306D6" w:rsidRPr="00D17E62">
        <w:rPr>
          <w:rFonts w:ascii="Times New Roman" w:hAnsi="Times New Roman" w:cs="Times New Roman"/>
        </w:rPr>
        <w:t>mo</w:t>
      </w:r>
      <w:r w:rsidR="00C12EA1" w:rsidRPr="00D17E62">
        <w:rPr>
          <w:rFonts w:ascii="Times New Roman" w:hAnsi="Times New Roman" w:cs="Times New Roman"/>
        </w:rPr>
        <w:t>de</w:t>
      </w:r>
      <w:r w:rsidR="00C93B8C" w:rsidRPr="00D17E62">
        <w:rPr>
          <w:rFonts w:ascii="Times New Roman" w:hAnsi="Times New Roman" w:cs="Times New Roman"/>
        </w:rPr>
        <w:t>ls</w:t>
      </w:r>
      <w:r w:rsidR="006661DF" w:rsidRPr="00D17E62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KEZvbGd1ZXJhcywgZXQgYWwuLCAyMDE4O1Rp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KEZvbGd1ZXJhcywgZXQgYWwuLCAyMDE4O1Rp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6661DF" w:rsidRPr="00D17E62">
        <w:rPr>
          <w:rFonts w:ascii="Times New Roman" w:hAnsi="Times New Roman" w:cs="Times New Roman"/>
        </w:rPr>
      </w:r>
      <w:r w:rsidR="006661DF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Folgueras, et al., 2018;Tian, et al., 2017)</w:t>
      </w:r>
      <w:r w:rsidR="006661DF" w:rsidRPr="00D17E62">
        <w:rPr>
          <w:rFonts w:ascii="Times New Roman" w:hAnsi="Times New Roman" w:cs="Times New Roman"/>
        </w:rPr>
        <w:fldChar w:fldCharType="end"/>
      </w:r>
      <w:r w:rsidR="00A32BC8" w:rsidRPr="00D17E62">
        <w:rPr>
          <w:rFonts w:ascii="Times New Roman" w:hAnsi="Times New Roman" w:cs="Times New Roman"/>
        </w:rPr>
        <w:t>.</w:t>
      </w:r>
      <w:r w:rsidR="00FC78E9" w:rsidRPr="00D17E62">
        <w:rPr>
          <w:rFonts w:ascii="Times New Roman" w:hAnsi="Times New Roman" w:cs="Times New Roman"/>
        </w:rPr>
        <w:t xml:space="preserve"> </w:t>
      </w:r>
      <w:r w:rsidR="00A32BC8" w:rsidRPr="00D17E62">
        <w:rPr>
          <w:rFonts w:ascii="Times New Roman" w:hAnsi="Times New Roman" w:cs="Times New Roman"/>
        </w:rPr>
        <w:t>I</w:t>
      </w:r>
      <w:r w:rsidR="00501D49" w:rsidRPr="00D17E62">
        <w:rPr>
          <w:rFonts w:ascii="Times New Roman" w:hAnsi="Times New Roman" w:cs="Times New Roman"/>
        </w:rPr>
        <w:t>t is unclear if insights</w:t>
      </w:r>
      <w:r w:rsidR="008B6D80">
        <w:rPr>
          <w:rFonts w:ascii="Times New Roman" w:hAnsi="Times New Roman" w:cs="Times New Roman"/>
        </w:rPr>
        <w:t xml:space="preserve"> from such studies</w:t>
      </w:r>
      <w:r w:rsidR="00501D49" w:rsidRPr="00D17E62">
        <w:rPr>
          <w:rFonts w:ascii="Times New Roman" w:hAnsi="Times New Roman" w:cs="Times New Roman"/>
        </w:rPr>
        <w:t xml:space="preserve"> can be transferred to long-lived mammals like humans</w:t>
      </w:r>
      <w:r w:rsidR="00A06C70" w:rsidRPr="0042718C">
        <w:rPr>
          <w:rFonts w:ascii="Times New Roman" w:hAnsi="Times New Roman" w:cs="Times New Roman"/>
          <w:color w:val="FF0000"/>
        </w:rPr>
        <w:t xml:space="preserve"> </w:t>
      </w:r>
      <w:r w:rsidR="005B68BF" w:rsidRPr="00A06C70">
        <w:rPr>
          <w:rFonts w:ascii="Times New Roman" w:hAnsi="Times New Roman" w:cs="Times New Roman"/>
        </w:rPr>
        <w:fldChar w:fldCharType="begin">
          <w:fldData xml:space="preserve">PEVuZE5vdGU+PENpdGU+PEF1dGhvcj5BdXN0YWQ8L0F1dGhvcj48WWVhcj4yMDA5PC9ZZWFyPjxS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</w:fldData>
        </w:fldChar>
      </w:r>
      <w:r w:rsidR="009F766F" w:rsidRPr="00A06C70">
        <w:rPr>
          <w:rFonts w:ascii="Times New Roman" w:hAnsi="Times New Roman" w:cs="Times New Roman"/>
        </w:rPr>
        <w:instrText xml:space="preserve"> ADDIN EN.CITE </w:instrText>
      </w:r>
      <w:r w:rsidR="009F766F" w:rsidRPr="00A06C70">
        <w:rPr>
          <w:rFonts w:ascii="Times New Roman" w:hAnsi="Times New Roman" w:cs="Times New Roman"/>
        </w:rPr>
        <w:fldChar w:fldCharType="begin">
          <w:fldData xml:space="preserve">PEVuZE5vdGU+PENpdGU+PEF1dGhvcj5BdXN0YWQ8L0F1dGhvcj48WWVhcj4yMDA5PC9ZZWFyPjxS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</w:fldData>
        </w:fldChar>
      </w:r>
      <w:r w:rsidR="009F766F" w:rsidRPr="00A06C70">
        <w:rPr>
          <w:rFonts w:ascii="Times New Roman" w:hAnsi="Times New Roman" w:cs="Times New Roman"/>
        </w:rPr>
        <w:instrText xml:space="preserve"> ADDIN EN.CITE.DATA </w:instrText>
      </w:r>
      <w:r w:rsidR="009F766F" w:rsidRPr="00A06C70">
        <w:rPr>
          <w:rFonts w:ascii="Times New Roman" w:hAnsi="Times New Roman" w:cs="Times New Roman"/>
        </w:rPr>
      </w:r>
      <w:r w:rsidR="009F766F" w:rsidRPr="00A06C70">
        <w:rPr>
          <w:rFonts w:ascii="Times New Roman" w:hAnsi="Times New Roman" w:cs="Times New Roman"/>
        </w:rPr>
        <w:fldChar w:fldCharType="end"/>
      </w:r>
      <w:r w:rsidR="005B68BF" w:rsidRPr="00A06C70">
        <w:rPr>
          <w:rFonts w:ascii="Times New Roman" w:hAnsi="Times New Roman" w:cs="Times New Roman"/>
        </w:rPr>
      </w:r>
      <w:r w:rsidR="005B68BF" w:rsidRPr="00A06C70">
        <w:rPr>
          <w:rFonts w:ascii="Times New Roman" w:hAnsi="Times New Roman" w:cs="Times New Roman"/>
        </w:rPr>
        <w:fldChar w:fldCharType="separate"/>
      </w:r>
      <w:r w:rsidR="00355B27" w:rsidRPr="00A06C70">
        <w:rPr>
          <w:rFonts w:ascii="Times New Roman" w:hAnsi="Times New Roman" w:cs="Times New Roman"/>
          <w:noProof/>
        </w:rPr>
        <w:t>(Austad, 2009;Kowalczyk, et al., 2020;Ma, et al., 2017)</w:t>
      </w:r>
      <w:r w:rsidR="005B68BF" w:rsidRPr="00A06C70">
        <w:rPr>
          <w:rFonts w:ascii="Times New Roman" w:hAnsi="Times New Roman" w:cs="Times New Roman"/>
        </w:rPr>
        <w:fldChar w:fldCharType="end"/>
      </w:r>
      <w:r w:rsidR="00AA1876" w:rsidRPr="00A06C70">
        <w:rPr>
          <w:rFonts w:ascii="Times New Roman" w:hAnsi="Times New Roman" w:cs="Times New Roman"/>
        </w:rPr>
        <w:t>.</w:t>
      </w:r>
      <w:r w:rsidR="00004348" w:rsidRPr="00A06C70">
        <w:rPr>
          <w:rFonts w:ascii="Times New Roman" w:hAnsi="Times New Roman" w:cs="Times New Roman"/>
        </w:rPr>
        <w:t xml:space="preserve"> </w:t>
      </w:r>
    </w:p>
    <w:p w14:paraId="41FB93EE" w14:textId="77777777" w:rsidR="00BE051A" w:rsidRPr="00D17E62" w:rsidRDefault="00BE051A" w:rsidP="00BA5AE1">
      <w:pPr>
        <w:spacing w:line="480" w:lineRule="auto"/>
        <w:ind w:firstLine="420"/>
        <w:rPr>
          <w:rFonts w:ascii="Times New Roman" w:hAnsi="Times New Roman" w:cs="Times New Roman"/>
        </w:rPr>
      </w:pPr>
    </w:p>
    <w:p w14:paraId="167860E0" w14:textId="7AD2FD3D" w:rsidR="009171D1" w:rsidRPr="00D17E62" w:rsidRDefault="00F949EC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Fortunatel</w:t>
      </w:r>
      <w:r w:rsidR="00331D45" w:rsidRPr="00D17E62">
        <w:rPr>
          <w:rFonts w:ascii="Times New Roman" w:hAnsi="Times New Roman" w:cs="Times New Roman"/>
        </w:rPr>
        <w:t>y,</w:t>
      </w:r>
      <w:r w:rsidR="00053287" w:rsidRPr="00D17E62">
        <w:rPr>
          <w:rFonts w:ascii="Times New Roman" w:hAnsi="Times New Roman" w:cs="Times New Roman"/>
        </w:rPr>
        <w:t xml:space="preserve"> the rate of aging var</w:t>
      </w:r>
      <w:r w:rsidR="0045247B" w:rsidRPr="00D17E62">
        <w:rPr>
          <w:rFonts w:ascii="Times New Roman" w:hAnsi="Times New Roman" w:cs="Times New Roman"/>
        </w:rPr>
        <w:t>ies</w:t>
      </w:r>
      <w:r w:rsidR="008660CF" w:rsidRPr="00D17E62">
        <w:rPr>
          <w:rFonts w:ascii="Times New Roman" w:hAnsi="Times New Roman" w:cs="Times New Roman"/>
        </w:rPr>
        <w:t xml:space="preserve"> dramatically across</w:t>
      </w:r>
      <w:r w:rsidR="000F0C6C" w:rsidRPr="00D17E62">
        <w:rPr>
          <w:rFonts w:ascii="Times New Roman" w:hAnsi="Times New Roman" w:cs="Times New Roman"/>
        </w:rPr>
        <w:t xml:space="preserve"> wild</w:t>
      </w:r>
      <w:r w:rsidR="008660CF" w:rsidRPr="00D17E62">
        <w:rPr>
          <w:rFonts w:ascii="Times New Roman" w:hAnsi="Times New Roman" w:cs="Times New Roman"/>
        </w:rPr>
        <w:t xml:space="preserve"> mammals</w:t>
      </w:r>
      <w:r w:rsidR="009F766F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9F766F">
        <w:rPr>
          <w:rFonts w:ascii="Times New Roman" w:hAnsi="Times New Roman" w:cs="Times New Roman"/>
        </w:rPr>
        <w:instrText xml:space="preserve"> ADDIN EN.CITE </w:instrText>
      </w:r>
      <w:r w:rsidR="009F766F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9F766F">
        <w:rPr>
          <w:rFonts w:ascii="Times New Roman" w:hAnsi="Times New Roman" w:cs="Times New Roman"/>
        </w:rPr>
        <w:instrText xml:space="preserve"> ADDIN EN.CITE.DATA </w:instrText>
      </w:r>
      <w:r w:rsidR="009F766F">
        <w:rPr>
          <w:rFonts w:ascii="Times New Roman" w:hAnsi="Times New Roman" w:cs="Times New Roman"/>
        </w:rPr>
      </w:r>
      <w:r w:rsidR="009F766F">
        <w:rPr>
          <w:rFonts w:ascii="Times New Roman" w:hAnsi="Times New Roman" w:cs="Times New Roman"/>
        </w:rPr>
        <w:fldChar w:fldCharType="end"/>
      </w:r>
      <w:r w:rsidR="009F766F">
        <w:rPr>
          <w:rFonts w:ascii="Times New Roman" w:hAnsi="Times New Roman" w:cs="Times New Roman"/>
        </w:rPr>
      </w:r>
      <w:r w:rsidR="009F766F">
        <w:rPr>
          <w:rFonts w:ascii="Times New Roman" w:hAnsi="Times New Roman" w:cs="Times New Roman"/>
        </w:rPr>
        <w:fldChar w:fldCharType="separate"/>
      </w:r>
      <w:r w:rsidR="009F766F">
        <w:rPr>
          <w:rFonts w:ascii="Times New Roman" w:hAnsi="Times New Roman" w:cs="Times New Roman"/>
          <w:noProof/>
        </w:rPr>
        <w:t>(Tacutu, et al., 2018)</w:t>
      </w:r>
      <w:r w:rsidR="009F766F">
        <w:rPr>
          <w:rFonts w:ascii="Times New Roman" w:hAnsi="Times New Roman" w:cs="Times New Roman"/>
        </w:rPr>
        <w:fldChar w:fldCharType="end"/>
      </w:r>
      <w:r w:rsidR="008660CF" w:rsidRPr="00D17E62">
        <w:rPr>
          <w:rFonts w:ascii="Times New Roman" w:hAnsi="Times New Roman" w:cs="Times New Roman"/>
        </w:rPr>
        <w:t>.</w:t>
      </w:r>
      <w:r w:rsidR="00331D45" w:rsidRPr="00D17E62">
        <w:rPr>
          <w:rFonts w:ascii="Times New Roman" w:hAnsi="Times New Roman" w:cs="Times New Roman"/>
        </w:rPr>
        <w:t xml:space="preserve"> </w:t>
      </w:r>
      <w:r w:rsidR="00E94A7E" w:rsidRPr="00D17E62">
        <w:rPr>
          <w:rFonts w:ascii="Times New Roman" w:hAnsi="Times New Roman" w:cs="Times New Roman"/>
        </w:rPr>
        <w:t>M</w:t>
      </w:r>
      <w:r w:rsidR="00620BBA" w:rsidRPr="00D17E62">
        <w:rPr>
          <w:rFonts w:ascii="Times New Roman" w:hAnsi="Times New Roman" w:cs="Times New Roman"/>
        </w:rPr>
        <w:t>aximum lifespan</w:t>
      </w:r>
      <w:r w:rsidR="00663540" w:rsidRPr="00D17E62">
        <w:rPr>
          <w:rFonts w:ascii="Times New Roman" w:hAnsi="Times New Roman" w:cs="Times New Roman"/>
        </w:rPr>
        <w:t xml:space="preserve"> (</w:t>
      </w:r>
      <w:r w:rsidR="00003C82" w:rsidRPr="00D17E62">
        <w:rPr>
          <w:rFonts w:ascii="Times New Roman" w:hAnsi="Times New Roman" w:cs="Times New Roman"/>
        </w:rPr>
        <w:t>MLS</w:t>
      </w:r>
      <w:r w:rsidR="00663540" w:rsidRPr="00D17E62">
        <w:rPr>
          <w:rFonts w:ascii="Times New Roman" w:hAnsi="Times New Roman" w:cs="Times New Roman"/>
        </w:rPr>
        <w:t>)</w:t>
      </w:r>
      <w:r w:rsidR="00694BD9" w:rsidRPr="00D17E62">
        <w:rPr>
          <w:rFonts w:ascii="Times New Roman" w:hAnsi="Times New Roman" w:cs="Times New Roman"/>
        </w:rPr>
        <w:t>, which can reflect the inherent longevity and “rate of aging” in organisms</w:t>
      </w:r>
      <w:r w:rsidR="00C11769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JE&lt;/Author&gt;&lt;Year&gt;25 August 2008&lt;/Year&gt;&lt;RecNum&gt;4643&lt;/RecNum&gt;&lt;DisplayText&gt;(JE, 25 August 2008)&lt;/DisplayText&gt;&lt;record&gt;&lt;rec-number&gt;4643&lt;/rec-number&gt;&lt;foreign-keys&gt;&lt;key app="EN" db-id="tv9vrfdemz0pstew0aex95v6axa2v9ftwfvr" timestamp="1624934642" guid="5ee5fd04-cd57-402b-8d36-7a2876468263"&gt;4643&lt;/key&gt;&lt;/foreign-keys&gt;&lt;ref-type name="Magazine Article"&gt;19&lt;/ref-type&gt;&lt;contributors&gt;&lt;authors&gt;&lt;author&gt;Brody JE&lt;/author&gt;&lt;/authors&gt;&lt;/contributors&gt;&lt;titles&gt;&lt;title&gt;Living Longer, in Good Health to the End&lt;/title&gt;&lt;/titles&gt;&lt;pages&gt;p. D7&lt;/pages&gt;&lt;dates&gt;&lt;year&gt;25 August 2008&lt;/year&gt;&lt;/dates&gt;&lt;pub-location&gt;The New York Times&lt;/pub-location&gt;&lt;urls&gt;&lt;/urls&gt;&lt;/record&gt;&lt;/Cite&gt;&lt;/EndNote&gt;</w:instrText>
      </w:r>
      <w:r w:rsidR="00C11769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JE, 25 August 2008)</w:t>
      </w:r>
      <w:r w:rsidR="00C11769">
        <w:rPr>
          <w:rFonts w:ascii="Times New Roman" w:hAnsi="Times New Roman" w:cs="Times New Roman"/>
        </w:rPr>
        <w:fldChar w:fldCharType="end"/>
      </w:r>
      <w:r w:rsidR="00694BD9" w:rsidRPr="00D17E62">
        <w:rPr>
          <w:rFonts w:ascii="Times New Roman" w:hAnsi="Times New Roman" w:cs="Times New Roman"/>
        </w:rPr>
        <w:t>,</w:t>
      </w:r>
      <w:r w:rsidR="005860FD" w:rsidRPr="00D17E62">
        <w:rPr>
          <w:rFonts w:ascii="Times New Roman" w:hAnsi="Times New Roman" w:cs="Times New Roman"/>
        </w:rPr>
        <w:t xml:space="preserve"> is</w:t>
      </w:r>
      <w:r w:rsidR="008A5A75" w:rsidRPr="00D17E62">
        <w:rPr>
          <w:rFonts w:ascii="Times New Roman" w:hAnsi="Times New Roman" w:cs="Times New Roman"/>
        </w:rPr>
        <w:t xml:space="preserve"> </w:t>
      </w:r>
      <w:r w:rsidR="00400468" w:rsidRPr="00D17E62">
        <w:rPr>
          <w:rFonts w:ascii="Times New Roman" w:hAnsi="Times New Roman" w:cs="Times New Roman"/>
        </w:rPr>
        <w:t>positive</w:t>
      </w:r>
      <w:r w:rsidR="001C1450" w:rsidRPr="00D17E62">
        <w:rPr>
          <w:rFonts w:ascii="Times New Roman" w:hAnsi="Times New Roman" w:cs="Times New Roman"/>
        </w:rPr>
        <w:t>ly</w:t>
      </w:r>
      <w:r w:rsidR="0056749C">
        <w:rPr>
          <w:rFonts w:ascii="Times New Roman" w:hAnsi="Times New Roman" w:cs="Times New Roman"/>
        </w:rPr>
        <w:t xml:space="preserve"> </w:t>
      </w:r>
      <w:r w:rsidR="0056749C" w:rsidRPr="00D17E62">
        <w:rPr>
          <w:rFonts w:ascii="Times New Roman" w:hAnsi="Times New Roman" w:cs="Times New Roman"/>
        </w:rPr>
        <w:t>correlat</w:t>
      </w:r>
      <w:r w:rsidR="0078578A">
        <w:rPr>
          <w:rFonts w:ascii="Times New Roman" w:hAnsi="Times New Roman" w:cs="Times New Roman"/>
        </w:rPr>
        <w:t>ed</w:t>
      </w:r>
      <w:r w:rsidR="00400468" w:rsidRPr="00D17E62">
        <w:rPr>
          <w:rFonts w:ascii="Times New Roman" w:hAnsi="Times New Roman" w:cs="Times New Roman"/>
        </w:rPr>
        <w:t xml:space="preserve"> with </w:t>
      </w:r>
      <w:r w:rsidR="00802D98" w:rsidRPr="00D17E62">
        <w:rPr>
          <w:rFonts w:ascii="Times New Roman" w:hAnsi="Times New Roman" w:cs="Times New Roman"/>
        </w:rPr>
        <w:t xml:space="preserve">their </w:t>
      </w:r>
      <w:r w:rsidR="001C1450" w:rsidRPr="00D17E62">
        <w:rPr>
          <w:rFonts w:ascii="Times New Roman" w:hAnsi="Times New Roman" w:cs="Times New Roman"/>
        </w:rPr>
        <w:t>body size</w:t>
      </w:r>
      <w:r w:rsidR="00674B3B" w:rsidRPr="00D17E62">
        <w:rPr>
          <w:rFonts w:ascii="Times New Roman" w:hAnsi="Times New Roman" w:cs="Times New Roman"/>
        </w:rPr>
        <w:fldChar w:fldCharType="begin"/>
      </w:r>
      <w:r w:rsidR="00C71FB6">
        <w:rPr>
          <w:rFonts w:ascii="Times New Roman" w:hAnsi="Times New Roman" w:cs="Times New Roman"/>
        </w:rPr>
        <w:instrText xml:space="preserve"> ADDIN EN.CITE &lt;EndNote&gt;&lt;Cite&gt;&lt;Author&gt;de Magalhaes&lt;/Author&gt;&lt;Year&gt;2007&lt;/Year&gt;&lt;RecNum&gt;4421&lt;/RecNum&gt;&lt;DisplayText&gt;(de Magalhaes, et al., 2007)&lt;/DisplayText&gt;&lt;record&gt;&lt;rec-number&gt;4421&lt;/rec-number&gt;&lt;foreign-keys&gt;&lt;key app="EN" db-id="tv9vrfdemz0pstew0aex95v6axa2v9ftwfvr" timestamp="1574057907" guid="10dae0d7-525f-4c4f-b1fd-d1c8ea9a5dc0"&gt;4421&lt;/key&gt;&lt;/foreign-keys&gt;&lt;ref-type name="Journal Article"&gt;17&lt;/ref-type&gt;&lt;contributors&gt;&lt;authors&gt;&lt;author&gt;de Magalhaes, J. P.&lt;/author&gt;&lt;author&gt;Costa, J.&lt;/author&gt;&lt;author&gt;Church, G. M.&lt;/author&gt;&lt;/authors&gt;&lt;/contributors&gt;&lt;auth-address&gt;Harvard Univ, Sch Med, Dept Genet, Boston, MA 02115 USA&amp;#xD;Brigham &amp;amp; Womens Hosp, Dept Pathol, Boston, MA 02115 USA&lt;/auth-address&gt;&lt;titles&gt;&lt;title&gt;An analysis of the relationship between metabolism, developmental schedules, and longevity using phylogenetic independent contrasts&lt;/title&gt;&lt;secondary-title&gt;Journals of Gerontology Series a-Biological Sciences and Medical Sciences&lt;/secondary-title&gt;&lt;alt-title&gt;J Gerontol a-Biol&lt;/alt-title&gt;&lt;/titles&gt;&lt;periodical&gt;&lt;full-title&gt;Journals of Gerontology Series a-Biological Sciences and Medical Sciences&lt;/full-title&gt;&lt;abbr-1&gt;J. Gerontol A Biol. Sci. Med. Sci.&lt;/abbr-1&gt;&lt;abbr-2&gt;J Gerontol A Biol Sci Med Sci&lt;/abbr-2&gt;&lt;/periodical&gt;&lt;pages&gt;149-160&lt;/pages&gt;&lt;volume&gt;62&lt;/volume&gt;&lt;number&gt;2&lt;/number&gt;&lt;keywords&gt;&lt;keyword&gt;life-span&lt;/keyword&gt;&lt;keyword&gt;allometry&lt;/keyword&gt;&lt;keyword&gt;growth&lt;/keyword&gt;&lt;keyword&gt;predictions&lt;/keyword&gt;&lt;keyword&gt;mortality&lt;/keyword&gt;&lt;keyword&gt;evolution&lt;/keyword&gt;&lt;keyword&gt;ecology&lt;/keyword&gt;&lt;keyword&gt;mammals&lt;/keyword&gt;&lt;keyword&gt;genes&lt;/keyword&gt;&lt;keyword&gt;birds&lt;/keyword&gt;&lt;/keywords&gt;&lt;dates&gt;&lt;year&gt;2007&lt;/year&gt;&lt;pub-dates&gt;&lt;date&gt;Feb&lt;/date&gt;&lt;/pub-dates&gt;&lt;/dates&gt;&lt;isbn&gt;1079-5006&lt;/isbn&gt;&lt;accession-num&gt;WOS:000247220400005&lt;/accession-num&gt;&lt;urls&gt;&lt;related-urls&gt;&lt;url&gt;&lt;style face="underline" font="default" size="100%"&gt;&amp;lt;Go to ISI&amp;gt;://WOS:000247220400005&lt;/style&gt;&lt;/url&gt;&lt;/related-urls&gt;&lt;/urls&gt;&lt;language&gt;English&lt;/language&gt;&lt;/record&gt;&lt;/Cite&gt;&lt;/EndNote&gt;</w:instrText>
      </w:r>
      <w:r w:rsidR="00674B3B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de Magalhaes, et al., 2007)</w:t>
      </w:r>
      <w:r w:rsidR="00674B3B" w:rsidRPr="00D17E62">
        <w:rPr>
          <w:rFonts w:ascii="Times New Roman" w:hAnsi="Times New Roman" w:cs="Times New Roman"/>
        </w:rPr>
        <w:fldChar w:fldCharType="end"/>
      </w:r>
      <w:r w:rsidR="00583A96" w:rsidRPr="00D17E62">
        <w:rPr>
          <w:rFonts w:ascii="Times New Roman" w:hAnsi="Times New Roman" w:cs="Times New Roman"/>
        </w:rPr>
        <w:t>. However,</w:t>
      </w:r>
      <w:r w:rsidR="00632C31" w:rsidRPr="00D17E62">
        <w:rPr>
          <w:rFonts w:ascii="Times New Roman" w:hAnsi="Times New Roman" w:cs="Times New Roman"/>
        </w:rPr>
        <w:t xml:space="preserve"> </w:t>
      </w:r>
      <w:r w:rsidR="004556EB" w:rsidRPr="00D17E62">
        <w:rPr>
          <w:rFonts w:ascii="Times New Roman" w:hAnsi="Times New Roman" w:cs="Times New Roman"/>
        </w:rPr>
        <w:t>m</w:t>
      </w:r>
      <w:r w:rsidR="009222C1" w:rsidRPr="00D17E62">
        <w:rPr>
          <w:rFonts w:ascii="Times New Roman" w:hAnsi="Times New Roman" w:cs="Times New Roman"/>
        </w:rPr>
        <w:t xml:space="preserve">any mammals </w:t>
      </w:r>
      <w:r w:rsidR="00D00BBF">
        <w:rPr>
          <w:rFonts w:ascii="Times New Roman" w:hAnsi="Times New Roman" w:cs="Times New Roman"/>
        </w:rPr>
        <w:t>are known</w:t>
      </w:r>
      <w:r w:rsidR="00DF370A" w:rsidRPr="00D17E62">
        <w:rPr>
          <w:rFonts w:ascii="Times New Roman" w:hAnsi="Times New Roman" w:cs="Times New Roman"/>
        </w:rPr>
        <w:t xml:space="preserve"> </w:t>
      </w:r>
      <w:r w:rsidR="00874A7C" w:rsidRPr="00D17E62">
        <w:rPr>
          <w:rFonts w:ascii="Times New Roman" w:hAnsi="Times New Roman" w:cs="Times New Roman"/>
        </w:rPr>
        <w:t>to</w:t>
      </w:r>
      <w:r w:rsidR="00E40A5E" w:rsidRPr="00D17E62">
        <w:rPr>
          <w:rFonts w:ascii="Times New Roman" w:hAnsi="Times New Roman" w:cs="Times New Roman"/>
        </w:rPr>
        <w:t xml:space="preserve"> deviate </w:t>
      </w:r>
      <w:r w:rsidR="0092528E" w:rsidRPr="00D17E62">
        <w:rPr>
          <w:rFonts w:ascii="Times New Roman" w:hAnsi="Times New Roman" w:cs="Times New Roman"/>
        </w:rPr>
        <w:t>their</w:t>
      </w:r>
      <w:r w:rsidR="004129FC" w:rsidRPr="00D17E62">
        <w:rPr>
          <w:rFonts w:ascii="Times New Roman" w:hAnsi="Times New Roman" w:cs="Times New Roman"/>
        </w:rPr>
        <w:t xml:space="preserve"> </w:t>
      </w:r>
      <w:r w:rsidR="00CF61CC" w:rsidRPr="00D17E62">
        <w:rPr>
          <w:rFonts w:ascii="Times New Roman" w:hAnsi="Times New Roman" w:cs="Times New Roman"/>
        </w:rPr>
        <w:t xml:space="preserve">expected </w:t>
      </w:r>
      <w:r w:rsidR="00874A7C" w:rsidRPr="00D17E62">
        <w:rPr>
          <w:rFonts w:ascii="Times New Roman" w:hAnsi="Times New Roman" w:cs="Times New Roman"/>
        </w:rPr>
        <w:t xml:space="preserve">MLS </w:t>
      </w:r>
      <w:r w:rsidR="00D00BBF">
        <w:rPr>
          <w:rFonts w:ascii="Times New Roman" w:hAnsi="Times New Roman" w:cs="Times New Roman"/>
        </w:rPr>
        <w:t>estimated from</w:t>
      </w:r>
      <w:r w:rsidR="00CF61CC" w:rsidRPr="00D17E62">
        <w:rPr>
          <w:rFonts w:ascii="Times New Roman" w:hAnsi="Times New Roman" w:cs="Times New Roman"/>
        </w:rPr>
        <w:t xml:space="preserve"> body </w:t>
      </w:r>
      <w:r w:rsidR="00CF61CC" w:rsidRPr="00D17E62">
        <w:rPr>
          <w:rFonts w:ascii="Times New Roman" w:hAnsi="Times New Roman" w:cs="Times New Roman"/>
        </w:rPr>
        <w:lastRenderedPageBreak/>
        <w:t>mass</w:t>
      </w:r>
      <w:r w:rsidR="008474F5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Nowak&lt;/Author&gt;&lt;Year&gt;1999&lt;/Year&gt;&lt;RecNum&gt;4595&lt;/RecNum&gt;&lt;DisplayText&gt;(Nowak, et al., 1999)&lt;/DisplayText&gt;&lt;record&gt;&lt;rec-number&gt;4595&lt;/rec-number&gt;&lt;foreign-keys&gt;&lt;key app="EN" db-id="tv9vrfdemz0pstew0aex95v6axa2v9ftwfvr" timestamp="1619589418" guid="4c64eac9-84fa-4b6c-b435-de57365dfd11"&gt;4595&lt;/key&gt;&lt;/foreign-keys&gt;&lt;ref-type name="Book"&gt;6&lt;/ref-type&gt;&lt;contributors&gt;&lt;authors&gt;&lt;author&gt;Nowak, Ronald M&lt;/author&gt;&lt;author&gt;Walker, Ernest Pillsbury&lt;/author&gt;&lt;/authors&gt;&lt;/contributors&gt;&lt;titles&gt;&lt;title&gt;Walker&amp;apos;s Mammals of the World&lt;/title&gt;&lt;/titles&gt;&lt;volume&gt;1&lt;/volume&gt;&lt;dates&gt;&lt;year&gt;1999&lt;/year&gt;&lt;/dates&gt;&lt;publisher&gt;JHU press&lt;/publisher&gt;&lt;isbn&gt;0801857899&lt;/isbn&gt;&lt;urls&gt;&lt;/urls&gt;&lt;/record&gt;&lt;/Cite&gt;&lt;/EndNote&gt;</w:instrText>
      </w:r>
      <w:r w:rsidR="008474F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Nowak, et al., 1999)</w:t>
      </w:r>
      <w:r w:rsidR="008474F5" w:rsidRPr="00D17E62">
        <w:rPr>
          <w:rFonts w:ascii="Times New Roman" w:hAnsi="Times New Roman" w:cs="Times New Roman"/>
        </w:rPr>
        <w:fldChar w:fldCharType="end"/>
      </w:r>
      <w:r w:rsidR="00CF61CC" w:rsidRPr="00D17E62">
        <w:rPr>
          <w:rFonts w:ascii="Times New Roman" w:hAnsi="Times New Roman" w:cs="Times New Roman"/>
        </w:rPr>
        <w:t>.</w:t>
      </w:r>
      <w:r w:rsidR="009D7AA1" w:rsidRPr="00D17E62">
        <w:rPr>
          <w:rFonts w:ascii="Times New Roman" w:hAnsi="Times New Roman" w:cs="Times New Roman"/>
        </w:rPr>
        <w:t xml:space="preserve"> </w:t>
      </w:r>
      <w:r w:rsidR="005B1C34" w:rsidRPr="00D17E62">
        <w:rPr>
          <w:rFonts w:ascii="Times New Roman" w:hAnsi="Times New Roman" w:cs="Times New Roman"/>
        </w:rPr>
        <w:t xml:space="preserve">For example, </w:t>
      </w:r>
      <w:r w:rsidR="00430E87" w:rsidRPr="00D17E62">
        <w:rPr>
          <w:rFonts w:ascii="Times New Roman" w:hAnsi="Times New Roman" w:cs="Times New Roman"/>
        </w:rPr>
        <w:t xml:space="preserve">the </w:t>
      </w:r>
      <w:r w:rsidR="0018566F" w:rsidRPr="00D17E62">
        <w:rPr>
          <w:rFonts w:ascii="Times New Roman" w:hAnsi="Times New Roman" w:cs="Times New Roman"/>
        </w:rPr>
        <w:t>n</w:t>
      </w:r>
      <w:r w:rsidR="00A635AD" w:rsidRPr="00D17E62">
        <w:rPr>
          <w:rFonts w:ascii="Times New Roman" w:hAnsi="Times New Roman" w:cs="Times New Roman"/>
        </w:rPr>
        <w:t>aked</w:t>
      </w:r>
      <w:r w:rsidR="00903443">
        <w:rPr>
          <w:rFonts w:ascii="Times New Roman" w:hAnsi="Times New Roman" w:cs="Times New Roman"/>
        </w:rPr>
        <w:t xml:space="preserve"> </w:t>
      </w:r>
      <w:r w:rsidR="00A635AD" w:rsidRPr="00D17E62">
        <w:rPr>
          <w:rFonts w:ascii="Times New Roman" w:hAnsi="Times New Roman" w:cs="Times New Roman"/>
        </w:rPr>
        <w:t>mole</w:t>
      </w:r>
      <w:r w:rsidR="00903443">
        <w:rPr>
          <w:rFonts w:ascii="Times New Roman" w:hAnsi="Times New Roman" w:cs="Times New Roman"/>
        </w:rPr>
        <w:t>-</w:t>
      </w:r>
      <w:r w:rsidR="00A635AD" w:rsidRPr="00D17E62">
        <w:rPr>
          <w:rFonts w:ascii="Times New Roman" w:hAnsi="Times New Roman" w:cs="Times New Roman"/>
        </w:rPr>
        <w:t xml:space="preserve">rat </w:t>
      </w:r>
      <w:r w:rsidR="000F40BA" w:rsidRPr="00D17E62">
        <w:rPr>
          <w:rFonts w:ascii="Times New Roman" w:hAnsi="Times New Roman" w:cs="Times New Roman"/>
        </w:rPr>
        <w:t xml:space="preserve">and </w:t>
      </w:r>
      <w:r w:rsidR="00C07B80" w:rsidRPr="00D17E62">
        <w:rPr>
          <w:rFonts w:ascii="Times New Roman" w:hAnsi="Times New Roman" w:cs="Times New Roman"/>
        </w:rPr>
        <w:t>Brandt’s bat</w:t>
      </w:r>
      <w:r w:rsidR="00392ABE" w:rsidRPr="00D17E62">
        <w:rPr>
          <w:rFonts w:ascii="Times New Roman" w:hAnsi="Times New Roman" w:cs="Times New Roman"/>
        </w:rPr>
        <w:t xml:space="preserve"> (</w:t>
      </w:r>
      <w:r w:rsidR="00376957" w:rsidRPr="00D17E62">
        <w:rPr>
          <w:rFonts w:ascii="Times New Roman" w:hAnsi="Times New Roman" w:cs="Times New Roman"/>
        </w:rPr>
        <w:t>M</w:t>
      </w:r>
      <w:r w:rsidR="00392ABE" w:rsidRPr="00D17E62">
        <w:rPr>
          <w:rFonts w:ascii="Times New Roman" w:hAnsi="Times New Roman" w:cs="Times New Roman"/>
        </w:rPr>
        <w:t>yotis)</w:t>
      </w:r>
      <w:r w:rsidR="00C07B80" w:rsidRPr="00D17E62">
        <w:rPr>
          <w:rFonts w:ascii="Times New Roman" w:hAnsi="Times New Roman" w:cs="Times New Roman"/>
        </w:rPr>
        <w:t xml:space="preserve"> </w:t>
      </w:r>
      <w:r w:rsidR="001A5146" w:rsidRPr="00D17E62">
        <w:rPr>
          <w:rFonts w:ascii="Times New Roman" w:hAnsi="Times New Roman" w:cs="Times New Roman"/>
        </w:rPr>
        <w:t>can live at least 31</w:t>
      </w:r>
      <w:r w:rsidR="000F40BA" w:rsidRPr="00D17E62">
        <w:rPr>
          <w:rFonts w:ascii="Times New Roman" w:hAnsi="Times New Roman" w:cs="Times New Roman"/>
        </w:rPr>
        <w:t xml:space="preserve"> and 4</w:t>
      </w:r>
      <w:r w:rsidR="00C07B80" w:rsidRPr="00D17E62">
        <w:rPr>
          <w:rFonts w:ascii="Times New Roman" w:hAnsi="Times New Roman" w:cs="Times New Roman"/>
        </w:rPr>
        <w:t>1</w:t>
      </w:r>
      <w:r w:rsidR="000F40BA" w:rsidRPr="00D17E62">
        <w:rPr>
          <w:rFonts w:ascii="Times New Roman" w:hAnsi="Times New Roman" w:cs="Times New Roman"/>
        </w:rPr>
        <w:t xml:space="preserve"> years</w:t>
      </w:r>
      <w:r w:rsidR="00A02A43" w:rsidRPr="00D17E62">
        <w:rPr>
          <w:rFonts w:ascii="Times New Roman" w:hAnsi="Times New Roman" w:cs="Times New Roman"/>
        </w:rPr>
        <w:t>,</w:t>
      </w:r>
      <w:r w:rsidR="00EA6681" w:rsidRPr="00D17E62">
        <w:rPr>
          <w:rFonts w:ascii="Times New Roman" w:hAnsi="Times New Roman" w:cs="Times New Roman"/>
        </w:rPr>
        <w:t xml:space="preserve"> </w:t>
      </w:r>
      <w:r w:rsidR="0025081A" w:rsidRPr="00D17E62">
        <w:rPr>
          <w:rFonts w:ascii="Times New Roman" w:hAnsi="Times New Roman" w:cs="Times New Roman"/>
        </w:rPr>
        <w:t>over</w:t>
      </w:r>
      <w:r w:rsidR="00A02A43" w:rsidRPr="00D17E62">
        <w:rPr>
          <w:rFonts w:ascii="Times New Roman" w:hAnsi="Times New Roman" w:cs="Times New Roman"/>
        </w:rPr>
        <w:t xml:space="preserve"> </w:t>
      </w:r>
      <w:r w:rsidR="00811310" w:rsidRPr="00D17E62">
        <w:rPr>
          <w:rFonts w:ascii="Times New Roman" w:hAnsi="Times New Roman" w:cs="Times New Roman"/>
        </w:rPr>
        <w:t>4</w:t>
      </w:r>
      <w:r w:rsidR="00EA6681" w:rsidRPr="00D17E62">
        <w:rPr>
          <w:rFonts w:ascii="Times New Roman" w:hAnsi="Times New Roman" w:cs="Times New Roman"/>
        </w:rPr>
        <w:t xml:space="preserve"> </w:t>
      </w:r>
      <w:r w:rsidR="000F40BA" w:rsidRPr="00D17E62">
        <w:rPr>
          <w:rFonts w:ascii="Times New Roman" w:hAnsi="Times New Roman" w:cs="Times New Roman"/>
        </w:rPr>
        <w:t xml:space="preserve">and </w:t>
      </w:r>
      <w:r w:rsidR="0025081A" w:rsidRPr="00D17E62">
        <w:rPr>
          <w:rFonts w:ascii="Times New Roman" w:hAnsi="Times New Roman" w:cs="Times New Roman"/>
        </w:rPr>
        <w:t>10</w:t>
      </w:r>
      <w:r w:rsidR="0098447E" w:rsidRPr="00D17E62">
        <w:rPr>
          <w:rFonts w:ascii="Times New Roman" w:hAnsi="Times New Roman" w:cs="Times New Roman"/>
        </w:rPr>
        <w:t xml:space="preserve"> </w:t>
      </w:r>
      <w:r w:rsidR="0025081A" w:rsidRPr="00D17E62">
        <w:rPr>
          <w:rFonts w:ascii="Times New Roman" w:hAnsi="Times New Roman" w:cs="Times New Roman"/>
        </w:rPr>
        <w:t>times</w:t>
      </w:r>
      <w:r w:rsidR="000F40BA" w:rsidRPr="00D17E62">
        <w:rPr>
          <w:rFonts w:ascii="Times New Roman" w:hAnsi="Times New Roman" w:cs="Times New Roman"/>
        </w:rPr>
        <w:t xml:space="preserve"> </w:t>
      </w:r>
      <w:r w:rsidR="005972CF" w:rsidRPr="00D17E62">
        <w:rPr>
          <w:rFonts w:ascii="Times New Roman" w:hAnsi="Times New Roman" w:cs="Times New Roman"/>
        </w:rPr>
        <w:t xml:space="preserve">longer </w:t>
      </w:r>
      <w:r w:rsidR="004219E6">
        <w:rPr>
          <w:rFonts w:ascii="Times New Roman" w:hAnsi="Times New Roman" w:cs="Times New Roman"/>
        </w:rPr>
        <w:t>concerning</w:t>
      </w:r>
      <w:r w:rsidR="00A02A43" w:rsidRPr="00D17E62">
        <w:rPr>
          <w:rFonts w:ascii="Times New Roman" w:hAnsi="Times New Roman" w:cs="Times New Roman"/>
        </w:rPr>
        <w:t xml:space="preserve"> the predicated lifespan based on their body mass</w:t>
      </w:r>
      <w:r w:rsidR="00161720" w:rsidRPr="00D17E62">
        <w:rPr>
          <w:rFonts w:ascii="Times New Roman" w:hAnsi="Times New Roman" w:cs="Times New Roman"/>
        </w:rPr>
        <w:t>, respectively</w:t>
      </w:r>
      <w:r w:rsidR="00456758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456758" w:rsidRPr="00D17E62">
        <w:rPr>
          <w:rFonts w:ascii="Times New Roman" w:hAnsi="Times New Roman" w:cs="Times New Roman"/>
        </w:rPr>
      </w:r>
      <w:r w:rsidR="00456758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acutu, et al., 2018)</w:t>
      </w:r>
      <w:r w:rsidR="00456758" w:rsidRPr="00D17E62">
        <w:rPr>
          <w:rFonts w:ascii="Times New Roman" w:hAnsi="Times New Roman" w:cs="Times New Roman"/>
        </w:rPr>
        <w:fldChar w:fldCharType="end"/>
      </w:r>
      <w:r w:rsidR="00A02A43" w:rsidRPr="00D17E62">
        <w:rPr>
          <w:rFonts w:ascii="Times New Roman" w:hAnsi="Times New Roman" w:cs="Times New Roman"/>
        </w:rPr>
        <w:t>.</w:t>
      </w:r>
      <w:r w:rsidR="002D1D10" w:rsidRPr="00D17E62">
        <w:rPr>
          <w:rFonts w:ascii="Times New Roman" w:hAnsi="Times New Roman" w:cs="Times New Roman"/>
        </w:rPr>
        <w:t xml:space="preserve"> </w:t>
      </w:r>
      <w:r w:rsidR="00F5546F" w:rsidRPr="00D17E62">
        <w:rPr>
          <w:rFonts w:ascii="Times New Roman" w:hAnsi="Times New Roman" w:cs="Times New Roman"/>
        </w:rPr>
        <w:t>On the contrary,</w:t>
      </w:r>
      <w:r w:rsidR="002D1D10" w:rsidRPr="00D17E62">
        <w:rPr>
          <w:rFonts w:ascii="Times New Roman" w:hAnsi="Times New Roman" w:cs="Times New Roman"/>
        </w:rPr>
        <w:t xml:space="preserve"> the </w:t>
      </w:r>
      <w:r w:rsidR="00A32733" w:rsidRPr="00D17E62">
        <w:rPr>
          <w:rFonts w:ascii="Times New Roman" w:hAnsi="Times New Roman" w:cs="Times New Roman"/>
        </w:rPr>
        <w:t>rat</w:t>
      </w:r>
      <w:r w:rsidR="000A6B19" w:rsidRPr="00D17E62">
        <w:rPr>
          <w:rFonts w:ascii="Times New Roman" w:hAnsi="Times New Roman" w:cs="Times New Roman"/>
        </w:rPr>
        <w:t>, mouse</w:t>
      </w:r>
      <w:r w:rsidR="009A4769">
        <w:rPr>
          <w:rFonts w:ascii="Times New Roman" w:hAnsi="Times New Roman" w:cs="Times New Roman"/>
        </w:rPr>
        <w:t>,</w:t>
      </w:r>
      <w:r w:rsidR="000A6B19" w:rsidRPr="00D17E62">
        <w:rPr>
          <w:rFonts w:ascii="Times New Roman" w:hAnsi="Times New Roman" w:cs="Times New Roman"/>
        </w:rPr>
        <w:t xml:space="preserve"> and </w:t>
      </w:r>
      <w:r w:rsidR="00B545A8" w:rsidRPr="00D17E62">
        <w:rPr>
          <w:rFonts w:ascii="Times New Roman" w:hAnsi="Times New Roman" w:cs="Times New Roman"/>
        </w:rPr>
        <w:t>shrew</w:t>
      </w:r>
      <w:r w:rsidR="00A32733" w:rsidRPr="00D17E62">
        <w:rPr>
          <w:rFonts w:ascii="Times New Roman" w:hAnsi="Times New Roman" w:cs="Times New Roman"/>
        </w:rPr>
        <w:t xml:space="preserve"> </w:t>
      </w:r>
      <w:r w:rsidR="003921CB" w:rsidRPr="00D17E62">
        <w:rPr>
          <w:rFonts w:ascii="Times New Roman" w:hAnsi="Times New Roman" w:cs="Times New Roman"/>
        </w:rPr>
        <w:t xml:space="preserve">can only live </w:t>
      </w:r>
      <w:r w:rsidR="00A32733" w:rsidRPr="00D17E62">
        <w:rPr>
          <w:rFonts w:ascii="Times New Roman" w:hAnsi="Times New Roman" w:cs="Times New Roman"/>
        </w:rPr>
        <w:t xml:space="preserve">about half </w:t>
      </w:r>
      <w:r w:rsidR="003921CB" w:rsidRPr="00D17E62">
        <w:rPr>
          <w:rFonts w:ascii="Times New Roman" w:hAnsi="Times New Roman" w:cs="Times New Roman"/>
        </w:rPr>
        <w:t>of their expected MLS</w:t>
      </w:r>
      <w:r w:rsidR="00154560" w:rsidRPr="00D17E62">
        <w:rPr>
          <w:rFonts w:ascii="Times New Roman" w:hAnsi="Times New Roman" w:cs="Times New Roman"/>
        </w:rPr>
        <w:t xml:space="preserve"> even in the well-cared </w:t>
      </w:r>
      <w:r w:rsidR="00DB0B9A" w:rsidRPr="00D17E62">
        <w:rPr>
          <w:rFonts w:ascii="Times New Roman" w:hAnsi="Times New Roman" w:cs="Times New Roman"/>
        </w:rPr>
        <w:t>laboratory</w:t>
      </w:r>
      <w:r w:rsidR="0033283C">
        <w:rPr>
          <w:rFonts w:ascii="Times New Roman" w:hAnsi="Times New Roman" w:cs="Times New Roman"/>
        </w:rPr>
        <w:fldChar w:fldCharType="begin">
          <w:fldData xml:space="preserve">PEVuZE5vdGU+PENpdGU+PEF1dGhvcj5TY2htaWR0PC9BdXRob3I+PFllYXI+MjAxNjwvWWVhcj48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2htaWR0PC9BdXRob3I+PFllYXI+MjAxNjwvWWVhcj48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33283C">
        <w:rPr>
          <w:rFonts w:ascii="Times New Roman" w:hAnsi="Times New Roman" w:cs="Times New Roman"/>
        </w:rPr>
      </w:r>
      <w:r w:rsidR="0033283C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chmidt, et al., 2016)</w:t>
      </w:r>
      <w:r w:rsidR="0033283C">
        <w:rPr>
          <w:rFonts w:ascii="Times New Roman" w:hAnsi="Times New Roman" w:cs="Times New Roman"/>
        </w:rPr>
        <w:fldChar w:fldCharType="end"/>
      </w:r>
      <w:r w:rsidR="002D1D10" w:rsidRPr="00D17E62">
        <w:rPr>
          <w:rFonts w:ascii="Times New Roman" w:hAnsi="Times New Roman" w:cs="Times New Roman"/>
        </w:rPr>
        <w:t>.</w:t>
      </w:r>
      <w:r w:rsidR="00CC3EF1" w:rsidRPr="00D17E62">
        <w:rPr>
          <w:rFonts w:ascii="Times New Roman" w:hAnsi="Times New Roman" w:cs="Times New Roman"/>
        </w:rPr>
        <w:t xml:space="preserve"> </w:t>
      </w:r>
      <w:r w:rsidR="00C45E39" w:rsidRPr="00D17E62">
        <w:rPr>
          <w:rFonts w:ascii="Times New Roman" w:hAnsi="Times New Roman" w:cs="Times New Roman"/>
        </w:rPr>
        <w:t>Mo</w:t>
      </w:r>
      <w:r w:rsidR="00FD4339" w:rsidRPr="00D17E62">
        <w:rPr>
          <w:rFonts w:ascii="Times New Roman" w:hAnsi="Times New Roman" w:cs="Times New Roman"/>
        </w:rPr>
        <w:t>re</w:t>
      </w:r>
      <w:r w:rsidR="00C45E39" w:rsidRPr="00D17E62">
        <w:rPr>
          <w:rFonts w:ascii="Times New Roman" w:hAnsi="Times New Roman" w:cs="Times New Roman"/>
        </w:rPr>
        <w:t xml:space="preserve"> importantly</w:t>
      </w:r>
      <w:r w:rsidR="00CC3EF1" w:rsidRPr="00D17E62">
        <w:rPr>
          <w:rFonts w:ascii="Times New Roman" w:hAnsi="Times New Roman" w:cs="Times New Roman"/>
        </w:rPr>
        <w:t>, these long-live</w:t>
      </w:r>
      <w:r w:rsidR="006B2311" w:rsidRPr="00D17E62">
        <w:rPr>
          <w:rFonts w:ascii="Times New Roman" w:hAnsi="Times New Roman" w:cs="Times New Roman"/>
        </w:rPr>
        <w:t>d</w:t>
      </w:r>
      <w:r w:rsidR="00BC1C2A" w:rsidRPr="00D17E62">
        <w:rPr>
          <w:rFonts w:ascii="Times New Roman" w:hAnsi="Times New Roman" w:cs="Times New Roman"/>
        </w:rPr>
        <w:t xml:space="preserve"> or short-lived</w:t>
      </w:r>
      <w:r w:rsidR="00CC3EF1" w:rsidRPr="00D17E62">
        <w:rPr>
          <w:rFonts w:ascii="Times New Roman" w:hAnsi="Times New Roman" w:cs="Times New Roman"/>
        </w:rPr>
        <w:t xml:space="preserve"> species </w:t>
      </w:r>
      <w:r w:rsidR="007E74BE" w:rsidRPr="00D17E62">
        <w:rPr>
          <w:rFonts w:ascii="Times New Roman" w:hAnsi="Times New Roman" w:cs="Times New Roman"/>
        </w:rPr>
        <w:t>exhibit delayed or a</w:t>
      </w:r>
      <w:r w:rsidR="00BC1C2A" w:rsidRPr="00D17E62">
        <w:rPr>
          <w:rFonts w:ascii="Times New Roman" w:hAnsi="Times New Roman" w:cs="Times New Roman"/>
        </w:rPr>
        <w:t>cc</w:t>
      </w:r>
      <w:r w:rsidR="000A5A2D" w:rsidRPr="00D17E62">
        <w:rPr>
          <w:rFonts w:ascii="Times New Roman" w:hAnsi="Times New Roman" w:cs="Times New Roman"/>
        </w:rPr>
        <w:t>elerated</w:t>
      </w:r>
      <w:r w:rsidR="007E74BE" w:rsidRPr="00D17E62">
        <w:rPr>
          <w:rFonts w:ascii="Times New Roman" w:hAnsi="Times New Roman" w:cs="Times New Roman"/>
        </w:rPr>
        <w:t xml:space="preserve"> age-associated physiological declines.</w:t>
      </w:r>
      <w:r w:rsidR="008D3524" w:rsidRPr="00D17E62">
        <w:rPr>
          <w:rFonts w:ascii="Times New Roman" w:hAnsi="Times New Roman" w:cs="Times New Roman"/>
        </w:rPr>
        <w:t xml:space="preserve"> For example,</w:t>
      </w:r>
      <w:r w:rsidR="00F741FC" w:rsidRPr="00D17E62">
        <w:rPr>
          <w:rFonts w:ascii="Times New Roman" w:hAnsi="Times New Roman" w:cs="Times New Roman"/>
        </w:rPr>
        <w:t xml:space="preserve"> the long-lived</w:t>
      </w:r>
      <w:r w:rsidR="00027B00" w:rsidRPr="00D17E62">
        <w:rPr>
          <w:rFonts w:ascii="Times New Roman" w:hAnsi="Times New Roman" w:cs="Times New Roman"/>
        </w:rPr>
        <w:t xml:space="preserve"> naked-mole rat exhibit little</w:t>
      </w:r>
      <w:r w:rsidR="00A520CE" w:rsidRPr="00D17E62">
        <w:rPr>
          <w:rFonts w:ascii="Times New Roman" w:hAnsi="Times New Roman" w:cs="Times New Roman"/>
        </w:rPr>
        <w:t xml:space="preserve"> </w:t>
      </w:r>
      <w:r w:rsidR="001230BA" w:rsidRPr="00D17E62">
        <w:rPr>
          <w:rFonts w:ascii="Times New Roman" w:hAnsi="Times New Roman" w:cs="Times New Roman"/>
        </w:rPr>
        <w:t>age-specific hazard of mortality</w:t>
      </w:r>
      <w:r w:rsidR="00073901" w:rsidRPr="00D17E62">
        <w:rPr>
          <w:rFonts w:ascii="Times New Roman" w:hAnsi="Times New Roman" w:cs="Times New Roman"/>
        </w:rPr>
        <w:t xml:space="preserve"> and fertility</w:t>
      </w:r>
      <w:r w:rsidR="00581C0E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Buffenstein&lt;/Author&gt;&lt;Year&gt;2008&lt;/Year&gt;&lt;RecNum&gt;3915&lt;/RecNum&gt;&lt;DisplayText&gt;(Buffenstein, 2008)&lt;/DisplayText&gt;&lt;record&gt;&lt;rec-number&gt;3915&lt;/rec-number&gt;&lt;foreign-keys&gt;&lt;key app="EN" db-id="tv9vrfdemz0pstew0aex95v6axa2v9ftwfvr" timestamp="1542590808" guid="be98fde0-6c5a-44db-ae0d-305646d2818b"&gt;3915&lt;/key&gt;&lt;/foreign-keys&gt;&lt;ref-type name="Journal Article"&gt;17&lt;/ref-type&gt;&lt;contributors&gt;&lt;authors&gt;&lt;author&gt;Buffenstein, R.&lt;/author&gt;&lt;/authors&gt;&lt;/contributors&gt;&lt;auth-address&gt;Department of Physiology and The Sam and Ann Barshop Institute for Longevity and Aging Studies, University of Texas Health Science Center at San Antonio, San Antonio, TX 78245, USA. Buffenstein@uthscsa.edu&lt;/auth-address&gt;&lt;titles&gt;&lt;title&gt;Negligible senescence in the longest living rodent, the naked mole-rat: insights from a successfully aging species&lt;/title&gt;&lt;secondary-title&gt;J Comp Physiol B&lt;/secondary-title&gt;&lt;/titles&gt;&lt;pages&gt;439-45&lt;/pages&gt;&lt;volume&gt;178&lt;/volume&gt;&lt;number&gt;4&lt;/number&gt;&lt;edition&gt;2008/01/09&lt;/edition&gt;&lt;keywords&gt;&lt;keyword&gt;Aging/metabolism/*physiology&lt;/keyword&gt;&lt;keyword&gt;Animals&lt;/keyword&gt;&lt;keyword&gt;Behavior, Animal&lt;/keyword&gt;&lt;keyword&gt;Biomarkers/metabolism&lt;/keyword&gt;&lt;keyword&gt;*Cellular Senescence&lt;/keyword&gt;&lt;keyword&gt;Female&lt;/keyword&gt;&lt;keyword&gt;Longevity&lt;/keyword&gt;&lt;keyword&gt;Male&lt;/keyword&gt;&lt;keyword&gt;Mole Rats/metabolism/*physiology&lt;/keyword&gt;&lt;keyword&gt;Reproduction&lt;/keyword&gt;&lt;/keywords&gt;&lt;dates&gt;&lt;year&gt;2008&lt;/year&gt;&lt;pub-dates&gt;&lt;date&gt;May&lt;/date&gt;&lt;/pub-dates&gt;&lt;/dates&gt;&lt;isbn&gt;0174-1578 (Print)&amp;#xD;0174-1578 (Linking)&lt;/isbn&gt;&lt;accession-num&gt;18180931&lt;/accession-num&gt;&lt;urls&gt;&lt;related-urls&gt;&lt;url&gt;https://www.ncbi.nlm.nih.gov/pubmed/18180931&lt;/url&gt;&lt;/related-urls&gt;&lt;/urls&gt;&lt;electronic-resource-num&gt;10.1007/s00360-007-0237-5&lt;/electronic-resource-num&gt;&lt;/record&gt;&lt;/Cite&gt;&lt;/EndNote&gt;</w:instrText>
      </w:r>
      <w:r w:rsidR="00581C0E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Buffenstein, 2008)</w:t>
      </w:r>
      <w:r w:rsidR="00581C0E" w:rsidRPr="00D17E62">
        <w:rPr>
          <w:rFonts w:ascii="Times New Roman" w:hAnsi="Times New Roman" w:cs="Times New Roman"/>
        </w:rPr>
        <w:fldChar w:fldCharType="end"/>
      </w:r>
      <w:r w:rsidR="0096629F">
        <w:rPr>
          <w:rFonts w:ascii="Times New Roman" w:hAnsi="Times New Roman" w:cs="Times New Roman"/>
        </w:rPr>
        <w:t>,</w:t>
      </w:r>
      <w:r w:rsidR="00646FF8" w:rsidRPr="00D17E62">
        <w:rPr>
          <w:rFonts w:ascii="Times New Roman" w:hAnsi="Times New Roman" w:cs="Times New Roman"/>
        </w:rPr>
        <w:t xml:space="preserve"> and the longest-lived genus (</w:t>
      </w:r>
      <w:r w:rsidR="00646FF8" w:rsidRPr="006A2346">
        <w:rPr>
          <w:rFonts w:ascii="Times New Roman" w:hAnsi="Times New Roman" w:cs="Times New Roman"/>
          <w:i/>
          <w:iCs/>
        </w:rPr>
        <w:t>Myotis</w:t>
      </w:r>
      <w:r w:rsidR="00646FF8" w:rsidRPr="00D17E62">
        <w:rPr>
          <w:rFonts w:ascii="Times New Roman" w:hAnsi="Times New Roman" w:cs="Times New Roman"/>
        </w:rPr>
        <w:t>) maintain the length of their telomeres with ag</w:t>
      </w:r>
      <w:r w:rsidR="0033283C">
        <w:rPr>
          <w:rFonts w:ascii="Times New Roman" w:hAnsi="Times New Roman" w:cs="Times New Roman"/>
        </w:rPr>
        <w:t>ing and doe</w:t>
      </w:r>
      <w:r w:rsidR="00A84E6A">
        <w:rPr>
          <w:rFonts w:ascii="Times New Roman" w:hAnsi="Times New Roman" w:cs="Times New Roman"/>
        </w:rPr>
        <w:t>s</w:t>
      </w:r>
      <w:r w:rsidR="0033283C">
        <w:rPr>
          <w:rFonts w:ascii="Times New Roman" w:hAnsi="Times New Roman" w:cs="Times New Roman"/>
        </w:rPr>
        <w:t xml:space="preserve"> not</w:t>
      </w:r>
      <w:r w:rsidR="00646FF8" w:rsidRPr="00D17E62">
        <w:rPr>
          <w:rFonts w:ascii="Times New Roman" w:hAnsi="Times New Roman" w:cs="Times New Roman"/>
        </w:rPr>
        <w:t xml:space="preserve"> develop cancer</w:t>
      </w:r>
      <w:r w:rsidR="00376957" w:rsidRPr="00D17E62">
        <w:rPr>
          <w:rFonts w:ascii="Times New Roman" w:hAnsi="Times New Roman" w:cs="Times New Roman"/>
        </w:rPr>
        <w:fldChar w:fldCharType="begin">
          <w:fldData xml:space="preserve">PEVuZE5vdGU+PENpdGU+PEF1dGhvcj5Gb2xleTwvQXV0aG9yPjxZZWFyPjIwMTg8L1llYXI+PFJl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Gb2xleTwvQXV0aG9yPjxZZWFyPjIwMTg8L1llYXI+PFJl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376957" w:rsidRPr="00D17E62">
        <w:rPr>
          <w:rFonts w:ascii="Times New Roman" w:hAnsi="Times New Roman" w:cs="Times New Roman"/>
        </w:rPr>
      </w:r>
      <w:r w:rsidR="00376957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Foley, et al., 2018)</w:t>
      </w:r>
      <w:r w:rsidR="00376957" w:rsidRPr="00D17E62">
        <w:rPr>
          <w:rFonts w:ascii="Times New Roman" w:hAnsi="Times New Roman" w:cs="Times New Roman"/>
        </w:rPr>
        <w:fldChar w:fldCharType="end"/>
      </w:r>
      <w:r w:rsidR="0078578A">
        <w:rPr>
          <w:rFonts w:ascii="Times New Roman" w:hAnsi="Times New Roman" w:cs="Times New Roman"/>
        </w:rPr>
        <w:t>,</w:t>
      </w:r>
      <w:r w:rsidR="00CB09D9" w:rsidRPr="00D17E62">
        <w:rPr>
          <w:rFonts w:ascii="Times New Roman" w:hAnsi="Times New Roman" w:cs="Times New Roman"/>
        </w:rPr>
        <w:t xml:space="preserve"> </w:t>
      </w:r>
      <w:r w:rsidR="0078578A">
        <w:rPr>
          <w:rFonts w:ascii="Times New Roman" w:hAnsi="Times New Roman" w:cs="Times New Roman"/>
        </w:rPr>
        <w:t>w</w:t>
      </w:r>
      <w:r w:rsidR="006F5395" w:rsidRPr="00D17E62">
        <w:rPr>
          <w:rFonts w:ascii="Times New Roman" w:hAnsi="Times New Roman" w:cs="Times New Roman"/>
        </w:rPr>
        <w:t>hile c</w:t>
      </w:r>
      <w:r w:rsidR="00E87FCC" w:rsidRPr="00D17E62">
        <w:rPr>
          <w:rFonts w:ascii="Times New Roman" w:hAnsi="Times New Roman" w:cs="Times New Roman"/>
        </w:rPr>
        <w:t>ancer-related mortality c</w:t>
      </w:r>
      <w:r w:rsidR="000028F0">
        <w:rPr>
          <w:rFonts w:ascii="Times New Roman" w:hAnsi="Times New Roman" w:cs="Times New Roman"/>
        </w:rPr>
        <w:t>ould be up</w:t>
      </w:r>
      <w:r w:rsidR="00E87FCC" w:rsidRPr="00D17E62">
        <w:rPr>
          <w:rFonts w:ascii="Times New Roman" w:hAnsi="Times New Roman" w:cs="Times New Roman"/>
        </w:rPr>
        <w:t xml:space="preserve"> to 90% in </w:t>
      </w:r>
      <w:r w:rsidR="006F5395" w:rsidRPr="00D17E62">
        <w:rPr>
          <w:rFonts w:ascii="Times New Roman" w:hAnsi="Times New Roman" w:cs="Times New Roman"/>
        </w:rPr>
        <w:t xml:space="preserve">short-lived </w:t>
      </w:r>
      <w:r w:rsidR="00E87FCC" w:rsidRPr="00D17E62">
        <w:rPr>
          <w:rFonts w:ascii="Times New Roman" w:hAnsi="Times New Roman" w:cs="Times New Roman"/>
        </w:rPr>
        <w:t>mice</w:t>
      </w:r>
      <w:r w:rsidR="00575B56" w:rsidRPr="00D17E62">
        <w:rPr>
          <w:rFonts w:ascii="Times New Roman" w:hAnsi="Times New Roman" w:cs="Times New Roman"/>
        </w:rPr>
        <w:fldChar w:fldCharType="begin">
          <w:fldData xml:space="preserve">PEVuZE5vdGU+PENpdGU+PEF1dGhvcj5MaXBtYW48L0F1dGhvcj48WWVhcj4yMDA0PC9ZZWFyPjxS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==
</w:fldData>
        </w:fldChar>
      </w:r>
      <w:r w:rsidR="00C71FB6">
        <w:rPr>
          <w:rFonts w:ascii="Times New Roman" w:hAnsi="Times New Roman" w:cs="Times New Roman"/>
        </w:rPr>
        <w:instrText xml:space="preserve"> ADDIN EN.CITE </w:instrText>
      </w:r>
      <w:r w:rsidR="00C71FB6">
        <w:rPr>
          <w:rFonts w:ascii="Times New Roman" w:hAnsi="Times New Roman" w:cs="Times New Roman"/>
        </w:rPr>
        <w:fldChar w:fldCharType="begin">
          <w:fldData xml:space="preserve">PEVuZE5vdGU+PENpdGU+PEF1dGhvcj5MaXBtYW48L0F1dGhvcj48WWVhcj4yMDA0PC9ZZWFyPjxS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==
</w:fldData>
        </w:fldChar>
      </w:r>
      <w:r w:rsidR="00C71FB6">
        <w:rPr>
          <w:rFonts w:ascii="Times New Roman" w:hAnsi="Times New Roman" w:cs="Times New Roman"/>
        </w:rPr>
        <w:instrText xml:space="preserve"> ADDIN EN.CITE.DATA </w:instrText>
      </w:r>
      <w:r w:rsidR="00C71FB6">
        <w:rPr>
          <w:rFonts w:ascii="Times New Roman" w:hAnsi="Times New Roman" w:cs="Times New Roman"/>
        </w:rPr>
      </w:r>
      <w:r w:rsidR="00C71FB6">
        <w:rPr>
          <w:rFonts w:ascii="Times New Roman" w:hAnsi="Times New Roman" w:cs="Times New Roman"/>
        </w:rPr>
        <w:fldChar w:fldCharType="end"/>
      </w:r>
      <w:r w:rsidR="00575B56" w:rsidRPr="00D17E62">
        <w:rPr>
          <w:rFonts w:ascii="Times New Roman" w:hAnsi="Times New Roman" w:cs="Times New Roman"/>
        </w:rPr>
      </w:r>
      <w:r w:rsidR="00575B56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Lipman, et al., 2004;Tian, et al., 2017)</w:t>
      </w:r>
      <w:r w:rsidR="00575B56" w:rsidRPr="00D17E62">
        <w:rPr>
          <w:rFonts w:ascii="Times New Roman" w:hAnsi="Times New Roman" w:cs="Times New Roman"/>
        </w:rPr>
        <w:fldChar w:fldCharType="end"/>
      </w:r>
      <w:r w:rsidR="00A87B2E" w:rsidRPr="00D17E62">
        <w:rPr>
          <w:rFonts w:ascii="Times New Roman" w:hAnsi="Times New Roman" w:cs="Times New Roman"/>
        </w:rPr>
        <w:t xml:space="preserve">. </w:t>
      </w:r>
      <w:r w:rsidR="000028F0">
        <w:rPr>
          <w:rFonts w:ascii="Times New Roman" w:hAnsi="Times New Roman" w:cs="Times New Roman"/>
        </w:rPr>
        <w:t>Therefore</w:t>
      </w:r>
      <w:r w:rsidR="005227E4" w:rsidRPr="00D17E62">
        <w:rPr>
          <w:rFonts w:ascii="Times New Roman" w:hAnsi="Times New Roman" w:cs="Times New Roman"/>
        </w:rPr>
        <w:t>,</w:t>
      </w:r>
      <w:r w:rsidR="008A25B0" w:rsidRPr="00D17E62">
        <w:rPr>
          <w:rFonts w:ascii="Times New Roman" w:hAnsi="Times New Roman" w:cs="Times New Roman"/>
        </w:rPr>
        <w:t xml:space="preserve"> </w:t>
      </w:r>
      <w:r w:rsidR="005227E4" w:rsidRPr="00D17E62">
        <w:rPr>
          <w:rFonts w:ascii="Times New Roman" w:hAnsi="Times New Roman" w:cs="Times New Roman"/>
        </w:rPr>
        <w:t>the</w:t>
      </w:r>
      <w:r w:rsidR="00070918" w:rsidRPr="00D17E62">
        <w:rPr>
          <w:rFonts w:ascii="Times New Roman" w:hAnsi="Times New Roman" w:cs="Times New Roman"/>
        </w:rPr>
        <w:t xml:space="preserve"> </w:t>
      </w:r>
      <w:r w:rsidR="009558C9" w:rsidRPr="00D17E62">
        <w:rPr>
          <w:rFonts w:ascii="Times New Roman" w:hAnsi="Times New Roman" w:cs="Times New Roman"/>
        </w:rPr>
        <w:t>repeate</w:t>
      </w:r>
      <w:r w:rsidR="002E305B" w:rsidRPr="00D17E62">
        <w:rPr>
          <w:rFonts w:ascii="Times New Roman" w:hAnsi="Times New Roman" w:cs="Times New Roman"/>
        </w:rPr>
        <w:t xml:space="preserve">d changes of MLS </w:t>
      </w:r>
      <w:r w:rsidR="00B145B8">
        <w:rPr>
          <w:rFonts w:ascii="Times New Roman" w:hAnsi="Times New Roman" w:cs="Times New Roman"/>
        </w:rPr>
        <w:t>in</w:t>
      </w:r>
      <w:r w:rsidR="0080083E" w:rsidRPr="00D17E62">
        <w:rPr>
          <w:rFonts w:ascii="Times New Roman" w:hAnsi="Times New Roman" w:cs="Times New Roman"/>
        </w:rPr>
        <w:t xml:space="preserve"> mammals </w:t>
      </w:r>
      <w:r w:rsidR="007A05B0">
        <w:rPr>
          <w:rFonts w:ascii="Times New Roman" w:hAnsi="Times New Roman" w:cs="Times New Roman" w:hint="eastAsia"/>
        </w:rPr>
        <w:t>could</w:t>
      </w:r>
      <w:r w:rsidR="003323F1" w:rsidRPr="00D17E62">
        <w:rPr>
          <w:rFonts w:ascii="Times New Roman" w:hAnsi="Times New Roman" w:cs="Times New Roman"/>
        </w:rPr>
        <w:t xml:space="preserve"> </w:t>
      </w:r>
      <w:r w:rsidR="00D56103" w:rsidRPr="00D17E62">
        <w:rPr>
          <w:rFonts w:ascii="Times New Roman" w:hAnsi="Times New Roman" w:cs="Times New Roman"/>
        </w:rPr>
        <w:t xml:space="preserve">provide a good </w:t>
      </w:r>
      <w:r w:rsidR="00F91CF3">
        <w:rPr>
          <w:rFonts w:ascii="Times New Roman" w:hAnsi="Times New Roman" w:cs="Times New Roman" w:hint="eastAsia"/>
        </w:rPr>
        <w:t>opportunity</w:t>
      </w:r>
      <w:r w:rsidR="004B62C1" w:rsidRPr="00D17E62">
        <w:rPr>
          <w:rFonts w:ascii="Times New Roman" w:hAnsi="Times New Roman" w:cs="Times New Roman"/>
        </w:rPr>
        <w:t xml:space="preserve"> for</w:t>
      </w:r>
      <w:r w:rsidR="002E305B" w:rsidRPr="00D17E62">
        <w:rPr>
          <w:rFonts w:ascii="Times New Roman" w:hAnsi="Times New Roman" w:cs="Times New Roman"/>
        </w:rPr>
        <w:t xml:space="preserve"> </w:t>
      </w:r>
      <w:r w:rsidR="004B62C1" w:rsidRPr="00D17E62">
        <w:rPr>
          <w:rFonts w:ascii="Times New Roman" w:hAnsi="Times New Roman" w:cs="Times New Roman"/>
        </w:rPr>
        <w:t>explo</w:t>
      </w:r>
      <w:r w:rsidR="00D74C76" w:rsidRPr="00D17E62">
        <w:rPr>
          <w:rFonts w:ascii="Times New Roman" w:hAnsi="Times New Roman" w:cs="Times New Roman"/>
        </w:rPr>
        <w:t>r</w:t>
      </w:r>
      <w:r w:rsidR="004B62C1" w:rsidRPr="00D17E62">
        <w:rPr>
          <w:rFonts w:ascii="Times New Roman" w:hAnsi="Times New Roman" w:cs="Times New Roman"/>
        </w:rPr>
        <w:t>ing</w:t>
      </w:r>
      <w:r w:rsidR="00D74C76" w:rsidRPr="00D17E62">
        <w:rPr>
          <w:rFonts w:ascii="Times New Roman" w:hAnsi="Times New Roman" w:cs="Times New Roman"/>
        </w:rPr>
        <w:t xml:space="preserve"> </w:t>
      </w:r>
      <w:r w:rsidR="00347AD1" w:rsidRPr="00D17E62">
        <w:rPr>
          <w:rFonts w:ascii="Times New Roman" w:hAnsi="Times New Roman" w:cs="Times New Roman"/>
        </w:rPr>
        <w:t>the</w:t>
      </w:r>
      <w:r w:rsidR="00CE3AAD" w:rsidRPr="00D17E62">
        <w:rPr>
          <w:rFonts w:ascii="Times New Roman" w:hAnsi="Times New Roman" w:cs="Times New Roman"/>
        </w:rPr>
        <w:t xml:space="preserve"> </w:t>
      </w:r>
      <w:r w:rsidR="00347AD1" w:rsidRPr="00D17E62">
        <w:rPr>
          <w:rFonts w:ascii="Times New Roman" w:hAnsi="Times New Roman" w:cs="Times New Roman"/>
        </w:rPr>
        <w:t xml:space="preserve">molecular mechanisms </w:t>
      </w:r>
      <w:r w:rsidR="00871824" w:rsidRPr="00D17E62">
        <w:rPr>
          <w:rFonts w:ascii="Times New Roman" w:hAnsi="Times New Roman" w:cs="Times New Roman"/>
        </w:rPr>
        <w:t>underlying</w:t>
      </w:r>
      <w:r w:rsidR="00347AD1" w:rsidRPr="00D17E62">
        <w:rPr>
          <w:rFonts w:ascii="Times New Roman" w:hAnsi="Times New Roman" w:cs="Times New Roman"/>
        </w:rPr>
        <w:t xml:space="preserve"> </w:t>
      </w:r>
      <w:r w:rsidR="00A84E6A">
        <w:rPr>
          <w:rFonts w:ascii="Times New Roman" w:hAnsi="Times New Roman" w:cs="Times New Roman"/>
        </w:rPr>
        <w:t xml:space="preserve">the </w:t>
      </w:r>
      <w:r w:rsidR="00347AD1" w:rsidRPr="00D17E62">
        <w:rPr>
          <w:rFonts w:ascii="Times New Roman" w:hAnsi="Times New Roman" w:cs="Times New Roman"/>
        </w:rPr>
        <w:t>regulation of l</w:t>
      </w:r>
      <w:r w:rsidR="00686D48">
        <w:rPr>
          <w:rFonts w:ascii="Times New Roman" w:hAnsi="Times New Roman" w:cs="Times New Roman"/>
        </w:rPr>
        <w:t>ifespan</w:t>
      </w:r>
      <w:r w:rsidR="00347AD1" w:rsidRPr="00D17E62">
        <w:rPr>
          <w:rFonts w:ascii="Times New Roman" w:hAnsi="Times New Roman" w:cs="Times New Roman"/>
        </w:rPr>
        <w:t xml:space="preserve"> and aging.</w:t>
      </w:r>
    </w:p>
    <w:p w14:paraId="727AA736" w14:textId="377FC655" w:rsidR="006554BA" w:rsidRPr="00D17E62" w:rsidRDefault="006554BA" w:rsidP="00BA5AE1">
      <w:pPr>
        <w:spacing w:line="480" w:lineRule="auto"/>
        <w:rPr>
          <w:rFonts w:ascii="Times New Roman" w:hAnsi="Times New Roman" w:cs="Times New Roman"/>
        </w:rPr>
      </w:pPr>
    </w:p>
    <w:p w14:paraId="79189102" w14:textId="4914451A" w:rsidR="00AC691F" w:rsidRPr="00C7260E" w:rsidRDefault="00F658E7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evolution of p</w:t>
      </w:r>
      <w:r w:rsidR="00DD6062" w:rsidRPr="00D17E62">
        <w:rPr>
          <w:rFonts w:ascii="Times New Roman" w:hAnsi="Times New Roman" w:cs="Times New Roman"/>
        </w:rPr>
        <w:t>rotein</w:t>
      </w:r>
      <w:r>
        <w:rPr>
          <w:rFonts w:ascii="Times New Roman" w:hAnsi="Times New Roman" w:cs="Times New Roman"/>
        </w:rPr>
        <w:t>-coding sequences</w:t>
      </w:r>
      <w:r w:rsidR="00FF31E2" w:rsidRPr="00D17E62">
        <w:rPr>
          <w:rFonts w:ascii="Times New Roman" w:hAnsi="Times New Roman" w:cs="Times New Roman"/>
        </w:rPr>
        <w:t xml:space="preserve"> </w:t>
      </w:r>
      <w:r w:rsidR="0073063A" w:rsidRPr="00D17E62">
        <w:rPr>
          <w:rFonts w:ascii="Times New Roman" w:hAnsi="Times New Roman" w:cs="Times New Roman"/>
        </w:rPr>
        <w:t>plays</w:t>
      </w:r>
      <w:r w:rsidR="009A4769">
        <w:rPr>
          <w:rFonts w:ascii="Times New Roman" w:hAnsi="Times New Roman" w:cs="Times New Roman"/>
        </w:rPr>
        <w:t xml:space="preserve"> a</w:t>
      </w:r>
      <w:r w:rsidR="00583DC6" w:rsidRPr="00D17E62">
        <w:rPr>
          <w:rFonts w:ascii="Times New Roman" w:hAnsi="Times New Roman" w:cs="Times New Roman"/>
        </w:rPr>
        <w:t xml:space="preserve"> </w:t>
      </w:r>
      <w:r w:rsidR="0073063A">
        <w:rPr>
          <w:rFonts w:ascii="Times New Roman" w:hAnsi="Times New Roman" w:cs="Times New Roman"/>
        </w:rPr>
        <w:t>central</w:t>
      </w:r>
      <w:r w:rsidR="00583DC6" w:rsidRPr="00D17E62">
        <w:rPr>
          <w:rFonts w:ascii="Times New Roman" w:hAnsi="Times New Roman" w:cs="Times New Roman"/>
        </w:rPr>
        <w:t xml:space="preserve"> role </w:t>
      </w:r>
      <w:r w:rsidR="009618EB" w:rsidRPr="00D17E62">
        <w:rPr>
          <w:rFonts w:ascii="Times New Roman" w:hAnsi="Times New Roman" w:cs="Times New Roman"/>
        </w:rPr>
        <w:t>in</w:t>
      </w:r>
      <w:r w:rsidR="00583DC6" w:rsidRPr="00D17E62">
        <w:rPr>
          <w:rFonts w:ascii="Times New Roman" w:hAnsi="Times New Roman" w:cs="Times New Roman"/>
        </w:rPr>
        <w:t xml:space="preserve"> </w:t>
      </w:r>
      <w:r w:rsidR="009A4769">
        <w:rPr>
          <w:rFonts w:ascii="Times New Roman" w:hAnsi="Times New Roman" w:cs="Times New Roman"/>
        </w:rPr>
        <w:t xml:space="preserve">the </w:t>
      </w:r>
      <w:r w:rsidR="007000D9">
        <w:rPr>
          <w:rFonts w:ascii="Times New Roman" w:hAnsi="Times New Roman" w:cs="Times New Roman"/>
        </w:rPr>
        <w:t xml:space="preserve">regulation of </w:t>
      </w:r>
      <w:r w:rsidR="002E41D6">
        <w:rPr>
          <w:rFonts w:ascii="Times New Roman" w:hAnsi="Times New Roman" w:cs="Times New Roman"/>
        </w:rPr>
        <w:t>lifespan</w:t>
      </w:r>
      <w:r w:rsidR="00FF4E8D">
        <w:rPr>
          <w:rFonts w:ascii="Times New Roman" w:hAnsi="Times New Roman" w:cs="Times New Roman"/>
        </w:rPr>
        <w:t>. F</w:t>
      </w:r>
      <w:r w:rsidR="00D070F8" w:rsidRPr="00D17E62">
        <w:rPr>
          <w:rFonts w:ascii="Times New Roman" w:hAnsi="Times New Roman" w:cs="Times New Roman"/>
        </w:rPr>
        <w:t xml:space="preserve">or example, </w:t>
      </w:r>
      <w:r w:rsidR="00773DB3" w:rsidRPr="00773DB3">
        <w:rPr>
          <w:rFonts w:ascii="Times New Roman" w:hAnsi="Times New Roman" w:cs="Times New Roman"/>
        </w:rPr>
        <w:t>DNA repair</w:t>
      </w:r>
      <w:r w:rsidR="00BE3011">
        <w:rPr>
          <w:rFonts w:ascii="Times New Roman" w:hAnsi="Times New Roman" w:cs="Times New Roman"/>
        </w:rPr>
        <w:t xml:space="preserve"> and p53 signaling pathway</w:t>
      </w:r>
      <w:r w:rsidR="005E7F44">
        <w:rPr>
          <w:rFonts w:ascii="Times New Roman" w:hAnsi="Times New Roman" w:cs="Times New Roman"/>
        </w:rPr>
        <w:t>-</w:t>
      </w:r>
      <w:r w:rsidR="00C66C4B">
        <w:rPr>
          <w:rFonts w:ascii="Times New Roman" w:hAnsi="Times New Roman" w:cs="Times New Roman"/>
        </w:rPr>
        <w:t>associated genes were</w:t>
      </w:r>
      <w:r w:rsidR="00773DB3" w:rsidRPr="00773DB3">
        <w:rPr>
          <w:rFonts w:ascii="Times New Roman" w:hAnsi="Times New Roman" w:cs="Times New Roman"/>
        </w:rPr>
        <w:t xml:space="preserve"> often show</w:t>
      </w:r>
      <w:r w:rsidR="00C66C4B">
        <w:rPr>
          <w:rFonts w:ascii="Times New Roman" w:hAnsi="Times New Roman" w:cs="Times New Roman"/>
        </w:rPr>
        <w:t>ed</w:t>
      </w:r>
      <w:r w:rsidR="00773DB3">
        <w:rPr>
          <w:rFonts w:ascii="Times New Roman" w:hAnsi="Times New Roman" w:cs="Times New Roman"/>
        </w:rPr>
        <w:t xml:space="preserve"> </w:t>
      </w:r>
      <w:r w:rsidR="00773DB3" w:rsidRPr="00773DB3">
        <w:rPr>
          <w:rFonts w:ascii="Times New Roman" w:hAnsi="Times New Roman" w:cs="Times New Roman"/>
        </w:rPr>
        <w:t>positive selection</w:t>
      </w:r>
      <w:r w:rsidR="00F34742">
        <w:rPr>
          <w:rFonts w:ascii="Times New Roman" w:hAnsi="Times New Roman" w:cs="Times New Roman"/>
        </w:rPr>
        <w:t xml:space="preserve"> and convergen</w:t>
      </w:r>
      <w:r w:rsidR="00C66C4B">
        <w:rPr>
          <w:rFonts w:ascii="Times New Roman" w:hAnsi="Times New Roman" w:cs="Times New Roman"/>
        </w:rPr>
        <w:t>t evolution</w:t>
      </w:r>
      <w:r w:rsidR="00F34742">
        <w:rPr>
          <w:rFonts w:ascii="Times New Roman" w:hAnsi="Times New Roman" w:cs="Times New Roman"/>
        </w:rPr>
        <w:t xml:space="preserve"> </w:t>
      </w:r>
      <w:r w:rsidR="00773DB3">
        <w:rPr>
          <w:rFonts w:ascii="Times New Roman" w:hAnsi="Times New Roman" w:cs="Times New Roman"/>
        </w:rPr>
        <w:t>in long-lived mammals</w:t>
      </w:r>
      <w:r w:rsidR="00D05BFC" w:rsidRPr="00D17E62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KEdvcmJ1bm92YSwgZXQgYWwuLCAyMDE0O01h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KEdvcmJ1bm92YSwgZXQgYWwuLCAyMDE0O01h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D05BFC" w:rsidRPr="00D17E62">
        <w:rPr>
          <w:rFonts w:ascii="Times New Roman" w:hAnsi="Times New Roman" w:cs="Times New Roman"/>
        </w:rPr>
      </w:r>
      <w:r w:rsidR="00D05BFC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Gorbunova, et al., 2014;Ma, et al., 2017;Muntane, et al., 2018;Sahm, et al., 2018)</w:t>
      </w:r>
      <w:r w:rsidR="00D05BFC" w:rsidRPr="00D17E62">
        <w:rPr>
          <w:rFonts w:ascii="Times New Roman" w:hAnsi="Times New Roman" w:cs="Times New Roman"/>
        </w:rPr>
        <w:fldChar w:fldCharType="end"/>
      </w:r>
      <w:r w:rsidR="00773DB3">
        <w:rPr>
          <w:rFonts w:ascii="Times New Roman" w:hAnsi="Times New Roman" w:cs="Times New Roman"/>
        </w:rPr>
        <w:t>.</w:t>
      </w:r>
      <w:r w:rsidR="00EB7231">
        <w:rPr>
          <w:rFonts w:ascii="Times New Roman" w:hAnsi="Times New Roman" w:cs="Times New Roman"/>
        </w:rPr>
        <w:t xml:space="preserve"> </w:t>
      </w:r>
      <w:r w:rsidR="00A745E1">
        <w:rPr>
          <w:rFonts w:ascii="Times New Roman" w:hAnsi="Times New Roman" w:cs="Times New Roman"/>
        </w:rPr>
        <w:t xml:space="preserve">However, </w:t>
      </w:r>
      <w:r>
        <w:rPr>
          <w:rFonts w:ascii="Times New Roman" w:hAnsi="Times New Roman" w:cs="Times New Roman"/>
        </w:rPr>
        <w:t xml:space="preserve">most </w:t>
      </w:r>
      <w:r w:rsidR="00642825">
        <w:rPr>
          <w:rFonts w:ascii="Times New Roman" w:hAnsi="Times New Roman" w:cs="Times New Roman"/>
        </w:rPr>
        <w:t xml:space="preserve">of the </w:t>
      </w:r>
      <w:r w:rsidR="00E52A6A">
        <w:rPr>
          <w:rFonts w:ascii="Times New Roman" w:hAnsi="Times New Roman" w:cs="Times New Roman"/>
        </w:rPr>
        <w:t>previous studies</w:t>
      </w:r>
      <w:r w:rsidR="007113F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nly</w:t>
      </w:r>
      <w:r w:rsidR="00E52A6A">
        <w:rPr>
          <w:rFonts w:ascii="Times New Roman" w:hAnsi="Times New Roman" w:cs="Times New Roman"/>
        </w:rPr>
        <w:t xml:space="preserve"> </w:t>
      </w:r>
      <w:r w:rsidR="000E393C" w:rsidRPr="00881CB3">
        <w:rPr>
          <w:rFonts w:ascii="Times New Roman" w:hAnsi="Times New Roman" w:cs="Times New Roman"/>
        </w:rPr>
        <w:t>focus</w:t>
      </w:r>
      <w:r w:rsidR="00E52A6A">
        <w:rPr>
          <w:rFonts w:ascii="Times New Roman" w:hAnsi="Times New Roman" w:cs="Times New Roman"/>
        </w:rPr>
        <w:t>ed</w:t>
      </w:r>
      <w:r w:rsidR="000E393C" w:rsidRPr="00881CB3">
        <w:rPr>
          <w:rFonts w:ascii="Times New Roman" w:hAnsi="Times New Roman" w:cs="Times New Roman"/>
        </w:rPr>
        <w:t xml:space="preserve"> on a few</w:t>
      </w:r>
      <w:r w:rsidR="00C2424F">
        <w:rPr>
          <w:rFonts w:ascii="Times New Roman" w:hAnsi="Times New Roman" w:cs="Times New Roman"/>
        </w:rPr>
        <w:t xml:space="preserve"> </w:t>
      </w:r>
      <w:r w:rsidR="00B578A8">
        <w:rPr>
          <w:rFonts w:ascii="Times New Roman" w:hAnsi="Times New Roman" w:cs="Times New Roman"/>
        </w:rPr>
        <w:t xml:space="preserve">long-lived </w:t>
      </w:r>
      <w:r w:rsidR="000E393C" w:rsidRPr="00881CB3">
        <w:rPr>
          <w:rFonts w:ascii="Times New Roman" w:hAnsi="Times New Roman" w:cs="Times New Roman"/>
        </w:rPr>
        <w:t>lineages</w:t>
      </w:r>
      <w:r w:rsidR="009A738B">
        <w:rPr>
          <w:rFonts w:ascii="Times New Roman" w:hAnsi="Times New Roman" w:cs="Times New Roman"/>
        </w:rPr>
        <w:fldChar w:fldCharType="begin">
          <w:fldData xml:space="preserve">PEVuZE5vdGU+PENpdGU+PEF1dGhvcj5TZWltPC9BdXRob3I+PFllYXI+MjAxMzwvWWVhcj48UmVj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yMjMtMjI3PC9wYWdlcz48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ZWltPC9BdXRob3I+PFllYXI+MjAxMzwvWWVhcj48UmVj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9A738B">
        <w:rPr>
          <w:rFonts w:ascii="Times New Roman" w:hAnsi="Times New Roman" w:cs="Times New Roman"/>
        </w:rPr>
      </w:r>
      <w:r w:rsidR="009A738B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im, et al., 2011;Muntane, et al., 2018;Sahm, et al., 2018;Seim, et al., 2013)</w:t>
      </w:r>
      <w:r w:rsidR="009A738B">
        <w:rPr>
          <w:rFonts w:ascii="Times New Roman" w:hAnsi="Times New Roman" w:cs="Times New Roman"/>
        </w:rPr>
        <w:fldChar w:fldCharType="end"/>
      </w:r>
      <w:r w:rsidR="00881CB3" w:rsidRPr="00881CB3">
        <w:rPr>
          <w:rFonts w:ascii="Times New Roman" w:hAnsi="Times New Roman" w:cs="Times New Roman"/>
        </w:rPr>
        <w:t xml:space="preserve">, </w:t>
      </w:r>
      <w:r w:rsidRPr="00802D86">
        <w:rPr>
          <w:rFonts w:ascii="Times New Roman" w:hAnsi="Times New Roman" w:cs="Times New Roman"/>
        </w:rPr>
        <w:t>thus</w:t>
      </w:r>
      <w:r w:rsidR="00881CB3" w:rsidRPr="00802D86">
        <w:rPr>
          <w:rFonts w:ascii="Times New Roman" w:hAnsi="Times New Roman" w:cs="Times New Roman"/>
        </w:rPr>
        <w:t xml:space="preserve"> </w:t>
      </w:r>
      <w:r w:rsidR="00F4046C" w:rsidRPr="00802D86">
        <w:rPr>
          <w:rFonts w:ascii="Times New Roman" w:hAnsi="Times New Roman" w:cs="Times New Roman"/>
        </w:rPr>
        <w:t xml:space="preserve">it </w:t>
      </w:r>
      <w:r w:rsidR="009109EF" w:rsidRPr="00802D86">
        <w:rPr>
          <w:rFonts w:ascii="Times New Roman" w:hAnsi="Times New Roman" w:cs="Times New Roman"/>
        </w:rPr>
        <w:t>w</w:t>
      </w:r>
      <w:r w:rsidR="003753BC" w:rsidRPr="00802D86">
        <w:rPr>
          <w:rFonts w:ascii="Times New Roman" w:hAnsi="Times New Roman" w:cs="Times New Roman"/>
        </w:rPr>
        <w:t>as</w:t>
      </w:r>
      <w:r w:rsidR="00F4046C" w:rsidRPr="00802D86">
        <w:rPr>
          <w:rFonts w:ascii="Times New Roman" w:hAnsi="Times New Roman" w:cs="Times New Roman"/>
        </w:rPr>
        <w:t xml:space="preserve"> also </w:t>
      </w:r>
      <w:r w:rsidR="009109EF" w:rsidRPr="00802D86">
        <w:rPr>
          <w:rFonts w:ascii="Times New Roman" w:hAnsi="Times New Roman" w:cs="Times New Roman"/>
        </w:rPr>
        <w:t xml:space="preserve">difficult to </w:t>
      </w:r>
      <w:r w:rsidR="00881CB3" w:rsidRPr="00802D86">
        <w:rPr>
          <w:rFonts w:ascii="Times New Roman" w:hAnsi="Times New Roman" w:cs="Times New Roman"/>
        </w:rPr>
        <w:t xml:space="preserve">differentiate whether the uncovering molecular mechanisms </w:t>
      </w:r>
      <w:r w:rsidR="00A93A0A" w:rsidRPr="00802D86">
        <w:rPr>
          <w:rFonts w:ascii="Times New Roman" w:hAnsi="Times New Roman" w:cs="Times New Roman"/>
        </w:rPr>
        <w:t>are</w:t>
      </w:r>
      <w:r w:rsidR="00881CB3" w:rsidRPr="00802D86">
        <w:rPr>
          <w:rFonts w:ascii="Times New Roman" w:hAnsi="Times New Roman" w:cs="Times New Roman"/>
        </w:rPr>
        <w:t xml:space="preserve"> lineage-specific or </w:t>
      </w:r>
      <w:r w:rsidR="009C6EDD" w:rsidRPr="00802D86">
        <w:rPr>
          <w:rFonts w:ascii="Times New Roman" w:hAnsi="Times New Roman" w:cs="Times New Roman"/>
        </w:rPr>
        <w:t>common</w:t>
      </w:r>
      <w:r w:rsidR="001E444A" w:rsidRPr="00802D86">
        <w:rPr>
          <w:rFonts w:ascii="Times New Roman" w:hAnsi="Times New Roman" w:cs="Times New Roman"/>
        </w:rPr>
        <w:t xml:space="preserve"> across mammals</w:t>
      </w:r>
      <w:r w:rsidR="00D9130D" w:rsidRPr="00802D86">
        <w:rPr>
          <w:rFonts w:ascii="Times New Roman" w:hAnsi="Times New Roman" w:cs="Times New Roman"/>
        </w:rPr>
        <w:t xml:space="preserve">, </w:t>
      </w:r>
      <w:r w:rsidR="00A06C70" w:rsidRPr="00802D86">
        <w:rPr>
          <w:rFonts w:ascii="Times New Roman" w:hAnsi="Times New Roman" w:cs="Times New Roman"/>
        </w:rPr>
        <w:t>or just coincidental neutral changes</w:t>
      </w:r>
      <w:r w:rsidR="001E444A" w:rsidRPr="00802D86">
        <w:rPr>
          <w:rFonts w:ascii="Times New Roman" w:hAnsi="Times New Roman" w:cs="Times New Roman"/>
        </w:rPr>
        <w:fldChar w:fldCharType="begin"/>
      </w:r>
      <w:r w:rsidR="00355B27" w:rsidRPr="00802D86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(Kowalczyk, et al., 2020)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1E444A" w:rsidRPr="00802D86">
        <w:rPr>
          <w:rFonts w:ascii="Times New Roman" w:hAnsi="Times New Roman" w:cs="Times New Roman"/>
        </w:rPr>
        <w:fldChar w:fldCharType="separate"/>
      </w:r>
      <w:r w:rsidR="00355B27" w:rsidRPr="00802D86">
        <w:rPr>
          <w:rFonts w:ascii="Times New Roman" w:hAnsi="Times New Roman" w:cs="Times New Roman"/>
          <w:noProof/>
        </w:rPr>
        <w:t>(Kowalczyk, et al., 2020)</w:t>
      </w:r>
      <w:r w:rsidR="001E444A" w:rsidRPr="00802D86">
        <w:rPr>
          <w:rFonts w:ascii="Times New Roman" w:hAnsi="Times New Roman" w:cs="Times New Roman"/>
        </w:rPr>
        <w:fldChar w:fldCharType="end"/>
      </w:r>
      <w:r w:rsidR="001E444A" w:rsidRPr="00802D86">
        <w:rPr>
          <w:rFonts w:ascii="Times New Roman" w:hAnsi="Times New Roman" w:cs="Times New Roman"/>
        </w:rPr>
        <w:t>.</w:t>
      </w:r>
      <w:r w:rsidR="00CF2F11" w:rsidRPr="00802D86">
        <w:rPr>
          <w:rFonts w:ascii="Times New Roman" w:hAnsi="Times New Roman" w:cs="Times New Roman"/>
        </w:rPr>
        <w:t xml:space="preserve"> </w:t>
      </w:r>
      <w:r w:rsidR="00D60B77" w:rsidRPr="00D60B77">
        <w:rPr>
          <w:rFonts w:ascii="Times New Roman" w:hAnsi="Times New Roman" w:cs="Times New Roman"/>
        </w:rPr>
        <w:t>Moreover,</w:t>
      </w:r>
      <w:r w:rsidR="00E62A3A">
        <w:rPr>
          <w:rFonts w:ascii="Times New Roman" w:hAnsi="Times New Roman" w:cs="Times New Roman"/>
        </w:rPr>
        <w:t xml:space="preserve"> </w:t>
      </w:r>
      <w:r w:rsidR="0099308B">
        <w:rPr>
          <w:rFonts w:ascii="Times New Roman" w:hAnsi="Times New Roman" w:cs="Times New Roman"/>
        </w:rPr>
        <w:t>most genomic-wide comparative</w:t>
      </w:r>
      <w:r w:rsidR="000D60E0">
        <w:rPr>
          <w:rFonts w:ascii="Times New Roman" w:hAnsi="Times New Roman" w:cs="Times New Roman"/>
        </w:rPr>
        <w:t xml:space="preserve"> studies</w:t>
      </w:r>
      <w:r w:rsidR="00E62A3A">
        <w:rPr>
          <w:rFonts w:ascii="Times New Roman" w:hAnsi="Times New Roman" w:cs="Times New Roman"/>
        </w:rPr>
        <w:t xml:space="preserve"> </w:t>
      </w:r>
      <w:r w:rsidR="00F56E74">
        <w:rPr>
          <w:rFonts w:ascii="Times New Roman" w:hAnsi="Times New Roman" w:cs="Times New Roman"/>
        </w:rPr>
        <w:t>emphasize</w:t>
      </w:r>
      <w:r w:rsidR="00F56E74">
        <w:rPr>
          <w:rFonts w:ascii="Times New Roman" w:hAnsi="Times New Roman" w:cs="Times New Roman" w:hint="eastAsia"/>
        </w:rPr>
        <w:t>d</w:t>
      </w:r>
      <w:r w:rsidR="007345A0">
        <w:rPr>
          <w:rFonts w:ascii="Times New Roman" w:hAnsi="Times New Roman" w:cs="Times New Roman"/>
        </w:rPr>
        <w:t xml:space="preserve"> </w:t>
      </w:r>
      <w:r w:rsidR="0079544B">
        <w:rPr>
          <w:rFonts w:ascii="Times New Roman" w:hAnsi="Times New Roman" w:cs="Times New Roman"/>
        </w:rPr>
        <w:t>the</w:t>
      </w:r>
      <w:r w:rsidR="00E3386F">
        <w:rPr>
          <w:rFonts w:ascii="Times New Roman" w:hAnsi="Times New Roman" w:cs="Times New Roman"/>
        </w:rPr>
        <w:t xml:space="preserve"> contributions of</w:t>
      </w:r>
      <w:r w:rsidR="0079544B">
        <w:rPr>
          <w:rFonts w:ascii="Times New Roman" w:hAnsi="Times New Roman" w:cs="Times New Roman"/>
        </w:rPr>
        <w:t xml:space="preserve"> </w:t>
      </w:r>
      <w:r w:rsidR="000A605F">
        <w:rPr>
          <w:rFonts w:ascii="Times New Roman" w:hAnsi="Times New Roman" w:cs="Times New Roman"/>
        </w:rPr>
        <w:t>positive select</w:t>
      </w:r>
      <w:r w:rsidR="00E3386F">
        <w:rPr>
          <w:rFonts w:ascii="Times New Roman" w:hAnsi="Times New Roman" w:cs="Times New Roman"/>
        </w:rPr>
        <w:t>ion</w:t>
      </w:r>
      <w:r w:rsidR="000A605F">
        <w:rPr>
          <w:rFonts w:ascii="Times New Roman" w:hAnsi="Times New Roman" w:cs="Times New Roman"/>
        </w:rPr>
        <w:t xml:space="preserve"> </w:t>
      </w:r>
      <w:r w:rsidR="006D54F8">
        <w:rPr>
          <w:rFonts w:ascii="Times New Roman" w:hAnsi="Times New Roman" w:cs="Times New Roman"/>
        </w:rPr>
        <w:t>or convergen</w:t>
      </w:r>
      <w:r w:rsidR="00113046">
        <w:rPr>
          <w:rFonts w:ascii="Times New Roman" w:hAnsi="Times New Roman" w:cs="Times New Roman"/>
        </w:rPr>
        <w:t xml:space="preserve">t </w:t>
      </w:r>
      <w:r w:rsidR="00E3386F">
        <w:rPr>
          <w:rFonts w:ascii="Times New Roman" w:hAnsi="Times New Roman" w:cs="Times New Roman"/>
        </w:rPr>
        <w:t xml:space="preserve">evolution in </w:t>
      </w:r>
      <w:r w:rsidR="00A93A0A">
        <w:rPr>
          <w:rFonts w:ascii="Times New Roman" w:hAnsi="Times New Roman" w:cs="Times New Roman"/>
        </w:rPr>
        <w:t xml:space="preserve">the </w:t>
      </w:r>
      <w:r w:rsidR="00E3386F">
        <w:rPr>
          <w:rFonts w:ascii="Times New Roman" w:hAnsi="Times New Roman" w:cs="Times New Roman"/>
        </w:rPr>
        <w:t>regulation of lifespan</w:t>
      </w:r>
      <w:r w:rsidR="000D60E0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KE11bnRhbmUsIGV0IGFsLiwgMjAxODtTYWht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WhtPC9BdXRob3I+PFllYXI+MjAxODwvWWVhcj48UmVj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0D60E0">
        <w:rPr>
          <w:rFonts w:ascii="Times New Roman" w:hAnsi="Times New Roman" w:cs="Times New Roman"/>
        </w:rPr>
      </w:r>
      <w:r w:rsidR="000D60E0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Muntane, et al., 2018;Sahm, et al., 2018)</w:t>
      </w:r>
      <w:r w:rsidR="000D60E0">
        <w:rPr>
          <w:rFonts w:ascii="Times New Roman" w:hAnsi="Times New Roman" w:cs="Times New Roman"/>
        </w:rPr>
        <w:fldChar w:fldCharType="end"/>
      </w:r>
      <w:r w:rsidR="00BE3011">
        <w:rPr>
          <w:rFonts w:ascii="Times New Roman" w:hAnsi="Times New Roman" w:cs="Times New Roman"/>
        </w:rPr>
        <w:t xml:space="preserve">, </w:t>
      </w:r>
      <w:r w:rsidR="002348ED">
        <w:rPr>
          <w:rFonts w:ascii="Times New Roman" w:hAnsi="Times New Roman" w:cs="Times New Roman"/>
        </w:rPr>
        <w:t xml:space="preserve">little </w:t>
      </w:r>
      <w:r w:rsidR="007113F1">
        <w:rPr>
          <w:rFonts w:ascii="Times New Roman" w:hAnsi="Times New Roman" w:cs="Times New Roman"/>
        </w:rPr>
        <w:t>concern</w:t>
      </w:r>
      <w:r w:rsidR="006D54F8">
        <w:rPr>
          <w:rFonts w:ascii="Times New Roman" w:hAnsi="Times New Roman" w:cs="Times New Roman"/>
        </w:rPr>
        <w:t>ed</w:t>
      </w:r>
      <w:r w:rsidR="007113F1">
        <w:rPr>
          <w:rFonts w:ascii="Times New Roman" w:hAnsi="Times New Roman" w:cs="Times New Roman"/>
        </w:rPr>
        <w:t xml:space="preserve"> </w:t>
      </w:r>
      <w:r w:rsidR="0068359C">
        <w:rPr>
          <w:rFonts w:ascii="Times New Roman" w:hAnsi="Times New Roman" w:cs="Times New Roman"/>
        </w:rPr>
        <w:t>about</w:t>
      </w:r>
      <w:r w:rsidR="008A7122">
        <w:rPr>
          <w:rFonts w:ascii="Times New Roman" w:hAnsi="Times New Roman" w:cs="Times New Roman"/>
        </w:rPr>
        <w:t xml:space="preserve"> </w:t>
      </w:r>
      <w:r w:rsidR="00AE0CF9">
        <w:rPr>
          <w:rFonts w:ascii="Times New Roman" w:hAnsi="Times New Roman" w:cs="Times New Roman"/>
        </w:rPr>
        <w:t>the</w:t>
      </w:r>
      <w:r w:rsidR="00204712">
        <w:rPr>
          <w:rFonts w:ascii="Times New Roman" w:hAnsi="Times New Roman" w:cs="Times New Roman"/>
        </w:rPr>
        <w:t xml:space="preserve"> </w:t>
      </w:r>
      <w:r w:rsidR="00113046">
        <w:rPr>
          <w:rFonts w:ascii="Times New Roman" w:hAnsi="Times New Roman" w:cs="Times New Roman"/>
        </w:rPr>
        <w:t>role</w:t>
      </w:r>
      <w:r w:rsidR="006D54F8">
        <w:rPr>
          <w:rFonts w:ascii="Times New Roman" w:hAnsi="Times New Roman" w:cs="Times New Roman"/>
        </w:rPr>
        <w:t>s</w:t>
      </w:r>
      <w:r w:rsidR="00204712">
        <w:rPr>
          <w:rFonts w:ascii="Times New Roman" w:hAnsi="Times New Roman" w:cs="Times New Roman"/>
        </w:rPr>
        <w:t xml:space="preserve"> of</w:t>
      </w:r>
      <w:r w:rsidR="00AE0CF9">
        <w:rPr>
          <w:rFonts w:ascii="Times New Roman" w:hAnsi="Times New Roman" w:cs="Times New Roman"/>
        </w:rPr>
        <w:t xml:space="preserve"> </w:t>
      </w:r>
      <w:r w:rsidR="00D26C3D">
        <w:rPr>
          <w:rFonts w:ascii="Times New Roman" w:hAnsi="Times New Roman" w:cs="Times New Roman"/>
        </w:rPr>
        <w:t xml:space="preserve">relaxation of </w:t>
      </w:r>
      <w:r w:rsidR="00204712">
        <w:rPr>
          <w:rFonts w:ascii="Times New Roman" w:hAnsi="Times New Roman" w:cs="Times New Roman"/>
        </w:rPr>
        <w:t xml:space="preserve">evolutionary </w:t>
      </w:r>
      <w:r w:rsidR="00D26C3D">
        <w:rPr>
          <w:rFonts w:ascii="Times New Roman" w:hAnsi="Times New Roman" w:cs="Times New Roman"/>
        </w:rPr>
        <w:t>constraints</w:t>
      </w:r>
      <w:r>
        <w:rPr>
          <w:rFonts w:ascii="Times New Roman" w:hAnsi="Times New Roman" w:cs="Times New Roman"/>
        </w:rPr>
        <w:t>.</w:t>
      </w:r>
      <w:r w:rsidR="004D381A">
        <w:rPr>
          <w:rFonts w:ascii="Times New Roman" w:hAnsi="Times New Roman" w:cs="Times New Roman"/>
        </w:rPr>
        <w:t xml:space="preserve"> </w:t>
      </w:r>
      <w:r w:rsidR="003251EE">
        <w:rPr>
          <w:rFonts w:ascii="Times New Roman" w:hAnsi="Times New Roman" w:cs="Times New Roman"/>
        </w:rPr>
        <w:t>Although</w:t>
      </w:r>
      <w:r w:rsidR="00AE0CF9">
        <w:rPr>
          <w:rFonts w:ascii="Times New Roman" w:hAnsi="Times New Roman" w:cs="Times New Roman"/>
        </w:rPr>
        <w:t xml:space="preserve"> </w:t>
      </w:r>
      <w:r w:rsidR="00AE0CF9">
        <w:rPr>
          <w:rFonts w:ascii="Times New Roman" w:hAnsi="Times New Roman" w:cs="Times New Roman"/>
        </w:rPr>
        <w:lastRenderedPageBreak/>
        <w:t>r</w:t>
      </w:r>
      <w:r w:rsidR="002377C7">
        <w:rPr>
          <w:rFonts w:ascii="Times New Roman" w:hAnsi="Times New Roman" w:cs="Times New Roman"/>
        </w:rPr>
        <w:t>elaxed s</w:t>
      </w:r>
      <w:r w:rsidR="00175EC1">
        <w:rPr>
          <w:rFonts w:ascii="Times New Roman" w:hAnsi="Times New Roman" w:cs="Times New Roman"/>
        </w:rPr>
        <w:t>election</w:t>
      </w:r>
      <w:r w:rsidR="00C52400">
        <w:rPr>
          <w:rFonts w:ascii="Times New Roman" w:hAnsi="Times New Roman" w:cs="Times New Roman"/>
        </w:rPr>
        <w:t xml:space="preserve"> </w:t>
      </w:r>
      <w:r w:rsidR="000208C2">
        <w:rPr>
          <w:rFonts w:ascii="Times New Roman" w:hAnsi="Times New Roman" w:cs="Times New Roman"/>
        </w:rPr>
        <w:t xml:space="preserve">has been </w:t>
      </w:r>
      <w:r w:rsidR="001B44E2">
        <w:rPr>
          <w:rFonts w:ascii="Times New Roman" w:hAnsi="Times New Roman" w:cs="Times New Roman"/>
        </w:rPr>
        <w:t>documented</w:t>
      </w:r>
      <w:r w:rsidR="000208C2">
        <w:rPr>
          <w:rFonts w:ascii="Times New Roman" w:hAnsi="Times New Roman" w:cs="Times New Roman"/>
        </w:rPr>
        <w:t xml:space="preserve"> </w:t>
      </w:r>
      <w:r w:rsidR="003251EE">
        <w:rPr>
          <w:rFonts w:ascii="Times New Roman" w:hAnsi="Times New Roman" w:cs="Times New Roman"/>
        </w:rPr>
        <w:t>as</w:t>
      </w:r>
      <w:r w:rsidR="00D714BC">
        <w:rPr>
          <w:rFonts w:ascii="Times New Roman" w:hAnsi="Times New Roman" w:cs="Times New Roman"/>
        </w:rPr>
        <w:t xml:space="preserve"> a</w:t>
      </w:r>
      <w:r w:rsidR="00D26C3D">
        <w:rPr>
          <w:rFonts w:ascii="Times New Roman" w:hAnsi="Times New Roman" w:cs="Times New Roman"/>
        </w:rPr>
        <w:t xml:space="preserve"> </w:t>
      </w:r>
      <w:r w:rsidR="00DF0E28">
        <w:rPr>
          <w:rFonts w:ascii="Times New Roman" w:hAnsi="Times New Roman" w:cs="Times New Roman"/>
        </w:rPr>
        <w:t>domina</w:t>
      </w:r>
      <w:r w:rsidR="00D26C3D">
        <w:rPr>
          <w:rFonts w:ascii="Times New Roman" w:hAnsi="Times New Roman" w:cs="Times New Roman"/>
        </w:rPr>
        <w:t>n</w:t>
      </w:r>
      <w:r w:rsidR="00DF0E28">
        <w:rPr>
          <w:rFonts w:ascii="Times New Roman" w:hAnsi="Times New Roman" w:cs="Times New Roman"/>
        </w:rPr>
        <w:t>t</w:t>
      </w:r>
      <w:r w:rsidR="00F96D53">
        <w:rPr>
          <w:rFonts w:ascii="Times New Roman" w:hAnsi="Times New Roman" w:cs="Times New Roman"/>
        </w:rPr>
        <w:t xml:space="preserve"> driving force</w:t>
      </w:r>
      <w:r w:rsidR="00B772CD">
        <w:rPr>
          <w:rFonts w:ascii="Times New Roman" w:hAnsi="Times New Roman" w:cs="Times New Roman"/>
        </w:rPr>
        <w:t xml:space="preserve"> in </w:t>
      </w:r>
      <w:r w:rsidR="00F96D53">
        <w:rPr>
          <w:rFonts w:ascii="Times New Roman" w:hAnsi="Times New Roman" w:cs="Times New Roman"/>
        </w:rPr>
        <w:t xml:space="preserve">the </w:t>
      </w:r>
      <w:r w:rsidR="00B772CD">
        <w:rPr>
          <w:rFonts w:ascii="Times New Roman" w:hAnsi="Times New Roman" w:cs="Times New Roman"/>
        </w:rPr>
        <w:t>evolution of many traits</w:t>
      </w:r>
      <w:r w:rsidR="00796C98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Lahti&lt;/Author&gt;&lt;Year&gt;2009&lt;/Year&gt;&lt;RecNum&gt;4663&lt;/RecNum&gt;&lt;DisplayText&gt;(Lahti, et al., 2009)&lt;/DisplayText&gt;&lt;record&gt;&lt;rec-number&gt;4663&lt;/rec-number&gt;&lt;foreign-keys&gt;&lt;key app="EN" db-id="tv9vrfdemz0pstew0aex95v6axa2v9ftwfvr" timestamp="1627876779" guid="04416eed-7be2-45a7-a0b7-2e1b7ec8d31f"&gt;4663&lt;/key&gt;&lt;/foreign-keys&gt;&lt;ref-type name="Journal Article"&gt;17&lt;/ref-type&gt;&lt;contributors&gt;&lt;authors&gt;&lt;author&gt;Lahti, D. C.&lt;/author&gt;&lt;author&gt;Johnson, N. A.&lt;/author&gt;&lt;author&gt;Ajie, B. C.&lt;/author&gt;&lt;author&gt;Otto, S. P.&lt;/author&gt;&lt;author&gt;Hendry, A. P.&lt;/author&gt;&lt;author&gt;Blumstein, D. T.&lt;/author&gt;&lt;author&gt;Coss, R. G.&lt;/author&gt;&lt;author&gt;Donohue, K.&lt;/author&gt;&lt;author&gt;Foster, S. A.&lt;/author&gt;&lt;/authors&gt;&lt;/contributors&gt;&lt;auth-address&gt;Department of Biology, University of Massachusetts, Amherst, MA 01003, USA. lahti@bio.umass.edu&lt;/auth-address&gt;&lt;titles&gt;&lt;title&gt;Relaxed selection in the wild&lt;/title&gt;&lt;secondary-title&gt;Trends Ecol Evol&lt;/secondary-title&gt;&lt;/titles&gt;&lt;periodical&gt;&lt;full-title&gt;Trends in Ecology &amp;amp; Evolution&lt;/full-title&gt;&lt;abbr-1&gt;Trends Ecol. Evol.&lt;/abbr-1&gt;&lt;abbr-2&gt;Trends Ecol Evol&lt;/abbr-2&gt;&lt;/periodical&gt;&lt;pages&gt;487-96&lt;/pages&gt;&lt;volume&gt;24&lt;/volume&gt;&lt;number&gt;9&lt;/number&gt;&lt;edition&gt;2009/06/09&lt;/edition&gt;&lt;keywords&gt;&lt;keyword&gt;Adaptation, Biological&lt;/keyword&gt;&lt;keyword&gt;Animals&lt;/keyword&gt;&lt;keyword&gt;Biological Evolution&lt;/keyword&gt;&lt;keyword&gt;Fishes/anatomy &amp;amp; histology/genetics&lt;/keyword&gt;&lt;keyword&gt;Orchidaceae/anatomy &amp;amp; histology/genetics&lt;/keyword&gt;&lt;keyword&gt;Phenotype&lt;/keyword&gt;&lt;keyword&gt;Population Dynamics&lt;/keyword&gt;&lt;keyword&gt;Sciuridae/genetics/physiology&lt;/keyword&gt;&lt;keyword&gt;*Selection, Genetic&lt;/keyword&gt;&lt;/keywords&gt;&lt;dates&gt;&lt;year&gt;2009&lt;/year&gt;&lt;pub-dates&gt;&lt;date&gt;Sep&lt;/date&gt;&lt;/pub-dates&gt;&lt;/dates&gt;&lt;isbn&gt;0169-5347 (Print)&amp;#xD;0169-5347 (Linking)&lt;/isbn&gt;&lt;accession-num&gt;19500875&lt;/accession-num&gt;&lt;urls&gt;&lt;related-urls&gt;&lt;url&gt;https://www.ncbi.nlm.nih.gov/pubmed/19500875&lt;/url&gt;&lt;/related-urls&gt;&lt;/urls&gt;&lt;electronic-resource-num&gt;10.1016/j.tree.2009.03.010&lt;/electronic-resource-num&gt;&lt;/record&gt;&lt;/Cite&gt;&lt;/EndNote&gt;</w:instrText>
      </w:r>
      <w:r w:rsidR="00796C98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Lahti, et al., 2009)</w:t>
      </w:r>
      <w:r w:rsidR="00796C98">
        <w:rPr>
          <w:rFonts w:ascii="Times New Roman" w:hAnsi="Times New Roman" w:cs="Times New Roman"/>
        </w:rPr>
        <w:fldChar w:fldCharType="end"/>
      </w:r>
      <w:r w:rsidR="00891F06">
        <w:rPr>
          <w:rFonts w:ascii="Times New Roman" w:hAnsi="Times New Roman" w:cs="Times New Roman"/>
        </w:rPr>
        <w:t>,</w:t>
      </w:r>
      <w:r w:rsidR="00C7260E">
        <w:rPr>
          <w:rFonts w:ascii="Times New Roman" w:hAnsi="Times New Roman" w:cs="Times New Roman"/>
        </w:rPr>
        <w:t xml:space="preserve"> </w:t>
      </w:r>
      <w:r w:rsidR="00B772CD" w:rsidRPr="00F658E7">
        <w:rPr>
          <w:rFonts w:ascii="Times New Roman" w:hAnsi="Times New Roman" w:cs="Times New Roman"/>
        </w:rPr>
        <w:t xml:space="preserve">and depletion </w:t>
      </w:r>
      <w:r w:rsidR="000D74D9" w:rsidRPr="00F658E7">
        <w:rPr>
          <w:rFonts w:ascii="Times New Roman" w:hAnsi="Times New Roman" w:cs="Times New Roman"/>
        </w:rPr>
        <w:t xml:space="preserve">of </w:t>
      </w:r>
      <w:r w:rsidR="00446AE5" w:rsidRPr="00BC57A3">
        <w:rPr>
          <w:rFonts w:ascii="Times New Roman" w:hAnsi="Times New Roman" w:cs="Times New Roman"/>
        </w:rPr>
        <w:t>numerous</w:t>
      </w:r>
      <w:r w:rsidR="00B772CD" w:rsidRPr="00F658E7">
        <w:rPr>
          <w:rFonts w:ascii="Times New Roman" w:hAnsi="Times New Roman" w:cs="Times New Roman"/>
        </w:rPr>
        <w:t xml:space="preserve"> genes can</w:t>
      </w:r>
      <w:r w:rsidR="00D45FAF" w:rsidRPr="00F658E7">
        <w:rPr>
          <w:rFonts w:ascii="Times New Roman" w:hAnsi="Times New Roman" w:cs="Times New Roman"/>
        </w:rPr>
        <w:t xml:space="preserve"> </w:t>
      </w:r>
      <w:r w:rsidR="000507FB">
        <w:rPr>
          <w:rFonts w:ascii="Times New Roman" w:hAnsi="Times New Roman" w:cs="Times New Roman"/>
        </w:rPr>
        <w:t>significant</w:t>
      </w:r>
      <w:r w:rsidR="00DB4D0B" w:rsidRPr="00DB4D0B">
        <w:rPr>
          <w:rFonts w:ascii="Times New Roman" w:hAnsi="Times New Roman" w:cs="Times New Roman"/>
        </w:rPr>
        <w:t>ly</w:t>
      </w:r>
      <w:r w:rsidR="00DB4D0B">
        <w:rPr>
          <w:rFonts w:ascii="Times New Roman" w:hAnsi="Times New Roman" w:cs="Times New Roman"/>
        </w:rPr>
        <w:t xml:space="preserve"> </w:t>
      </w:r>
      <w:r w:rsidR="00AC4952" w:rsidRPr="00F658E7">
        <w:rPr>
          <w:rFonts w:ascii="Times New Roman" w:hAnsi="Times New Roman" w:cs="Times New Roman"/>
        </w:rPr>
        <w:t>extend</w:t>
      </w:r>
      <w:r w:rsidR="00D45FAF" w:rsidRPr="00F658E7">
        <w:rPr>
          <w:rFonts w:ascii="Times New Roman" w:hAnsi="Times New Roman" w:cs="Times New Roman"/>
        </w:rPr>
        <w:t xml:space="preserve"> MLS</w:t>
      </w:r>
      <w:r w:rsidR="00D43A99" w:rsidRPr="00F658E7">
        <w:rPr>
          <w:rFonts w:ascii="Times New Roman" w:hAnsi="Times New Roman" w:cs="Times New Roman"/>
        </w:rPr>
        <w:t xml:space="preserve"> and</w:t>
      </w:r>
      <w:r w:rsidR="00AC4952" w:rsidRPr="00F658E7">
        <w:rPr>
          <w:rFonts w:ascii="Times New Roman" w:hAnsi="Times New Roman" w:cs="Times New Roman"/>
        </w:rPr>
        <w:t xml:space="preserve"> </w:t>
      </w:r>
      <w:r w:rsidR="00C52400" w:rsidRPr="00F658E7">
        <w:rPr>
          <w:rFonts w:ascii="Times New Roman" w:hAnsi="Times New Roman" w:cs="Times New Roman"/>
        </w:rPr>
        <w:t>delay</w:t>
      </w:r>
      <w:r w:rsidR="00D43A99" w:rsidRPr="00F658E7">
        <w:rPr>
          <w:rFonts w:ascii="Times New Roman" w:hAnsi="Times New Roman" w:cs="Times New Roman"/>
        </w:rPr>
        <w:t xml:space="preserve"> aging</w:t>
      </w:r>
      <w:r w:rsidR="00C52400" w:rsidRPr="00F658E7">
        <w:rPr>
          <w:rFonts w:ascii="Times New Roman" w:hAnsi="Times New Roman" w:cs="Times New Roman"/>
        </w:rPr>
        <w:t xml:space="preserve"> </w:t>
      </w:r>
      <w:r w:rsidR="00B772CD" w:rsidRPr="00F658E7">
        <w:rPr>
          <w:rFonts w:ascii="Times New Roman" w:hAnsi="Times New Roman" w:cs="Times New Roman"/>
        </w:rPr>
        <w:t>in model animals</w:t>
      </w:r>
      <w:r w:rsidR="000540F6" w:rsidRPr="00F658E7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ihCYXJiaWVyaSwgZXQgYWwuLCAyMDAz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ihCYXJiaWVyaSwgZXQgYWwuLCAyMDAz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0540F6" w:rsidRPr="00F658E7">
        <w:rPr>
          <w:rFonts w:ascii="Times New Roman" w:hAnsi="Times New Roman" w:cs="Times New Roman"/>
        </w:rPr>
      </w:r>
      <w:r w:rsidR="000540F6" w:rsidRPr="00F658E7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Barbieri, et al., 2003;van Heemst, 2010)</w:t>
      </w:r>
      <w:r w:rsidR="000540F6" w:rsidRPr="00F658E7">
        <w:rPr>
          <w:rFonts w:ascii="Times New Roman" w:hAnsi="Times New Roman" w:cs="Times New Roman"/>
        </w:rPr>
        <w:fldChar w:fldCharType="end"/>
      </w:r>
      <w:r w:rsidR="00D45FAF" w:rsidRPr="00F658E7">
        <w:rPr>
          <w:rFonts w:ascii="Times New Roman" w:hAnsi="Times New Roman" w:cs="Times New Roman"/>
        </w:rPr>
        <w:t>.</w:t>
      </w:r>
    </w:p>
    <w:p w14:paraId="32C135D7" w14:textId="77777777" w:rsidR="005F13D8" w:rsidRPr="00F3187A" w:rsidRDefault="005F13D8" w:rsidP="00BA5AE1">
      <w:pPr>
        <w:spacing w:line="480" w:lineRule="auto"/>
        <w:rPr>
          <w:rFonts w:ascii="Times New Roman" w:hAnsi="Times New Roman" w:cs="Times New Roman"/>
        </w:rPr>
      </w:pPr>
    </w:p>
    <w:p w14:paraId="321DEF6E" w14:textId="4F74BEE8" w:rsidR="007E0F98" w:rsidRDefault="00E05E0C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Recently, a new method</w:t>
      </w:r>
      <w:r w:rsidR="00E84162">
        <w:rPr>
          <w:rFonts w:ascii="Times New Roman" w:hAnsi="Times New Roman" w:cs="Times New Roman"/>
        </w:rPr>
        <w:t xml:space="preserve"> that</w:t>
      </w:r>
      <w:r w:rsidRPr="00D17E62">
        <w:rPr>
          <w:rFonts w:ascii="Times New Roman" w:hAnsi="Times New Roman" w:cs="Times New Roman"/>
        </w:rPr>
        <w:t xml:space="preserve"> tests for association between relative evolutionary rates of gene</w:t>
      </w:r>
      <w:r w:rsidR="00024442">
        <w:rPr>
          <w:rFonts w:ascii="Times New Roman" w:hAnsi="Times New Roman" w:cs="Times New Roman"/>
        </w:rPr>
        <w:t>tic elements</w:t>
      </w:r>
      <w:r w:rsidRPr="00D17E62">
        <w:rPr>
          <w:rFonts w:ascii="Times New Roman" w:hAnsi="Times New Roman" w:cs="Times New Roman"/>
        </w:rPr>
        <w:t xml:space="preserve"> and the evolution of traits across a phylogeny (</w:t>
      </w:r>
      <w:r w:rsidR="00F82F08" w:rsidRPr="001F464E">
        <w:rPr>
          <w:rFonts w:ascii="Times New Roman" w:hAnsi="Times New Roman" w:cs="Times New Roman"/>
          <w:i/>
          <w:iCs/>
        </w:rPr>
        <w:t>Reconverge</w:t>
      </w:r>
      <w:r w:rsidRPr="00D17E62">
        <w:rPr>
          <w:rFonts w:ascii="Times New Roman" w:hAnsi="Times New Roman" w:cs="Times New Roman"/>
        </w:rPr>
        <w:t>)</w:t>
      </w:r>
      <w:r w:rsidR="004459DF" w:rsidRPr="00D17E62">
        <w:rPr>
          <w:rFonts w:ascii="Times New Roman" w:hAnsi="Times New Roman" w:cs="Times New Roman"/>
        </w:rPr>
        <w:fldChar w:fldCharType="begin">
          <w:fldData xml:space="preserve">PEVuZE5vdGU+PENpdGU+PEF1dGhvcj5Lb3dhbGN6eWs8L0F1dGhvcj48WWVhcj4yMDE5PC9ZZWFy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Lb3dhbGN6eWs8L0F1dGhvcj48WWVhcj4yMDE5PC9ZZWFy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4459DF" w:rsidRPr="00D17E62">
        <w:rPr>
          <w:rFonts w:ascii="Times New Roman" w:hAnsi="Times New Roman" w:cs="Times New Roman"/>
        </w:rPr>
      </w:r>
      <w:r w:rsidR="004459DF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walczyk, et al., 2019;Partha, et al., 2019)</w:t>
      </w:r>
      <w:r w:rsidR="004459D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ha</w:t>
      </w:r>
      <w:r w:rsidR="00CD6E44">
        <w:rPr>
          <w:rFonts w:ascii="Times New Roman" w:hAnsi="Times New Roman" w:cs="Times New Roman"/>
        </w:rPr>
        <w:t>ve</w:t>
      </w:r>
      <w:r w:rsidRPr="00D17E62">
        <w:rPr>
          <w:rFonts w:ascii="Times New Roman" w:hAnsi="Times New Roman" w:cs="Times New Roman"/>
        </w:rPr>
        <w:t xml:space="preserve"> been developed. This method can</w:t>
      </w:r>
      <w:r w:rsidR="00182642" w:rsidRPr="00D17E62">
        <w:rPr>
          <w:rFonts w:ascii="Times New Roman" w:hAnsi="Times New Roman" w:cs="Times New Roman"/>
        </w:rPr>
        <w:t xml:space="preserve"> search for convergent shifts in evolutionary rates of individual protein-coding genes</w:t>
      </w:r>
      <w:r w:rsidR="00E16D25" w:rsidRPr="00D17E62">
        <w:rPr>
          <w:rFonts w:ascii="Times New Roman" w:hAnsi="Times New Roman" w:cs="Times New Roman"/>
        </w:rPr>
        <w:t xml:space="preserve"> </w:t>
      </w:r>
      <w:r w:rsidR="00037868" w:rsidRPr="00D17E62">
        <w:rPr>
          <w:rFonts w:ascii="Times New Roman" w:hAnsi="Times New Roman" w:cs="Times New Roman"/>
        </w:rPr>
        <w:t>that respon</w:t>
      </w:r>
      <w:r w:rsidR="00DE726D">
        <w:rPr>
          <w:rFonts w:ascii="Times New Roman" w:hAnsi="Times New Roman" w:cs="Times New Roman"/>
        </w:rPr>
        <w:t>d</w:t>
      </w:r>
      <w:r w:rsidR="00037868" w:rsidRPr="00D17E62">
        <w:rPr>
          <w:rFonts w:ascii="Times New Roman" w:hAnsi="Times New Roman" w:cs="Times New Roman"/>
        </w:rPr>
        <w:t xml:space="preserve"> </w:t>
      </w:r>
      <w:r w:rsidR="00244307">
        <w:rPr>
          <w:rFonts w:ascii="Times New Roman" w:hAnsi="Times New Roman" w:cs="Times New Roman"/>
        </w:rPr>
        <w:t>to</w:t>
      </w:r>
      <w:r w:rsidR="00037868" w:rsidRPr="00D17E62">
        <w:rPr>
          <w:rFonts w:ascii="Times New Roman" w:hAnsi="Times New Roman" w:cs="Times New Roman"/>
        </w:rPr>
        <w:t xml:space="preserve"> convergent </w:t>
      </w:r>
      <w:r w:rsidR="008252F6" w:rsidRPr="00D17E62">
        <w:rPr>
          <w:rFonts w:ascii="Times New Roman" w:hAnsi="Times New Roman" w:cs="Times New Roman"/>
        </w:rPr>
        <w:t>phenotypes</w:t>
      </w:r>
      <w:r w:rsidR="00182642" w:rsidRPr="00D17E62">
        <w:rPr>
          <w:rFonts w:ascii="Times New Roman" w:hAnsi="Times New Roman" w:cs="Times New Roman"/>
        </w:rPr>
        <w:t>.</w:t>
      </w:r>
      <w:r w:rsidR="000F2676">
        <w:rPr>
          <w:rFonts w:ascii="Times New Roman" w:hAnsi="Times New Roman" w:cs="Times New Roman"/>
        </w:rPr>
        <w:t xml:space="preserve"> </w:t>
      </w:r>
      <w:r w:rsidR="006114BE" w:rsidRPr="00D17E62">
        <w:rPr>
          <w:rFonts w:ascii="Times New Roman" w:hAnsi="Times New Roman" w:cs="Times New Roman"/>
        </w:rPr>
        <w:t xml:space="preserve">The evolutionary rates </w:t>
      </w:r>
      <w:r w:rsidR="006114BE">
        <w:rPr>
          <w:rFonts w:ascii="Times New Roman" w:hAnsi="Times New Roman" w:cs="Times New Roman"/>
        </w:rPr>
        <w:t xml:space="preserve">can </w:t>
      </w:r>
      <w:r w:rsidR="00C94C1F">
        <w:rPr>
          <w:rFonts w:ascii="Times New Roman" w:hAnsi="Times New Roman" w:cs="Times New Roman"/>
        </w:rPr>
        <w:t xml:space="preserve">well </w:t>
      </w:r>
      <w:r w:rsidR="006114BE" w:rsidRPr="00D17E62">
        <w:rPr>
          <w:rFonts w:ascii="Times New Roman" w:hAnsi="Times New Roman" w:cs="Times New Roman"/>
        </w:rPr>
        <w:t xml:space="preserve">reflect </w:t>
      </w:r>
      <w:r w:rsidR="006114BE">
        <w:rPr>
          <w:rFonts w:ascii="Times New Roman" w:hAnsi="Times New Roman" w:cs="Times New Roman"/>
        </w:rPr>
        <w:t xml:space="preserve">their </w:t>
      </w:r>
      <w:r w:rsidR="006114BE" w:rsidRPr="00D17E62">
        <w:rPr>
          <w:rFonts w:ascii="Times New Roman" w:hAnsi="Times New Roman" w:cs="Times New Roman"/>
        </w:rPr>
        <w:t>evolutionary constraint</w:t>
      </w:r>
      <w:r w:rsidR="006114BE">
        <w:rPr>
          <w:rFonts w:ascii="Times New Roman" w:hAnsi="Times New Roman" w:cs="Times New Roman"/>
        </w:rPr>
        <w:t>s</w:t>
      </w:r>
      <w:r w:rsidR="00616A40">
        <w:rPr>
          <w:rFonts w:ascii="Times New Roman" w:hAnsi="Times New Roman" w:cs="Times New Roman"/>
        </w:rPr>
        <w:t>.</w:t>
      </w:r>
      <w:r w:rsidR="006114BE" w:rsidRPr="00D17E62">
        <w:rPr>
          <w:rFonts w:ascii="Times New Roman" w:hAnsi="Times New Roman" w:cs="Times New Roman"/>
        </w:rPr>
        <w:t xml:space="preserve"> </w:t>
      </w:r>
      <w:r w:rsidR="00616A40">
        <w:rPr>
          <w:rFonts w:ascii="Times New Roman" w:hAnsi="Times New Roman" w:cs="Times New Roman"/>
        </w:rPr>
        <w:t>A</w:t>
      </w:r>
      <w:r w:rsidR="006114BE" w:rsidRPr="00D17E62">
        <w:rPr>
          <w:rFonts w:ascii="Times New Roman" w:hAnsi="Times New Roman" w:cs="Times New Roman"/>
        </w:rPr>
        <w:t>n increased selective constraint can lead to a slower evolutionary rate of protein-coding genes, whereas faster evolutionary rates can result from a rel</w:t>
      </w:r>
      <w:r w:rsidR="006114BE">
        <w:rPr>
          <w:rFonts w:ascii="Times New Roman" w:hAnsi="Times New Roman" w:cs="Times New Roman"/>
        </w:rPr>
        <w:t>axation</w:t>
      </w:r>
      <w:r w:rsidR="006114BE" w:rsidRPr="00D17E62">
        <w:rPr>
          <w:rFonts w:ascii="Times New Roman" w:hAnsi="Times New Roman" w:cs="Times New Roman"/>
        </w:rPr>
        <w:t xml:space="preserve"> of constraint or intensified selection</w:t>
      </w:r>
      <w:r w:rsidR="006114BE">
        <w:rPr>
          <w:rFonts w:ascii="Times New Roman" w:hAnsi="Times New Roman" w:cs="Times New Roman"/>
        </w:rPr>
        <w:t xml:space="preserve"> (positive selection)</w:t>
      </w:r>
      <w:r w:rsidR="006114BE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Kowalczyk&lt;/Author&gt;&lt;Year&gt;2019&lt;/Year&gt;&lt;RecNum&gt;4324&lt;/RecNum&gt;&lt;DisplayText&gt;(Kowalczyk, et al., 2019)&lt;/DisplayText&gt;&lt;record&gt;&lt;rec-number&gt;4324&lt;/rec-number&gt;&lt;foreign-keys&gt;&lt;key app="EN" db-id="tv9vrfdemz0pstew0aex95v6axa2v9ftwfvr" timestamp="1569336199" guid="60b88027-a1d3-4ddf-bcc8-01b862134291"&gt;4324&lt;/key&gt;&lt;/foreign-keys&gt;&lt;ref-type name="Journal Article"&gt;17&lt;/ref-type&gt;&lt;contributors&gt;&lt;authors&gt;&lt;author&gt;Kowalczyk, A.&lt;/author&gt;&lt;author&gt;Meyer, W. K.&lt;/author&gt;&lt;author&gt;Partha, R.&lt;/author&gt;&lt;author&gt;Mao, W.&lt;/author&gt;&lt;author&gt;Clark, N. L.&lt;/author&gt;&lt;author&gt;Chikina, M.&lt;/author&gt;&lt;/authors&gt;&lt;/contributors&gt;&lt;auth-address&gt;Department of Computational and Systems Biology, University of Pittsburgh, Pittsburgh, PA, USA.&amp;#xD;Joint Carnegie Mellon University-University of Pittsburgh Ph.D. Program in Computational Biology, Pittsburgh, PA, USA.&lt;/auth-address&gt;&lt;titles&gt;&lt;title&gt;RERconverge: an R package for associating evolutionary rates with convergent traits&lt;/title&gt;&lt;secondary-title&gt;Bioinformatics&lt;/secondary-title&gt;&lt;/titles&gt;&lt;periodical&gt;&lt;full-title&gt;Bioinformatics&lt;/full-title&gt;&lt;abbr-1&gt;Bioinformatics&lt;/abbr-1&gt;&lt;abbr-2&gt;Bioinformatics&lt;/abbr-2&gt;&lt;/periodical&gt;&lt;edition&gt;2019/06/14&lt;/edition&gt;&lt;dates&gt;&lt;year&gt;2019&lt;/year&gt;&lt;pub-dates&gt;&lt;date&gt;Jun 13&lt;/date&gt;&lt;/pub-dates&gt;&lt;/dates&gt;&lt;isbn&gt;1367-4811 (Electronic)&amp;#xD;1367-4803 (Linking)&lt;/isbn&gt;&lt;accession-num&gt;31192356&lt;/accession-num&gt;&lt;urls&gt;&lt;related-urls&gt;&lt;url&gt;https://www.ncbi.nlm.nih.gov/pubmed/31192356&lt;/url&gt;&lt;/related-urls&gt;&lt;/urls&gt;&lt;electronic-resource-num&gt;10.1093/bioinformatics/btz468&lt;/electronic-resource-num&gt;&lt;/record&gt;&lt;/Cite&gt;&lt;/EndNote&gt;</w:instrText>
      </w:r>
      <w:r w:rsidR="006114BE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walczyk, et al., 2019)</w:t>
      </w:r>
      <w:r w:rsidR="006114BE" w:rsidRPr="00D17E62">
        <w:rPr>
          <w:rFonts w:ascii="Times New Roman" w:hAnsi="Times New Roman" w:cs="Times New Roman"/>
        </w:rPr>
        <w:fldChar w:fldCharType="end"/>
      </w:r>
      <w:r w:rsidR="006114BE" w:rsidRPr="00D17E62">
        <w:rPr>
          <w:rFonts w:ascii="Times New Roman" w:hAnsi="Times New Roman" w:cs="Times New Roman"/>
        </w:rPr>
        <w:t>.</w:t>
      </w:r>
      <w:r w:rsidR="003A7A1A">
        <w:rPr>
          <w:rFonts w:ascii="Times New Roman" w:hAnsi="Times New Roman" w:cs="Times New Roman"/>
        </w:rPr>
        <w:t xml:space="preserve"> </w:t>
      </w:r>
      <w:r w:rsidR="008252F6" w:rsidRPr="00D17E62">
        <w:rPr>
          <w:rFonts w:ascii="Times New Roman" w:hAnsi="Times New Roman" w:cs="Times New Roman"/>
        </w:rPr>
        <w:t xml:space="preserve">A previous study </w:t>
      </w:r>
      <w:r w:rsidR="000D13CD">
        <w:rPr>
          <w:rFonts w:ascii="Times New Roman" w:hAnsi="Times New Roman" w:cs="Times New Roman"/>
        </w:rPr>
        <w:t xml:space="preserve">that </w:t>
      </w:r>
      <w:r w:rsidR="008252F6" w:rsidRPr="00D17E62">
        <w:rPr>
          <w:rFonts w:ascii="Times New Roman" w:hAnsi="Times New Roman" w:cs="Times New Roman"/>
        </w:rPr>
        <w:t xml:space="preserve">used </w:t>
      </w:r>
      <w:r w:rsidR="005B59AE" w:rsidRPr="006975B1">
        <w:rPr>
          <w:rFonts w:ascii="Times New Roman" w:hAnsi="Times New Roman" w:cs="Times New Roman"/>
          <w:i/>
          <w:iCs/>
        </w:rPr>
        <w:t>RERconverge</w:t>
      </w:r>
      <w:r w:rsidR="005B59AE" w:rsidRPr="00D17E62">
        <w:rPr>
          <w:rFonts w:ascii="Times New Roman" w:hAnsi="Times New Roman" w:cs="Times New Roman"/>
        </w:rPr>
        <w:t xml:space="preserve"> </w:t>
      </w:r>
      <w:r w:rsidR="00BF2BED" w:rsidRPr="00D17E62">
        <w:rPr>
          <w:rFonts w:ascii="Times New Roman" w:hAnsi="Times New Roman" w:cs="Times New Roman"/>
        </w:rPr>
        <w:t xml:space="preserve">methods </w:t>
      </w:r>
      <w:r w:rsidR="00853FCE" w:rsidRPr="00D17E62">
        <w:rPr>
          <w:rFonts w:ascii="Times New Roman" w:hAnsi="Times New Roman" w:cs="Times New Roman"/>
        </w:rPr>
        <w:t xml:space="preserve">to </w:t>
      </w:r>
      <w:r w:rsidR="00B310CE">
        <w:rPr>
          <w:rFonts w:ascii="Times New Roman" w:hAnsi="Times New Roman" w:cs="Times New Roman"/>
        </w:rPr>
        <w:t>uncover the molecular basis underlying lifespan found that</w:t>
      </w:r>
      <w:r w:rsidR="00DC5953">
        <w:rPr>
          <w:rFonts w:ascii="Times New Roman" w:hAnsi="Times New Roman" w:cs="Times New Roman"/>
        </w:rPr>
        <w:t xml:space="preserve"> negatively correlated genes</w:t>
      </w:r>
      <w:r w:rsidR="007E080F">
        <w:rPr>
          <w:rFonts w:ascii="Times New Roman" w:hAnsi="Times New Roman" w:cs="Times New Roman"/>
        </w:rPr>
        <w:t xml:space="preserve"> (NCGs)</w:t>
      </w:r>
      <w:r w:rsidR="004058B0">
        <w:rPr>
          <w:rFonts w:ascii="Times New Roman" w:hAnsi="Times New Roman" w:cs="Times New Roman"/>
        </w:rPr>
        <w:t xml:space="preserve"> between protein evolutionary rate and lifespan</w:t>
      </w:r>
      <w:r w:rsidR="00DC5953">
        <w:rPr>
          <w:rFonts w:ascii="Times New Roman" w:hAnsi="Times New Roman" w:cs="Times New Roman"/>
        </w:rPr>
        <w:t xml:space="preserve"> were enriche</w:t>
      </w:r>
      <w:r w:rsidR="00EF5D88">
        <w:rPr>
          <w:rFonts w:ascii="Times New Roman" w:hAnsi="Times New Roman" w:cs="Times New Roman"/>
        </w:rPr>
        <w:t>d</w:t>
      </w:r>
      <w:r w:rsidR="00DC5953">
        <w:rPr>
          <w:rFonts w:ascii="Times New Roman" w:hAnsi="Times New Roman" w:cs="Times New Roman"/>
        </w:rPr>
        <w:t xml:space="preserve"> in</w:t>
      </w:r>
      <w:r w:rsidR="00D74C86" w:rsidRPr="00D17E62">
        <w:rPr>
          <w:rFonts w:ascii="Times New Roman" w:hAnsi="Times New Roman" w:cs="Times New Roman"/>
        </w:rPr>
        <w:t xml:space="preserve"> </w:t>
      </w:r>
      <w:r w:rsidR="002A36D0" w:rsidRPr="00D17E62">
        <w:rPr>
          <w:rFonts w:ascii="Times New Roman" w:hAnsi="Times New Roman" w:cs="Times New Roman"/>
        </w:rPr>
        <w:t xml:space="preserve">DNA repair, </w:t>
      </w:r>
      <w:r w:rsidR="00F65AE9" w:rsidRPr="00D17E62">
        <w:rPr>
          <w:rFonts w:ascii="Times New Roman" w:hAnsi="Times New Roman" w:cs="Times New Roman"/>
        </w:rPr>
        <w:t>immunity, cell cycle</w:t>
      </w:r>
      <w:r w:rsidR="00EF5D88">
        <w:rPr>
          <w:rFonts w:ascii="Times New Roman" w:hAnsi="Times New Roman" w:cs="Times New Roman"/>
        </w:rPr>
        <w:t>,</w:t>
      </w:r>
      <w:r w:rsidR="0073063A">
        <w:rPr>
          <w:rFonts w:ascii="Times New Roman" w:hAnsi="Times New Roman" w:cs="Times New Roman"/>
        </w:rPr>
        <w:t xml:space="preserve"> and</w:t>
      </w:r>
      <w:r w:rsidR="00F65AE9" w:rsidRPr="00D17E62">
        <w:rPr>
          <w:rFonts w:ascii="Times New Roman" w:hAnsi="Times New Roman" w:cs="Times New Roman"/>
        </w:rPr>
        <w:t xml:space="preserve"> </w:t>
      </w:r>
      <w:r w:rsidR="002A36D0" w:rsidRPr="00D17E62">
        <w:rPr>
          <w:rFonts w:ascii="Times New Roman" w:hAnsi="Times New Roman" w:cs="Times New Roman"/>
        </w:rPr>
        <w:t>cell death</w:t>
      </w:r>
      <w:r w:rsidR="007F2BFE" w:rsidRPr="00D17E62">
        <w:rPr>
          <w:rFonts w:ascii="Times New Roman" w:hAnsi="Times New Roman" w:cs="Times New Roman"/>
        </w:rPr>
        <w:t>-related</w:t>
      </w:r>
      <w:r w:rsidR="00F65AE9" w:rsidRPr="00D17E62">
        <w:rPr>
          <w:rFonts w:ascii="Times New Roman" w:hAnsi="Times New Roman" w:cs="Times New Roman"/>
        </w:rPr>
        <w:t xml:space="preserve"> </w:t>
      </w:r>
      <w:r w:rsidR="007F2BFE" w:rsidRPr="00D17E62">
        <w:rPr>
          <w:rFonts w:ascii="Times New Roman" w:hAnsi="Times New Roman" w:cs="Times New Roman"/>
        </w:rPr>
        <w:t>pathways</w:t>
      </w:r>
      <w:r w:rsidR="000A0923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(Kowalczyk, et al., 2020)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0A0923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walczyk, et al., 2020)</w:t>
      </w:r>
      <w:r w:rsidR="000A0923" w:rsidRPr="00D17E62">
        <w:rPr>
          <w:rFonts w:ascii="Times New Roman" w:hAnsi="Times New Roman" w:cs="Times New Roman"/>
        </w:rPr>
        <w:fldChar w:fldCharType="end"/>
      </w:r>
      <w:r w:rsidR="00D63428" w:rsidRPr="00D17E62">
        <w:rPr>
          <w:rFonts w:ascii="Times New Roman" w:hAnsi="Times New Roman" w:cs="Times New Roman"/>
        </w:rPr>
        <w:t xml:space="preserve">. </w:t>
      </w:r>
      <w:r w:rsidR="00E22DE4" w:rsidRPr="00D17E62">
        <w:rPr>
          <w:rFonts w:ascii="Times New Roman" w:hAnsi="Times New Roman" w:cs="Times New Roman"/>
        </w:rPr>
        <w:t xml:space="preserve">However, </w:t>
      </w:r>
      <w:r w:rsidR="00FC4B2E" w:rsidRPr="00D17E62">
        <w:rPr>
          <w:rFonts w:ascii="Times New Roman" w:hAnsi="Times New Roman" w:cs="Times New Roman"/>
        </w:rPr>
        <w:t xml:space="preserve">the authors </w:t>
      </w:r>
      <w:r w:rsidR="005E174D" w:rsidRPr="00D17E62">
        <w:rPr>
          <w:rFonts w:ascii="Times New Roman" w:hAnsi="Times New Roman" w:cs="Times New Roman"/>
        </w:rPr>
        <w:t>only used 3</w:t>
      </w:r>
      <w:r w:rsidR="00C01A2F" w:rsidRPr="00D17E62">
        <w:rPr>
          <w:rFonts w:ascii="Times New Roman" w:hAnsi="Times New Roman" w:cs="Times New Roman"/>
        </w:rPr>
        <w:t>5</w:t>
      </w:r>
      <w:r w:rsidR="005E174D" w:rsidRPr="00D17E62">
        <w:rPr>
          <w:rFonts w:ascii="Times New Roman" w:hAnsi="Times New Roman" w:cs="Times New Roman"/>
        </w:rPr>
        <w:t xml:space="preserve"> mammals in the</w:t>
      </w:r>
      <w:r w:rsidR="002663B2" w:rsidRPr="00D17E62">
        <w:rPr>
          <w:rFonts w:ascii="Times New Roman" w:hAnsi="Times New Roman" w:cs="Times New Roman"/>
        </w:rPr>
        <w:t>ir main analyses</w:t>
      </w:r>
      <w:r w:rsidR="00A62F1A">
        <w:rPr>
          <w:rFonts w:ascii="Times New Roman" w:hAnsi="Times New Roman" w:cs="Times New Roman"/>
        </w:rPr>
        <w:t xml:space="preserve"> and </w:t>
      </w:r>
      <w:r w:rsidR="002663B2" w:rsidRPr="00D17E62">
        <w:rPr>
          <w:rFonts w:ascii="Times New Roman" w:hAnsi="Times New Roman" w:cs="Times New Roman"/>
        </w:rPr>
        <w:t xml:space="preserve">they </w:t>
      </w:r>
      <w:r w:rsidR="00FC4B2E" w:rsidRPr="00D17E62">
        <w:rPr>
          <w:rFonts w:ascii="Times New Roman" w:hAnsi="Times New Roman" w:cs="Times New Roman"/>
        </w:rPr>
        <w:t>did</w:t>
      </w:r>
      <w:r w:rsidR="005E174D" w:rsidRPr="00D17E62">
        <w:rPr>
          <w:rFonts w:ascii="Times New Roman" w:hAnsi="Times New Roman" w:cs="Times New Roman"/>
        </w:rPr>
        <w:t xml:space="preserve"> </w:t>
      </w:r>
      <w:r w:rsidR="00FC4B2E" w:rsidRPr="00D17E62">
        <w:rPr>
          <w:rFonts w:ascii="Times New Roman" w:hAnsi="Times New Roman" w:cs="Times New Roman"/>
        </w:rPr>
        <w:t>n</w:t>
      </w:r>
      <w:r w:rsidR="005E174D" w:rsidRPr="00D17E62">
        <w:rPr>
          <w:rFonts w:ascii="Times New Roman" w:hAnsi="Times New Roman" w:cs="Times New Roman"/>
        </w:rPr>
        <w:t>o</w:t>
      </w:r>
      <w:r w:rsidR="00FC4B2E" w:rsidRPr="00D17E62">
        <w:rPr>
          <w:rFonts w:ascii="Times New Roman" w:hAnsi="Times New Roman" w:cs="Times New Roman"/>
        </w:rPr>
        <w:t xml:space="preserve">t </w:t>
      </w:r>
      <w:r w:rsidR="00A45532" w:rsidRPr="00D17E62">
        <w:rPr>
          <w:rFonts w:ascii="Times New Roman" w:hAnsi="Times New Roman" w:cs="Times New Roman"/>
        </w:rPr>
        <w:t>explore</w:t>
      </w:r>
      <w:r w:rsidR="0017660D">
        <w:rPr>
          <w:rFonts w:ascii="Times New Roman" w:hAnsi="Times New Roman" w:cs="Times New Roman"/>
        </w:rPr>
        <w:t xml:space="preserve"> </w:t>
      </w:r>
      <w:r w:rsidR="00DE4809">
        <w:rPr>
          <w:rFonts w:ascii="Times New Roman" w:hAnsi="Times New Roman" w:cs="Times New Roman"/>
        </w:rPr>
        <w:t xml:space="preserve">the </w:t>
      </w:r>
      <w:r w:rsidR="00A45532" w:rsidRPr="00D17E62">
        <w:rPr>
          <w:rFonts w:ascii="Times New Roman" w:hAnsi="Times New Roman" w:cs="Times New Roman"/>
        </w:rPr>
        <w:t>positively correlat</w:t>
      </w:r>
      <w:r w:rsidR="00F3187A">
        <w:rPr>
          <w:rFonts w:ascii="Times New Roman" w:hAnsi="Times New Roman" w:cs="Times New Roman"/>
        </w:rPr>
        <w:t>ed</w:t>
      </w:r>
      <w:r w:rsidR="00795C13">
        <w:rPr>
          <w:rFonts w:ascii="Times New Roman" w:hAnsi="Times New Roman" w:cs="Times New Roman"/>
        </w:rPr>
        <w:t xml:space="preserve"> genes</w:t>
      </w:r>
      <w:r w:rsidR="007E080F">
        <w:rPr>
          <w:rFonts w:ascii="Times New Roman" w:hAnsi="Times New Roman" w:cs="Times New Roman"/>
        </w:rPr>
        <w:t xml:space="preserve"> (PCGs)</w:t>
      </w:r>
      <w:r w:rsidR="000B6363">
        <w:rPr>
          <w:rFonts w:ascii="Times New Roman" w:hAnsi="Times New Roman" w:cs="Times New Roman"/>
        </w:rPr>
        <w:t>, the rap</w:t>
      </w:r>
      <w:r w:rsidR="00F64AC7">
        <w:rPr>
          <w:rFonts w:ascii="Times New Roman" w:hAnsi="Times New Roman" w:cs="Times New Roman"/>
        </w:rPr>
        <w:t>id evolution genes in long-lived mammals</w:t>
      </w:r>
      <w:r w:rsidR="000B6363">
        <w:rPr>
          <w:rFonts w:ascii="Times New Roman" w:hAnsi="Times New Roman" w:cs="Times New Roman"/>
        </w:rPr>
        <w:t>,</w:t>
      </w:r>
      <w:r w:rsidR="00361604">
        <w:rPr>
          <w:rFonts w:ascii="Times New Roman" w:hAnsi="Times New Roman" w:cs="Times New Roman"/>
        </w:rPr>
        <w:t xml:space="preserve"> and their evolutionary driving forces</w:t>
      </w:r>
      <w:r w:rsidR="007413B2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(Kowalczyk, et al., 2020)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7413B2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walczyk, et al., 2020)</w:t>
      </w:r>
      <w:r w:rsidR="007413B2" w:rsidRPr="00D17E62">
        <w:rPr>
          <w:rFonts w:ascii="Times New Roman" w:hAnsi="Times New Roman" w:cs="Times New Roman"/>
        </w:rPr>
        <w:fldChar w:fldCharType="end"/>
      </w:r>
      <w:r w:rsidR="008172FE">
        <w:rPr>
          <w:rFonts w:ascii="Times New Roman" w:hAnsi="Times New Roman" w:cs="Times New Roman"/>
        </w:rPr>
        <w:t>.</w:t>
      </w:r>
    </w:p>
    <w:p w14:paraId="12A75AAF" w14:textId="77777777" w:rsidR="007E0F98" w:rsidRDefault="007E0F98" w:rsidP="00BA5AE1">
      <w:pPr>
        <w:spacing w:line="480" w:lineRule="auto"/>
        <w:rPr>
          <w:rFonts w:ascii="Times New Roman" w:hAnsi="Times New Roman" w:cs="Times New Roman"/>
        </w:rPr>
      </w:pPr>
    </w:p>
    <w:p w14:paraId="72A187CD" w14:textId="0F7CB8C7" w:rsidR="00466E0B" w:rsidRDefault="00860C21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3911B7">
        <w:rPr>
          <w:rFonts w:ascii="Times New Roman" w:hAnsi="Times New Roman" w:cs="Times New Roman"/>
        </w:rPr>
        <w:t xml:space="preserve">any </w:t>
      </w:r>
      <w:r w:rsidR="008115E4">
        <w:rPr>
          <w:rFonts w:ascii="Times New Roman" w:hAnsi="Times New Roman" w:cs="Times New Roman"/>
        </w:rPr>
        <w:t>r</w:t>
      </w:r>
      <w:r w:rsidR="003911B7">
        <w:rPr>
          <w:rFonts w:ascii="Times New Roman" w:hAnsi="Times New Roman" w:cs="Times New Roman"/>
        </w:rPr>
        <w:t>apid evolution</w:t>
      </w:r>
      <w:r w:rsidR="004058B0">
        <w:rPr>
          <w:rFonts w:ascii="Times New Roman" w:hAnsi="Times New Roman" w:cs="Times New Roman"/>
        </w:rPr>
        <w:t xml:space="preserve"> </w:t>
      </w:r>
      <w:r w:rsidR="00A05851">
        <w:rPr>
          <w:rFonts w:ascii="Times New Roman" w:hAnsi="Times New Roman" w:cs="Times New Roman"/>
        </w:rPr>
        <w:t>gene</w:t>
      </w:r>
      <w:r w:rsidR="003911B7">
        <w:rPr>
          <w:rFonts w:ascii="Times New Roman" w:hAnsi="Times New Roman" w:cs="Times New Roman"/>
        </w:rPr>
        <w:t>s</w:t>
      </w:r>
      <w:r w:rsidR="00A05851">
        <w:rPr>
          <w:rFonts w:ascii="Times New Roman" w:hAnsi="Times New Roman" w:cs="Times New Roman"/>
        </w:rPr>
        <w:t xml:space="preserve"> </w:t>
      </w:r>
      <w:r w:rsidR="00FA4C17">
        <w:rPr>
          <w:rFonts w:ascii="Times New Roman" w:hAnsi="Times New Roman" w:cs="Times New Roman"/>
        </w:rPr>
        <w:t>in lo</w:t>
      </w:r>
      <w:r w:rsidR="00A349CE">
        <w:rPr>
          <w:rFonts w:ascii="Times New Roman" w:hAnsi="Times New Roman" w:cs="Times New Roman"/>
        </w:rPr>
        <w:t xml:space="preserve">ng-lived mammals </w:t>
      </w:r>
      <w:r w:rsidR="0018587E">
        <w:rPr>
          <w:rFonts w:ascii="Times New Roman" w:hAnsi="Times New Roman" w:cs="Times New Roman"/>
        </w:rPr>
        <w:t>have been verified</w:t>
      </w:r>
      <w:r w:rsidR="00A82CFC">
        <w:rPr>
          <w:rFonts w:ascii="Times New Roman" w:hAnsi="Times New Roman" w:cs="Times New Roman"/>
        </w:rPr>
        <w:t xml:space="preserve"> to affect</w:t>
      </w:r>
      <w:r w:rsidR="00A05851">
        <w:rPr>
          <w:rFonts w:ascii="Times New Roman" w:hAnsi="Times New Roman" w:cs="Times New Roman"/>
        </w:rPr>
        <w:t xml:space="preserve"> lifespan </w:t>
      </w:r>
      <w:r w:rsidR="00A349CE">
        <w:rPr>
          <w:rFonts w:ascii="Times New Roman" w:hAnsi="Times New Roman" w:cs="Times New Roman"/>
        </w:rPr>
        <w:t>or aging</w:t>
      </w:r>
      <w:r w:rsidR="00A05851">
        <w:rPr>
          <w:rFonts w:ascii="Times New Roman" w:hAnsi="Times New Roman" w:cs="Times New Roman"/>
        </w:rPr>
        <w:t>, such</w:t>
      </w:r>
      <w:r w:rsidR="00FB226C">
        <w:rPr>
          <w:rFonts w:ascii="Times New Roman" w:hAnsi="Times New Roman" w:cs="Times New Roman"/>
        </w:rPr>
        <w:t xml:space="preserve"> </w:t>
      </w:r>
      <w:r w:rsidR="00C1382B">
        <w:rPr>
          <w:rFonts w:ascii="Times New Roman" w:hAnsi="Times New Roman" w:cs="Times New Roman"/>
        </w:rPr>
        <w:t>as</w:t>
      </w:r>
      <w:r w:rsidR="0026028D">
        <w:rPr>
          <w:rFonts w:ascii="Times New Roman" w:hAnsi="Times New Roman" w:cs="Times New Roman"/>
        </w:rPr>
        <w:t xml:space="preserve"> genes involved in regulation of</w:t>
      </w:r>
      <w:r w:rsidR="00C1382B">
        <w:rPr>
          <w:rFonts w:ascii="Times New Roman" w:hAnsi="Times New Roman" w:cs="Times New Roman"/>
        </w:rPr>
        <w:t xml:space="preserve"> </w:t>
      </w:r>
      <w:r w:rsidR="00FB226C">
        <w:rPr>
          <w:rFonts w:ascii="Times New Roman" w:hAnsi="Times New Roman" w:cs="Times New Roman"/>
        </w:rPr>
        <w:t>energy metabolism</w:t>
      </w:r>
      <w:r w:rsidR="0026028D">
        <w:rPr>
          <w:rFonts w:ascii="Times New Roman" w:hAnsi="Times New Roman" w:cs="Times New Roman"/>
        </w:rPr>
        <w:t xml:space="preserve"> </w:t>
      </w:r>
      <w:r w:rsidR="00FF20C6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ihCYXJiaWVyaSwgZXQgYWwuLCAyMDAz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CYXJiaWVyaTwvQXV0aG9yPjxZZWFyPjIwMDM8L1llYXI+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FF20C6">
        <w:rPr>
          <w:rFonts w:ascii="Times New Roman" w:hAnsi="Times New Roman" w:cs="Times New Roman"/>
        </w:rPr>
      </w:r>
      <w:r w:rsidR="00FF20C6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Barbieri, et al., 2003;Seim, et al., 2013;van Heemst, 2010)</w:t>
      </w:r>
      <w:r w:rsidR="00FF20C6">
        <w:rPr>
          <w:rFonts w:ascii="Times New Roman" w:hAnsi="Times New Roman" w:cs="Times New Roman"/>
        </w:rPr>
        <w:fldChar w:fldCharType="end"/>
      </w:r>
      <w:r w:rsidR="00A05851">
        <w:rPr>
          <w:rFonts w:ascii="Times New Roman" w:hAnsi="Times New Roman" w:cs="Times New Roman"/>
        </w:rPr>
        <w:t>. Rapid evolution gene</w:t>
      </w:r>
      <w:r w:rsidR="003910E0">
        <w:rPr>
          <w:rFonts w:ascii="Times New Roman" w:hAnsi="Times New Roman" w:cs="Times New Roman"/>
        </w:rPr>
        <w:t>s</w:t>
      </w:r>
      <w:r w:rsidR="00A05851">
        <w:rPr>
          <w:rFonts w:ascii="Times New Roman" w:hAnsi="Times New Roman" w:cs="Times New Roman"/>
        </w:rPr>
        <w:t xml:space="preserve"> </w:t>
      </w:r>
      <w:r w:rsidR="003910E0">
        <w:rPr>
          <w:rFonts w:ascii="Times New Roman" w:hAnsi="Times New Roman" w:cs="Times New Roman"/>
        </w:rPr>
        <w:t>are</w:t>
      </w:r>
      <w:r w:rsidR="00DC5953">
        <w:rPr>
          <w:rFonts w:ascii="Times New Roman" w:hAnsi="Times New Roman" w:cs="Times New Roman"/>
        </w:rPr>
        <w:t xml:space="preserve"> always driven by positive selection or relaxed selection</w:t>
      </w:r>
      <w:r w:rsidR="00307C85">
        <w:rPr>
          <w:rFonts w:ascii="Times New Roman" w:hAnsi="Times New Roman" w:cs="Times New Roman"/>
        </w:rPr>
        <w:t xml:space="preserve"> and</w:t>
      </w:r>
      <w:r w:rsidR="00DC5953">
        <w:rPr>
          <w:rFonts w:ascii="Times New Roman" w:hAnsi="Times New Roman" w:cs="Times New Roman"/>
        </w:rPr>
        <w:t xml:space="preserve"> </w:t>
      </w:r>
      <w:r w:rsidR="00CD231B">
        <w:rPr>
          <w:rFonts w:ascii="Times New Roman" w:hAnsi="Times New Roman" w:cs="Times New Roman"/>
        </w:rPr>
        <w:t>distinguishing</w:t>
      </w:r>
      <w:r w:rsidR="00A05851">
        <w:rPr>
          <w:rFonts w:ascii="Times New Roman" w:hAnsi="Times New Roman" w:cs="Times New Roman"/>
        </w:rPr>
        <w:t xml:space="preserve"> th</w:t>
      </w:r>
      <w:r w:rsidR="00CD231B">
        <w:rPr>
          <w:rFonts w:ascii="Times New Roman" w:hAnsi="Times New Roman" w:cs="Times New Roman"/>
        </w:rPr>
        <w:t>e</w:t>
      </w:r>
      <w:r w:rsidR="00A67B5C">
        <w:rPr>
          <w:rFonts w:ascii="Times New Roman" w:hAnsi="Times New Roman" w:cs="Times New Roman"/>
        </w:rPr>
        <w:t>m</w:t>
      </w:r>
      <w:r w:rsidR="00332C9A" w:rsidRPr="00332C9A">
        <w:rPr>
          <w:rFonts w:ascii="Times New Roman" w:hAnsi="Times New Roman" w:cs="Times New Roman"/>
        </w:rPr>
        <w:t xml:space="preserve"> </w:t>
      </w:r>
      <w:r w:rsidR="00167A86">
        <w:rPr>
          <w:rFonts w:ascii="Times New Roman" w:hAnsi="Times New Roman" w:cs="Times New Roman"/>
        </w:rPr>
        <w:t>is</w:t>
      </w:r>
      <w:r w:rsidR="005019D4">
        <w:rPr>
          <w:rFonts w:ascii="Times New Roman" w:hAnsi="Times New Roman" w:cs="Times New Roman"/>
        </w:rPr>
        <w:t xml:space="preserve"> important for</w:t>
      </w:r>
      <w:r w:rsidR="000073FB">
        <w:rPr>
          <w:rFonts w:ascii="Times New Roman" w:hAnsi="Times New Roman" w:cs="Times New Roman"/>
        </w:rPr>
        <w:t xml:space="preserve"> understanding </w:t>
      </w:r>
      <w:r w:rsidR="00A11898">
        <w:rPr>
          <w:rFonts w:ascii="Times New Roman" w:hAnsi="Times New Roman" w:cs="Times New Roman"/>
        </w:rPr>
        <w:t>the</w:t>
      </w:r>
      <w:r w:rsidR="000073FB">
        <w:rPr>
          <w:rFonts w:ascii="Times New Roman" w:hAnsi="Times New Roman" w:cs="Times New Roman"/>
        </w:rPr>
        <w:t xml:space="preserve"> </w:t>
      </w:r>
      <w:r w:rsidR="00A139DD">
        <w:rPr>
          <w:rFonts w:ascii="Times New Roman" w:hAnsi="Times New Roman" w:cs="Times New Roman"/>
        </w:rPr>
        <w:t>molecular</w:t>
      </w:r>
      <w:r w:rsidR="000073FB">
        <w:rPr>
          <w:rFonts w:ascii="Times New Roman" w:hAnsi="Times New Roman" w:cs="Times New Roman"/>
        </w:rPr>
        <w:t xml:space="preserve"> </w:t>
      </w:r>
      <w:r w:rsidR="000073FB">
        <w:rPr>
          <w:rFonts w:ascii="Times New Roman" w:hAnsi="Times New Roman" w:cs="Times New Roman" w:hint="eastAsia"/>
        </w:rPr>
        <w:t>mech</w:t>
      </w:r>
      <w:r w:rsidR="000073FB">
        <w:rPr>
          <w:rFonts w:ascii="Times New Roman" w:hAnsi="Times New Roman" w:cs="Times New Roman"/>
        </w:rPr>
        <w:t>anisms</w:t>
      </w:r>
      <w:r w:rsidR="00332C9A" w:rsidRPr="00332C9A">
        <w:rPr>
          <w:rFonts w:ascii="Times New Roman" w:hAnsi="Times New Roman" w:cs="Times New Roman"/>
        </w:rPr>
        <w:t>.</w:t>
      </w:r>
      <w:r w:rsidR="00332C9A">
        <w:rPr>
          <w:rFonts w:ascii="Times New Roman" w:hAnsi="Times New Roman" w:cs="Times New Roman"/>
        </w:rPr>
        <w:t xml:space="preserve"> </w:t>
      </w:r>
      <w:r w:rsidR="00B82DDE" w:rsidRPr="00B82DDE">
        <w:rPr>
          <w:rFonts w:ascii="Times New Roman" w:hAnsi="Times New Roman" w:cs="Times New Roman"/>
        </w:rPr>
        <w:t xml:space="preserve">A </w:t>
      </w:r>
      <w:r w:rsidR="00B82DDE" w:rsidRPr="00B82DDE">
        <w:rPr>
          <w:rFonts w:ascii="Times New Roman" w:hAnsi="Times New Roman" w:cs="Times New Roman"/>
        </w:rPr>
        <w:lastRenderedPageBreak/>
        <w:t xml:space="preserve">recently developed framework, RELAX, </w:t>
      </w:r>
      <w:r w:rsidR="00E475F4" w:rsidRPr="00E475F4">
        <w:rPr>
          <w:rFonts w:ascii="Times New Roman" w:hAnsi="Times New Roman" w:cs="Times New Roman"/>
        </w:rPr>
        <w:t>can determine the relaxed selection and intensified selection (positive selection) in protein-coding gene according to the distribution of the nonsynonymous to synonymous substitution rates (ω or dN/dS) in the codon sites</w:t>
      </w:r>
      <w:r w:rsidR="003A11E6" w:rsidRPr="00D17E62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ihXZXJ0aGVpbSwgZXQgYWwuLCAyMDE1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</w:fldData>
        </w:fldChar>
      </w:r>
      <w:r w:rsidR="003A11E6">
        <w:rPr>
          <w:rFonts w:ascii="Times New Roman" w:hAnsi="Times New Roman" w:cs="Times New Roman"/>
        </w:rPr>
        <w:instrText xml:space="preserve"> ADDIN EN.CITE </w:instrText>
      </w:r>
      <w:r w:rsidR="003A11E6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ihXZXJ0aGVpbSwgZXQgYWwuLCAyMDE1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</w:fldData>
        </w:fldChar>
      </w:r>
      <w:r w:rsidR="003A11E6">
        <w:rPr>
          <w:rFonts w:ascii="Times New Roman" w:hAnsi="Times New Roman" w:cs="Times New Roman"/>
        </w:rPr>
        <w:instrText xml:space="preserve"> ADDIN EN.CITE.DATA </w:instrText>
      </w:r>
      <w:r w:rsidR="003A11E6">
        <w:rPr>
          <w:rFonts w:ascii="Times New Roman" w:hAnsi="Times New Roman" w:cs="Times New Roman"/>
        </w:rPr>
      </w:r>
      <w:r w:rsidR="003A11E6">
        <w:rPr>
          <w:rFonts w:ascii="Times New Roman" w:hAnsi="Times New Roman" w:cs="Times New Roman"/>
        </w:rPr>
        <w:fldChar w:fldCharType="end"/>
      </w:r>
      <w:r w:rsidR="003A11E6" w:rsidRPr="00D17E62">
        <w:rPr>
          <w:rFonts w:ascii="Times New Roman" w:hAnsi="Times New Roman" w:cs="Times New Roman"/>
        </w:rPr>
      </w:r>
      <w:r w:rsidR="003A11E6" w:rsidRPr="00D17E62">
        <w:rPr>
          <w:rFonts w:ascii="Times New Roman" w:hAnsi="Times New Roman" w:cs="Times New Roman"/>
        </w:rPr>
        <w:fldChar w:fldCharType="separate"/>
      </w:r>
      <w:r w:rsidR="003A11E6">
        <w:rPr>
          <w:rFonts w:ascii="Times New Roman" w:hAnsi="Times New Roman" w:cs="Times New Roman"/>
          <w:noProof/>
        </w:rPr>
        <w:t>(Wertheim, et al., 2015)</w:t>
      </w:r>
      <w:r w:rsidR="003A11E6" w:rsidRPr="00D17E62">
        <w:rPr>
          <w:rFonts w:ascii="Times New Roman" w:hAnsi="Times New Roman" w:cs="Times New Roman"/>
        </w:rPr>
        <w:fldChar w:fldCharType="end"/>
      </w:r>
      <w:r w:rsidR="00E475F4" w:rsidRPr="00E475F4">
        <w:rPr>
          <w:rFonts w:ascii="Times New Roman" w:hAnsi="Times New Roman" w:cs="Times New Roman"/>
        </w:rPr>
        <w:t>.</w:t>
      </w:r>
      <w:r w:rsidR="00E475F4">
        <w:rPr>
          <w:rFonts w:ascii="Times New Roman" w:hAnsi="Times New Roman" w:cs="Times New Roman"/>
        </w:rPr>
        <w:t xml:space="preserve"> </w:t>
      </w:r>
      <w:r w:rsidR="003A11E6">
        <w:rPr>
          <w:rFonts w:ascii="Times New Roman" w:hAnsi="Times New Roman" w:cs="Times New Roman"/>
        </w:rPr>
        <w:t>Moreover, lifespan is affected by complex genetic factors</w:t>
      </w:r>
      <w:r w:rsidR="003A11E6" w:rsidRPr="00D17E62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oSmluLCBldCBhbC4sIDIwMTU7VGlhbiwgZXQg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</w:fldData>
        </w:fldChar>
      </w:r>
      <w:r w:rsidR="003A11E6">
        <w:rPr>
          <w:rFonts w:ascii="Times New Roman" w:hAnsi="Times New Roman" w:cs="Times New Roman"/>
        </w:rPr>
        <w:instrText xml:space="preserve"> ADDIN EN.CITE </w:instrText>
      </w:r>
      <w:r w:rsidR="003A11E6">
        <w:rPr>
          <w:rFonts w:ascii="Times New Roman" w:hAnsi="Times New Roman" w:cs="Times New Roman"/>
        </w:rPr>
        <w:fldChar w:fldCharType="begin">
          <w:fldData xml:space="preserve">PEVuZE5vdGU+PENpdGU+PEF1dGhvcj5KaW48L0F1dGhvcj48WWVhcj4yMDE1PC9ZZWFyPjxSZWNO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</w:fldData>
        </w:fldChar>
      </w:r>
      <w:r w:rsidR="003A11E6">
        <w:rPr>
          <w:rFonts w:ascii="Times New Roman" w:hAnsi="Times New Roman" w:cs="Times New Roman"/>
        </w:rPr>
        <w:instrText xml:space="preserve"> ADDIN EN.CITE.DATA </w:instrText>
      </w:r>
      <w:r w:rsidR="003A11E6">
        <w:rPr>
          <w:rFonts w:ascii="Times New Roman" w:hAnsi="Times New Roman" w:cs="Times New Roman"/>
        </w:rPr>
      </w:r>
      <w:r w:rsidR="003A11E6">
        <w:rPr>
          <w:rFonts w:ascii="Times New Roman" w:hAnsi="Times New Roman" w:cs="Times New Roman"/>
        </w:rPr>
        <w:fldChar w:fldCharType="end"/>
      </w:r>
      <w:r w:rsidR="003A11E6" w:rsidRPr="00D17E62">
        <w:rPr>
          <w:rFonts w:ascii="Times New Roman" w:hAnsi="Times New Roman" w:cs="Times New Roman"/>
        </w:rPr>
      </w:r>
      <w:r w:rsidR="003A11E6" w:rsidRPr="00D17E62">
        <w:rPr>
          <w:rFonts w:ascii="Times New Roman" w:hAnsi="Times New Roman" w:cs="Times New Roman"/>
        </w:rPr>
        <w:fldChar w:fldCharType="separate"/>
      </w:r>
      <w:r w:rsidR="003A11E6">
        <w:rPr>
          <w:rFonts w:ascii="Times New Roman" w:hAnsi="Times New Roman" w:cs="Times New Roman"/>
          <w:noProof/>
        </w:rPr>
        <w:t>(Jin, et al., 2015;Tian, et al., 2017)</w:t>
      </w:r>
      <w:r w:rsidR="003A11E6" w:rsidRPr="00D17E62">
        <w:rPr>
          <w:rFonts w:ascii="Times New Roman" w:hAnsi="Times New Roman" w:cs="Times New Roman"/>
        </w:rPr>
        <w:fldChar w:fldCharType="end"/>
      </w:r>
      <w:r w:rsidR="00111490">
        <w:rPr>
          <w:rFonts w:ascii="Times New Roman" w:hAnsi="Times New Roman" w:cs="Times New Roman"/>
        </w:rPr>
        <w:t xml:space="preserve"> and </w:t>
      </w:r>
      <w:r w:rsidR="00971A76">
        <w:rPr>
          <w:rFonts w:ascii="Times New Roman" w:hAnsi="Times New Roman" w:cs="Times New Roman"/>
        </w:rPr>
        <w:t>the</w:t>
      </w:r>
      <w:r w:rsidR="00456AD0" w:rsidRPr="00456AD0">
        <w:rPr>
          <w:rFonts w:ascii="Times New Roman" w:hAnsi="Times New Roman" w:cs="Times New Roman"/>
        </w:rPr>
        <w:t xml:space="preserve"> ubiquity of pleiotropy</w:t>
      </w:r>
      <w:r w:rsidR="004E3304">
        <w:rPr>
          <w:rFonts w:ascii="Times New Roman" w:hAnsi="Times New Roman" w:cs="Times New Roman"/>
        </w:rPr>
        <w:t xml:space="preserve">, </w:t>
      </w:r>
      <w:r w:rsidR="006812ED">
        <w:rPr>
          <w:rFonts w:ascii="Times New Roman" w:hAnsi="Times New Roman" w:cs="Times New Roman"/>
        </w:rPr>
        <w:t>the</w:t>
      </w:r>
      <w:r w:rsidR="004E3304">
        <w:rPr>
          <w:rFonts w:ascii="Times New Roman" w:hAnsi="Times New Roman" w:cs="Times New Roman"/>
        </w:rPr>
        <w:t xml:space="preserve"> </w:t>
      </w:r>
      <w:r w:rsidR="0009675B">
        <w:rPr>
          <w:rFonts w:ascii="Times New Roman" w:hAnsi="Times New Roman" w:cs="Times New Roman"/>
        </w:rPr>
        <w:t>rapid a</w:t>
      </w:r>
      <w:r w:rsidR="0015432E">
        <w:rPr>
          <w:rFonts w:ascii="Times New Roman" w:hAnsi="Times New Roman" w:cs="Times New Roman"/>
        </w:rPr>
        <w:t xml:space="preserve">nd slow evolutionary genes </w:t>
      </w:r>
      <w:r w:rsidR="00172CAE">
        <w:rPr>
          <w:rFonts w:ascii="Times New Roman" w:hAnsi="Times New Roman" w:cs="Times New Roman"/>
        </w:rPr>
        <w:t>might interact with each other to</w:t>
      </w:r>
      <w:r w:rsidR="00166976">
        <w:rPr>
          <w:rFonts w:ascii="Times New Roman" w:hAnsi="Times New Roman" w:cs="Times New Roman"/>
        </w:rPr>
        <w:t xml:space="preserve"> regulate</w:t>
      </w:r>
      <w:r w:rsidR="00172CAE">
        <w:rPr>
          <w:rFonts w:ascii="Times New Roman" w:hAnsi="Times New Roman" w:cs="Times New Roman"/>
        </w:rPr>
        <w:t xml:space="preserve"> lifespan </w:t>
      </w:r>
      <w:r w:rsidR="006812ED">
        <w:rPr>
          <w:rFonts w:ascii="Times New Roman" w:hAnsi="Times New Roman" w:cs="Times New Roman"/>
        </w:rPr>
        <w:t>in mammals.</w:t>
      </w:r>
    </w:p>
    <w:p w14:paraId="4D7C8D06" w14:textId="77777777" w:rsidR="00C64403" w:rsidRPr="00715142" w:rsidRDefault="00C64403" w:rsidP="00BA5AE1">
      <w:pPr>
        <w:spacing w:line="480" w:lineRule="auto"/>
        <w:rPr>
          <w:rFonts w:ascii="Times New Roman" w:hAnsi="Times New Roman" w:cs="Times New Roman"/>
        </w:rPr>
      </w:pPr>
    </w:p>
    <w:p w14:paraId="10BEE280" w14:textId="2AC389A8" w:rsidR="00823238" w:rsidRPr="00D17E62" w:rsidRDefault="002412EB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Here, we integrate</w:t>
      </w:r>
      <w:r w:rsidR="00E9093F">
        <w:rPr>
          <w:rFonts w:ascii="Times New Roman" w:hAnsi="Times New Roman" w:cs="Times New Roman"/>
        </w:rPr>
        <w:t>d</w:t>
      </w:r>
      <w:r w:rsidRPr="00D17E62">
        <w:rPr>
          <w:rFonts w:ascii="Times New Roman" w:hAnsi="Times New Roman" w:cs="Times New Roman"/>
        </w:rPr>
        <w:t xml:space="preserve"> the </w:t>
      </w:r>
      <w:r w:rsidR="00B8272D">
        <w:rPr>
          <w:rFonts w:ascii="Times New Roman" w:hAnsi="Times New Roman" w:cs="Times New Roman"/>
        </w:rPr>
        <w:t>lifespan phenotyp</w:t>
      </w:r>
      <w:r w:rsidR="00023B0E">
        <w:rPr>
          <w:rFonts w:ascii="Times New Roman" w:hAnsi="Times New Roman" w:cs="Times New Roman"/>
        </w:rPr>
        <w:t>es</w:t>
      </w:r>
      <w:r w:rsidR="00B8272D">
        <w:rPr>
          <w:rFonts w:ascii="Times New Roman" w:hAnsi="Times New Roman" w:cs="Times New Roman"/>
        </w:rPr>
        <w:t xml:space="preserve"> from </w:t>
      </w:r>
      <w:r w:rsidR="000546DD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HAGR</w:t>
      </w:r>
      <w:r w:rsidR="0057144C" w:rsidRPr="00D17E62">
        <w:rPr>
          <w:rFonts w:ascii="Times New Roman" w:hAnsi="Times New Roman" w:cs="Times New Roman"/>
        </w:rPr>
        <w:t xml:space="preserve"> (</w:t>
      </w:r>
      <w:r w:rsidR="005B00E8" w:rsidRPr="00D17E62">
        <w:rPr>
          <w:rFonts w:ascii="Times New Roman" w:hAnsi="Times New Roman" w:cs="Times New Roman"/>
        </w:rPr>
        <w:t>Human Ageing Genomic Resources</w:t>
      </w:r>
      <w:r w:rsidR="0057144C" w:rsidRPr="00D17E62">
        <w:rPr>
          <w:rFonts w:ascii="Times New Roman" w:hAnsi="Times New Roman" w:cs="Times New Roman"/>
        </w:rPr>
        <w:t>)</w:t>
      </w:r>
      <w:r w:rsidR="00B8272D">
        <w:rPr>
          <w:rFonts w:ascii="Times New Roman" w:hAnsi="Times New Roman" w:cs="Times New Roman"/>
        </w:rPr>
        <w:t xml:space="preserve"> database</w:t>
      </w:r>
      <w:r w:rsidR="00274FD5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274FD5" w:rsidRPr="00D17E62">
        <w:rPr>
          <w:rFonts w:ascii="Times New Roman" w:hAnsi="Times New Roman" w:cs="Times New Roman"/>
        </w:rPr>
      </w:r>
      <w:r w:rsidR="00274FD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acutu, et al., 2018)</w:t>
      </w:r>
      <w:r w:rsidR="00274FD5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</w:t>
      </w:r>
      <w:r w:rsidR="004D2600" w:rsidRPr="00D17E62">
        <w:rPr>
          <w:rFonts w:ascii="Times New Roman" w:hAnsi="Times New Roman" w:cs="Times New Roman"/>
        </w:rPr>
        <w:t xml:space="preserve">and </w:t>
      </w:r>
      <w:r w:rsidR="00B8272D">
        <w:rPr>
          <w:rFonts w:ascii="Times New Roman" w:hAnsi="Times New Roman" w:cs="Times New Roman"/>
        </w:rPr>
        <w:t>the orthologou</w:t>
      </w:r>
      <w:r w:rsidR="00C2098C">
        <w:rPr>
          <w:rFonts w:ascii="Times New Roman" w:hAnsi="Times New Roman" w:cs="Times New Roman"/>
        </w:rPr>
        <w:t xml:space="preserve">s genes from </w:t>
      </w:r>
      <w:r w:rsidR="00E437D8">
        <w:rPr>
          <w:rFonts w:ascii="Times New Roman" w:hAnsi="Times New Roman" w:cs="Times New Roman"/>
        </w:rPr>
        <w:t xml:space="preserve">the </w:t>
      </w:r>
      <w:r w:rsidR="004D2600" w:rsidRPr="00D17E62">
        <w:rPr>
          <w:rFonts w:ascii="Times New Roman" w:hAnsi="Times New Roman" w:cs="Times New Roman"/>
        </w:rPr>
        <w:t>OrthoMaM database</w:t>
      </w:r>
      <w:r w:rsidR="00274FD5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274FD5" w:rsidRPr="00D17E62">
        <w:rPr>
          <w:rFonts w:ascii="Times New Roman" w:hAnsi="Times New Roman" w:cs="Times New Roman"/>
        </w:rPr>
      </w:r>
      <w:r w:rsidR="00274FD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cornavacca, et al., 2019)</w:t>
      </w:r>
      <w:r w:rsidR="00274FD5" w:rsidRPr="00D17E62">
        <w:rPr>
          <w:rFonts w:ascii="Times New Roman" w:hAnsi="Times New Roman" w:cs="Times New Roman"/>
        </w:rPr>
        <w:fldChar w:fldCharType="end"/>
      </w:r>
      <w:r w:rsidR="003F61EF" w:rsidRPr="00D17E62">
        <w:rPr>
          <w:rFonts w:ascii="Times New Roman" w:hAnsi="Times New Roman" w:cs="Times New Roman"/>
        </w:rPr>
        <w:t xml:space="preserve"> </w:t>
      </w:r>
      <w:r w:rsidR="005B00E8" w:rsidRPr="00D17E62">
        <w:rPr>
          <w:rFonts w:ascii="Times New Roman" w:hAnsi="Times New Roman" w:cs="Times New Roman"/>
        </w:rPr>
        <w:t>to</w:t>
      </w:r>
      <w:r w:rsidR="003F61EF" w:rsidRPr="00D17E62">
        <w:rPr>
          <w:rFonts w:ascii="Times New Roman" w:hAnsi="Times New Roman" w:cs="Times New Roman"/>
        </w:rPr>
        <w:t xml:space="preserve"> </w:t>
      </w:r>
      <w:r w:rsidR="00A81172" w:rsidRPr="00D17E62">
        <w:rPr>
          <w:rFonts w:ascii="Times New Roman" w:hAnsi="Times New Roman" w:cs="Times New Roman"/>
        </w:rPr>
        <w:t xml:space="preserve">obtain </w:t>
      </w:r>
      <w:r w:rsidR="00FF7E0C" w:rsidRPr="00D17E62">
        <w:rPr>
          <w:rFonts w:ascii="Times New Roman" w:hAnsi="Times New Roman" w:cs="Times New Roman"/>
        </w:rPr>
        <w:t xml:space="preserve">the </w:t>
      </w:r>
      <w:r w:rsidR="00CA3A82">
        <w:rPr>
          <w:rFonts w:ascii="Times New Roman" w:hAnsi="Times New Roman" w:cs="Times New Roman"/>
        </w:rPr>
        <w:t>largest</w:t>
      </w:r>
      <w:r w:rsidR="006E4E15" w:rsidRPr="00D17E62">
        <w:rPr>
          <w:rFonts w:ascii="Times New Roman" w:hAnsi="Times New Roman" w:cs="Times New Roman"/>
        </w:rPr>
        <w:t xml:space="preserve"> </w:t>
      </w:r>
      <w:r w:rsidR="00DC4F8E">
        <w:rPr>
          <w:rFonts w:ascii="Times New Roman" w:hAnsi="Times New Roman" w:cs="Times New Roman"/>
        </w:rPr>
        <w:t>genomic data</w:t>
      </w:r>
      <w:r w:rsidR="002B21BF">
        <w:rPr>
          <w:rFonts w:ascii="Times New Roman" w:hAnsi="Times New Roman" w:cs="Times New Roman"/>
        </w:rPr>
        <w:t xml:space="preserve"> </w:t>
      </w:r>
      <w:r w:rsidR="00817D5B">
        <w:rPr>
          <w:rFonts w:ascii="Times New Roman" w:hAnsi="Times New Roman" w:cs="Times New Roman"/>
        </w:rPr>
        <w:t xml:space="preserve">of </w:t>
      </w:r>
      <w:r w:rsidR="002B21BF">
        <w:rPr>
          <w:rFonts w:ascii="Times New Roman" w:hAnsi="Times New Roman" w:cs="Times New Roman"/>
        </w:rPr>
        <w:t xml:space="preserve">protein-coding genes </w:t>
      </w:r>
      <w:r w:rsidR="00DC4F8E">
        <w:rPr>
          <w:rFonts w:ascii="Times New Roman" w:hAnsi="Times New Roman" w:cs="Times New Roman"/>
        </w:rPr>
        <w:t xml:space="preserve">ever used to </w:t>
      </w:r>
      <w:r w:rsidR="00A20F33">
        <w:rPr>
          <w:rFonts w:ascii="Times New Roman" w:hAnsi="Times New Roman" w:cs="Times New Roman"/>
        </w:rPr>
        <w:t>reveal</w:t>
      </w:r>
      <w:r w:rsidR="00CA3A82">
        <w:rPr>
          <w:rFonts w:ascii="Times New Roman" w:hAnsi="Times New Roman" w:cs="Times New Roman"/>
        </w:rPr>
        <w:t xml:space="preserve"> </w:t>
      </w:r>
      <w:r w:rsidR="00BF1B77">
        <w:rPr>
          <w:rFonts w:ascii="Times New Roman" w:hAnsi="Times New Roman" w:cs="Times New Roman"/>
        </w:rPr>
        <w:t xml:space="preserve">the </w:t>
      </w:r>
      <w:r w:rsidR="009C6EDD">
        <w:rPr>
          <w:rFonts w:ascii="Times New Roman" w:hAnsi="Times New Roman" w:cs="Times New Roman"/>
        </w:rPr>
        <w:t>common</w:t>
      </w:r>
      <w:r w:rsidR="00310856">
        <w:rPr>
          <w:rFonts w:ascii="Times New Roman" w:hAnsi="Times New Roman" w:cs="Times New Roman"/>
        </w:rPr>
        <w:t xml:space="preserve"> </w:t>
      </w:r>
      <w:r w:rsidR="00BF1B77">
        <w:rPr>
          <w:rFonts w:ascii="Times New Roman" w:hAnsi="Times New Roman" w:cs="Times New Roman"/>
        </w:rPr>
        <w:t xml:space="preserve">molecular basis </w:t>
      </w:r>
      <w:r w:rsidR="00CA3A82">
        <w:rPr>
          <w:rFonts w:ascii="Times New Roman" w:hAnsi="Times New Roman" w:cs="Times New Roman"/>
        </w:rPr>
        <w:t xml:space="preserve">underlying </w:t>
      </w:r>
      <w:r w:rsidR="00934A07">
        <w:rPr>
          <w:rFonts w:ascii="Times New Roman" w:hAnsi="Times New Roman" w:cs="Times New Roman"/>
        </w:rPr>
        <w:t xml:space="preserve">the </w:t>
      </w:r>
      <w:r w:rsidR="00CA3A82">
        <w:rPr>
          <w:rFonts w:ascii="Times New Roman" w:hAnsi="Times New Roman" w:cs="Times New Roman"/>
        </w:rPr>
        <w:t xml:space="preserve">regulation of </w:t>
      </w:r>
      <w:r w:rsidR="00E53B19">
        <w:rPr>
          <w:rFonts w:ascii="Times New Roman" w:hAnsi="Times New Roman" w:cs="Times New Roman"/>
        </w:rPr>
        <w:t xml:space="preserve">mammalian </w:t>
      </w:r>
      <w:r w:rsidR="00DC4F8E">
        <w:rPr>
          <w:rFonts w:ascii="Times New Roman" w:hAnsi="Times New Roman" w:cs="Times New Roman"/>
        </w:rPr>
        <w:t>lifespan</w:t>
      </w:r>
      <w:r w:rsidR="00A81172" w:rsidRPr="00D17E62">
        <w:rPr>
          <w:rFonts w:ascii="Times New Roman" w:hAnsi="Times New Roman" w:cs="Times New Roman"/>
        </w:rPr>
        <w:t>.</w:t>
      </w:r>
      <w:r w:rsidR="004A416B" w:rsidRPr="00D17E62">
        <w:rPr>
          <w:rFonts w:ascii="Times New Roman" w:hAnsi="Times New Roman" w:cs="Times New Roman"/>
        </w:rPr>
        <w:t xml:space="preserve"> </w:t>
      </w:r>
      <w:r w:rsidR="007A0DA6" w:rsidRPr="00D17E62">
        <w:rPr>
          <w:rFonts w:ascii="Times New Roman" w:hAnsi="Times New Roman" w:cs="Times New Roman"/>
        </w:rPr>
        <w:t>W</w:t>
      </w:r>
      <w:r w:rsidR="00A81172" w:rsidRPr="00D17E62">
        <w:rPr>
          <w:rFonts w:ascii="Times New Roman" w:hAnsi="Times New Roman" w:cs="Times New Roman"/>
        </w:rPr>
        <w:t xml:space="preserve">e </w:t>
      </w:r>
      <w:r w:rsidR="000F3E9B" w:rsidRPr="00D17E62">
        <w:rPr>
          <w:rFonts w:ascii="Times New Roman" w:hAnsi="Times New Roman" w:cs="Times New Roman"/>
        </w:rPr>
        <w:t>genomic-wide</w:t>
      </w:r>
      <w:r w:rsidR="003F61EF" w:rsidRPr="00D17E62">
        <w:rPr>
          <w:rFonts w:ascii="Times New Roman" w:hAnsi="Times New Roman" w:cs="Times New Roman"/>
        </w:rPr>
        <w:t xml:space="preserve"> </w:t>
      </w:r>
      <w:r w:rsidR="00BF44BB" w:rsidRPr="00D17E62">
        <w:rPr>
          <w:rFonts w:ascii="Times New Roman" w:hAnsi="Times New Roman" w:cs="Times New Roman"/>
        </w:rPr>
        <w:t>identif</w:t>
      </w:r>
      <w:r w:rsidR="00946F1A">
        <w:rPr>
          <w:rFonts w:ascii="Times New Roman" w:hAnsi="Times New Roman" w:cs="Times New Roman" w:hint="eastAsia"/>
        </w:rPr>
        <w:t>i</w:t>
      </w:r>
      <w:r w:rsidR="00946F1A">
        <w:rPr>
          <w:rFonts w:ascii="Times New Roman" w:hAnsi="Times New Roman" w:cs="Times New Roman"/>
        </w:rPr>
        <w:t>ed</w:t>
      </w:r>
      <w:r w:rsidR="00C45A2B">
        <w:rPr>
          <w:rFonts w:ascii="Times New Roman" w:hAnsi="Times New Roman" w:cs="Times New Roman"/>
        </w:rPr>
        <w:t xml:space="preserve"> the</w:t>
      </w:r>
      <w:r w:rsidR="00946F1A">
        <w:rPr>
          <w:rFonts w:ascii="Times New Roman" w:hAnsi="Times New Roman" w:cs="Times New Roman"/>
        </w:rPr>
        <w:t xml:space="preserve"> significantly</w:t>
      </w:r>
      <w:r w:rsidR="003F61EF" w:rsidRPr="00D17E62">
        <w:rPr>
          <w:rFonts w:ascii="Times New Roman" w:hAnsi="Times New Roman" w:cs="Times New Roman"/>
        </w:rPr>
        <w:t xml:space="preserve"> </w:t>
      </w:r>
      <w:r w:rsidR="00514C3E">
        <w:rPr>
          <w:rFonts w:ascii="Times New Roman" w:hAnsi="Times New Roman" w:cs="Times New Roman"/>
        </w:rPr>
        <w:t>correlat</w:t>
      </w:r>
      <w:r w:rsidR="0000672A">
        <w:rPr>
          <w:rFonts w:ascii="Times New Roman" w:hAnsi="Times New Roman" w:cs="Times New Roman"/>
        </w:rPr>
        <w:t>ed</w:t>
      </w:r>
      <w:r w:rsidR="00514C3E">
        <w:rPr>
          <w:rFonts w:ascii="Times New Roman" w:hAnsi="Times New Roman" w:cs="Times New Roman"/>
        </w:rPr>
        <w:t xml:space="preserve"> genes between </w:t>
      </w:r>
      <w:r w:rsidR="001B397C">
        <w:rPr>
          <w:rFonts w:ascii="Times New Roman" w:hAnsi="Times New Roman" w:cs="Times New Roman"/>
        </w:rPr>
        <w:t>protein</w:t>
      </w:r>
      <w:r w:rsidR="007841C7">
        <w:rPr>
          <w:rFonts w:ascii="Times New Roman" w:hAnsi="Times New Roman" w:cs="Times New Roman"/>
        </w:rPr>
        <w:t xml:space="preserve"> </w:t>
      </w:r>
      <w:r w:rsidR="006D770E">
        <w:rPr>
          <w:rFonts w:ascii="Times New Roman" w:hAnsi="Times New Roman" w:cs="Times New Roman"/>
        </w:rPr>
        <w:t>evolutionary rate and lifespan</w:t>
      </w:r>
      <w:r w:rsidR="00F25AD6" w:rsidRPr="00D17E62">
        <w:rPr>
          <w:rFonts w:ascii="Times New Roman" w:hAnsi="Times New Roman" w:cs="Times New Roman"/>
        </w:rPr>
        <w:t xml:space="preserve"> across </w:t>
      </w:r>
      <w:r w:rsidR="00C26084" w:rsidRPr="00D17E62">
        <w:rPr>
          <w:rFonts w:ascii="Times New Roman" w:hAnsi="Times New Roman" w:cs="Times New Roman"/>
        </w:rPr>
        <w:t>mammals</w:t>
      </w:r>
      <w:r w:rsidR="00161134">
        <w:rPr>
          <w:rFonts w:ascii="Times New Roman" w:hAnsi="Times New Roman" w:cs="Times New Roman"/>
        </w:rPr>
        <w:t xml:space="preserve">. Further, </w:t>
      </w:r>
      <w:proofErr w:type="spellStart"/>
      <w:r w:rsidR="00161134">
        <w:rPr>
          <w:rFonts w:ascii="Times New Roman" w:hAnsi="Times New Roman" w:cs="Times New Roman"/>
        </w:rPr>
        <w:t>we</w:t>
      </w:r>
      <w:r w:rsidR="00DE07EF">
        <w:rPr>
          <w:rFonts w:ascii="Times New Roman" w:hAnsi="Times New Roman" w:cs="Times New Roman"/>
        </w:rPr>
        <w:t>determined</w:t>
      </w:r>
      <w:proofErr w:type="spellEnd"/>
      <w:r w:rsidR="001A6593">
        <w:rPr>
          <w:rFonts w:ascii="Times New Roman" w:hAnsi="Times New Roman" w:cs="Times New Roman"/>
        </w:rPr>
        <w:t xml:space="preserve"> </w:t>
      </w:r>
      <w:r w:rsidR="00F46960">
        <w:rPr>
          <w:rFonts w:ascii="Times New Roman" w:hAnsi="Times New Roman" w:cs="Times New Roman"/>
        </w:rPr>
        <w:t>the</w:t>
      </w:r>
      <w:r w:rsidR="00DE07EF">
        <w:rPr>
          <w:rFonts w:ascii="Times New Roman" w:hAnsi="Times New Roman" w:cs="Times New Roman"/>
        </w:rPr>
        <w:t>ir</w:t>
      </w:r>
      <w:r w:rsidR="00C64403" w:rsidRPr="00D17E62">
        <w:rPr>
          <w:rFonts w:ascii="Times New Roman" w:hAnsi="Times New Roman" w:cs="Times New Roman"/>
        </w:rPr>
        <w:t xml:space="preserve"> evolutionary</w:t>
      </w:r>
      <w:r w:rsidR="001B397C">
        <w:rPr>
          <w:rFonts w:ascii="Times New Roman" w:hAnsi="Times New Roman" w:cs="Times New Roman"/>
        </w:rPr>
        <w:t xml:space="preserve"> driving</w:t>
      </w:r>
      <w:r w:rsidR="00C64403" w:rsidRPr="00D17E62">
        <w:rPr>
          <w:rFonts w:ascii="Times New Roman" w:hAnsi="Times New Roman" w:cs="Times New Roman"/>
        </w:rPr>
        <w:t xml:space="preserve"> forces</w:t>
      </w:r>
      <w:r w:rsidR="00161134">
        <w:rPr>
          <w:rFonts w:ascii="Times New Roman" w:hAnsi="Times New Roman" w:cs="Times New Roman"/>
        </w:rPr>
        <w:t xml:space="preserve"> </w:t>
      </w:r>
      <w:r w:rsidR="00DE07EF">
        <w:rPr>
          <w:rFonts w:ascii="Times New Roman" w:hAnsi="Times New Roman" w:cs="Times New Roman"/>
        </w:rPr>
        <w:t>and</w:t>
      </w:r>
      <w:r w:rsidR="00161134">
        <w:rPr>
          <w:rFonts w:ascii="Times New Roman" w:hAnsi="Times New Roman" w:cs="Times New Roman"/>
        </w:rPr>
        <w:t xml:space="preserve"> </w:t>
      </w:r>
      <w:r w:rsidR="00856277">
        <w:rPr>
          <w:rFonts w:ascii="Times New Roman" w:hAnsi="Times New Roman" w:cs="Times New Roman"/>
        </w:rPr>
        <w:t>explore</w:t>
      </w:r>
      <w:r w:rsidR="00DE07EF">
        <w:rPr>
          <w:rFonts w:ascii="Times New Roman" w:hAnsi="Times New Roman" w:cs="Times New Roman"/>
        </w:rPr>
        <w:t>d</w:t>
      </w:r>
      <w:r w:rsidR="00856277">
        <w:rPr>
          <w:rFonts w:ascii="Times New Roman" w:hAnsi="Times New Roman" w:cs="Times New Roman"/>
        </w:rPr>
        <w:t xml:space="preserve"> </w:t>
      </w:r>
      <w:r w:rsidR="00C772BA">
        <w:rPr>
          <w:rFonts w:ascii="Times New Roman" w:hAnsi="Times New Roman" w:cs="Times New Roman"/>
        </w:rPr>
        <w:t xml:space="preserve">the </w:t>
      </w:r>
      <w:proofErr w:type="spellStart"/>
      <w:r w:rsidR="00C772BA">
        <w:rPr>
          <w:rFonts w:ascii="Times New Roman" w:hAnsi="Times New Roman" w:cs="Times New Roman"/>
        </w:rPr>
        <w:t>extend</w:t>
      </w:r>
      <w:proofErr w:type="spellEnd"/>
      <w:r w:rsidR="00C772BA">
        <w:rPr>
          <w:rFonts w:ascii="Times New Roman" w:hAnsi="Times New Roman" w:cs="Times New Roman"/>
        </w:rPr>
        <w:t xml:space="preserve"> to </w:t>
      </w:r>
      <w:proofErr w:type="gramStart"/>
      <w:r w:rsidR="00C772BA">
        <w:rPr>
          <w:rFonts w:ascii="Times New Roman" w:hAnsi="Times New Roman" w:cs="Times New Roman"/>
        </w:rPr>
        <w:t>which</w:t>
      </w:r>
      <w:r w:rsidR="00E72BD1">
        <w:rPr>
          <w:rFonts w:ascii="Times New Roman" w:hAnsi="Times New Roman" w:cs="Times New Roman"/>
        </w:rPr>
        <w:t xml:space="preserve">  relaxed</w:t>
      </w:r>
      <w:proofErr w:type="gramEnd"/>
      <w:r w:rsidR="00E72BD1">
        <w:rPr>
          <w:rFonts w:ascii="Times New Roman" w:hAnsi="Times New Roman" w:cs="Times New Roman"/>
        </w:rPr>
        <w:t xml:space="preserve"> selection </w:t>
      </w:r>
      <w:r w:rsidR="00546B9C">
        <w:rPr>
          <w:rFonts w:ascii="Times New Roman" w:hAnsi="Times New Roman" w:cs="Times New Roman"/>
        </w:rPr>
        <w:t>contributed to</w:t>
      </w:r>
      <w:r w:rsidR="00DE07EF">
        <w:rPr>
          <w:rFonts w:ascii="Times New Roman" w:hAnsi="Times New Roman" w:cs="Times New Roman"/>
        </w:rPr>
        <w:t xml:space="preserve"> </w:t>
      </w:r>
      <w:r w:rsidR="00546B9C">
        <w:rPr>
          <w:rFonts w:ascii="Times New Roman" w:hAnsi="Times New Roman" w:cs="Times New Roman"/>
        </w:rPr>
        <w:t>extend lifespan in mammals</w:t>
      </w:r>
      <w:r w:rsidR="0042064B">
        <w:rPr>
          <w:rFonts w:ascii="Times New Roman" w:hAnsi="Times New Roman" w:cs="Times New Roman"/>
        </w:rPr>
        <w:t xml:space="preserve">, </w:t>
      </w:r>
      <w:r w:rsidR="0042064B" w:rsidRPr="00D17E62">
        <w:rPr>
          <w:rFonts w:ascii="Times New Roman" w:hAnsi="Times New Roman" w:cs="Times New Roman"/>
        </w:rPr>
        <w:t>especially</w:t>
      </w:r>
      <w:r w:rsidR="0042064B">
        <w:rPr>
          <w:rFonts w:ascii="Times New Roman" w:hAnsi="Times New Roman" w:cs="Times New Roman"/>
        </w:rPr>
        <w:t xml:space="preserve"> for the positively correlated genes</w:t>
      </w:r>
      <w:r w:rsidR="00C64403" w:rsidRPr="00D17E62">
        <w:rPr>
          <w:rFonts w:ascii="Times New Roman" w:hAnsi="Times New Roman" w:cs="Times New Roman"/>
        </w:rPr>
        <w:t>.</w:t>
      </w:r>
      <w:r w:rsidR="003211AD">
        <w:rPr>
          <w:rFonts w:ascii="Times New Roman" w:hAnsi="Times New Roman" w:cs="Times New Roman"/>
        </w:rPr>
        <w:t xml:space="preserve"> </w:t>
      </w:r>
      <w:r w:rsidR="00033E7B">
        <w:rPr>
          <w:rFonts w:ascii="Times New Roman" w:hAnsi="Times New Roman" w:cs="Times New Roman"/>
        </w:rPr>
        <w:t>F</w:t>
      </w:r>
      <w:r w:rsidR="00161134">
        <w:rPr>
          <w:rFonts w:ascii="Times New Roman" w:hAnsi="Times New Roman" w:cs="Times New Roman"/>
        </w:rPr>
        <w:t>inally</w:t>
      </w:r>
      <w:r w:rsidR="00D1496E">
        <w:rPr>
          <w:rFonts w:ascii="Times New Roman" w:hAnsi="Times New Roman" w:cs="Times New Roman"/>
        </w:rPr>
        <w:t xml:space="preserve">, </w:t>
      </w:r>
      <w:r w:rsidR="00EA18E1">
        <w:rPr>
          <w:rFonts w:ascii="Times New Roman" w:hAnsi="Times New Roman" w:cs="Times New Roman"/>
        </w:rPr>
        <w:t>we combine</w:t>
      </w:r>
      <w:r w:rsidR="00033E7B">
        <w:rPr>
          <w:rFonts w:ascii="Times New Roman" w:hAnsi="Times New Roman" w:cs="Times New Roman"/>
        </w:rPr>
        <w:t>d</w:t>
      </w:r>
      <w:r w:rsidR="00EA18E1">
        <w:rPr>
          <w:rFonts w:ascii="Times New Roman" w:hAnsi="Times New Roman" w:cs="Times New Roman"/>
        </w:rPr>
        <w:t xml:space="preserve"> analyses of</w:t>
      </w:r>
      <w:r w:rsidR="00033E7B">
        <w:rPr>
          <w:rFonts w:ascii="Times New Roman" w:hAnsi="Times New Roman" w:cs="Times New Roman"/>
        </w:rPr>
        <w:t xml:space="preserve"> the</w:t>
      </w:r>
      <w:r w:rsidR="00EA18E1">
        <w:rPr>
          <w:rFonts w:ascii="Times New Roman" w:hAnsi="Times New Roman" w:cs="Times New Roman"/>
        </w:rPr>
        <w:t xml:space="preserve"> PCGs and NCGs</w:t>
      </w:r>
      <w:r w:rsidR="002F6038">
        <w:rPr>
          <w:rFonts w:ascii="Times New Roman" w:hAnsi="Times New Roman" w:cs="Times New Roman"/>
        </w:rPr>
        <w:t>,</w:t>
      </w:r>
      <w:r w:rsidR="00EA18E1">
        <w:rPr>
          <w:rFonts w:ascii="Times New Roman" w:hAnsi="Times New Roman" w:cs="Times New Roman"/>
        </w:rPr>
        <w:t xml:space="preserve"> </w:t>
      </w:r>
      <w:r w:rsidR="002F6038">
        <w:rPr>
          <w:rFonts w:ascii="Times New Roman" w:hAnsi="Times New Roman" w:cs="Times New Roman"/>
        </w:rPr>
        <w:t>and with</w:t>
      </w:r>
      <w:r w:rsidR="00EA18E1">
        <w:rPr>
          <w:rFonts w:ascii="Times New Roman" w:hAnsi="Times New Roman" w:cs="Times New Roman"/>
        </w:rPr>
        <w:t xml:space="preserve"> their evolutionary driving forces </w:t>
      </w:r>
      <w:r w:rsidR="00033E7B">
        <w:rPr>
          <w:rFonts w:ascii="Times New Roman" w:hAnsi="Times New Roman" w:cs="Times New Roman"/>
        </w:rPr>
        <w:t>to</w:t>
      </w:r>
      <w:r w:rsidR="00EA18E1">
        <w:rPr>
          <w:rFonts w:ascii="Times New Roman" w:hAnsi="Times New Roman" w:cs="Times New Roman"/>
        </w:rPr>
        <w:t xml:space="preserve"> provide more insights into the molecular mechanisms underlying lifespan regulation in mammals.</w:t>
      </w:r>
      <w:r w:rsidR="005510F9">
        <w:rPr>
          <w:rFonts w:ascii="Times New Roman" w:hAnsi="Times New Roman" w:cs="Times New Roman"/>
        </w:rPr>
        <w:t xml:space="preserve"> </w:t>
      </w:r>
      <w:r w:rsidR="004D7A43" w:rsidRPr="00D17E62">
        <w:rPr>
          <w:rFonts w:ascii="Times New Roman" w:hAnsi="Times New Roman" w:cs="Times New Roman"/>
        </w:rPr>
        <w:t>Our</w:t>
      </w:r>
      <w:r w:rsidR="001E4C20" w:rsidRPr="00D17E62">
        <w:rPr>
          <w:rFonts w:ascii="Times New Roman" w:hAnsi="Times New Roman" w:cs="Times New Roman"/>
        </w:rPr>
        <w:t xml:space="preserve"> study </w:t>
      </w:r>
      <w:r w:rsidR="004C667A" w:rsidRPr="00D17E62">
        <w:rPr>
          <w:rFonts w:ascii="Times New Roman" w:hAnsi="Times New Roman" w:cs="Times New Roman"/>
        </w:rPr>
        <w:t>will</w:t>
      </w:r>
      <w:r w:rsidR="00071CA9" w:rsidRPr="00D17E62">
        <w:rPr>
          <w:rFonts w:ascii="Times New Roman" w:hAnsi="Times New Roman" w:cs="Times New Roman"/>
        </w:rPr>
        <w:t xml:space="preserve"> </w:t>
      </w:r>
      <w:r w:rsidR="009C688B" w:rsidRPr="00D17E62">
        <w:rPr>
          <w:rFonts w:ascii="Times New Roman" w:hAnsi="Times New Roman" w:cs="Times New Roman"/>
        </w:rPr>
        <w:t>deepen our</w:t>
      </w:r>
      <w:r w:rsidR="00DE3A8E" w:rsidRPr="00D17E62">
        <w:rPr>
          <w:rFonts w:ascii="Times New Roman" w:hAnsi="Times New Roman" w:cs="Times New Roman"/>
        </w:rPr>
        <w:t xml:space="preserve"> </w:t>
      </w:r>
      <w:r w:rsidR="005810B2" w:rsidRPr="00D17E62">
        <w:rPr>
          <w:rFonts w:ascii="Times New Roman" w:hAnsi="Times New Roman" w:cs="Times New Roman"/>
        </w:rPr>
        <w:t>know</w:t>
      </w:r>
      <w:r w:rsidR="00F218E0" w:rsidRPr="00D17E62">
        <w:rPr>
          <w:rFonts w:ascii="Times New Roman" w:hAnsi="Times New Roman" w:cs="Times New Roman"/>
        </w:rPr>
        <w:t xml:space="preserve">ledge of </w:t>
      </w:r>
      <w:r w:rsidR="00DE3A8E" w:rsidRPr="00D17E62">
        <w:rPr>
          <w:rFonts w:ascii="Times New Roman" w:hAnsi="Times New Roman" w:cs="Times New Roman"/>
        </w:rPr>
        <w:t xml:space="preserve">the molecular mechanisms </w:t>
      </w:r>
      <w:r w:rsidR="00730792">
        <w:rPr>
          <w:rFonts w:ascii="Times New Roman" w:hAnsi="Times New Roman" w:cs="Times New Roman"/>
        </w:rPr>
        <w:t>underlying</w:t>
      </w:r>
      <w:r w:rsidR="00F218E0" w:rsidRPr="00D17E62">
        <w:rPr>
          <w:rFonts w:ascii="Times New Roman" w:hAnsi="Times New Roman" w:cs="Times New Roman"/>
        </w:rPr>
        <w:t xml:space="preserve"> </w:t>
      </w:r>
      <w:r w:rsidR="004D308B">
        <w:rPr>
          <w:rFonts w:ascii="Times New Roman" w:hAnsi="Times New Roman" w:cs="Times New Roman"/>
        </w:rPr>
        <w:t xml:space="preserve">the </w:t>
      </w:r>
      <w:r w:rsidR="00F218E0" w:rsidRPr="00D17E62">
        <w:rPr>
          <w:rFonts w:ascii="Times New Roman" w:hAnsi="Times New Roman" w:cs="Times New Roman"/>
        </w:rPr>
        <w:t>regulation of</w:t>
      </w:r>
      <w:r w:rsidR="00DE3A8E" w:rsidRPr="00D17E62">
        <w:rPr>
          <w:rFonts w:ascii="Times New Roman" w:hAnsi="Times New Roman" w:cs="Times New Roman"/>
        </w:rPr>
        <w:t xml:space="preserve"> </w:t>
      </w:r>
      <w:r w:rsidR="009A3381">
        <w:rPr>
          <w:rFonts w:ascii="Times New Roman" w:hAnsi="Times New Roman" w:cs="Times New Roman"/>
        </w:rPr>
        <w:t xml:space="preserve">mammalian </w:t>
      </w:r>
      <w:r w:rsidR="009974C1">
        <w:rPr>
          <w:rFonts w:ascii="Times New Roman" w:hAnsi="Times New Roman" w:cs="Times New Roman"/>
        </w:rPr>
        <w:t>l</w:t>
      </w:r>
      <w:r w:rsidR="009A3381">
        <w:rPr>
          <w:rFonts w:ascii="Times New Roman" w:hAnsi="Times New Roman" w:cs="Times New Roman"/>
        </w:rPr>
        <w:t>ifespan</w:t>
      </w:r>
      <w:r w:rsidR="004B7E53" w:rsidRPr="00D17E62">
        <w:rPr>
          <w:rFonts w:ascii="Times New Roman" w:hAnsi="Times New Roman" w:cs="Times New Roman"/>
        </w:rPr>
        <w:t xml:space="preserve"> </w:t>
      </w:r>
      <w:r w:rsidR="00987C2E" w:rsidRPr="00D17E62">
        <w:rPr>
          <w:rFonts w:ascii="Times New Roman" w:hAnsi="Times New Roman" w:cs="Times New Roman"/>
        </w:rPr>
        <w:t>and provide</w:t>
      </w:r>
      <w:r w:rsidR="00DB2A81">
        <w:rPr>
          <w:rFonts w:ascii="Times New Roman" w:hAnsi="Times New Roman" w:cs="Times New Roman"/>
        </w:rPr>
        <w:t xml:space="preserve"> target</w:t>
      </w:r>
      <w:r w:rsidR="00987C2E" w:rsidRPr="00D17E62">
        <w:rPr>
          <w:rFonts w:ascii="Times New Roman" w:hAnsi="Times New Roman" w:cs="Times New Roman"/>
        </w:rPr>
        <w:t xml:space="preserve">s for further experiment verification and </w:t>
      </w:r>
      <w:r w:rsidR="00DF3251" w:rsidRPr="00D17E62">
        <w:rPr>
          <w:rFonts w:ascii="Times New Roman" w:hAnsi="Times New Roman" w:cs="Times New Roman"/>
        </w:rPr>
        <w:t>drug development</w:t>
      </w:r>
      <w:r w:rsidR="00DE3A8E" w:rsidRPr="00D17E62">
        <w:rPr>
          <w:rFonts w:ascii="Times New Roman" w:hAnsi="Times New Roman" w:cs="Times New Roman"/>
        </w:rPr>
        <w:t>.</w:t>
      </w:r>
    </w:p>
    <w:p w14:paraId="7E5E017A" w14:textId="58987C09" w:rsidR="000A7EEB" w:rsidRPr="00D17E62" w:rsidRDefault="00BC1DB5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</w:t>
      </w:r>
    </w:p>
    <w:p w14:paraId="6811410F" w14:textId="77777777" w:rsidR="000A7EEB" w:rsidRPr="00D17E62" w:rsidRDefault="000A7EEB" w:rsidP="00BA5AE1">
      <w:pPr>
        <w:widowControl/>
        <w:shd w:val="clear" w:color="auto" w:fill="FFFFFF"/>
        <w:spacing w:line="480" w:lineRule="auto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MATERIALS AND METHODS</w:t>
      </w:r>
    </w:p>
    <w:p w14:paraId="78F9C98B" w14:textId="0E973255" w:rsidR="000A7EEB" w:rsidRPr="008A373B" w:rsidRDefault="00B372A5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Integration of l</w:t>
      </w:r>
      <w:r w:rsidR="000A7EEB" w:rsidRPr="008A373B">
        <w:rPr>
          <w:rFonts w:ascii="Times New Roman" w:hAnsi="Times New Roman" w:cs="Times New Roman"/>
          <w:b/>
          <w:bCs/>
        </w:rPr>
        <w:t>ifespan phenotypes and genomic data</w:t>
      </w:r>
    </w:p>
    <w:p w14:paraId="21B5C552" w14:textId="1CD663EC" w:rsidR="000A7EEB" w:rsidRDefault="000A7EEB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lastRenderedPageBreak/>
        <w:t>The protein alignment</w:t>
      </w:r>
      <w:r w:rsidR="00C3073B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 of </w:t>
      </w:r>
      <w:r w:rsidR="0037325C">
        <w:rPr>
          <w:rFonts w:ascii="Times New Roman" w:hAnsi="Times New Roman" w:cs="Times New Roman"/>
        </w:rPr>
        <w:t xml:space="preserve">one-to-one orthologous genes </w:t>
      </w:r>
      <w:r w:rsidRPr="00D17E62">
        <w:rPr>
          <w:rFonts w:ascii="Times New Roman" w:hAnsi="Times New Roman" w:cs="Times New Roman"/>
        </w:rPr>
        <w:t>w</w:t>
      </w:r>
      <w:r w:rsidR="006B44AA">
        <w:rPr>
          <w:rFonts w:ascii="Times New Roman" w:hAnsi="Times New Roman" w:cs="Times New Roman"/>
        </w:rPr>
        <w:t>ere</w:t>
      </w:r>
      <w:r w:rsidRPr="00D17E62">
        <w:rPr>
          <w:rFonts w:ascii="Times New Roman" w:hAnsi="Times New Roman" w:cs="Times New Roman"/>
        </w:rPr>
        <w:t xml:space="preserve"> downloaded from </w:t>
      </w:r>
      <w:r w:rsidR="00C3073B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OrthoMaM database (V10b)</w:t>
      </w:r>
      <w:r w:rsidR="000C385E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0C385E" w:rsidRPr="00D17E62">
        <w:rPr>
          <w:rFonts w:ascii="Times New Roman" w:hAnsi="Times New Roman" w:cs="Times New Roman"/>
        </w:rPr>
      </w:r>
      <w:r w:rsidR="000C385E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cornavacca, et al., 2019)</w:t>
      </w:r>
      <w:r w:rsidR="000C385E" w:rsidRPr="00D17E62">
        <w:rPr>
          <w:rFonts w:ascii="Times New Roman" w:hAnsi="Times New Roman" w:cs="Times New Roman"/>
        </w:rPr>
        <w:fldChar w:fldCharType="end"/>
      </w:r>
      <w:r w:rsidR="009246E0">
        <w:rPr>
          <w:rFonts w:ascii="Times New Roman" w:hAnsi="Times New Roman" w:cs="Times New Roman"/>
        </w:rPr>
        <w:t xml:space="preserve">, which includes </w:t>
      </w:r>
      <w:r w:rsidR="009246E0" w:rsidRPr="00D17E62">
        <w:rPr>
          <w:rFonts w:ascii="Times New Roman" w:hAnsi="Times New Roman" w:cs="Times New Roman"/>
        </w:rPr>
        <w:t xml:space="preserve">14509 genes </w:t>
      </w:r>
      <w:r w:rsidR="00F116BA">
        <w:rPr>
          <w:rFonts w:ascii="Times New Roman" w:hAnsi="Times New Roman" w:cs="Times New Roman"/>
        </w:rPr>
        <w:t>from</w:t>
      </w:r>
      <w:r w:rsidR="009246E0" w:rsidRPr="00D17E62">
        <w:rPr>
          <w:rFonts w:ascii="Times New Roman" w:hAnsi="Times New Roman" w:cs="Times New Roman"/>
        </w:rPr>
        <w:t xml:space="preserve"> 116 species</w:t>
      </w:r>
      <w:r w:rsidRPr="00D17E62">
        <w:rPr>
          <w:rFonts w:ascii="Times New Roman" w:hAnsi="Times New Roman" w:cs="Times New Roman"/>
        </w:rPr>
        <w:t xml:space="preserve">. The </w:t>
      </w:r>
      <w:r w:rsidR="00FD4D4E" w:rsidRPr="00D17E62">
        <w:rPr>
          <w:rFonts w:ascii="Times New Roman" w:hAnsi="Times New Roman" w:cs="Times New Roman"/>
        </w:rPr>
        <w:t>observed</w:t>
      </w:r>
      <w:r w:rsidRPr="00D17E62">
        <w:rPr>
          <w:rFonts w:ascii="Times New Roman" w:hAnsi="Times New Roman" w:cs="Times New Roman"/>
        </w:rPr>
        <w:t xml:space="preserve"> maximum lifespan and adult weight w</w:t>
      </w:r>
      <w:r w:rsidR="007D211C">
        <w:rPr>
          <w:rFonts w:ascii="Times New Roman" w:hAnsi="Times New Roman" w:cs="Times New Roman"/>
        </w:rPr>
        <w:t>ere</w:t>
      </w:r>
      <w:r w:rsidRPr="00D17E62">
        <w:rPr>
          <w:rFonts w:ascii="Times New Roman" w:hAnsi="Times New Roman" w:cs="Times New Roman"/>
        </w:rPr>
        <w:t xml:space="preserve"> extract</w:t>
      </w:r>
      <w:r w:rsidR="00EE1C8B">
        <w:rPr>
          <w:rFonts w:ascii="Times New Roman" w:hAnsi="Times New Roman" w:cs="Times New Roman"/>
        </w:rPr>
        <w:t>ed</w:t>
      </w:r>
      <w:r w:rsidRPr="00D17E62">
        <w:rPr>
          <w:rFonts w:ascii="Times New Roman" w:hAnsi="Times New Roman" w:cs="Times New Roman"/>
        </w:rPr>
        <w:t xml:space="preserve"> from the Human Aging Genomic Resource (HAGR) database</w:t>
      </w:r>
      <w:r w:rsidR="000C385E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0C385E" w:rsidRPr="00D17E62">
        <w:rPr>
          <w:rFonts w:ascii="Times New Roman" w:hAnsi="Times New Roman" w:cs="Times New Roman"/>
        </w:rPr>
      </w:r>
      <w:r w:rsidR="000C385E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acutu, et al., 2018)</w:t>
      </w:r>
      <w:r w:rsidR="000C385E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, </w:t>
      </w:r>
      <w:r w:rsidR="008352DA">
        <w:rPr>
          <w:rFonts w:ascii="Times New Roman" w:hAnsi="Times New Roman" w:cs="Times New Roman"/>
        </w:rPr>
        <w:t xml:space="preserve">with </w:t>
      </w:r>
      <w:r w:rsidRPr="00D17E62">
        <w:rPr>
          <w:rFonts w:ascii="Times New Roman" w:hAnsi="Times New Roman" w:cs="Times New Roman"/>
        </w:rPr>
        <w:t xml:space="preserve">999 mammals </w:t>
      </w:r>
      <w:r w:rsidR="008352DA">
        <w:rPr>
          <w:rFonts w:ascii="Times New Roman" w:hAnsi="Times New Roman" w:cs="Times New Roman"/>
        </w:rPr>
        <w:t>having</w:t>
      </w:r>
      <w:r w:rsidRPr="00D17E62">
        <w:rPr>
          <w:rFonts w:ascii="Times New Roman" w:hAnsi="Times New Roman" w:cs="Times New Roman"/>
        </w:rPr>
        <w:t xml:space="preserve"> both traits. </w:t>
      </w:r>
      <w:r w:rsidR="008352DA">
        <w:rPr>
          <w:rFonts w:ascii="Times New Roman" w:hAnsi="Times New Roman" w:cs="Times New Roman"/>
        </w:rPr>
        <w:t>E</w:t>
      </w:r>
      <w:r w:rsidRPr="00D17E62">
        <w:rPr>
          <w:rFonts w:ascii="Times New Roman" w:hAnsi="Times New Roman" w:cs="Times New Roman"/>
        </w:rPr>
        <w:t>xpected maximum lifespan w</w:t>
      </w:r>
      <w:r w:rsidR="008352DA">
        <w:rPr>
          <w:rFonts w:ascii="Times New Roman" w:hAnsi="Times New Roman" w:cs="Times New Roman"/>
        </w:rPr>
        <w:t>as</w:t>
      </w:r>
      <w:r w:rsidRPr="00D17E62">
        <w:rPr>
          <w:rFonts w:ascii="Times New Roman" w:hAnsi="Times New Roman" w:cs="Times New Roman"/>
        </w:rPr>
        <w:t xml:space="preserve"> calculated according to their adult weight </w:t>
      </w:r>
      <w:r w:rsidR="008352DA">
        <w:rPr>
          <w:rFonts w:ascii="Times New Roman" w:hAnsi="Times New Roman" w:cs="Times New Roman"/>
        </w:rPr>
        <w:t>us</w:t>
      </w:r>
      <w:r w:rsidRPr="00D17E62">
        <w:rPr>
          <w:rFonts w:ascii="Times New Roman" w:hAnsi="Times New Roman" w:cs="Times New Roman"/>
        </w:rPr>
        <w:t>ing the formula</w:t>
      </w:r>
      <w:r w:rsidR="008352DA">
        <w:rPr>
          <w:rFonts w:ascii="Times New Roman" w:hAnsi="Times New Roman" w:cs="Times New Roman"/>
        </w:rPr>
        <w:t>:</w:t>
      </w:r>
      <w:r w:rsidRPr="00D17E62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  <w:i/>
          <w:iCs/>
        </w:rPr>
        <w:t>expect lifespan (years)=</w:t>
      </w:r>
      <w:r w:rsidRPr="00D17E62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  <w:i/>
          <w:iCs/>
        </w:rPr>
        <w:t>3.34*(adult weight (g)^0.193)</w:t>
      </w:r>
      <w:r w:rsidR="005721CB" w:rsidRPr="00D17E62">
        <w:rPr>
          <w:rFonts w:ascii="Times New Roman" w:hAnsi="Times New Roman" w:cs="Times New Roman"/>
        </w:rPr>
        <w:fldChar w:fldCharType="begin"/>
      </w:r>
      <w:r w:rsidR="00C71FB6">
        <w:rPr>
          <w:rFonts w:ascii="Times New Roman" w:hAnsi="Times New Roman" w:cs="Times New Roman"/>
        </w:rPr>
        <w:instrText xml:space="preserve"> ADDIN EN.CITE &lt;EndNote&gt;&lt;Cite&gt;&lt;Author&gt;de Magalhaes&lt;/Author&gt;&lt;Year&gt;2007&lt;/Year&gt;&lt;RecNum&gt;4421&lt;/RecNum&gt;&lt;DisplayText&gt;(de Magalhaes, et al., 2007)&lt;/DisplayText&gt;&lt;record&gt;&lt;rec-number&gt;4421&lt;/rec-number&gt;&lt;foreign-keys&gt;&lt;key app="EN" db-id="tv9vrfdemz0pstew0aex95v6axa2v9ftwfvr" timestamp="1574057907" guid="10dae0d7-525f-4c4f-b1fd-d1c8ea9a5dc0"&gt;4421&lt;/key&gt;&lt;/foreign-keys&gt;&lt;ref-type name="Journal Article"&gt;17&lt;/ref-type&gt;&lt;contributors&gt;&lt;authors&gt;&lt;author&gt;de Magalhaes, J. P.&lt;/author&gt;&lt;author&gt;Costa, J.&lt;/author&gt;&lt;author&gt;Church, G. M.&lt;/author&gt;&lt;/authors&gt;&lt;/contributors&gt;&lt;auth-address&gt;Harvard Univ, Sch Med, Dept Genet, Boston, MA 02115 USA&amp;#xD;Brigham &amp;amp; Womens Hosp, Dept Pathol, Boston, MA 02115 USA&lt;/auth-address&gt;&lt;titles&gt;&lt;title&gt;An analysis of the relationship between metabolism, developmental schedules, and longevity using phylogenetic independent contrasts&lt;/title&gt;&lt;secondary-title&gt;Journals of Gerontology Series a-Biological Sciences and Medical Sciences&lt;/secondary-title&gt;&lt;alt-title&gt;J Gerontol a-Biol&lt;/alt-title&gt;&lt;/titles&gt;&lt;periodical&gt;&lt;full-title&gt;Journals of Gerontology Series a-Biological Sciences and Medical Sciences&lt;/full-title&gt;&lt;abbr-1&gt;J. Gerontol A Biol. Sci. Med. Sci.&lt;/abbr-1&gt;&lt;abbr-2&gt;J Gerontol A Biol Sci Med Sci&lt;/abbr-2&gt;&lt;/periodical&gt;&lt;pages&gt;149-160&lt;/pages&gt;&lt;volume&gt;62&lt;/volume&gt;&lt;number&gt;2&lt;/number&gt;&lt;keywords&gt;&lt;keyword&gt;life-span&lt;/keyword&gt;&lt;keyword&gt;allometry&lt;/keyword&gt;&lt;keyword&gt;growth&lt;/keyword&gt;&lt;keyword&gt;predictions&lt;/keyword&gt;&lt;keyword&gt;mortality&lt;/keyword&gt;&lt;keyword&gt;evolution&lt;/keyword&gt;&lt;keyword&gt;ecology&lt;/keyword&gt;&lt;keyword&gt;mammals&lt;/keyword&gt;&lt;keyword&gt;genes&lt;/keyword&gt;&lt;keyword&gt;birds&lt;/keyword&gt;&lt;/keywords&gt;&lt;dates&gt;&lt;year&gt;2007&lt;/year&gt;&lt;pub-dates&gt;&lt;date&gt;Feb&lt;/date&gt;&lt;/pub-dates&gt;&lt;/dates&gt;&lt;isbn&gt;1079-5006&lt;/isbn&gt;&lt;accession-num&gt;WOS:000247220400005&lt;/accession-num&gt;&lt;urls&gt;&lt;related-urls&gt;&lt;url&gt;&lt;style face="underline" font="default" size="100%"&gt;&amp;lt;Go to ISI&amp;gt;://WOS:000247220400005&lt;/style&gt;&lt;/url&gt;&lt;/related-urls&gt;&lt;/urls&gt;&lt;language&gt;English&lt;/language&gt;&lt;/record&gt;&lt;/Cite&gt;&lt;/EndNote&gt;</w:instrText>
      </w:r>
      <w:r w:rsidR="005721CB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de Magalhaes, et al., 2007)</w:t>
      </w:r>
      <w:r w:rsidR="005721CB" w:rsidRPr="00D17E62">
        <w:rPr>
          <w:rFonts w:ascii="Times New Roman" w:hAnsi="Times New Roman" w:cs="Times New Roman"/>
        </w:rPr>
        <w:fldChar w:fldCharType="end"/>
      </w:r>
      <w:r w:rsidR="007836D8">
        <w:rPr>
          <w:rFonts w:ascii="Times New Roman" w:hAnsi="Times New Roman" w:cs="Times New Roman"/>
        </w:rPr>
        <w:t>,</w:t>
      </w:r>
      <w:r w:rsidRPr="00D17E62">
        <w:rPr>
          <w:rFonts w:ascii="Times New Roman" w:hAnsi="Times New Roman" w:cs="Times New Roman"/>
        </w:rPr>
        <w:t xml:space="preserve"> and the</w:t>
      </w:r>
      <w:r w:rsidR="002207A5" w:rsidRPr="002207A5">
        <w:rPr>
          <w:rFonts w:ascii="Times New Roman" w:hAnsi="Times New Roman" w:cs="Times New Roman"/>
        </w:rPr>
        <w:t xml:space="preserve"> </w:t>
      </w:r>
      <w:r w:rsidR="002207A5" w:rsidRPr="00D17E62">
        <w:rPr>
          <w:rFonts w:ascii="Times New Roman" w:hAnsi="Times New Roman" w:cs="Times New Roman"/>
        </w:rPr>
        <w:t xml:space="preserve">Longevity quotients </w:t>
      </w:r>
      <w:r w:rsidR="002207A5">
        <w:rPr>
          <w:rFonts w:ascii="Times New Roman" w:hAnsi="Times New Roman" w:cs="Times New Roman"/>
        </w:rPr>
        <w:t>(</w:t>
      </w:r>
      <w:r w:rsidR="002207A5" w:rsidRPr="00D17E62">
        <w:rPr>
          <w:rFonts w:ascii="Times New Roman" w:hAnsi="Times New Roman" w:cs="Times New Roman"/>
        </w:rPr>
        <w:t>LQ</w:t>
      </w:r>
      <w:r w:rsidR="002207A5"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 xml:space="preserve"> value </w:t>
      </w:r>
      <w:r w:rsidR="00EA458F">
        <w:rPr>
          <w:rFonts w:ascii="Times New Roman" w:hAnsi="Times New Roman" w:cs="Times New Roman"/>
        </w:rPr>
        <w:t>i</w:t>
      </w:r>
      <w:r w:rsidRPr="00D17E62">
        <w:rPr>
          <w:rFonts w:ascii="Times New Roman" w:hAnsi="Times New Roman" w:cs="Times New Roman"/>
        </w:rPr>
        <w:t xml:space="preserve">s considered as the ratio of observed maximum lifespan to expected maximum lifespan. </w:t>
      </w:r>
      <w:r w:rsidR="002D7087">
        <w:rPr>
          <w:rFonts w:ascii="Times New Roman" w:hAnsi="Times New Roman" w:cs="Times New Roman"/>
        </w:rPr>
        <w:t>Eventually</w:t>
      </w:r>
      <w:r w:rsidRPr="00D17E62">
        <w:rPr>
          <w:rFonts w:ascii="Times New Roman" w:hAnsi="Times New Roman" w:cs="Times New Roman"/>
        </w:rPr>
        <w:t xml:space="preserve">, 74 species with </w:t>
      </w:r>
      <w:r w:rsidR="006D245C" w:rsidRPr="00D17E62">
        <w:rPr>
          <w:rFonts w:ascii="Times New Roman" w:hAnsi="Times New Roman" w:cs="Times New Roman"/>
        </w:rPr>
        <w:t>L</w:t>
      </w:r>
      <w:r w:rsidR="002207A5">
        <w:rPr>
          <w:rFonts w:ascii="Times New Roman" w:hAnsi="Times New Roman" w:cs="Times New Roman"/>
        </w:rPr>
        <w:t>Q</w:t>
      </w:r>
      <w:r w:rsidRPr="00D17E62">
        <w:rPr>
          <w:rFonts w:ascii="Times New Roman" w:hAnsi="Times New Roman" w:cs="Times New Roman"/>
        </w:rPr>
        <w:t xml:space="preserve"> values and genomics data were used in </w:t>
      </w:r>
      <w:r w:rsidR="00763C97">
        <w:rPr>
          <w:rFonts w:ascii="Times New Roman" w:hAnsi="Times New Roman" w:cs="Times New Roman"/>
        </w:rPr>
        <w:t xml:space="preserve">this </w:t>
      </w:r>
      <w:r w:rsidRPr="00D17E62">
        <w:rPr>
          <w:rFonts w:ascii="Times New Roman" w:hAnsi="Times New Roman" w:cs="Times New Roman"/>
        </w:rPr>
        <w:t>study (</w:t>
      </w:r>
      <w:r w:rsidRPr="00451068">
        <w:rPr>
          <w:rFonts w:ascii="Times New Roman" w:hAnsi="Times New Roman" w:cs="Times New Roman"/>
          <w:b/>
          <w:bCs/>
        </w:rPr>
        <w:t>Figure 1 and Supplementary Table 1</w:t>
      </w:r>
      <w:r w:rsidRPr="00D17E62">
        <w:rPr>
          <w:rFonts w:ascii="Times New Roman" w:hAnsi="Times New Roman" w:cs="Times New Roman"/>
        </w:rPr>
        <w:t xml:space="preserve">). </w:t>
      </w:r>
      <w:r w:rsidR="00530924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HAGR database not only record</w:t>
      </w:r>
      <w:r w:rsidR="0078013F">
        <w:rPr>
          <w:rFonts w:ascii="Times New Roman" w:hAnsi="Times New Roman" w:cs="Times New Roman"/>
        </w:rPr>
        <w:t>s</w:t>
      </w:r>
      <w:r w:rsidR="0015676A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>the lifespan phenotyp</w:t>
      </w:r>
      <w:r w:rsidR="009740FC">
        <w:rPr>
          <w:rFonts w:ascii="Times New Roman" w:hAnsi="Times New Roman" w:cs="Times New Roman"/>
        </w:rPr>
        <w:t>es</w:t>
      </w:r>
      <w:r w:rsidRPr="00D17E62">
        <w:rPr>
          <w:rFonts w:ascii="Times New Roman" w:hAnsi="Times New Roman" w:cs="Times New Roman"/>
        </w:rPr>
        <w:t xml:space="preserve"> but also collects genes that affect </w:t>
      </w:r>
      <w:r w:rsidR="003B0115" w:rsidRPr="00D17E62">
        <w:rPr>
          <w:rFonts w:ascii="Times New Roman" w:hAnsi="Times New Roman" w:cs="Times New Roman"/>
        </w:rPr>
        <w:t>longevity</w:t>
      </w:r>
      <w:r w:rsidRPr="00D17E62">
        <w:rPr>
          <w:rFonts w:ascii="Times New Roman" w:hAnsi="Times New Roman" w:cs="Times New Roman"/>
        </w:rPr>
        <w:t xml:space="preserve"> and aging. We downloaded the longevity</w:t>
      </w:r>
      <w:r w:rsidR="00DC38A7">
        <w:rPr>
          <w:rFonts w:ascii="Times New Roman" w:hAnsi="Times New Roman" w:cs="Times New Roman"/>
        </w:rPr>
        <w:t>-associated</w:t>
      </w:r>
      <w:r w:rsidRPr="00D17E62">
        <w:rPr>
          <w:rFonts w:ascii="Times New Roman" w:hAnsi="Times New Roman" w:cs="Times New Roman"/>
        </w:rPr>
        <w:t xml:space="preserve"> genes from 4</w:t>
      </w:r>
      <w:r w:rsidR="00083052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>HAGR</w:t>
      </w:r>
      <w:r w:rsidR="004900E7">
        <w:rPr>
          <w:rFonts w:ascii="Times New Roman" w:hAnsi="Times New Roman" w:cs="Times New Roman"/>
        </w:rPr>
        <w:t xml:space="preserve"> database</w:t>
      </w:r>
      <w:r w:rsidR="00435B56">
        <w:rPr>
          <w:rFonts w:ascii="Times New Roman" w:hAnsi="Times New Roman" w:cs="Times New Roman"/>
        </w:rPr>
        <w:t xml:space="preserve">, </w:t>
      </w:r>
      <w:r w:rsidRPr="00D17E62">
        <w:rPr>
          <w:rFonts w:ascii="Times New Roman" w:hAnsi="Times New Roman" w:cs="Times New Roman"/>
        </w:rPr>
        <w:t>includ</w:t>
      </w:r>
      <w:r w:rsidR="00435B56">
        <w:rPr>
          <w:rFonts w:ascii="Times New Roman" w:hAnsi="Times New Roman" w:cs="Times New Roman"/>
        </w:rPr>
        <w:t>ing</w:t>
      </w:r>
      <w:r w:rsidRPr="00D17E62">
        <w:rPr>
          <w:rFonts w:ascii="Times New Roman" w:hAnsi="Times New Roman" w:cs="Times New Roman"/>
        </w:rPr>
        <w:t xml:space="preserve"> </w:t>
      </w:r>
      <w:bookmarkStart w:id="0" w:name="_Hlk76547582"/>
      <w:proofErr w:type="spellStart"/>
      <w:r w:rsidRPr="00D17E62">
        <w:rPr>
          <w:rFonts w:ascii="Times New Roman" w:hAnsi="Times New Roman" w:cs="Times New Roman"/>
        </w:rPr>
        <w:t>LongevityMap</w:t>
      </w:r>
      <w:bookmarkEnd w:id="0"/>
      <w:proofErr w:type="spellEnd"/>
      <w:r w:rsidRPr="00D17E62">
        <w:rPr>
          <w:rFonts w:ascii="Times New Roman" w:hAnsi="Times New Roman" w:cs="Times New Roman"/>
        </w:rPr>
        <w:t xml:space="preserve"> (human genetic variants associated with longevity), </w:t>
      </w:r>
      <w:proofErr w:type="spellStart"/>
      <w:r w:rsidRPr="00D17E62">
        <w:rPr>
          <w:rFonts w:ascii="Times New Roman" w:hAnsi="Times New Roman" w:cs="Times New Roman"/>
        </w:rPr>
        <w:t>AnAge</w:t>
      </w:r>
      <w:proofErr w:type="spellEnd"/>
      <w:r w:rsidRPr="00D17E62">
        <w:rPr>
          <w:rFonts w:ascii="Times New Roman" w:hAnsi="Times New Roman" w:cs="Times New Roman"/>
        </w:rPr>
        <w:t xml:space="preserve"> (Curated genes affect aging and life history in animal</w:t>
      </w:r>
      <w:r w:rsidR="00122D2E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), </w:t>
      </w:r>
      <w:proofErr w:type="spellStart"/>
      <w:r w:rsidRPr="00D17E62">
        <w:rPr>
          <w:rFonts w:ascii="Times New Roman" w:hAnsi="Times New Roman" w:cs="Times New Roman"/>
        </w:rPr>
        <w:t>CellAge</w:t>
      </w:r>
      <w:proofErr w:type="spellEnd"/>
      <w:r w:rsidRPr="00D17E62">
        <w:rPr>
          <w:rFonts w:ascii="Times New Roman" w:hAnsi="Times New Roman" w:cs="Times New Roman"/>
        </w:rPr>
        <w:t xml:space="preserve"> (genes affect Cell Senescence)</w:t>
      </w:r>
      <w:r w:rsidR="00EC4F69">
        <w:rPr>
          <w:rFonts w:ascii="Times New Roman" w:hAnsi="Times New Roman" w:cs="Times New Roman"/>
        </w:rPr>
        <w:t>,</w:t>
      </w:r>
      <w:r w:rsidRPr="00D17E62">
        <w:rPr>
          <w:rFonts w:ascii="Times New Roman" w:hAnsi="Times New Roman" w:cs="Times New Roman"/>
        </w:rPr>
        <w:t xml:space="preserve"> and </w:t>
      </w:r>
      <w:proofErr w:type="spellStart"/>
      <w:r w:rsidRPr="00D17E62">
        <w:rPr>
          <w:rFonts w:ascii="Times New Roman" w:hAnsi="Times New Roman" w:cs="Times New Roman"/>
        </w:rPr>
        <w:t>GenDR</w:t>
      </w:r>
      <w:proofErr w:type="spellEnd"/>
      <w:r w:rsidRPr="00D17E62">
        <w:rPr>
          <w:rFonts w:ascii="Times New Roman" w:hAnsi="Times New Roman" w:cs="Times New Roman"/>
        </w:rPr>
        <w:t xml:space="preserve"> (Different expression genes after Dietary Restriction)</w:t>
      </w:r>
      <w:r w:rsidR="00D17336">
        <w:rPr>
          <w:rFonts w:ascii="Times New Roman" w:hAnsi="Times New Roman" w:cs="Times New Roman"/>
        </w:rPr>
        <w:t xml:space="preserve">. </w:t>
      </w:r>
    </w:p>
    <w:p w14:paraId="44140B79" w14:textId="77777777" w:rsidR="005E3E25" w:rsidRPr="00D17E62" w:rsidRDefault="005E3E25" w:rsidP="00BA5AE1">
      <w:pPr>
        <w:spacing w:line="480" w:lineRule="auto"/>
        <w:rPr>
          <w:rFonts w:ascii="Times New Roman" w:hAnsi="Times New Roman" w:cs="Times New Roman"/>
        </w:rPr>
      </w:pPr>
    </w:p>
    <w:p w14:paraId="5014FF07" w14:textId="7B012B67" w:rsidR="000A7EEB" w:rsidRPr="008A373B" w:rsidRDefault="00F7009E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Filtration of o</w:t>
      </w:r>
      <w:r w:rsidR="00BB686A" w:rsidRPr="008A373B">
        <w:rPr>
          <w:rFonts w:ascii="Times New Roman" w:hAnsi="Times New Roman" w:cs="Times New Roman"/>
          <w:b/>
          <w:bCs/>
        </w:rPr>
        <w:t xml:space="preserve">rthologous </w:t>
      </w:r>
      <w:r w:rsidR="00BF2893" w:rsidRPr="008A373B">
        <w:rPr>
          <w:rFonts w:ascii="Times New Roman" w:hAnsi="Times New Roman" w:cs="Times New Roman"/>
          <w:b/>
          <w:bCs/>
        </w:rPr>
        <w:t xml:space="preserve">genes </w:t>
      </w:r>
      <w:r w:rsidR="00BB686A" w:rsidRPr="008A373B">
        <w:rPr>
          <w:rFonts w:ascii="Times New Roman" w:hAnsi="Times New Roman" w:cs="Times New Roman"/>
          <w:b/>
          <w:bCs/>
        </w:rPr>
        <w:t>and a</w:t>
      </w:r>
      <w:r w:rsidR="000A7EEB" w:rsidRPr="008A373B">
        <w:rPr>
          <w:rFonts w:ascii="Times New Roman" w:hAnsi="Times New Roman" w:cs="Times New Roman"/>
          <w:b/>
          <w:bCs/>
        </w:rPr>
        <w:t>lignment</w:t>
      </w:r>
      <w:r w:rsidR="00BF2893" w:rsidRPr="008A373B">
        <w:rPr>
          <w:rFonts w:ascii="Times New Roman" w:hAnsi="Times New Roman" w:cs="Times New Roman"/>
          <w:b/>
          <w:bCs/>
        </w:rPr>
        <w:t xml:space="preserve"> </w:t>
      </w:r>
      <w:r w:rsidRPr="008A373B">
        <w:rPr>
          <w:rFonts w:ascii="Times New Roman" w:hAnsi="Times New Roman" w:cs="Times New Roman"/>
          <w:b/>
          <w:bCs/>
        </w:rPr>
        <w:t>regions</w:t>
      </w:r>
    </w:p>
    <w:p w14:paraId="508886D5" w14:textId="0206AFE7" w:rsidR="000A7EEB" w:rsidRPr="00D17E62" w:rsidRDefault="000C1D83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rge-scale identification</w:t>
      </w:r>
      <w:r w:rsidR="000E35C9">
        <w:rPr>
          <w:rFonts w:ascii="Times New Roman" w:hAnsi="Times New Roman" w:cs="Times New Roman"/>
        </w:rPr>
        <w:t xml:space="preserve"> of one-to-one orthologous</w:t>
      </w:r>
      <w:r>
        <w:rPr>
          <w:rFonts w:ascii="Times New Roman" w:hAnsi="Times New Roman" w:cs="Times New Roman"/>
        </w:rPr>
        <w:t xml:space="preserve"> and multiple sequence alignment </w:t>
      </w:r>
      <w:r w:rsidR="000E35C9">
        <w:rPr>
          <w:rFonts w:ascii="Times New Roman" w:hAnsi="Times New Roman" w:cs="Times New Roman"/>
        </w:rPr>
        <w:t>are</w:t>
      </w:r>
      <w:r w:rsidR="00F7090D">
        <w:rPr>
          <w:rFonts w:ascii="Times New Roman" w:hAnsi="Times New Roman" w:cs="Times New Roman"/>
        </w:rPr>
        <w:t xml:space="preserve"> still</w:t>
      </w:r>
      <w:r w:rsidR="002C09D0">
        <w:rPr>
          <w:rFonts w:ascii="Times New Roman" w:hAnsi="Times New Roman" w:cs="Times New Roman"/>
        </w:rPr>
        <w:t xml:space="preserve"> </w:t>
      </w:r>
      <w:r w:rsidR="007F4A18">
        <w:rPr>
          <w:rFonts w:ascii="Times New Roman" w:hAnsi="Times New Roman" w:cs="Times New Roman"/>
        </w:rPr>
        <w:t xml:space="preserve">full </w:t>
      </w:r>
      <w:r w:rsidR="002C09D0">
        <w:rPr>
          <w:rFonts w:ascii="Times New Roman" w:hAnsi="Times New Roman" w:cs="Times New Roman"/>
        </w:rPr>
        <w:t>challenges</w:t>
      </w:r>
      <w:r w:rsidR="007E4366">
        <w:rPr>
          <w:rFonts w:ascii="Times New Roman" w:hAnsi="Times New Roman" w:cs="Times New Roman"/>
        </w:rPr>
        <w:t>. Removing</w:t>
      </w:r>
      <w:r w:rsidR="0090669D">
        <w:rPr>
          <w:rFonts w:ascii="Times New Roman" w:hAnsi="Times New Roman" w:cs="Times New Roman"/>
        </w:rPr>
        <w:t xml:space="preserve"> the fake one-to-one orthologous sequences and </w:t>
      </w:r>
      <w:r w:rsidR="00355154">
        <w:rPr>
          <w:rFonts w:ascii="Times New Roman" w:hAnsi="Times New Roman" w:cs="Times New Roman"/>
        </w:rPr>
        <w:t>poorly align</w:t>
      </w:r>
      <w:r w:rsidR="00733976">
        <w:rPr>
          <w:rFonts w:ascii="Times New Roman" w:hAnsi="Times New Roman" w:cs="Times New Roman"/>
        </w:rPr>
        <w:t>ed</w:t>
      </w:r>
      <w:r w:rsidR="00355154">
        <w:rPr>
          <w:rFonts w:ascii="Times New Roman" w:hAnsi="Times New Roman" w:cs="Times New Roman"/>
        </w:rPr>
        <w:t xml:space="preserve"> regions </w:t>
      </w:r>
      <w:r w:rsidR="00573493">
        <w:rPr>
          <w:rFonts w:ascii="Times New Roman" w:hAnsi="Times New Roman" w:cs="Times New Roman"/>
        </w:rPr>
        <w:t>will</w:t>
      </w:r>
      <w:r w:rsidR="00276161">
        <w:rPr>
          <w:rFonts w:ascii="Times New Roman" w:hAnsi="Times New Roman" w:cs="Times New Roman"/>
        </w:rPr>
        <w:t xml:space="preserve"> pro</w:t>
      </w:r>
      <w:r w:rsidR="00A91A6A">
        <w:rPr>
          <w:rFonts w:ascii="Times New Roman" w:hAnsi="Times New Roman" w:cs="Times New Roman"/>
        </w:rPr>
        <w:t>mote the reliab</w:t>
      </w:r>
      <w:r w:rsidR="00733976">
        <w:rPr>
          <w:rFonts w:ascii="Times New Roman" w:hAnsi="Times New Roman" w:cs="Times New Roman"/>
        </w:rPr>
        <w:t>ility</w:t>
      </w:r>
      <w:r w:rsidR="00A91A6A">
        <w:rPr>
          <w:rFonts w:ascii="Times New Roman" w:hAnsi="Times New Roman" w:cs="Times New Roman"/>
        </w:rPr>
        <w:t xml:space="preserve"> of</w:t>
      </w:r>
      <w:r w:rsidR="00CC2CF7">
        <w:rPr>
          <w:rFonts w:ascii="Times New Roman" w:hAnsi="Times New Roman" w:cs="Times New Roman"/>
        </w:rPr>
        <w:t xml:space="preserve"> </w:t>
      </w:r>
      <w:r w:rsidR="00732BA0">
        <w:rPr>
          <w:rFonts w:ascii="Times New Roman" w:hAnsi="Times New Roman" w:cs="Times New Roman"/>
        </w:rPr>
        <w:t xml:space="preserve">the </w:t>
      </w:r>
      <w:r w:rsidR="00CC2CF7">
        <w:rPr>
          <w:rFonts w:ascii="Times New Roman" w:hAnsi="Times New Roman" w:cs="Times New Roman"/>
        </w:rPr>
        <w:t>following comparative</w:t>
      </w:r>
      <w:r w:rsidR="00FD22BB">
        <w:rPr>
          <w:rFonts w:ascii="Times New Roman" w:hAnsi="Times New Roman" w:cs="Times New Roman"/>
        </w:rPr>
        <w:t xml:space="preserve"> and evolutionary</w:t>
      </w:r>
      <w:r w:rsidR="00CC2CF7">
        <w:rPr>
          <w:rFonts w:ascii="Times New Roman" w:hAnsi="Times New Roman" w:cs="Times New Roman"/>
        </w:rPr>
        <w:t xml:space="preserve"> analyses</w:t>
      </w:r>
      <w:r w:rsidR="004F094D">
        <w:rPr>
          <w:rFonts w:ascii="Times New Roman" w:hAnsi="Times New Roman" w:cs="Times New Roman"/>
        </w:rPr>
        <w:fldChar w:fldCharType="begin">
          <w:fldData xml:space="preserve">PEVuZE5vdGU+PENpdGU+PEF1dGhvcj5OYXRzaWRpczwvQXV0aG9yPjxZZWFyPjIwMjE8L1llYXI+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OYXRzaWRpczwvQXV0aG9yPjxZZWFyPjIwMjE8L1llYXI+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4F094D">
        <w:rPr>
          <w:rFonts w:ascii="Times New Roman" w:hAnsi="Times New Roman" w:cs="Times New Roman"/>
        </w:rPr>
      </w:r>
      <w:r w:rsidR="004F094D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Capella-Gutierrez, et al., 2009;Natsidis, et al., 2021)</w:t>
      </w:r>
      <w:r w:rsidR="004F094D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0A7EEB" w:rsidRPr="00D17E62">
        <w:rPr>
          <w:rFonts w:ascii="Times New Roman" w:hAnsi="Times New Roman" w:cs="Times New Roman"/>
        </w:rPr>
        <w:t xml:space="preserve">To exclude the fake </w:t>
      </w:r>
      <w:r w:rsidR="007D1E60">
        <w:rPr>
          <w:rFonts w:ascii="Times New Roman" w:hAnsi="Times New Roman" w:cs="Times New Roman"/>
        </w:rPr>
        <w:t xml:space="preserve">orthologous </w:t>
      </w:r>
      <w:r w:rsidR="007812C3">
        <w:rPr>
          <w:rFonts w:ascii="Times New Roman" w:hAnsi="Times New Roman" w:cs="Times New Roman"/>
        </w:rPr>
        <w:t>sequences in the one-</w:t>
      </w:r>
      <w:r w:rsidR="007D1E60">
        <w:rPr>
          <w:rFonts w:ascii="Times New Roman" w:hAnsi="Times New Roman" w:cs="Times New Roman"/>
        </w:rPr>
        <w:t>to-one orthologous genes</w:t>
      </w:r>
      <w:r w:rsidR="000A7EEB" w:rsidRPr="00D17E62">
        <w:rPr>
          <w:rFonts w:ascii="Times New Roman" w:hAnsi="Times New Roman" w:cs="Times New Roman"/>
        </w:rPr>
        <w:t xml:space="preserve">, we </w:t>
      </w:r>
      <w:r w:rsidR="00241626">
        <w:rPr>
          <w:rFonts w:ascii="Times New Roman" w:hAnsi="Times New Roman" w:cs="Times New Roman"/>
        </w:rPr>
        <w:t xml:space="preserve">first </w:t>
      </w:r>
      <w:r w:rsidR="000A7EEB" w:rsidRPr="00D17E62">
        <w:rPr>
          <w:rFonts w:ascii="Times New Roman" w:hAnsi="Times New Roman" w:cs="Times New Roman"/>
        </w:rPr>
        <w:t xml:space="preserve">downloaded the </w:t>
      </w:r>
      <w:r w:rsidR="00A855E3" w:rsidRPr="00D17E62">
        <w:rPr>
          <w:rFonts w:ascii="Times New Roman" w:hAnsi="Times New Roman" w:cs="Times New Roman"/>
        </w:rPr>
        <w:t>human and mouse</w:t>
      </w:r>
      <w:r w:rsidR="00E23AD4">
        <w:rPr>
          <w:rFonts w:ascii="Times New Roman" w:hAnsi="Times New Roman" w:cs="Times New Roman"/>
        </w:rPr>
        <w:t xml:space="preserve"> protein references</w:t>
      </w:r>
      <w:r w:rsidR="000A7EEB" w:rsidRPr="00D17E62">
        <w:rPr>
          <w:rFonts w:ascii="Times New Roman" w:hAnsi="Times New Roman" w:cs="Times New Roman"/>
        </w:rPr>
        <w:t xml:space="preserve"> from the UCSC database. Then, we searched</w:t>
      </w:r>
      <w:r w:rsidR="001A6914">
        <w:rPr>
          <w:rFonts w:ascii="Times New Roman" w:hAnsi="Times New Roman" w:cs="Times New Roman"/>
        </w:rPr>
        <w:t xml:space="preserve"> </w:t>
      </w:r>
      <w:r w:rsidR="003E1E8D">
        <w:rPr>
          <w:rFonts w:ascii="Times New Roman" w:hAnsi="Times New Roman" w:cs="Times New Roman"/>
        </w:rPr>
        <w:t>each</w:t>
      </w:r>
      <w:r w:rsidR="001A6914">
        <w:rPr>
          <w:rFonts w:ascii="Times New Roman" w:hAnsi="Times New Roman" w:cs="Times New Roman"/>
        </w:rPr>
        <w:t xml:space="preserve"> </w:t>
      </w:r>
      <w:r w:rsidR="003E1E8D">
        <w:rPr>
          <w:rFonts w:ascii="Times New Roman" w:hAnsi="Times New Roman" w:cs="Times New Roman"/>
        </w:rPr>
        <w:t xml:space="preserve">protein </w:t>
      </w:r>
      <w:r w:rsidR="001A6914">
        <w:rPr>
          <w:rFonts w:ascii="Times New Roman" w:hAnsi="Times New Roman" w:cs="Times New Roman"/>
        </w:rPr>
        <w:t>sequence in</w:t>
      </w:r>
      <w:r w:rsidR="00CF6BA2">
        <w:rPr>
          <w:rFonts w:ascii="Times New Roman" w:hAnsi="Times New Roman" w:cs="Times New Roman"/>
        </w:rPr>
        <w:t xml:space="preserve"> each</w:t>
      </w:r>
      <w:r w:rsidR="001A6914">
        <w:rPr>
          <w:rFonts w:ascii="Times New Roman" w:hAnsi="Times New Roman" w:cs="Times New Roman"/>
        </w:rPr>
        <w:t xml:space="preserve"> one-to-one orthologous </w:t>
      </w:r>
      <w:r w:rsidR="003E1E8D">
        <w:rPr>
          <w:rFonts w:ascii="Times New Roman" w:hAnsi="Times New Roman" w:cs="Times New Roman"/>
        </w:rPr>
        <w:t>gen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B559EF">
        <w:rPr>
          <w:rFonts w:ascii="Times New Roman" w:hAnsi="Times New Roman" w:cs="Times New Roman"/>
        </w:rPr>
        <w:t xml:space="preserve">to </w:t>
      </w:r>
      <w:r w:rsidR="000A7EEB" w:rsidRPr="00D17E62">
        <w:rPr>
          <w:rFonts w:ascii="Times New Roman" w:hAnsi="Times New Roman" w:cs="Times New Roman"/>
        </w:rPr>
        <w:t>the</w:t>
      </w:r>
      <w:r w:rsidR="00A855E3">
        <w:rPr>
          <w:rFonts w:ascii="Times New Roman" w:hAnsi="Times New Roman" w:cs="Times New Roman"/>
        </w:rPr>
        <w:t xml:space="preserve"> </w:t>
      </w:r>
      <w:r w:rsidR="000A7EEB" w:rsidRPr="00D17E62">
        <w:rPr>
          <w:rFonts w:ascii="Times New Roman" w:hAnsi="Times New Roman" w:cs="Times New Roman"/>
        </w:rPr>
        <w:t>human and mouse</w:t>
      </w:r>
      <w:r w:rsidR="000315B5">
        <w:rPr>
          <w:rFonts w:ascii="Times New Roman" w:hAnsi="Times New Roman" w:cs="Times New Roman"/>
        </w:rPr>
        <w:t xml:space="preserve"> protein</w:t>
      </w:r>
      <w:r w:rsidR="00CF4E0D">
        <w:rPr>
          <w:rFonts w:ascii="Times New Roman" w:hAnsi="Times New Roman" w:cs="Times New Roman"/>
        </w:rPr>
        <w:t xml:space="preserve"> references</w:t>
      </w:r>
      <w:r w:rsidR="000A7EEB" w:rsidRPr="00D17E62">
        <w:rPr>
          <w:rFonts w:ascii="Times New Roman" w:hAnsi="Times New Roman" w:cs="Times New Roman"/>
        </w:rPr>
        <w:t xml:space="preserve"> using</w:t>
      </w:r>
      <w:r w:rsidR="00FB4D69">
        <w:rPr>
          <w:rFonts w:ascii="Times New Roman" w:hAnsi="Times New Roman" w:cs="Times New Roman"/>
        </w:rPr>
        <w:t xml:space="preserve"> th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0A7EEB" w:rsidRPr="000F3629">
        <w:rPr>
          <w:rFonts w:ascii="Times New Roman" w:hAnsi="Times New Roman" w:cs="Times New Roman"/>
          <w:i/>
          <w:iCs/>
        </w:rPr>
        <w:t>blast</w:t>
      </w:r>
      <w:r w:rsidR="00B559EF" w:rsidRPr="000F3629">
        <w:rPr>
          <w:rFonts w:ascii="Times New Roman" w:hAnsi="Times New Roman" w:cs="Times New Roman"/>
          <w:i/>
          <w:iCs/>
        </w:rPr>
        <w:t>p</w:t>
      </w:r>
      <w:r w:rsidR="00CF4E0D">
        <w:rPr>
          <w:rFonts w:ascii="Times New Roman" w:hAnsi="Times New Roman" w:cs="Times New Roman"/>
        </w:rPr>
        <w:t xml:space="preserve"> method</w:t>
      </w:r>
      <w:r w:rsidR="000A7EEB" w:rsidRPr="00D17E62">
        <w:rPr>
          <w:rFonts w:ascii="Times New Roman" w:hAnsi="Times New Roman" w:cs="Times New Roman"/>
        </w:rPr>
        <w:t xml:space="preserve">, respectively. If the best hit </w:t>
      </w:r>
      <w:r w:rsidR="009A6742">
        <w:rPr>
          <w:rFonts w:ascii="Times New Roman" w:hAnsi="Times New Roman" w:cs="Times New Roman"/>
        </w:rPr>
        <w:t xml:space="preserve">of </w:t>
      </w:r>
      <w:r w:rsidR="004F7F18">
        <w:rPr>
          <w:rFonts w:ascii="Times New Roman" w:hAnsi="Times New Roman" w:cs="Times New Roman"/>
        </w:rPr>
        <w:t>a</w:t>
      </w:r>
      <w:r w:rsidR="000315B5">
        <w:rPr>
          <w:rFonts w:ascii="Times New Roman" w:hAnsi="Times New Roman" w:cs="Times New Roman"/>
        </w:rPr>
        <w:t xml:space="preserve"> </w:t>
      </w:r>
      <w:r w:rsidR="000A7EEB" w:rsidRPr="00D17E62">
        <w:rPr>
          <w:rFonts w:ascii="Times New Roman" w:hAnsi="Times New Roman" w:cs="Times New Roman"/>
        </w:rPr>
        <w:lastRenderedPageBreak/>
        <w:t>sequence</w:t>
      </w:r>
      <w:r w:rsidR="00364A19">
        <w:rPr>
          <w:rFonts w:ascii="Times New Roman" w:hAnsi="Times New Roman" w:cs="Times New Roman"/>
        </w:rPr>
        <w:t xml:space="preserve"> is differ</w:t>
      </w:r>
      <w:r w:rsidR="00CA7E26">
        <w:rPr>
          <w:rFonts w:ascii="Times New Roman" w:hAnsi="Times New Roman" w:cs="Times New Roman"/>
        </w:rPr>
        <w:t>ent</w:t>
      </w:r>
      <w:r w:rsidR="00516B79">
        <w:rPr>
          <w:rFonts w:ascii="Times New Roman" w:hAnsi="Times New Roman" w:cs="Times New Roman"/>
        </w:rPr>
        <w:t xml:space="preserve"> </w:t>
      </w:r>
      <w:r w:rsidR="000F3629">
        <w:rPr>
          <w:rFonts w:ascii="Times New Roman" w:hAnsi="Times New Roman" w:cs="Times New Roman"/>
        </w:rPr>
        <w:t>from</w:t>
      </w:r>
      <w:r w:rsidR="00516B79">
        <w:rPr>
          <w:rFonts w:ascii="Times New Roman" w:hAnsi="Times New Roman" w:cs="Times New Roman"/>
        </w:rPr>
        <w:t xml:space="preserve"> </w:t>
      </w:r>
      <w:r w:rsidR="00046B6D">
        <w:rPr>
          <w:rFonts w:ascii="Times New Roman" w:hAnsi="Times New Roman" w:cs="Times New Roman"/>
        </w:rPr>
        <w:t xml:space="preserve">that of </w:t>
      </w:r>
      <w:r w:rsidR="000F3629">
        <w:rPr>
          <w:rFonts w:ascii="Times New Roman" w:hAnsi="Times New Roman" w:cs="Times New Roman"/>
        </w:rPr>
        <w:t>t</w:t>
      </w:r>
      <w:r w:rsidR="00A128A1">
        <w:rPr>
          <w:rFonts w:ascii="Times New Roman" w:hAnsi="Times New Roman" w:cs="Times New Roman"/>
        </w:rPr>
        <w:t xml:space="preserve">he </w:t>
      </w:r>
      <w:r w:rsidR="00516B79">
        <w:rPr>
          <w:rFonts w:ascii="Times New Roman" w:hAnsi="Times New Roman" w:cs="Times New Roman"/>
        </w:rPr>
        <w:t>human</w:t>
      </w:r>
      <w:r w:rsidR="00093637">
        <w:rPr>
          <w:rFonts w:ascii="Times New Roman" w:hAnsi="Times New Roman" w:cs="Times New Roman"/>
        </w:rPr>
        <w:t xml:space="preserve"> </w:t>
      </w:r>
      <w:r w:rsidR="00A128A1">
        <w:rPr>
          <w:rFonts w:ascii="Times New Roman" w:hAnsi="Times New Roman" w:cs="Times New Roman"/>
        </w:rPr>
        <w:t xml:space="preserve">sequence </w:t>
      </w:r>
      <w:r w:rsidR="00E44A57">
        <w:rPr>
          <w:rFonts w:ascii="Times New Roman" w:hAnsi="Times New Roman" w:cs="Times New Roman"/>
        </w:rPr>
        <w:t>in</w:t>
      </w:r>
      <w:r w:rsidR="000315B5">
        <w:rPr>
          <w:rFonts w:ascii="Times New Roman" w:hAnsi="Times New Roman" w:cs="Times New Roman"/>
        </w:rPr>
        <w:t xml:space="preserve"> the </w:t>
      </w:r>
      <w:r w:rsidR="00B97D04">
        <w:rPr>
          <w:rFonts w:ascii="Times New Roman" w:hAnsi="Times New Roman" w:cs="Times New Roman"/>
        </w:rPr>
        <w:t xml:space="preserve">same </w:t>
      </w:r>
      <w:r w:rsidR="000315B5">
        <w:rPr>
          <w:rFonts w:ascii="Times New Roman" w:hAnsi="Times New Roman" w:cs="Times New Roman"/>
        </w:rPr>
        <w:t xml:space="preserve">one-to-one orthologous gene </w:t>
      </w:r>
      <w:r w:rsidR="00AE6248">
        <w:rPr>
          <w:rFonts w:ascii="Times New Roman" w:hAnsi="Times New Roman" w:cs="Times New Roman"/>
        </w:rPr>
        <w:t xml:space="preserve">when searched </w:t>
      </w:r>
      <w:r w:rsidR="00CF4E0D">
        <w:rPr>
          <w:rFonts w:ascii="Times New Roman" w:hAnsi="Times New Roman" w:cs="Times New Roman"/>
        </w:rPr>
        <w:t>for</w:t>
      </w:r>
      <w:r w:rsidR="00516B79">
        <w:rPr>
          <w:rFonts w:ascii="Times New Roman" w:hAnsi="Times New Roman" w:cs="Times New Roman"/>
        </w:rPr>
        <w:t xml:space="preserve"> the human protein</w:t>
      </w:r>
      <w:r w:rsidR="000A7EEB" w:rsidRPr="00D17E62">
        <w:rPr>
          <w:rFonts w:ascii="Times New Roman" w:hAnsi="Times New Roman" w:cs="Times New Roman"/>
        </w:rPr>
        <w:t xml:space="preserve"> reference</w:t>
      </w:r>
      <w:r w:rsidR="00516B79">
        <w:rPr>
          <w:rFonts w:ascii="Times New Roman" w:hAnsi="Times New Roman" w:cs="Times New Roman"/>
        </w:rPr>
        <w:t xml:space="preserve"> or</w:t>
      </w:r>
      <w:r w:rsidR="00AE6248">
        <w:rPr>
          <w:rFonts w:ascii="Times New Roman" w:hAnsi="Times New Roman" w:cs="Times New Roman"/>
        </w:rPr>
        <w:t xml:space="preserve"> is differ</w:t>
      </w:r>
      <w:r w:rsidR="00CA7E26">
        <w:rPr>
          <w:rFonts w:ascii="Times New Roman" w:hAnsi="Times New Roman" w:cs="Times New Roman"/>
        </w:rPr>
        <w:t>ent</w:t>
      </w:r>
      <w:r w:rsidR="00AE6248">
        <w:rPr>
          <w:rFonts w:ascii="Times New Roman" w:hAnsi="Times New Roman" w:cs="Times New Roman"/>
        </w:rPr>
        <w:t xml:space="preserve"> </w:t>
      </w:r>
      <w:r w:rsidR="00A128A1">
        <w:rPr>
          <w:rFonts w:ascii="Times New Roman" w:hAnsi="Times New Roman" w:cs="Times New Roman"/>
        </w:rPr>
        <w:t>from</w:t>
      </w:r>
      <w:r w:rsidR="00AE6248">
        <w:rPr>
          <w:rFonts w:ascii="Times New Roman" w:hAnsi="Times New Roman" w:cs="Times New Roman"/>
        </w:rPr>
        <w:t xml:space="preserve"> </w:t>
      </w:r>
      <w:r w:rsidR="0077149E">
        <w:rPr>
          <w:rFonts w:ascii="Times New Roman" w:hAnsi="Times New Roman" w:cs="Times New Roman"/>
        </w:rPr>
        <w:t xml:space="preserve">that of </w:t>
      </w:r>
      <w:r w:rsidR="00A128A1">
        <w:rPr>
          <w:rFonts w:ascii="Times New Roman" w:hAnsi="Times New Roman" w:cs="Times New Roman"/>
        </w:rPr>
        <w:t xml:space="preserve">the </w:t>
      </w:r>
      <w:r w:rsidR="00722C8B">
        <w:rPr>
          <w:rFonts w:ascii="Times New Roman" w:hAnsi="Times New Roman" w:cs="Times New Roman"/>
        </w:rPr>
        <w:t>mouse</w:t>
      </w:r>
      <w:r w:rsidR="00AE6248">
        <w:rPr>
          <w:rFonts w:ascii="Times New Roman" w:hAnsi="Times New Roman" w:cs="Times New Roman"/>
        </w:rPr>
        <w:t xml:space="preserve"> </w:t>
      </w:r>
      <w:r w:rsidR="00A128A1">
        <w:rPr>
          <w:rFonts w:ascii="Times New Roman" w:hAnsi="Times New Roman" w:cs="Times New Roman"/>
        </w:rPr>
        <w:t>sequence</w:t>
      </w:r>
      <w:r w:rsidR="00AE6248">
        <w:rPr>
          <w:rFonts w:ascii="Times New Roman" w:hAnsi="Times New Roman" w:cs="Times New Roman"/>
        </w:rPr>
        <w:t xml:space="preserve"> when searched </w:t>
      </w:r>
      <w:r w:rsidR="00CF4E0D">
        <w:rPr>
          <w:rFonts w:ascii="Times New Roman" w:hAnsi="Times New Roman" w:cs="Times New Roman"/>
        </w:rPr>
        <w:t>for</w:t>
      </w:r>
      <w:r w:rsidR="00AE6248">
        <w:rPr>
          <w:rFonts w:ascii="Times New Roman" w:hAnsi="Times New Roman" w:cs="Times New Roman"/>
        </w:rPr>
        <w:t xml:space="preserve"> the </w:t>
      </w:r>
      <w:r w:rsidR="00722C8B">
        <w:rPr>
          <w:rFonts w:ascii="Times New Roman" w:hAnsi="Times New Roman" w:cs="Times New Roman"/>
        </w:rPr>
        <w:t>mouse</w:t>
      </w:r>
      <w:r w:rsidR="00AE6248">
        <w:rPr>
          <w:rFonts w:ascii="Times New Roman" w:hAnsi="Times New Roman" w:cs="Times New Roman"/>
        </w:rPr>
        <w:t xml:space="preserve"> protein</w:t>
      </w:r>
      <w:r w:rsidR="00AE6248" w:rsidRPr="00D17E62">
        <w:rPr>
          <w:rFonts w:ascii="Times New Roman" w:hAnsi="Times New Roman" w:cs="Times New Roman"/>
        </w:rPr>
        <w:t xml:space="preserve"> reference</w:t>
      </w:r>
      <w:r w:rsidR="000A7EEB" w:rsidRPr="00D17E62">
        <w:rPr>
          <w:rFonts w:ascii="Times New Roman" w:hAnsi="Times New Roman" w:cs="Times New Roman"/>
        </w:rPr>
        <w:t>, we remove</w:t>
      </w:r>
      <w:r w:rsidR="00552B6E">
        <w:rPr>
          <w:rFonts w:ascii="Times New Roman" w:hAnsi="Times New Roman" w:cs="Times New Roman"/>
        </w:rPr>
        <w:t>d</w:t>
      </w:r>
      <w:r w:rsidR="000A7EEB" w:rsidRPr="00D17E62">
        <w:rPr>
          <w:rFonts w:ascii="Times New Roman" w:hAnsi="Times New Roman" w:cs="Times New Roman"/>
        </w:rPr>
        <w:t xml:space="preserve"> th</w:t>
      </w:r>
      <w:r w:rsidR="00EC0225">
        <w:rPr>
          <w:rFonts w:ascii="Times New Roman" w:hAnsi="Times New Roman" w:cs="Times New Roman"/>
        </w:rPr>
        <w:t xml:space="preserve">e sequence </w:t>
      </w:r>
      <w:r w:rsidR="000A7EEB" w:rsidRPr="00D17E62">
        <w:rPr>
          <w:rFonts w:ascii="Times New Roman" w:hAnsi="Times New Roman" w:cs="Times New Roman"/>
        </w:rPr>
        <w:t xml:space="preserve">from the </w:t>
      </w:r>
      <w:r w:rsidR="00EC0225">
        <w:rPr>
          <w:rFonts w:ascii="Times New Roman" w:hAnsi="Times New Roman" w:cs="Times New Roman"/>
        </w:rPr>
        <w:t>one-to-one orthologous genes</w:t>
      </w:r>
      <w:r w:rsidR="00D906E9">
        <w:rPr>
          <w:rFonts w:ascii="Times New Roman" w:hAnsi="Times New Roman" w:cs="Times New Roman"/>
        </w:rPr>
        <w:t xml:space="preserve"> (</w:t>
      </w:r>
      <w:r w:rsidR="00D906E9" w:rsidRPr="00862799">
        <w:rPr>
          <w:rFonts w:ascii="Times New Roman" w:hAnsi="Times New Roman" w:cs="Times New Roman"/>
          <w:b/>
          <w:bCs/>
        </w:rPr>
        <w:t>Supplementary Table 2</w:t>
      </w:r>
      <w:r w:rsidR="00D906E9">
        <w:rPr>
          <w:rFonts w:ascii="Times New Roman" w:hAnsi="Times New Roman" w:cs="Times New Roman"/>
        </w:rPr>
        <w:t>)</w:t>
      </w:r>
      <w:r w:rsidR="000A7EEB" w:rsidRPr="00D17E62">
        <w:rPr>
          <w:rFonts w:ascii="Times New Roman" w:hAnsi="Times New Roman" w:cs="Times New Roman"/>
        </w:rPr>
        <w:t>.</w:t>
      </w:r>
    </w:p>
    <w:p w14:paraId="20A98AAC" w14:textId="77777777" w:rsidR="000A7EEB" w:rsidRPr="00D17E62" w:rsidRDefault="000A7EEB" w:rsidP="00BA5AE1">
      <w:pPr>
        <w:spacing w:line="480" w:lineRule="auto"/>
        <w:rPr>
          <w:rFonts w:ascii="Times New Roman" w:hAnsi="Times New Roman" w:cs="Times New Roman"/>
        </w:rPr>
      </w:pPr>
    </w:p>
    <w:p w14:paraId="2339B48A" w14:textId="22432B83" w:rsidR="000A7EEB" w:rsidRPr="00D17E62" w:rsidRDefault="000A0323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ext, t</w:t>
      </w:r>
      <w:r w:rsidR="000A7EEB" w:rsidRPr="00D17E62">
        <w:rPr>
          <w:rFonts w:ascii="Times New Roman" w:hAnsi="Times New Roman" w:cs="Times New Roman"/>
        </w:rPr>
        <w:t xml:space="preserve">o </w:t>
      </w:r>
      <w:r w:rsidR="00911191">
        <w:rPr>
          <w:rFonts w:ascii="Times New Roman" w:hAnsi="Times New Roman" w:cs="Times New Roman"/>
        </w:rPr>
        <w:t>remove</w:t>
      </w:r>
      <w:r w:rsidR="000A7EEB" w:rsidRPr="00D17E62">
        <w:rPr>
          <w:rFonts w:ascii="Times New Roman" w:hAnsi="Times New Roman" w:cs="Times New Roman"/>
        </w:rPr>
        <w:t xml:space="preserve"> the poor</w:t>
      </w:r>
      <w:r w:rsidR="00921DEE">
        <w:rPr>
          <w:rFonts w:ascii="Times New Roman" w:hAnsi="Times New Roman" w:cs="Times New Roman"/>
        </w:rPr>
        <w:t>ly</w:t>
      </w:r>
      <w:r w:rsidR="000A7EEB" w:rsidRPr="00D17E62">
        <w:rPr>
          <w:rFonts w:ascii="Times New Roman" w:hAnsi="Times New Roman" w:cs="Times New Roman"/>
        </w:rPr>
        <w:t xml:space="preserve"> align</w:t>
      </w:r>
      <w:r w:rsidR="00EB28D8">
        <w:rPr>
          <w:rFonts w:ascii="Times New Roman" w:hAnsi="Times New Roman" w:cs="Times New Roman"/>
        </w:rPr>
        <w:t>ed</w:t>
      </w:r>
      <w:r w:rsidR="000A7EEB" w:rsidRPr="00D17E62">
        <w:rPr>
          <w:rFonts w:ascii="Times New Roman" w:hAnsi="Times New Roman" w:cs="Times New Roman"/>
        </w:rPr>
        <w:t xml:space="preserve"> regions</w:t>
      </w:r>
      <w:r w:rsidR="004866F2">
        <w:rPr>
          <w:rFonts w:ascii="Times New Roman" w:hAnsi="Times New Roman" w:cs="Times New Roman"/>
        </w:rPr>
        <w:t xml:space="preserve"> in one-to-one orthologous genes</w:t>
      </w:r>
      <w:r w:rsidR="000A7EEB" w:rsidRPr="00D17E62">
        <w:rPr>
          <w:rFonts w:ascii="Times New Roman" w:hAnsi="Times New Roman" w:cs="Times New Roman"/>
        </w:rPr>
        <w:t>,</w:t>
      </w:r>
      <w:r w:rsidR="00175B5A">
        <w:rPr>
          <w:rFonts w:ascii="Times New Roman" w:hAnsi="Times New Roman" w:cs="Times New Roman"/>
        </w:rPr>
        <w:t xml:space="preserve"> we used</w:t>
      </w:r>
      <w:r w:rsidR="000A7EEB" w:rsidRPr="00D17E62">
        <w:rPr>
          <w:rFonts w:ascii="Times New Roman" w:hAnsi="Times New Roman" w:cs="Times New Roman"/>
        </w:rPr>
        <w:t xml:space="preserve"> </w:t>
      </w:r>
      <w:r w:rsidR="000A7EEB" w:rsidRPr="00437BA2">
        <w:rPr>
          <w:rFonts w:ascii="Times New Roman" w:hAnsi="Times New Roman" w:cs="Times New Roman"/>
          <w:i/>
          <w:iCs/>
        </w:rPr>
        <w:t>trimAL</w:t>
      </w:r>
      <w:r w:rsidR="005C3BE7" w:rsidRPr="00D17E62">
        <w:rPr>
          <w:rFonts w:ascii="Times New Roman" w:hAnsi="Times New Roman" w:cs="Times New Roman"/>
        </w:rPr>
        <w:fldChar w:fldCharType="begin"/>
      </w:r>
      <w:r w:rsidR="00B9628E">
        <w:rPr>
          <w:rFonts w:ascii="Times New Roman" w:hAnsi="Times New Roman" w:cs="Times New Roman"/>
        </w:rPr>
        <w:instrText xml:space="preserve"> ADDIN EN.CITE &lt;EndNote&gt;&lt;Cite&gt;&lt;Author&gt;Capella-Gutierrez&lt;/Author&gt;&lt;Year&gt;2009&lt;/Year&gt;&lt;RecNum&gt;57&lt;/RecNum&gt;&lt;DisplayText&gt;(Capella-Gutierrez, et al., 2009)&lt;/DisplayText&gt;&lt;record&gt;&lt;rec-number&gt;57&lt;/rec-number&gt;&lt;foreign-keys&gt;&lt;key app="EN" db-id="tv9vrfdemz0pstew0aex95v6axa2v9ftwfvr" timestamp="1335729049" guid="0e116ba5-c701-4ca7-857c-74de01648e23"&gt;57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abbr-1&gt;Bioinformatics&lt;/abbr-1&gt;&lt;abbr-2&gt;Bioinformatics&lt;/abbr-2&gt;&lt;/periodical&gt;&lt;pages&gt;1972-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2712344&lt;/custom2&gt;&lt;electronic-resource-num&gt;btp348 [pii]&amp;#xD;10.1093/bioinformatics/btp348&lt;/electronic-resource-num&gt;&lt;language&gt;eng&lt;/language&gt;&lt;/record&gt;&lt;/Cite&gt;&lt;/EndNote&gt;</w:instrText>
      </w:r>
      <w:r w:rsidR="005C3BE7" w:rsidRPr="00D17E62">
        <w:rPr>
          <w:rFonts w:ascii="Times New Roman" w:hAnsi="Times New Roman" w:cs="Times New Roman"/>
        </w:rPr>
        <w:fldChar w:fldCharType="separate"/>
      </w:r>
      <w:r w:rsidR="00B9628E">
        <w:rPr>
          <w:rFonts w:ascii="Times New Roman" w:hAnsi="Times New Roman" w:cs="Times New Roman"/>
          <w:noProof/>
        </w:rPr>
        <w:t>(Capella-Gutierrez, et al., 2009)</w:t>
      </w:r>
      <w:r w:rsidR="005C3BE7" w:rsidRPr="00D17E62">
        <w:rPr>
          <w:rFonts w:ascii="Times New Roman" w:hAnsi="Times New Roman" w:cs="Times New Roman"/>
        </w:rPr>
        <w:fldChar w:fldCharType="end"/>
      </w:r>
      <w:r w:rsidR="000A7EEB" w:rsidRPr="00D17E62">
        <w:rPr>
          <w:rFonts w:ascii="Times New Roman" w:hAnsi="Times New Roman" w:cs="Times New Roman"/>
        </w:rPr>
        <w:t xml:space="preserve"> to filter the original alignments with parameter “-resoverlap 0.70 -seqoverlap 50-automated1 -colnumbering”. Finally, only orthologous</w:t>
      </w:r>
      <w:r w:rsidR="00215BFC">
        <w:rPr>
          <w:rFonts w:ascii="Times New Roman" w:hAnsi="Times New Roman" w:cs="Times New Roman"/>
        </w:rPr>
        <w:t xml:space="preserve"> </w:t>
      </w:r>
      <w:r w:rsidR="00911191">
        <w:rPr>
          <w:rFonts w:ascii="Times New Roman" w:hAnsi="Times New Roman" w:cs="Times New Roman"/>
        </w:rPr>
        <w:t>alignment</w:t>
      </w:r>
      <w:r w:rsidR="002252DA">
        <w:rPr>
          <w:rFonts w:ascii="Times New Roman" w:hAnsi="Times New Roman" w:cs="Times New Roman"/>
        </w:rPr>
        <w:t>s</w:t>
      </w:r>
      <w:r w:rsidR="000A7EEB" w:rsidRPr="00D17E62">
        <w:rPr>
          <w:rFonts w:ascii="Times New Roman" w:hAnsi="Times New Roman" w:cs="Times New Roman"/>
        </w:rPr>
        <w:t xml:space="preserve"> with </w:t>
      </w:r>
      <w:r w:rsidR="00911191" w:rsidRPr="00911191">
        <w:rPr>
          <w:rFonts w:ascii="Times New Roman" w:hAnsi="Times New Roman" w:cs="Times New Roman" w:hint="eastAsia"/>
        </w:rPr>
        <w:t>≥</w:t>
      </w:r>
      <w:r w:rsidR="000A7EEB" w:rsidRPr="00D17E62">
        <w:rPr>
          <w:rFonts w:ascii="Times New Roman" w:hAnsi="Times New Roman" w:cs="Times New Roman"/>
        </w:rPr>
        <w:t xml:space="preserve"> 50 species and with</w:t>
      </w:r>
      <w:r w:rsidR="00911191">
        <w:rPr>
          <w:rFonts w:ascii="Times New Roman" w:hAnsi="Times New Roman" w:cs="Times New Roman"/>
        </w:rPr>
        <w:t xml:space="preserve"> length </w:t>
      </w:r>
      <w:r w:rsidR="00911191" w:rsidRPr="00911191">
        <w:rPr>
          <w:rFonts w:ascii="Times New Roman" w:hAnsi="Times New Roman" w:cs="Times New Roman" w:hint="eastAsia"/>
        </w:rPr>
        <w:t>≥</w:t>
      </w:r>
      <w:r w:rsidR="000A7EEB" w:rsidRPr="00D17E62">
        <w:rPr>
          <w:rFonts w:ascii="Times New Roman" w:hAnsi="Times New Roman" w:cs="Times New Roman"/>
        </w:rPr>
        <w:t xml:space="preserve"> 50 amino acids w</w:t>
      </w:r>
      <w:r w:rsidR="00730332">
        <w:rPr>
          <w:rFonts w:ascii="Times New Roman" w:hAnsi="Times New Roman" w:cs="Times New Roman"/>
        </w:rPr>
        <w:t>ere</w:t>
      </w:r>
      <w:r w:rsidR="000A7EEB" w:rsidRPr="00D17E62">
        <w:rPr>
          <w:rFonts w:ascii="Times New Roman" w:hAnsi="Times New Roman" w:cs="Times New Roman"/>
        </w:rPr>
        <w:t xml:space="preserve"> re</w:t>
      </w:r>
      <w:r w:rsidR="00911191">
        <w:rPr>
          <w:rFonts w:ascii="Times New Roman" w:hAnsi="Times New Roman" w:cs="Times New Roman"/>
        </w:rPr>
        <w:t>taine</w:t>
      </w:r>
      <w:r w:rsidR="000A7EEB" w:rsidRPr="00D17E62">
        <w:rPr>
          <w:rFonts w:ascii="Times New Roman" w:hAnsi="Times New Roman" w:cs="Times New Roman"/>
        </w:rPr>
        <w:t>d.</w:t>
      </w:r>
      <w:r w:rsidR="00502C5B">
        <w:rPr>
          <w:rFonts w:ascii="Times New Roman" w:hAnsi="Times New Roman" w:cs="Times New Roman"/>
        </w:rPr>
        <w:t xml:space="preserve"> The </w:t>
      </w:r>
      <w:r w:rsidR="00CB377C">
        <w:rPr>
          <w:rFonts w:ascii="Times New Roman" w:hAnsi="Times New Roman" w:cs="Times New Roman"/>
        </w:rPr>
        <w:t xml:space="preserve">distribution of specie number and alignment length </w:t>
      </w:r>
      <w:r w:rsidR="00950160">
        <w:rPr>
          <w:rFonts w:ascii="Times New Roman" w:hAnsi="Times New Roman" w:cs="Times New Roman"/>
        </w:rPr>
        <w:t xml:space="preserve">in one-to-one orthologous before and after filtering can be seen in </w:t>
      </w:r>
      <w:r w:rsidR="00950160" w:rsidRPr="00950160">
        <w:rPr>
          <w:rFonts w:ascii="Times New Roman" w:hAnsi="Times New Roman" w:cs="Times New Roman"/>
          <w:b/>
          <w:bCs/>
        </w:rPr>
        <w:t>Supplementary Figure 1</w:t>
      </w:r>
      <w:r w:rsidR="00950160">
        <w:rPr>
          <w:rFonts w:ascii="Times New Roman" w:hAnsi="Times New Roman" w:cs="Times New Roman"/>
        </w:rPr>
        <w:t>.</w:t>
      </w:r>
      <w:r w:rsidR="004E118F">
        <w:rPr>
          <w:rFonts w:ascii="Times New Roman" w:hAnsi="Times New Roman" w:cs="Times New Roman"/>
        </w:rPr>
        <w:t xml:space="preserve"> </w:t>
      </w:r>
      <w:r w:rsidR="004E118F" w:rsidRPr="00D17E62">
        <w:rPr>
          <w:rFonts w:ascii="Times New Roman" w:hAnsi="Times New Roman" w:cs="Times New Roman"/>
        </w:rPr>
        <w:t xml:space="preserve">The distribution of the number of the species and the </w:t>
      </w:r>
      <w:r w:rsidR="004E118F">
        <w:rPr>
          <w:rFonts w:ascii="Times New Roman" w:hAnsi="Times New Roman" w:cs="Times New Roman"/>
        </w:rPr>
        <w:t xml:space="preserve">protein </w:t>
      </w:r>
      <w:r w:rsidR="004E118F" w:rsidRPr="00D17E62">
        <w:rPr>
          <w:rFonts w:ascii="Times New Roman" w:hAnsi="Times New Roman" w:cs="Times New Roman"/>
        </w:rPr>
        <w:t xml:space="preserve">alignment length of each orthologous before and after </w:t>
      </w:r>
      <w:r w:rsidR="00607CD1">
        <w:rPr>
          <w:rFonts w:ascii="Times New Roman" w:hAnsi="Times New Roman" w:cs="Times New Roman"/>
        </w:rPr>
        <w:t xml:space="preserve">the </w:t>
      </w:r>
      <w:r w:rsidR="004E118F" w:rsidRPr="00D17E62">
        <w:rPr>
          <w:rFonts w:ascii="Times New Roman" w:hAnsi="Times New Roman" w:cs="Times New Roman"/>
        </w:rPr>
        <w:t xml:space="preserve">filtering process were shown in </w:t>
      </w:r>
      <w:r w:rsidR="004E118F" w:rsidRPr="00E6610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 xml:space="preserve">Figure 2a and </w:t>
      </w:r>
      <w:r w:rsidR="004E118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>Figure 2b</w:t>
      </w:r>
      <w:r w:rsidR="004E118F" w:rsidRPr="00D17E62">
        <w:rPr>
          <w:rFonts w:ascii="Times New Roman" w:hAnsi="Times New Roman" w:cs="Times New Roman"/>
        </w:rPr>
        <w:t>.</w:t>
      </w:r>
    </w:p>
    <w:p w14:paraId="77CFD39E" w14:textId="77777777" w:rsidR="000A7EEB" w:rsidRPr="00D17E62" w:rsidRDefault="000A7EEB" w:rsidP="00BA5AE1">
      <w:pPr>
        <w:spacing w:line="480" w:lineRule="auto"/>
        <w:rPr>
          <w:rFonts w:ascii="Times New Roman" w:hAnsi="Times New Roman" w:cs="Times New Roman"/>
        </w:rPr>
      </w:pPr>
    </w:p>
    <w:p w14:paraId="7AF64B28" w14:textId="047B5E7B" w:rsidR="000A7EEB" w:rsidRPr="008A373B" w:rsidRDefault="000A7EEB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Identification of significant</w:t>
      </w:r>
      <w:r w:rsidR="002F6BE1" w:rsidRPr="008A373B">
        <w:rPr>
          <w:rFonts w:ascii="Times New Roman" w:hAnsi="Times New Roman" w:cs="Times New Roman"/>
          <w:b/>
          <w:bCs/>
        </w:rPr>
        <w:t>ly</w:t>
      </w:r>
      <w:r w:rsidRPr="008A373B">
        <w:rPr>
          <w:rFonts w:ascii="Times New Roman" w:hAnsi="Times New Roman" w:cs="Times New Roman"/>
          <w:b/>
          <w:bCs/>
        </w:rPr>
        <w:t xml:space="preserve"> correlat</w:t>
      </w:r>
      <w:r w:rsidR="00E510DD" w:rsidRPr="008A373B">
        <w:rPr>
          <w:rFonts w:ascii="Times New Roman" w:hAnsi="Times New Roman" w:cs="Times New Roman"/>
          <w:b/>
          <w:bCs/>
        </w:rPr>
        <w:t>ed</w:t>
      </w:r>
      <w:r w:rsidRPr="008A373B">
        <w:rPr>
          <w:rFonts w:ascii="Times New Roman" w:hAnsi="Times New Roman" w:cs="Times New Roman"/>
          <w:b/>
          <w:bCs/>
        </w:rPr>
        <w:t xml:space="preserve"> genes</w:t>
      </w:r>
    </w:p>
    <w:p w14:paraId="17F36D83" w14:textId="65AFB8BF" w:rsidR="000A7EEB" w:rsidRPr="000A29B1" w:rsidRDefault="000A7EEB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phylogenetic </w:t>
      </w:r>
      <w:r w:rsidR="00935C05">
        <w:rPr>
          <w:rFonts w:ascii="Times New Roman" w:hAnsi="Times New Roman" w:cs="Times New Roman"/>
        </w:rPr>
        <w:t>relationship</w:t>
      </w:r>
      <w:r w:rsidRPr="00D17E62">
        <w:rPr>
          <w:rFonts w:ascii="Times New Roman" w:hAnsi="Times New Roman" w:cs="Times New Roman"/>
        </w:rPr>
        <w:t xml:space="preserve"> of 74 species </w:t>
      </w:r>
      <w:r w:rsidR="002F6BE1">
        <w:rPr>
          <w:rFonts w:ascii="Times New Roman" w:hAnsi="Times New Roman" w:cs="Times New Roman"/>
        </w:rPr>
        <w:t>was</w:t>
      </w:r>
      <w:r w:rsidRPr="00D17E62">
        <w:rPr>
          <w:rFonts w:ascii="Times New Roman" w:hAnsi="Times New Roman" w:cs="Times New Roman"/>
        </w:rPr>
        <w:t xml:space="preserve"> </w:t>
      </w:r>
      <w:r w:rsidR="00B804C7">
        <w:rPr>
          <w:rFonts w:ascii="Times New Roman" w:hAnsi="Times New Roman" w:cs="Times New Roman"/>
        </w:rPr>
        <w:t>obtained from</w:t>
      </w:r>
      <w:r w:rsidRPr="00D17E62">
        <w:rPr>
          <w:rFonts w:ascii="Times New Roman" w:hAnsi="Times New Roman" w:cs="Times New Roman"/>
        </w:rPr>
        <w:t xml:space="preserve"> the OrthoMaM database</w:t>
      </w:r>
      <w:r w:rsidR="00E31633" w:rsidRPr="00D17E62">
        <w:rPr>
          <w:rFonts w:ascii="Times New Roman" w:hAnsi="Times New Roman" w:cs="Times New Roman"/>
        </w:rPr>
        <w:t xml:space="preserve"> (v10b)</w:t>
      </w:r>
      <w:r w:rsidR="00A97334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A97334" w:rsidRPr="00D17E62">
        <w:rPr>
          <w:rFonts w:ascii="Times New Roman" w:hAnsi="Times New Roman" w:cs="Times New Roman"/>
        </w:rPr>
      </w:r>
      <w:r w:rsidR="00A97334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cornavacca, et al., 2019)</w:t>
      </w:r>
      <w:r w:rsidR="00A97334" w:rsidRPr="00D17E62">
        <w:rPr>
          <w:rFonts w:ascii="Times New Roman" w:hAnsi="Times New Roman" w:cs="Times New Roman"/>
        </w:rPr>
        <w:fldChar w:fldCharType="end"/>
      </w:r>
      <w:r w:rsidR="00ED1872">
        <w:rPr>
          <w:rFonts w:ascii="Times New Roman" w:hAnsi="Times New Roman" w:cs="Times New Roman"/>
        </w:rPr>
        <w:t xml:space="preserve"> (</w:t>
      </w:r>
      <w:r w:rsidR="00ED1872" w:rsidRPr="00B828C0">
        <w:rPr>
          <w:rFonts w:ascii="Times New Roman" w:hAnsi="Times New Roman" w:cs="Times New Roman"/>
          <w:b/>
          <w:bCs/>
        </w:rPr>
        <w:t>Figure 1a</w:t>
      </w:r>
      <w:r w:rsidR="00ED1872"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 xml:space="preserve">. The </w:t>
      </w:r>
      <w:r w:rsidRPr="00437BA2">
        <w:rPr>
          <w:rFonts w:ascii="Times New Roman" w:hAnsi="Times New Roman" w:cs="Times New Roman"/>
          <w:i/>
          <w:iCs/>
        </w:rPr>
        <w:t>nw_prune</w:t>
      </w:r>
      <w:r w:rsidRPr="00D17E62">
        <w:rPr>
          <w:rFonts w:ascii="Times New Roman" w:hAnsi="Times New Roman" w:cs="Times New Roman"/>
        </w:rPr>
        <w:t xml:space="preserve"> mod</w:t>
      </w:r>
      <w:r w:rsidR="0015088A">
        <w:rPr>
          <w:rFonts w:ascii="Times New Roman" w:hAnsi="Times New Roman" w:cs="Times New Roman"/>
        </w:rPr>
        <w:t>u</w:t>
      </w:r>
      <w:r w:rsidRPr="00D17E62">
        <w:rPr>
          <w:rFonts w:ascii="Times New Roman" w:hAnsi="Times New Roman" w:cs="Times New Roman"/>
        </w:rPr>
        <w:t>l</w:t>
      </w:r>
      <w:r w:rsidR="0015088A">
        <w:rPr>
          <w:rFonts w:ascii="Times New Roman" w:hAnsi="Times New Roman" w:cs="Times New Roman"/>
        </w:rPr>
        <w:t>e</w:t>
      </w:r>
      <w:r w:rsidRPr="00D17E62">
        <w:rPr>
          <w:rFonts w:ascii="Times New Roman" w:hAnsi="Times New Roman" w:cs="Times New Roman"/>
        </w:rPr>
        <w:t xml:space="preserve"> in</w:t>
      </w:r>
      <w:r w:rsidR="00A64D0A">
        <w:rPr>
          <w:rFonts w:ascii="Times New Roman" w:hAnsi="Times New Roman" w:cs="Times New Roman"/>
        </w:rPr>
        <w:t xml:space="preserve"> the</w:t>
      </w:r>
      <w:r w:rsidRPr="00437BA2">
        <w:rPr>
          <w:rFonts w:ascii="Times New Roman" w:hAnsi="Times New Roman" w:cs="Times New Roman"/>
          <w:i/>
          <w:iCs/>
        </w:rPr>
        <w:t xml:space="preserve"> newick-utils </w:t>
      </w:r>
      <w:r w:rsidRPr="00D17E62">
        <w:rPr>
          <w:rFonts w:ascii="Times New Roman" w:hAnsi="Times New Roman" w:cs="Times New Roman"/>
        </w:rPr>
        <w:t>(v1.6) package</w:t>
      </w:r>
      <w:r w:rsidR="00B2384F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Junier&lt;/Author&gt;&lt;Year&gt;2010&lt;/Year&gt;&lt;RecNum&gt;4601&lt;/RecNum&gt;&lt;DisplayText&gt;(Junier, et al., 2010)&lt;/DisplayText&gt;&lt;record&gt;&lt;rec-number&gt;4601&lt;/rec-number&gt;&lt;foreign-keys&gt;&lt;key app="EN" db-id="tv9vrfdemz0pstew0aex95v6axa2v9ftwfvr" timestamp="1619599217" guid="a2c70c3c-81f3-43cb-add1-962982e34381"&gt;4601&lt;/key&gt;&lt;/foreign-keys&gt;&lt;ref-type name="Journal Article"&gt;17&lt;/ref-type&gt;&lt;contributors&gt;&lt;authors&gt;&lt;author&gt;Junier, T.&lt;/author&gt;&lt;author&gt;Zdobnov, E. M.&lt;/author&gt;&lt;/authors&gt;&lt;/contributors&gt;&lt;auth-address&gt;Department of Genetic Medicine and Development, University of Geneva Medical School, 1 rue Michel-Servet, 1211 Geneva, Switzerland. thomas.junier@unige.ch&lt;/auth-address&gt;&lt;titles&gt;&lt;title&gt;The Newick utilities: high-throughput phylogenetic tree processing in the UNIX shell&lt;/title&gt;&lt;secondary-title&gt;Bioinformatics&lt;/secondary-title&gt;&lt;/titles&gt;&lt;periodical&gt;&lt;full-title&gt;Bioinformatics&lt;/full-title&gt;&lt;abbr-1&gt;Bioinformatics&lt;/abbr-1&gt;&lt;abbr-2&gt;Bioinformatics&lt;/abbr-2&gt;&lt;/periodical&gt;&lt;pages&gt;1669-70&lt;/pages&gt;&lt;volume&gt;26&lt;/volume&gt;&lt;number&gt;13&lt;/number&gt;&lt;edition&gt;2010/05/18&lt;/edition&gt;&lt;keywords&gt;&lt;keyword&gt;Computational Biology/*methods&lt;/keyword&gt;&lt;keyword&gt;Computer Graphics&lt;/keyword&gt;&lt;keyword&gt;Likelihood Functions&lt;/keyword&gt;&lt;keyword&gt;*Phylogeny&lt;/keyword&gt;&lt;keyword&gt;Programming Languages&lt;/keyword&gt;&lt;keyword&gt;Sequence Alignment&lt;/keyword&gt;&lt;keyword&gt;Software&lt;/keyword&gt;&lt;/keywords&gt;&lt;dates&gt;&lt;year&gt;2010&lt;/year&gt;&lt;pub-dates&gt;&lt;date&gt;Jul 1&lt;/date&gt;&lt;/pub-dates&gt;&lt;/dates&gt;&lt;isbn&gt;1367-4811 (Electronic)&amp;#xD;1367-4803 (Linking)&lt;/isbn&gt;&lt;accession-num&gt;20472542&lt;/accession-num&gt;&lt;urls&gt;&lt;related-urls&gt;&lt;url&gt;https://www.ncbi.nlm.nih.gov/pubmed/20472542&lt;/url&gt;&lt;/related-urls&gt;&lt;/urls&gt;&lt;custom2&gt;PMC2887050&lt;/custom2&gt;&lt;electronic-resource-num&gt;10.1093/bioinformatics/btq243&lt;/electronic-resource-num&gt;&lt;/record&gt;&lt;/Cite&gt;&lt;/EndNote&gt;</w:instrText>
      </w:r>
      <w:r w:rsidR="00B2384F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Junier, et al., 2010)</w:t>
      </w:r>
      <w:r w:rsidR="00B2384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was used to generate</w:t>
      </w:r>
      <w:r w:rsidR="006626F9">
        <w:rPr>
          <w:rFonts w:ascii="Times New Roman" w:hAnsi="Times New Roman" w:cs="Times New Roman"/>
        </w:rPr>
        <w:t xml:space="preserve"> the</w:t>
      </w:r>
      <w:r w:rsidRPr="00D17E62">
        <w:rPr>
          <w:rFonts w:ascii="Times New Roman" w:hAnsi="Times New Roman" w:cs="Times New Roman"/>
        </w:rPr>
        <w:t xml:space="preserve"> gene tree </w:t>
      </w:r>
      <w:r w:rsidR="00CB6B1C">
        <w:rPr>
          <w:rFonts w:ascii="Times New Roman" w:hAnsi="Times New Roman" w:cs="Times New Roman"/>
        </w:rPr>
        <w:t xml:space="preserve">for each one-to-one orthologous gene </w:t>
      </w:r>
      <w:r w:rsidR="006626F9">
        <w:rPr>
          <w:rFonts w:ascii="Times New Roman" w:hAnsi="Times New Roman" w:cs="Times New Roman"/>
        </w:rPr>
        <w:t xml:space="preserve">based on the </w:t>
      </w:r>
      <w:r w:rsidR="004B7845">
        <w:rPr>
          <w:rFonts w:ascii="Times New Roman" w:hAnsi="Times New Roman" w:cs="Times New Roman"/>
        </w:rPr>
        <w:t>species</w:t>
      </w:r>
      <w:r w:rsidR="006626F9">
        <w:rPr>
          <w:rFonts w:ascii="Times New Roman" w:hAnsi="Times New Roman" w:cs="Times New Roman"/>
        </w:rPr>
        <w:t xml:space="preserve"> tree</w:t>
      </w:r>
      <w:r w:rsidR="00AF0F7B">
        <w:rPr>
          <w:rFonts w:ascii="Times New Roman" w:hAnsi="Times New Roman" w:cs="Times New Roman"/>
        </w:rPr>
        <w:t xml:space="preserve"> of 74 mammals</w:t>
      </w:r>
      <w:r w:rsidR="006626F9">
        <w:rPr>
          <w:rFonts w:ascii="Times New Roman" w:hAnsi="Times New Roman" w:cs="Times New Roman"/>
        </w:rPr>
        <w:t xml:space="preserve"> and the missing specie</w:t>
      </w:r>
      <w:r w:rsidR="004B2999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. </w:t>
      </w:r>
      <w:r w:rsidR="00603B31">
        <w:rPr>
          <w:rFonts w:ascii="Times New Roman" w:hAnsi="Times New Roman" w:cs="Times New Roman"/>
        </w:rPr>
        <w:t>Next</w:t>
      </w:r>
      <w:r w:rsidRPr="00D17E62">
        <w:rPr>
          <w:rFonts w:ascii="Times New Roman" w:hAnsi="Times New Roman" w:cs="Times New Roman"/>
        </w:rPr>
        <w:t xml:space="preserve">, the </w:t>
      </w:r>
      <w:r w:rsidRPr="00437BA2">
        <w:rPr>
          <w:rFonts w:ascii="Times New Roman" w:hAnsi="Times New Roman" w:cs="Times New Roman"/>
          <w:i/>
          <w:iCs/>
        </w:rPr>
        <w:t>codeml</w:t>
      </w:r>
      <w:r w:rsidRPr="00D17E62">
        <w:rPr>
          <w:rFonts w:ascii="Times New Roman" w:hAnsi="Times New Roman" w:cs="Times New Roman"/>
        </w:rPr>
        <w:t xml:space="preserve"> module from the </w:t>
      </w:r>
      <w:r w:rsidRPr="00437BA2">
        <w:rPr>
          <w:rFonts w:ascii="Times New Roman" w:hAnsi="Times New Roman" w:cs="Times New Roman"/>
          <w:i/>
          <w:iCs/>
        </w:rPr>
        <w:t>PAML</w:t>
      </w:r>
      <w:r w:rsidRPr="00D17E62">
        <w:rPr>
          <w:rFonts w:ascii="Times New Roman" w:hAnsi="Times New Roman" w:cs="Times New Roman"/>
        </w:rPr>
        <w:t xml:space="preserve"> (V4.7) packages</w:t>
      </w:r>
      <w:r w:rsidR="00B2384F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Yang&lt;/Author&gt;&lt;Year&gt;2007&lt;/Year&gt;&lt;RecNum&gt;4454&lt;/RecNum&gt;&lt;DisplayText&gt;(Yang, 2007)&lt;/DisplayText&gt;&lt;record&gt;&lt;rec-number&gt;4454&lt;/rec-number&gt;&lt;foreign-keys&gt;&lt;key app="EN" db-id="tv9vrfdemz0pstew0aex95v6axa2v9ftwfvr" timestamp="1578051698" guid="8e4bd28f-2d10-4de0-be12-4e5221b51fd1"&gt;4454&lt;/key&gt;&lt;/foreign-keys&gt;&lt;ref-type name="Journal Article"&gt;17&lt;/ref-type&gt;&lt;contributors&gt;&lt;authors&gt;&lt;author&gt;Yang, Z. H.&lt;/author&gt;&lt;/authors&gt;&lt;/contributors&gt;&lt;auth-address&gt;UCL, Dept Biol, Galton Lab, London, England&lt;/auth-address&gt;&lt;titles&gt;&lt;title&gt;PAML 4: Phylogenetic analysis by maximum likelihood&lt;/title&gt;&lt;secondary-title&gt;Molecular Biology and Evolution&lt;/secondary-title&gt;&lt;alt-title&gt;Mol Biol Evol&lt;/alt-title&gt;&lt;/titles&gt;&lt;periodical&gt;&lt;full-title&gt;Molecular Biology and Evolution&lt;/full-title&gt;&lt;abbr-1&gt;Mol. Biol. Evol.&lt;/abbr-1&gt;&lt;abbr-2&gt;Mol Biol Evol&lt;/abbr-2&gt;&lt;/periodical&gt;&lt;alt-periodical&gt;&lt;full-title&gt;Molecular Biology and Evolution&lt;/full-title&gt;&lt;abbr-1&gt;Mol. Biol. Evol.&lt;/abbr-1&gt;&lt;abbr-2&gt;Mol Biol Evol&lt;/abbr-2&gt;&lt;/alt-periodical&gt;&lt;pages&gt;1586-1591&lt;/pages&gt;&lt;volume&gt;24&lt;/volume&gt;&lt;number&gt;8&lt;/number&gt;&lt;keywords&gt;&lt;keyword&gt;codon models&lt;/keyword&gt;&lt;keyword&gt;likelihood&lt;/keyword&gt;&lt;keyword&gt;paml&lt;/keyword&gt;&lt;keyword&gt;phylogenetic analysis&lt;/keyword&gt;&lt;keyword&gt;software&lt;/keyword&gt;&lt;keyword&gt;detecting positive selection&lt;/keyword&gt;&lt;keyword&gt;codon-substitution models&lt;/keyword&gt;&lt;keyword&gt;amino-acid sites&lt;/keyword&gt;&lt;keyword&gt;episodic adaptive evolution&lt;/keyword&gt;&lt;keyword&gt;nucleotide substitution&lt;/keyword&gt;&lt;keyword&gt;divergence times&lt;/keyword&gt;&lt;keyword&gt;molecular evolution&lt;/keyword&gt;&lt;keyword&gt;statistical-methods&lt;/keyword&gt;&lt;keyword&gt;bayesian-estimation&lt;/keyword&gt;&lt;keyword&gt;ratio tests&lt;/keyword&gt;&lt;/keywords&gt;&lt;dates&gt;&lt;year&gt;2007&lt;/year&gt;&lt;pub-dates&gt;&lt;date&gt;Aug&lt;/date&gt;&lt;/pub-dates&gt;&lt;/dates&gt;&lt;isbn&gt;0737-4038&lt;/isbn&gt;&lt;accession-num&gt;WOS:000248848400003&lt;/accession-num&gt;&lt;urls&gt;&lt;related-urls&gt;&lt;url&gt;&amp;lt;Go to ISI&amp;gt;://WOS:000248848400003&lt;/url&gt;&lt;/related-urls&gt;&lt;/urls&gt;&lt;electronic-resource-num&gt;10.1093/molbev/msm088&lt;/electronic-resource-num&gt;&lt;language&gt;English&lt;/language&gt;&lt;/record&gt;&lt;/Cite&gt;&lt;/EndNote&gt;</w:instrText>
      </w:r>
      <w:r w:rsidR="00B2384F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Yang, 2007)</w:t>
      </w:r>
      <w:r w:rsidR="00B2384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was used to calculate the branch length</w:t>
      </w:r>
      <w:r w:rsidR="001F1B96">
        <w:rPr>
          <w:rFonts w:ascii="Times New Roman" w:hAnsi="Times New Roman" w:cs="Times New Roman"/>
        </w:rPr>
        <w:t>s</w:t>
      </w:r>
      <w:r w:rsidR="00B96DE5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 xml:space="preserve">with </w:t>
      </w:r>
      <w:r w:rsidR="004B2C77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 xml:space="preserve">Empirical + F model. Then, </w:t>
      </w:r>
      <w:r w:rsidR="00F55C91">
        <w:rPr>
          <w:rFonts w:ascii="Times New Roman" w:hAnsi="Times New Roman" w:cs="Times New Roman"/>
        </w:rPr>
        <w:t xml:space="preserve">we used </w:t>
      </w:r>
      <w:r w:rsidRPr="00D17E62">
        <w:rPr>
          <w:rFonts w:ascii="Times New Roman" w:hAnsi="Times New Roman" w:cs="Times New Roman"/>
        </w:rPr>
        <w:t xml:space="preserve">R package </w:t>
      </w:r>
      <w:r w:rsidRPr="00437BA2">
        <w:rPr>
          <w:rFonts w:ascii="Times New Roman" w:hAnsi="Times New Roman" w:cs="Times New Roman"/>
          <w:i/>
          <w:iCs/>
        </w:rPr>
        <w:t>RERconverge</w:t>
      </w:r>
      <w:r w:rsidRPr="00D17E62">
        <w:rPr>
          <w:rFonts w:ascii="Times New Roman" w:hAnsi="Times New Roman" w:cs="Times New Roman"/>
        </w:rPr>
        <w:t xml:space="preserve"> (v0.1.0)</w:t>
      </w:r>
      <w:r w:rsidR="00B2384F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Kowalczyk&lt;/Author&gt;&lt;Year&gt;2019&lt;/Year&gt;&lt;RecNum&gt;4324&lt;/RecNum&gt;&lt;DisplayText&gt;(Kowalczyk, et al., 2019)&lt;/DisplayText&gt;&lt;record&gt;&lt;rec-number&gt;4324&lt;/rec-number&gt;&lt;foreign-keys&gt;&lt;key app="EN" db-id="tv9vrfdemz0pstew0aex95v6axa2v9ftwfvr" timestamp="1569336199" guid="60b88027-a1d3-4ddf-bcc8-01b862134291"&gt;4324&lt;/key&gt;&lt;/foreign-keys&gt;&lt;ref-type name="Journal Article"&gt;17&lt;/ref-type&gt;&lt;contributors&gt;&lt;authors&gt;&lt;author&gt;Kowalczyk, A.&lt;/author&gt;&lt;author&gt;Meyer, W. K.&lt;/author&gt;&lt;author&gt;Partha, R.&lt;/author&gt;&lt;author&gt;Mao, W.&lt;/author&gt;&lt;author&gt;Clark, N. L.&lt;/author&gt;&lt;author&gt;Chikina, M.&lt;/author&gt;&lt;/authors&gt;&lt;/contributors&gt;&lt;auth-address&gt;Department of Computational and Systems Biology, University of Pittsburgh, Pittsburgh, PA, USA.&amp;#xD;Joint Carnegie Mellon University-University of Pittsburgh Ph.D. Program in Computational Biology, Pittsburgh, PA, USA.&lt;/auth-address&gt;&lt;titles&gt;&lt;title&gt;RERconverge: an R package for associating evolutionary rates with convergent traits&lt;/title&gt;&lt;secondary-title&gt;Bioinformatics&lt;/secondary-title&gt;&lt;/titles&gt;&lt;periodical&gt;&lt;full-title&gt;Bioinformatics&lt;/full-title&gt;&lt;abbr-1&gt;Bioinformatics&lt;/abbr-1&gt;&lt;abbr-2&gt;Bioinformatics&lt;/abbr-2&gt;&lt;/periodical&gt;&lt;edition&gt;2019/06/14&lt;/edition&gt;&lt;dates&gt;&lt;year&gt;2019&lt;/year&gt;&lt;pub-dates&gt;&lt;date&gt;Jun 13&lt;/date&gt;&lt;/pub-dates&gt;&lt;/dates&gt;&lt;isbn&gt;1367-4811 (Electronic)&amp;#xD;1367-4803 (Linking)&lt;/isbn&gt;&lt;accession-num&gt;31192356&lt;/accession-num&gt;&lt;urls&gt;&lt;related-urls&gt;&lt;url&gt;https://www.ncbi.nlm.nih.gov/pubmed/31192356&lt;/url&gt;&lt;/related-urls&gt;&lt;/urls&gt;&lt;electronic-resource-num&gt;10.1093/bioinformatics/btz468&lt;/electronic-resource-num&gt;&lt;/record&gt;&lt;/Cite&gt;&lt;/EndNote&gt;</w:instrText>
      </w:r>
      <w:r w:rsidR="00B2384F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walczyk, et al., 2019)</w:t>
      </w:r>
      <w:r w:rsidR="00B2384F"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to </w:t>
      </w:r>
      <w:r w:rsidR="00205C2B">
        <w:rPr>
          <w:rFonts w:ascii="Times New Roman" w:hAnsi="Times New Roman" w:cs="Times New Roman"/>
        </w:rPr>
        <w:t>compute</w:t>
      </w:r>
      <w:r w:rsidRPr="00D17E62">
        <w:rPr>
          <w:rFonts w:ascii="Times New Roman" w:hAnsi="Times New Roman" w:cs="Times New Roman"/>
        </w:rPr>
        <w:t xml:space="preserve"> the</w:t>
      </w:r>
      <w:r w:rsidR="00205C2B">
        <w:rPr>
          <w:rFonts w:ascii="Times New Roman" w:hAnsi="Times New Roman" w:cs="Times New Roman"/>
        </w:rPr>
        <w:t xml:space="preserve"> associat</w:t>
      </w:r>
      <w:r w:rsidR="00F55C91">
        <w:rPr>
          <w:rFonts w:ascii="Times New Roman" w:hAnsi="Times New Roman" w:cs="Times New Roman"/>
        </w:rPr>
        <w:t>ion statistic</w:t>
      </w:r>
      <w:r w:rsidRPr="00D17E62">
        <w:rPr>
          <w:rFonts w:ascii="Times New Roman" w:hAnsi="Times New Roman" w:cs="Times New Roman"/>
        </w:rPr>
        <w:t xml:space="preserve"> between LQ value change</w:t>
      </w:r>
      <w:r w:rsidR="00F55C91">
        <w:rPr>
          <w:rFonts w:ascii="Times New Roman" w:hAnsi="Times New Roman" w:cs="Times New Roman"/>
        </w:rPr>
        <w:t>s</w:t>
      </w:r>
      <w:r w:rsidRPr="00D17E62">
        <w:rPr>
          <w:rFonts w:ascii="Times New Roman" w:hAnsi="Times New Roman" w:cs="Times New Roman"/>
        </w:rPr>
        <w:t xml:space="preserve"> and </w:t>
      </w:r>
      <w:r w:rsidR="00603B31">
        <w:rPr>
          <w:rFonts w:ascii="Times New Roman" w:hAnsi="Times New Roman" w:cs="Times New Roman"/>
        </w:rPr>
        <w:t xml:space="preserve">relative </w:t>
      </w:r>
      <w:r w:rsidRPr="00D17E62">
        <w:rPr>
          <w:rFonts w:ascii="Times New Roman" w:hAnsi="Times New Roman" w:cs="Times New Roman"/>
        </w:rPr>
        <w:t>evolutionary rate</w:t>
      </w:r>
      <w:r w:rsidR="00F55C91">
        <w:rPr>
          <w:rFonts w:ascii="Times New Roman" w:hAnsi="Times New Roman" w:cs="Times New Roman"/>
        </w:rPr>
        <w:t>s (RER)</w:t>
      </w:r>
      <w:r w:rsidRPr="00D17E62"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lastRenderedPageBreak/>
        <w:t>for each orthologous gene.</w:t>
      </w:r>
      <w:r w:rsidR="004B71A4">
        <w:rPr>
          <w:rFonts w:ascii="Times New Roman" w:hAnsi="Times New Roman" w:cs="Times New Roman"/>
        </w:rPr>
        <w:t xml:space="preserve"> Briefly, RERconverge</w:t>
      </w:r>
      <w:r w:rsidR="00DE26DE">
        <w:rPr>
          <w:rFonts w:ascii="Times New Roman" w:hAnsi="Times New Roman" w:cs="Times New Roman"/>
        </w:rPr>
        <w:t xml:space="preserve"> </w:t>
      </w:r>
      <w:r w:rsidR="00B359B2">
        <w:rPr>
          <w:rFonts w:ascii="Times New Roman" w:hAnsi="Times New Roman" w:cs="Times New Roman"/>
        </w:rPr>
        <w:t xml:space="preserve">read all gene trees </w:t>
      </w:r>
      <w:r w:rsidR="001B6C53">
        <w:rPr>
          <w:rFonts w:ascii="Times New Roman" w:hAnsi="Times New Roman" w:cs="Times New Roman"/>
        </w:rPr>
        <w:t>with</w:t>
      </w:r>
      <w:r w:rsidR="00467AFE">
        <w:rPr>
          <w:rFonts w:ascii="Times New Roman" w:hAnsi="Times New Roman" w:cs="Times New Roman"/>
        </w:rPr>
        <w:t xml:space="preserve"> their branch length</w:t>
      </w:r>
      <w:r w:rsidR="001B6C53">
        <w:rPr>
          <w:rFonts w:ascii="Times New Roman" w:hAnsi="Times New Roman" w:cs="Times New Roman"/>
        </w:rPr>
        <w:t xml:space="preserve"> values</w:t>
      </w:r>
      <w:r w:rsidR="003012A8">
        <w:rPr>
          <w:rFonts w:ascii="Times New Roman" w:hAnsi="Times New Roman" w:cs="Times New Roman"/>
        </w:rPr>
        <w:t xml:space="preserve"> </w:t>
      </w:r>
      <w:r w:rsidR="00467AFE">
        <w:rPr>
          <w:rFonts w:ascii="Times New Roman" w:hAnsi="Times New Roman" w:cs="Times New Roman"/>
        </w:rPr>
        <w:t>and</w:t>
      </w:r>
      <w:r w:rsidR="00AE5EB7">
        <w:rPr>
          <w:rFonts w:ascii="Times New Roman" w:hAnsi="Times New Roman" w:cs="Times New Roman"/>
        </w:rPr>
        <w:t xml:space="preserve"> calculate the average </w:t>
      </w:r>
      <w:r w:rsidR="001A2F73">
        <w:rPr>
          <w:rFonts w:ascii="Times New Roman" w:hAnsi="Times New Roman" w:cs="Times New Roman"/>
        </w:rPr>
        <w:t>rate</w:t>
      </w:r>
      <w:r w:rsidR="00AE5EB7">
        <w:rPr>
          <w:rFonts w:ascii="Times New Roman" w:hAnsi="Times New Roman" w:cs="Times New Roman"/>
        </w:rPr>
        <w:t xml:space="preserve"> for </w:t>
      </w:r>
      <w:r w:rsidR="006F2E23">
        <w:rPr>
          <w:rFonts w:ascii="Times New Roman" w:hAnsi="Times New Roman" w:cs="Times New Roman"/>
        </w:rPr>
        <w:t>each branch in the</w:t>
      </w:r>
      <w:r w:rsidR="00A605A9">
        <w:rPr>
          <w:rFonts w:ascii="Times New Roman" w:hAnsi="Times New Roman" w:cs="Times New Roman"/>
        </w:rPr>
        <w:t xml:space="preserve"> tree</w:t>
      </w:r>
      <w:r w:rsidR="00B56C69">
        <w:rPr>
          <w:rFonts w:ascii="Times New Roman" w:hAnsi="Times New Roman" w:cs="Times New Roman"/>
        </w:rPr>
        <w:t xml:space="preserve"> (</w:t>
      </w:r>
      <w:r w:rsidR="00B56C69" w:rsidRPr="004257F7">
        <w:rPr>
          <w:rFonts w:ascii="Times New Roman" w:hAnsi="Times New Roman" w:cs="Times New Roman"/>
          <w:b/>
          <w:bCs/>
          <w:color w:val="000000" w:themeColor="text1"/>
        </w:rPr>
        <w:t>seen Phylogenetic tree</w:t>
      </w:r>
      <w:r w:rsidR="00300F0C" w:rsidRPr="004257F7">
        <w:rPr>
          <w:rFonts w:ascii="Times New Roman" w:hAnsi="Times New Roman" w:cs="Times New Roman"/>
          <w:b/>
          <w:bCs/>
          <w:color w:val="000000" w:themeColor="text1"/>
        </w:rPr>
        <w:t xml:space="preserve"> section</w:t>
      </w:r>
      <w:r w:rsidR="00B56C69">
        <w:rPr>
          <w:rFonts w:ascii="Times New Roman" w:hAnsi="Times New Roman" w:cs="Times New Roman"/>
        </w:rPr>
        <w:t>)</w:t>
      </w:r>
      <w:r w:rsidR="004B71A4">
        <w:rPr>
          <w:rFonts w:ascii="Times New Roman" w:hAnsi="Times New Roman" w:cs="Times New Roman"/>
        </w:rPr>
        <w:t>.</w:t>
      </w:r>
      <w:r w:rsidR="006F2E23">
        <w:rPr>
          <w:rFonts w:ascii="Times New Roman" w:hAnsi="Times New Roman" w:cs="Times New Roman"/>
        </w:rPr>
        <w:t xml:space="preserve"> </w:t>
      </w:r>
      <w:r w:rsidR="00C719AC">
        <w:rPr>
          <w:rFonts w:ascii="Times New Roman" w:hAnsi="Times New Roman" w:cs="Times New Roman"/>
        </w:rPr>
        <w:t xml:space="preserve">Then, </w:t>
      </w:r>
      <w:r w:rsidR="00893182">
        <w:rPr>
          <w:rFonts w:ascii="Times New Roman" w:hAnsi="Times New Roman" w:cs="Times New Roman"/>
        </w:rPr>
        <w:t>RERcon</w:t>
      </w:r>
      <w:r w:rsidR="00972F77">
        <w:rPr>
          <w:rFonts w:ascii="Times New Roman" w:hAnsi="Times New Roman" w:cs="Times New Roman"/>
        </w:rPr>
        <w:t>verge calculate</w:t>
      </w:r>
      <w:r w:rsidR="004B2C77">
        <w:rPr>
          <w:rFonts w:ascii="Times New Roman" w:hAnsi="Times New Roman" w:cs="Times New Roman"/>
        </w:rPr>
        <w:t>s</w:t>
      </w:r>
      <w:r w:rsidR="00972F77">
        <w:rPr>
          <w:rFonts w:ascii="Times New Roman" w:hAnsi="Times New Roman" w:cs="Times New Roman"/>
        </w:rPr>
        <w:t xml:space="preserve"> gene-specific rates of evolution, termed relative evolutionary rates (RER)</w:t>
      </w:r>
      <w:r w:rsidR="00400000">
        <w:rPr>
          <w:rFonts w:ascii="Times New Roman" w:hAnsi="Times New Roman" w:cs="Times New Roman"/>
        </w:rPr>
        <w:t>,</w:t>
      </w:r>
      <w:r w:rsidR="00972F77">
        <w:rPr>
          <w:rFonts w:ascii="Times New Roman" w:hAnsi="Times New Roman" w:cs="Times New Roman"/>
        </w:rPr>
        <w:t xml:space="preserve"> through </w:t>
      </w:r>
      <w:r w:rsidR="00872964">
        <w:rPr>
          <w:rFonts w:ascii="Times New Roman" w:hAnsi="Times New Roman" w:cs="Times New Roman"/>
        </w:rPr>
        <w:t>average rate normalization</w:t>
      </w:r>
      <w:r w:rsidR="00622836">
        <w:rPr>
          <w:rFonts w:ascii="Times New Roman" w:hAnsi="Times New Roman" w:cs="Times New Roman"/>
        </w:rPr>
        <w:t xml:space="preserve">. This </w:t>
      </w:r>
      <w:r w:rsidR="0068604D">
        <w:rPr>
          <w:rFonts w:ascii="Times New Roman" w:hAnsi="Times New Roman" w:cs="Times New Roman"/>
        </w:rPr>
        <w:t xml:space="preserve">correction can </w:t>
      </w:r>
      <w:r w:rsidR="00760E3B">
        <w:rPr>
          <w:rFonts w:ascii="Times New Roman" w:hAnsi="Times New Roman" w:cs="Times New Roman"/>
        </w:rPr>
        <w:t>remove the non-specific factors affecting divergence on the branch</w:t>
      </w:r>
      <w:r w:rsidR="00E73013">
        <w:rPr>
          <w:rFonts w:ascii="Times New Roman" w:hAnsi="Times New Roman" w:cs="Times New Roman"/>
        </w:rPr>
        <w:t>,</w:t>
      </w:r>
      <w:r w:rsidR="00760E3B">
        <w:rPr>
          <w:rFonts w:ascii="Times New Roman" w:hAnsi="Times New Roman" w:cs="Times New Roman"/>
        </w:rPr>
        <w:t xml:space="preserve"> such as time since speci</w:t>
      </w:r>
      <w:r w:rsidR="00DE5C3B">
        <w:rPr>
          <w:rFonts w:ascii="Times New Roman" w:hAnsi="Times New Roman" w:cs="Times New Roman"/>
        </w:rPr>
        <w:t>ation and mutation rate</w:t>
      </w:r>
      <w:r w:rsidR="001B6C53">
        <w:rPr>
          <w:rFonts w:ascii="Times New Roman" w:hAnsi="Times New Roman" w:cs="Times New Roman"/>
        </w:rPr>
        <w:t>.</w:t>
      </w:r>
      <w:r w:rsidR="009E4B59">
        <w:rPr>
          <w:rFonts w:ascii="Times New Roman" w:hAnsi="Times New Roman" w:cs="Times New Roman"/>
        </w:rPr>
        <w:t xml:space="preserve"> Also,</w:t>
      </w:r>
      <w:r w:rsidR="009E4B59" w:rsidRPr="0034196A">
        <w:rPr>
          <w:rFonts w:ascii="Times New Roman" w:hAnsi="Times New Roman" w:cs="Times New Roman"/>
          <w:i/>
          <w:iCs/>
        </w:rPr>
        <w:t xml:space="preserve"> RERconverge</w:t>
      </w:r>
      <w:r w:rsidR="009E4B59">
        <w:rPr>
          <w:rFonts w:ascii="Times New Roman" w:hAnsi="Times New Roman" w:cs="Times New Roman"/>
        </w:rPr>
        <w:t xml:space="preserve"> read all </w:t>
      </w:r>
      <w:r w:rsidR="00805C4D">
        <w:rPr>
          <w:rFonts w:ascii="Times New Roman" w:hAnsi="Times New Roman" w:cs="Times New Roman"/>
        </w:rPr>
        <w:t xml:space="preserve">LQ values of 74 mammals </w:t>
      </w:r>
      <w:r w:rsidR="0034196A">
        <w:rPr>
          <w:rFonts w:ascii="Times New Roman" w:hAnsi="Times New Roman" w:cs="Times New Roman"/>
        </w:rPr>
        <w:t xml:space="preserve">as continuous </w:t>
      </w:r>
      <w:r w:rsidR="00AD29D2">
        <w:rPr>
          <w:rFonts w:ascii="Times New Roman" w:hAnsi="Times New Roman" w:cs="Times New Roman"/>
        </w:rPr>
        <w:t xml:space="preserve">phenotypes </w:t>
      </w:r>
      <w:r w:rsidR="00805C4D">
        <w:rPr>
          <w:rFonts w:ascii="Times New Roman" w:hAnsi="Times New Roman" w:cs="Times New Roman"/>
        </w:rPr>
        <w:t xml:space="preserve">and inferred the </w:t>
      </w:r>
      <w:r w:rsidR="00DD0593">
        <w:rPr>
          <w:rFonts w:ascii="Times New Roman" w:hAnsi="Times New Roman" w:cs="Times New Roman"/>
        </w:rPr>
        <w:t>change of LQ value in each branch</w:t>
      </w:r>
      <w:r w:rsidR="00B20BBC">
        <w:rPr>
          <w:rFonts w:ascii="Times New Roman" w:hAnsi="Times New Roman" w:cs="Times New Roman"/>
        </w:rPr>
        <w:t xml:space="preserve"> (</w:t>
      </w:r>
      <w:r w:rsidR="00B20BBC" w:rsidRPr="00B20BBC">
        <w:rPr>
          <w:rFonts w:ascii="Times New Roman" w:hAnsi="Times New Roman" w:cs="Times New Roman"/>
          <w:b/>
          <w:bCs/>
        </w:rPr>
        <w:t xml:space="preserve">Supplementary Figure </w:t>
      </w:r>
      <w:r w:rsidR="00744B9D">
        <w:rPr>
          <w:rFonts w:ascii="Times New Roman" w:hAnsi="Times New Roman" w:cs="Times New Roman"/>
          <w:b/>
          <w:bCs/>
        </w:rPr>
        <w:t>2</w:t>
      </w:r>
      <w:r w:rsidR="00B20BBC">
        <w:rPr>
          <w:rFonts w:ascii="Times New Roman" w:hAnsi="Times New Roman" w:cs="Times New Roman"/>
        </w:rPr>
        <w:t xml:space="preserve">) </w:t>
      </w:r>
      <w:r w:rsidR="00AD29D2">
        <w:rPr>
          <w:rFonts w:ascii="Times New Roman" w:hAnsi="Times New Roman" w:cs="Times New Roman"/>
        </w:rPr>
        <w:t>using</w:t>
      </w:r>
      <w:r w:rsidR="00B20BBC">
        <w:rPr>
          <w:rFonts w:ascii="Times New Roman" w:hAnsi="Times New Roman" w:cs="Times New Roman"/>
        </w:rPr>
        <w:t xml:space="preserve"> </w:t>
      </w:r>
      <w:r w:rsidR="00EB0E5B">
        <w:rPr>
          <w:rFonts w:ascii="Times New Roman" w:hAnsi="Times New Roman" w:cs="Times New Roman"/>
        </w:rPr>
        <w:t xml:space="preserve">the </w:t>
      </w:r>
      <w:r w:rsidR="00B20BBC">
        <w:rPr>
          <w:rFonts w:ascii="Times New Roman" w:hAnsi="Times New Roman" w:cs="Times New Roman"/>
        </w:rPr>
        <w:t>maximum likelihood method</w:t>
      </w:r>
      <w:r w:rsidR="009E4B59">
        <w:rPr>
          <w:rFonts w:ascii="Times New Roman" w:hAnsi="Times New Roman" w:cs="Times New Roman"/>
        </w:rPr>
        <w:t>.</w:t>
      </w:r>
      <w:r w:rsidR="00DD0593">
        <w:rPr>
          <w:rFonts w:ascii="Times New Roman" w:hAnsi="Times New Roman" w:cs="Times New Roman"/>
        </w:rPr>
        <w:t xml:space="preserve"> Finally, </w:t>
      </w:r>
      <w:r w:rsidR="00DD0593" w:rsidRPr="00211164">
        <w:rPr>
          <w:rFonts w:ascii="Times New Roman" w:hAnsi="Times New Roman" w:cs="Times New Roman"/>
          <w:i/>
          <w:iCs/>
        </w:rPr>
        <w:t>RERconverge</w:t>
      </w:r>
      <w:r w:rsidR="00DD0593">
        <w:rPr>
          <w:rFonts w:ascii="Times New Roman" w:hAnsi="Times New Roman" w:cs="Times New Roman"/>
        </w:rPr>
        <w:t xml:space="preserve"> compute</w:t>
      </w:r>
      <w:r w:rsidR="00211164">
        <w:rPr>
          <w:rFonts w:ascii="Times New Roman" w:hAnsi="Times New Roman" w:cs="Times New Roman"/>
        </w:rPr>
        <w:t>d</w:t>
      </w:r>
      <w:r w:rsidR="00DD0593">
        <w:rPr>
          <w:rFonts w:ascii="Times New Roman" w:hAnsi="Times New Roman" w:cs="Times New Roman"/>
        </w:rPr>
        <w:t xml:space="preserve"> the</w:t>
      </w:r>
      <w:r w:rsidR="00B20BBC">
        <w:rPr>
          <w:rFonts w:ascii="Times New Roman" w:hAnsi="Times New Roman" w:cs="Times New Roman"/>
        </w:rPr>
        <w:t xml:space="preserve"> </w:t>
      </w:r>
      <w:r w:rsidR="00170CA2">
        <w:rPr>
          <w:rFonts w:ascii="Times New Roman" w:hAnsi="Times New Roman" w:cs="Times New Roman"/>
        </w:rPr>
        <w:t xml:space="preserve">Pearson </w:t>
      </w:r>
      <w:r w:rsidR="00B20BBC">
        <w:rPr>
          <w:rFonts w:ascii="Times New Roman" w:hAnsi="Times New Roman" w:cs="Times New Roman"/>
        </w:rPr>
        <w:t xml:space="preserve">correlation between </w:t>
      </w:r>
      <w:r w:rsidR="00B20BBC" w:rsidRPr="00D17E62">
        <w:rPr>
          <w:rFonts w:ascii="Times New Roman" w:hAnsi="Times New Roman" w:cs="Times New Roman"/>
        </w:rPr>
        <w:t>LQ value change</w:t>
      </w:r>
      <w:r w:rsidR="00B20BBC">
        <w:rPr>
          <w:rFonts w:ascii="Times New Roman" w:hAnsi="Times New Roman" w:cs="Times New Roman"/>
        </w:rPr>
        <w:t>s</w:t>
      </w:r>
      <w:r w:rsidR="00B20BBC" w:rsidRPr="00D17E62">
        <w:rPr>
          <w:rFonts w:ascii="Times New Roman" w:hAnsi="Times New Roman" w:cs="Times New Roman"/>
        </w:rPr>
        <w:t xml:space="preserve"> and </w:t>
      </w:r>
      <w:r w:rsidR="00B20BBC">
        <w:rPr>
          <w:rFonts w:ascii="Times New Roman" w:hAnsi="Times New Roman" w:cs="Times New Roman"/>
        </w:rPr>
        <w:t xml:space="preserve">relative </w:t>
      </w:r>
      <w:r w:rsidR="00B20BBC" w:rsidRPr="00D17E62">
        <w:rPr>
          <w:rFonts w:ascii="Times New Roman" w:hAnsi="Times New Roman" w:cs="Times New Roman"/>
        </w:rPr>
        <w:t>evolutionary rate</w:t>
      </w:r>
      <w:r w:rsidR="00B20BBC">
        <w:rPr>
          <w:rFonts w:ascii="Times New Roman" w:hAnsi="Times New Roman" w:cs="Times New Roman"/>
        </w:rPr>
        <w:t>s (RER)</w:t>
      </w:r>
      <w:r w:rsidR="00EF2D80">
        <w:rPr>
          <w:rFonts w:ascii="Times New Roman" w:hAnsi="Times New Roman" w:cs="Times New Roman"/>
        </w:rPr>
        <w:t xml:space="preserve"> with default parameters, excluding the </w:t>
      </w:r>
      <w:r w:rsidR="008D3C1C" w:rsidRPr="008D3C1C">
        <w:rPr>
          <w:rFonts w:ascii="Times New Roman" w:hAnsi="Times New Roman" w:cs="Times New Roman"/>
        </w:rPr>
        <w:t>minimum number of species</w:t>
      </w:r>
      <w:r w:rsidR="008D3C1C">
        <w:rPr>
          <w:rFonts w:ascii="Times New Roman" w:hAnsi="Times New Roman" w:cs="Times New Roman"/>
        </w:rPr>
        <w:t xml:space="preserve"> </w:t>
      </w:r>
      <w:r w:rsidR="00211164">
        <w:rPr>
          <w:rFonts w:ascii="Times New Roman" w:hAnsi="Times New Roman" w:cs="Times New Roman"/>
        </w:rPr>
        <w:t>was</w:t>
      </w:r>
      <w:r w:rsidR="00A002FA">
        <w:rPr>
          <w:rFonts w:ascii="Times New Roman" w:hAnsi="Times New Roman" w:cs="Times New Roman"/>
        </w:rPr>
        <w:t xml:space="preserve"> set as</w:t>
      </w:r>
      <w:r w:rsidR="008D3C1C">
        <w:rPr>
          <w:rFonts w:ascii="Times New Roman" w:hAnsi="Times New Roman" w:cs="Times New Roman"/>
        </w:rPr>
        <w:t xml:space="preserve"> </w:t>
      </w:r>
      <w:r w:rsidR="00BC2B77">
        <w:rPr>
          <w:rFonts w:ascii="Times New Roman" w:hAnsi="Times New Roman" w:cs="Times New Roman"/>
        </w:rPr>
        <w:t>50. The Pearson correlati</w:t>
      </w:r>
      <w:r w:rsidR="007B626D">
        <w:rPr>
          <w:rFonts w:ascii="Times New Roman" w:hAnsi="Times New Roman" w:cs="Times New Roman"/>
        </w:rPr>
        <w:t xml:space="preserve">ve </w:t>
      </w:r>
      <w:r w:rsidR="007B626D" w:rsidRPr="007B626D">
        <w:rPr>
          <w:rFonts w:ascii="Times New Roman" w:hAnsi="Times New Roman" w:cs="Times New Roman"/>
        </w:rPr>
        <w:t>coefficient</w:t>
      </w:r>
      <w:r w:rsidR="00C65AE8">
        <w:rPr>
          <w:rFonts w:ascii="Times New Roman" w:hAnsi="Times New Roman" w:cs="Times New Roman"/>
        </w:rPr>
        <w:t xml:space="preserve"> between relative evolutionary rates of genes and the evolution of traits across a phylogeny</w:t>
      </w:r>
      <w:r w:rsidR="00FA2452">
        <w:rPr>
          <w:rFonts w:ascii="Times New Roman" w:hAnsi="Times New Roman" w:cs="Times New Roman"/>
        </w:rPr>
        <w:t>,</w:t>
      </w:r>
      <w:r w:rsidR="00613AA3">
        <w:rPr>
          <w:rFonts w:ascii="Times New Roman" w:hAnsi="Times New Roman" w:cs="Times New Roman"/>
        </w:rPr>
        <w:t xml:space="preserve"> Rho</w:t>
      </w:r>
      <w:r w:rsidR="00C65AE8" w:rsidRPr="00C65AE8">
        <w:rPr>
          <w:rFonts w:ascii="Times New Roman" w:hAnsi="Times New Roman" w:cs="Times New Roman"/>
        </w:rPr>
        <w:t>, indicate</w:t>
      </w:r>
      <w:r w:rsidR="00CA0087">
        <w:rPr>
          <w:rFonts w:ascii="Times New Roman" w:hAnsi="Times New Roman" w:cs="Times New Roman"/>
        </w:rPr>
        <w:t>s</w:t>
      </w:r>
      <w:r w:rsidR="00C65AE8" w:rsidRPr="00C65AE8">
        <w:rPr>
          <w:rFonts w:ascii="Times New Roman" w:hAnsi="Times New Roman" w:cs="Times New Roman"/>
        </w:rPr>
        <w:t xml:space="preserve"> whether the relative evolutionary rate of a particular gene is positively or negatively correlated with the LQ values across the phylogeny</w:t>
      </w:r>
      <w:r w:rsidR="00DD0593">
        <w:rPr>
          <w:rFonts w:ascii="Times New Roman" w:hAnsi="Times New Roman" w:cs="Times New Roman"/>
        </w:rPr>
        <w:t>.</w:t>
      </w:r>
      <w:r w:rsidR="0029623F">
        <w:rPr>
          <w:rFonts w:ascii="Times New Roman" w:hAnsi="Times New Roman" w:cs="Times New Roman"/>
        </w:rPr>
        <w:t xml:space="preserve"> </w:t>
      </w:r>
      <w:r w:rsidR="00833584" w:rsidRPr="00833584">
        <w:rPr>
          <w:rFonts w:ascii="Times New Roman" w:hAnsi="Times New Roman" w:cs="Times New Roman"/>
        </w:rPr>
        <w:t>A rough</w:t>
      </w:r>
      <w:r w:rsidR="00FA2452" w:rsidRPr="00D17E62">
        <w:rPr>
          <w:rFonts w:ascii="Times New Roman" w:hAnsi="Times New Roman" w:cs="Times New Roman"/>
        </w:rPr>
        <w:t xml:space="preserve"> </w:t>
      </w:r>
      <w:r w:rsidR="00FA2452" w:rsidRPr="00CA2961">
        <w:rPr>
          <w:rFonts w:ascii="Times New Roman" w:hAnsi="Times New Roman" w:cs="Times New Roman"/>
          <w:i/>
          <w:iCs/>
        </w:rPr>
        <w:t>P</w:t>
      </w:r>
      <w:r w:rsidR="00FA2452" w:rsidRPr="00D17E62">
        <w:rPr>
          <w:rFonts w:ascii="Times New Roman" w:hAnsi="Times New Roman" w:cs="Times New Roman"/>
        </w:rPr>
        <w:t xml:space="preserve"> value at 0.05 was used as </w:t>
      </w:r>
      <w:r w:rsidR="00CE45A1">
        <w:rPr>
          <w:rFonts w:ascii="Times New Roman" w:hAnsi="Times New Roman" w:cs="Times New Roman"/>
        </w:rPr>
        <w:t xml:space="preserve">the </w:t>
      </w:r>
      <w:r w:rsidR="00FA2452" w:rsidRPr="00D17E62">
        <w:rPr>
          <w:rFonts w:ascii="Times New Roman" w:hAnsi="Times New Roman" w:cs="Times New Roman"/>
        </w:rPr>
        <w:t xml:space="preserve">threshold for determining </w:t>
      </w:r>
      <w:r w:rsidR="00E510DD">
        <w:rPr>
          <w:rFonts w:ascii="Times New Roman" w:hAnsi="Times New Roman" w:cs="Times New Roman"/>
        </w:rPr>
        <w:t>significan</w:t>
      </w:r>
      <w:r w:rsidR="004B5674">
        <w:rPr>
          <w:rFonts w:ascii="Times New Roman" w:hAnsi="Times New Roman" w:cs="Times New Roman"/>
        </w:rPr>
        <w:t>ce</w:t>
      </w:r>
      <w:r w:rsidR="00FA2452" w:rsidRPr="00D17E62">
        <w:rPr>
          <w:rFonts w:ascii="Times New Roman" w:hAnsi="Times New Roman" w:cs="Times New Roman"/>
        </w:rPr>
        <w:t>.</w:t>
      </w:r>
      <w:r w:rsidR="001F6435">
        <w:rPr>
          <w:rFonts w:ascii="Times New Roman" w:hAnsi="Times New Roman" w:cs="Times New Roman"/>
        </w:rPr>
        <w:t xml:space="preserve"> </w:t>
      </w:r>
      <w:r w:rsidR="00E91EC6">
        <w:rPr>
          <w:rFonts w:ascii="Times New Roman" w:hAnsi="Times New Roman" w:cs="Times New Roman"/>
        </w:rPr>
        <w:t xml:space="preserve">we called the </w:t>
      </w:r>
      <w:r w:rsidR="00E510DD">
        <w:rPr>
          <w:rFonts w:ascii="Times New Roman" w:hAnsi="Times New Roman" w:cs="Times New Roman"/>
        </w:rPr>
        <w:t>significantly correlated gene</w:t>
      </w:r>
      <w:r w:rsidR="00E91EC6">
        <w:rPr>
          <w:rFonts w:ascii="Times New Roman" w:hAnsi="Times New Roman" w:cs="Times New Roman"/>
        </w:rPr>
        <w:t>s with positive Rho value</w:t>
      </w:r>
      <w:r w:rsidR="00C74935">
        <w:rPr>
          <w:rFonts w:ascii="Times New Roman" w:hAnsi="Times New Roman" w:cs="Times New Roman"/>
        </w:rPr>
        <w:t>s</w:t>
      </w:r>
      <w:r w:rsidR="00E91EC6">
        <w:rPr>
          <w:rFonts w:ascii="Times New Roman" w:hAnsi="Times New Roman" w:cs="Times New Roman"/>
        </w:rPr>
        <w:t xml:space="preserve"> as </w:t>
      </w:r>
      <w:r w:rsidR="00E510DD">
        <w:rPr>
          <w:rFonts w:ascii="Times New Roman" w:hAnsi="Times New Roman" w:cs="Times New Roman"/>
        </w:rPr>
        <w:t>positively correlated gene</w:t>
      </w:r>
      <w:r w:rsidR="00E91EC6">
        <w:rPr>
          <w:rFonts w:ascii="Times New Roman" w:hAnsi="Times New Roman" w:cs="Times New Roman"/>
        </w:rPr>
        <w:t>s</w:t>
      </w:r>
      <w:r w:rsidR="00DE062D">
        <w:rPr>
          <w:rFonts w:ascii="Times New Roman" w:hAnsi="Times New Roman" w:cs="Times New Roman"/>
        </w:rPr>
        <w:t xml:space="preserve"> (PCGs)</w:t>
      </w:r>
      <w:r w:rsidR="00E91EC6">
        <w:rPr>
          <w:rFonts w:ascii="Times New Roman" w:hAnsi="Times New Roman" w:cs="Times New Roman"/>
        </w:rPr>
        <w:t xml:space="preserve">, and the </w:t>
      </w:r>
      <w:r w:rsidR="00E510DD">
        <w:rPr>
          <w:rFonts w:ascii="Times New Roman" w:hAnsi="Times New Roman" w:cs="Times New Roman"/>
        </w:rPr>
        <w:t>significantly correlated gene</w:t>
      </w:r>
      <w:r w:rsidR="00E91EC6">
        <w:rPr>
          <w:rFonts w:ascii="Times New Roman" w:hAnsi="Times New Roman" w:cs="Times New Roman"/>
        </w:rPr>
        <w:t>s with negative Rho value</w:t>
      </w:r>
      <w:r w:rsidR="00C74935">
        <w:rPr>
          <w:rFonts w:ascii="Times New Roman" w:hAnsi="Times New Roman" w:cs="Times New Roman"/>
        </w:rPr>
        <w:t>s</w:t>
      </w:r>
      <w:r w:rsidR="00E91EC6">
        <w:rPr>
          <w:rFonts w:ascii="Times New Roman" w:hAnsi="Times New Roman" w:cs="Times New Roman"/>
        </w:rPr>
        <w:t xml:space="preserve"> as </w:t>
      </w:r>
      <w:r w:rsidR="00E510DD">
        <w:rPr>
          <w:rFonts w:ascii="Times New Roman" w:hAnsi="Times New Roman" w:cs="Times New Roman"/>
        </w:rPr>
        <w:t>negatively correlated gene</w:t>
      </w:r>
      <w:r w:rsidR="00E91EC6">
        <w:rPr>
          <w:rFonts w:ascii="Times New Roman" w:hAnsi="Times New Roman" w:cs="Times New Roman"/>
        </w:rPr>
        <w:t>s</w:t>
      </w:r>
      <w:r w:rsidR="00DE062D">
        <w:rPr>
          <w:rFonts w:ascii="Times New Roman" w:hAnsi="Times New Roman" w:cs="Times New Roman"/>
        </w:rPr>
        <w:t xml:space="preserve"> (NCGs)</w:t>
      </w:r>
      <w:r w:rsidR="006E16D7">
        <w:rPr>
          <w:rFonts w:ascii="Times New Roman" w:hAnsi="Times New Roman" w:cs="Times New Roman"/>
        </w:rPr>
        <w:t xml:space="preserve"> (</w:t>
      </w:r>
      <w:r w:rsidR="006E16D7" w:rsidRPr="00AC12AE">
        <w:rPr>
          <w:rFonts w:ascii="Times New Roman" w:hAnsi="Times New Roman" w:cs="Times New Roman"/>
          <w:b/>
          <w:bCs/>
        </w:rPr>
        <w:t>Supplement</w:t>
      </w:r>
      <w:r w:rsidR="00776DCC" w:rsidRPr="00AC12AE">
        <w:rPr>
          <w:rFonts w:ascii="Times New Roman" w:hAnsi="Times New Roman" w:cs="Times New Roman"/>
          <w:b/>
          <w:bCs/>
        </w:rPr>
        <w:t>ar</w:t>
      </w:r>
      <w:r w:rsidR="006E16D7" w:rsidRPr="00AC12AE">
        <w:rPr>
          <w:rFonts w:ascii="Times New Roman" w:hAnsi="Times New Roman" w:cs="Times New Roman"/>
          <w:b/>
          <w:bCs/>
        </w:rPr>
        <w:t xml:space="preserve">y Table </w:t>
      </w:r>
      <w:r w:rsidR="00776DCC" w:rsidRPr="00AC12AE">
        <w:rPr>
          <w:rFonts w:ascii="Times New Roman" w:hAnsi="Times New Roman" w:cs="Times New Roman"/>
          <w:b/>
          <w:bCs/>
        </w:rPr>
        <w:t>3-4</w:t>
      </w:r>
      <w:r w:rsidR="006E16D7">
        <w:rPr>
          <w:rFonts w:ascii="Times New Roman" w:hAnsi="Times New Roman" w:cs="Times New Roman"/>
        </w:rPr>
        <w:t>)</w:t>
      </w:r>
      <w:r w:rsidR="00B3184C">
        <w:rPr>
          <w:rFonts w:ascii="Times New Roman" w:hAnsi="Times New Roman" w:cs="Times New Roman"/>
        </w:rPr>
        <w:t>.</w:t>
      </w:r>
    </w:p>
    <w:p w14:paraId="5225F504" w14:textId="77777777" w:rsidR="00E97A44" w:rsidRDefault="00E97A44" w:rsidP="00BA5AE1">
      <w:pPr>
        <w:spacing w:line="480" w:lineRule="auto"/>
        <w:rPr>
          <w:rFonts w:ascii="Times New Roman" w:hAnsi="Times New Roman" w:cs="Times New Roman"/>
        </w:rPr>
      </w:pPr>
    </w:p>
    <w:p w14:paraId="657F947A" w14:textId="77777777" w:rsidR="00E424E4" w:rsidRPr="008A373B" w:rsidRDefault="00E424E4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Determin</w:t>
      </w:r>
      <w:r w:rsidRPr="008A373B">
        <w:rPr>
          <w:rFonts w:ascii="Times New Roman" w:hAnsi="Times New Roman" w:cs="Times New Roman" w:hint="eastAsia"/>
          <w:b/>
          <w:bCs/>
        </w:rPr>
        <w:t>at</w:t>
      </w:r>
      <w:r w:rsidRPr="008A373B">
        <w:rPr>
          <w:rFonts w:ascii="Times New Roman" w:hAnsi="Times New Roman" w:cs="Times New Roman"/>
          <w:b/>
          <w:bCs/>
        </w:rPr>
        <w:t>ion of evolutionary forces</w:t>
      </w:r>
    </w:p>
    <w:p w14:paraId="6A700B52" w14:textId="57FD0571" w:rsidR="00E424E4" w:rsidRDefault="00E424E4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coding sequence alignments </w:t>
      </w:r>
      <w:r>
        <w:rPr>
          <w:rFonts w:ascii="Times New Roman" w:hAnsi="Times New Roman" w:cs="Times New Roman"/>
        </w:rPr>
        <w:t xml:space="preserve">of 74 mammals in this study </w:t>
      </w:r>
      <w:r w:rsidRPr="00D17E62">
        <w:rPr>
          <w:rFonts w:ascii="Times New Roman" w:hAnsi="Times New Roman" w:cs="Times New Roman"/>
        </w:rPr>
        <w:t>were download</w:t>
      </w:r>
      <w:r w:rsidR="00466D86">
        <w:rPr>
          <w:rFonts w:ascii="Times New Roman" w:hAnsi="Times New Roman" w:cs="Times New Roman"/>
        </w:rPr>
        <w:t>ed</w:t>
      </w:r>
      <w:r>
        <w:rPr>
          <w:rFonts w:ascii="Times New Roman" w:hAnsi="Times New Roman" w:cs="Times New Roman"/>
        </w:rPr>
        <w:t xml:space="preserve"> and extracted</w:t>
      </w:r>
      <w:r w:rsidRPr="00D17E62">
        <w:rPr>
          <w:rFonts w:ascii="Times New Roman" w:hAnsi="Times New Roman" w:cs="Times New Roman"/>
        </w:rPr>
        <w:t xml:space="preserve"> from </w:t>
      </w:r>
      <w:r w:rsidR="003910A9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OrthoMaM database (v10b)</w:t>
      </w:r>
      <w:r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</w:r>
      <w:r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cornavacca, et al., 2019)</w:t>
      </w:r>
      <w:r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W</w:t>
      </w:r>
      <w:r w:rsidRPr="00D17E62">
        <w:rPr>
          <w:rFonts w:ascii="Times New Roman" w:hAnsi="Times New Roman" w:cs="Times New Roman"/>
        </w:rPr>
        <w:t xml:space="preserve">e </w:t>
      </w:r>
      <w:r>
        <w:rPr>
          <w:rFonts w:ascii="Times New Roman" w:hAnsi="Times New Roman" w:cs="Times New Roman"/>
        </w:rPr>
        <w:t>removed</w:t>
      </w:r>
      <w:r w:rsidRPr="00D17E62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non-orthologous</w:t>
      </w:r>
      <w:r w:rsidRPr="00D17E6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equences</w:t>
      </w:r>
      <w:r w:rsidRPr="00D17E62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>poorly</w:t>
      </w:r>
      <w:r w:rsidRPr="00D17E62">
        <w:rPr>
          <w:rFonts w:ascii="Times New Roman" w:hAnsi="Times New Roman" w:cs="Times New Roman"/>
        </w:rPr>
        <w:t xml:space="preserve"> align</w:t>
      </w:r>
      <w:r w:rsidR="003910A9">
        <w:rPr>
          <w:rFonts w:ascii="Times New Roman" w:hAnsi="Times New Roman" w:cs="Times New Roman"/>
        </w:rPr>
        <w:t>ed</w:t>
      </w:r>
      <w:r w:rsidRPr="00D17E6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regions </w:t>
      </w:r>
      <w:r w:rsidR="00936A93">
        <w:rPr>
          <w:rFonts w:ascii="Times New Roman" w:hAnsi="Times New Roman" w:cs="Times New Roman"/>
        </w:rPr>
        <w:t xml:space="preserve">that </w:t>
      </w:r>
      <w:r w:rsidR="003910A9">
        <w:rPr>
          <w:rFonts w:ascii="Times New Roman" w:hAnsi="Times New Roman" w:cs="Times New Roman"/>
        </w:rPr>
        <w:t xml:space="preserve">were </w:t>
      </w:r>
      <w:r w:rsidR="00936A93">
        <w:rPr>
          <w:rFonts w:ascii="Times New Roman" w:hAnsi="Times New Roman" w:cs="Times New Roman"/>
        </w:rPr>
        <w:t>dropped by the protein filtering process</w:t>
      </w:r>
      <w:r w:rsidRPr="00D17E62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n</w:t>
      </w:r>
      <w:r w:rsidRPr="00D17E6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we considered </w:t>
      </w:r>
      <w:r w:rsidRPr="00D17E62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long-lived mammals as</w:t>
      </w:r>
      <w:r w:rsidRPr="00D17E62">
        <w:rPr>
          <w:rFonts w:ascii="Times New Roman" w:hAnsi="Times New Roman" w:cs="Times New Roman"/>
        </w:rPr>
        <w:t xml:space="preserve"> foreground group</w:t>
      </w:r>
      <w:r>
        <w:rPr>
          <w:rFonts w:ascii="Times New Roman" w:hAnsi="Times New Roman" w:cs="Times New Roman"/>
        </w:rPr>
        <w:t xml:space="preserve"> </w:t>
      </w:r>
      <w:r w:rsidRPr="00D17E62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considered </w:t>
      </w:r>
      <w:r w:rsidRPr="00D17E62">
        <w:rPr>
          <w:rFonts w:ascii="Times New Roman" w:hAnsi="Times New Roman" w:cs="Times New Roman"/>
        </w:rPr>
        <w:t xml:space="preserve">other species as background group. </w:t>
      </w:r>
      <w:r>
        <w:rPr>
          <w:rFonts w:ascii="Times New Roman" w:hAnsi="Times New Roman" w:cs="Times New Roman"/>
        </w:rPr>
        <w:t xml:space="preserve">However, it was difficult to determine which species were long-lived mammals, </w:t>
      </w:r>
      <w:r>
        <w:rPr>
          <w:rFonts w:ascii="Times New Roman" w:hAnsi="Times New Roman" w:cs="Times New Roman"/>
        </w:rPr>
        <w:lastRenderedPageBreak/>
        <w:t xml:space="preserve">so we considered species with </w:t>
      </w:r>
      <w:r w:rsidR="00D339AA">
        <w:rPr>
          <w:rFonts w:ascii="Times New Roman" w:hAnsi="Times New Roman" w:cs="Times New Roman"/>
        </w:rPr>
        <w:t xml:space="preserve">the </w:t>
      </w:r>
      <w:r w:rsidR="008A746F">
        <w:rPr>
          <w:rFonts w:ascii="Times New Roman" w:hAnsi="Times New Roman" w:cs="Times New Roman"/>
        </w:rPr>
        <w:t>top 10</w:t>
      </w:r>
      <w:r>
        <w:rPr>
          <w:rFonts w:ascii="Times New Roman" w:hAnsi="Times New Roman" w:cs="Times New Roman"/>
        </w:rPr>
        <w:t xml:space="preserve"> LQ values in the 74 mammals as long-lived mammals in this study</w:t>
      </w:r>
      <w:r w:rsidR="00157962">
        <w:rPr>
          <w:rFonts w:ascii="Times New Roman" w:hAnsi="Times New Roman" w:cs="Times New Roman"/>
        </w:rPr>
        <w:t>. The rest species were treated as background group</w:t>
      </w:r>
      <w:r w:rsidR="003910A9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. </w:t>
      </w:r>
      <w:r w:rsidR="00FD3255">
        <w:rPr>
          <w:rFonts w:ascii="Times New Roman" w:hAnsi="Times New Roman" w:cs="Times New Roman"/>
        </w:rPr>
        <w:t xml:space="preserve">The </w:t>
      </w:r>
      <w:r w:rsidRPr="0089208A">
        <w:rPr>
          <w:rFonts w:ascii="Times New Roman" w:hAnsi="Times New Roman" w:cs="Times New Roman"/>
          <w:i/>
          <w:iCs/>
        </w:rPr>
        <w:t>Hyphy</w:t>
      </w:r>
      <w:r w:rsidRPr="00D17E62">
        <w:rPr>
          <w:rFonts w:ascii="Times New Roman" w:hAnsi="Times New Roman" w:cs="Times New Roman"/>
        </w:rPr>
        <w:t xml:space="preserve"> package developed by RELAX fra</w:t>
      </w:r>
      <w:r>
        <w:rPr>
          <w:rFonts w:ascii="Times New Roman" w:hAnsi="Times New Roman" w:cs="Times New Roman"/>
        </w:rPr>
        <w:t>m</w:t>
      </w:r>
      <w:r w:rsidRPr="00D17E62">
        <w:rPr>
          <w:rFonts w:ascii="Times New Roman" w:hAnsi="Times New Roman" w:cs="Times New Roman"/>
        </w:rPr>
        <w:t>ework</w:t>
      </w:r>
      <w:r w:rsidRPr="00D17E62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ihXZXJ0aGVpbSwgZXQgYWwuLCAyMDE1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XZXJ0aGVpbTwvQXV0aG9yPjxZZWFyPjIwMTU8L1llYXI+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</w:r>
      <w:r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Wertheim, et al., 2015)</w:t>
      </w:r>
      <w:r w:rsidRPr="00D17E62">
        <w:rPr>
          <w:rFonts w:ascii="Times New Roman" w:hAnsi="Times New Roman" w:cs="Times New Roman"/>
        </w:rPr>
        <w:fldChar w:fldCharType="end"/>
      </w:r>
      <w:r w:rsidRPr="00D17E62">
        <w:rPr>
          <w:rFonts w:ascii="Times New Roman" w:hAnsi="Times New Roman" w:cs="Times New Roman"/>
        </w:rPr>
        <w:t xml:space="preserve"> was used to determine the evolutionary selective forces in the foreground group according to the distribution of the nonsynonymous to synonymous substitution rates (ω or dN/dS) in the codon sites.</w:t>
      </w:r>
      <w:r w:rsidR="004F6720">
        <w:rPr>
          <w:rFonts w:ascii="Times New Roman" w:hAnsi="Times New Roman" w:cs="Times New Roman"/>
        </w:rPr>
        <w:t xml:space="preserve"> Briefly,</w:t>
      </w:r>
      <w:r w:rsidRPr="00D17E62">
        <w:rPr>
          <w:rFonts w:ascii="Times New Roman" w:hAnsi="Times New Roman" w:cs="Times New Roman"/>
        </w:rPr>
        <w:t xml:space="preserve"> </w:t>
      </w:r>
      <w:r w:rsidR="00113971">
        <w:rPr>
          <w:rFonts w:ascii="Times New Roman" w:hAnsi="Times New Roman" w:cs="Times New Roman"/>
        </w:rPr>
        <w:t>i</w:t>
      </w:r>
      <w:r w:rsidRPr="00D17E62">
        <w:rPr>
          <w:rFonts w:ascii="Times New Roman" w:hAnsi="Times New Roman" w:cs="Times New Roman"/>
        </w:rPr>
        <w:t>ntensified selection</w:t>
      </w:r>
      <w:r>
        <w:rPr>
          <w:rFonts w:ascii="Times New Roman" w:hAnsi="Times New Roman" w:cs="Times New Roman"/>
        </w:rPr>
        <w:t xml:space="preserve"> (positive selection)</w:t>
      </w:r>
      <w:r w:rsidRPr="00D17E62">
        <w:rPr>
          <w:rFonts w:ascii="Times New Roman" w:hAnsi="Times New Roman" w:cs="Times New Roman"/>
        </w:rPr>
        <w:t xml:space="preserve"> will push all ω categories away from neutral evolution (leading to parameter k &gt; 1), whereas relaxed selection will push all ω categories toward neutral (k &lt; 1). Finally, the maximum likelihood method was used to evaluate whether </w:t>
      </w:r>
      <w:r w:rsidR="0020019F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alternative hypothesis is better than the null hypothesis</w:t>
      </w:r>
      <w:r w:rsidR="00E47DA2">
        <w:rPr>
          <w:rFonts w:ascii="Times New Roman" w:hAnsi="Times New Roman" w:cs="Times New Roman"/>
        </w:rPr>
        <w:t>.</w:t>
      </w:r>
      <w:r w:rsidRPr="00D17E62">
        <w:rPr>
          <w:rFonts w:ascii="Times New Roman" w:hAnsi="Times New Roman" w:cs="Times New Roman"/>
        </w:rPr>
        <w:t xml:space="preserve"> </w:t>
      </w:r>
      <w:r w:rsidR="00E47DA2">
        <w:rPr>
          <w:rFonts w:ascii="Times New Roman" w:hAnsi="Times New Roman" w:cs="Times New Roman"/>
        </w:rPr>
        <w:t>T</w:t>
      </w:r>
      <w:r w:rsidRPr="00D17E62">
        <w:rPr>
          <w:rFonts w:ascii="Times New Roman" w:hAnsi="Times New Roman" w:cs="Times New Roman"/>
        </w:rPr>
        <w:t xml:space="preserve">he null hypothesis indicates no different evolutionary selection between foreground group and background group. </w:t>
      </w:r>
      <w:r w:rsidR="0020019F">
        <w:rPr>
          <w:rFonts w:ascii="Times New Roman" w:hAnsi="Times New Roman" w:cs="Times New Roman"/>
        </w:rPr>
        <w:t>A t</w:t>
      </w:r>
      <w:r>
        <w:rPr>
          <w:rFonts w:ascii="Times New Roman" w:hAnsi="Times New Roman" w:cs="Times New Roman"/>
        </w:rPr>
        <w:t xml:space="preserve">wo-sided Chi-square was used to statistically significant test. </w:t>
      </w:r>
      <w:r w:rsidR="00833584" w:rsidRPr="00833584">
        <w:rPr>
          <w:rFonts w:ascii="Times New Roman" w:hAnsi="Times New Roman" w:cs="Times New Roman"/>
        </w:rPr>
        <w:t>A rough</w:t>
      </w:r>
      <w:r w:rsidRPr="00D17E62">
        <w:rPr>
          <w:rFonts w:ascii="Times New Roman" w:hAnsi="Times New Roman" w:cs="Times New Roman"/>
        </w:rPr>
        <w:t xml:space="preserve"> </w:t>
      </w:r>
      <w:r w:rsidRPr="0039280B">
        <w:rPr>
          <w:rFonts w:ascii="Times New Roman" w:hAnsi="Times New Roman" w:cs="Times New Roman"/>
          <w:i/>
          <w:iCs/>
        </w:rPr>
        <w:t>P</w:t>
      </w:r>
      <w:r w:rsidRPr="00D17E62">
        <w:rPr>
          <w:rFonts w:ascii="Times New Roman" w:hAnsi="Times New Roman" w:cs="Times New Roman"/>
        </w:rPr>
        <w:t xml:space="preserve"> value at 0.05 was used as </w:t>
      </w:r>
      <w:r w:rsidR="00833584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threshold for statistical significance</w:t>
      </w:r>
      <w:r>
        <w:rPr>
          <w:rFonts w:ascii="Times New Roman" w:hAnsi="Times New Roman" w:cs="Times New Roman"/>
        </w:rPr>
        <w:t xml:space="preserve"> (</w:t>
      </w:r>
      <w:r w:rsidRPr="00E94D3C">
        <w:rPr>
          <w:rFonts w:ascii="Times New Roman" w:hAnsi="Times New Roman" w:cs="Times New Roman"/>
          <w:b/>
          <w:bCs/>
        </w:rPr>
        <w:t xml:space="preserve">Supplementary Table </w:t>
      </w:r>
      <w:r w:rsidR="00EE0B1C">
        <w:rPr>
          <w:rFonts w:ascii="Times New Roman" w:hAnsi="Times New Roman" w:cs="Times New Roman"/>
          <w:b/>
          <w:bCs/>
        </w:rPr>
        <w:t>6</w:t>
      </w:r>
      <w:r w:rsidR="005E0226">
        <w:rPr>
          <w:rFonts w:ascii="Times New Roman" w:hAnsi="Times New Roman" w:cs="Times New Roman"/>
          <w:b/>
          <w:bCs/>
        </w:rPr>
        <w:t>-7</w:t>
      </w:r>
      <w:r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>.</w:t>
      </w:r>
    </w:p>
    <w:p w14:paraId="5A1C8849" w14:textId="46F753F3" w:rsidR="00E424E4" w:rsidRPr="00E424E4" w:rsidRDefault="00E424E4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I</w:t>
      </w:r>
      <w:r>
        <w:rPr>
          <w:rFonts w:ascii="Times New Roman" w:hAnsi="Times New Roman" w:cs="Times New Roman"/>
        </w:rPr>
        <w:t>n addition, we also used branch-site model</w:t>
      </w:r>
      <w:r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Zhang&lt;/Author&gt;&lt;Year&gt;2005&lt;/Year&gt;&lt;RecNum&gt;581&lt;/RecNum&gt;&lt;DisplayText&gt;(Zhang, et al., 2005)&lt;/DisplayText&gt;&lt;record&gt;&lt;rec-number&gt;581&lt;/rec-number&gt;&lt;foreign-keys&gt;&lt;key app="EN" db-id="tv9vrfdemz0pstew0aex95v6axa2v9ftwfvr" timestamp="1446566266" guid="8ef2c0ec-2a94-43db-88f5-257d3f81d735"&gt;581&lt;/key&gt;&lt;/foreign-keys&gt;&lt;ref-type name="Journal Article"&gt;17&lt;/ref-type&gt;&lt;contributors&gt;&lt;authors&gt;&lt;author&gt;Zhang, J.&lt;/author&gt;&lt;author&gt;Nielsen, R.&lt;/author&gt;&lt;author&gt;Yang, Z.&lt;/author&gt;&lt;/authors&gt;&lt;/contributors&gt;&lt;auth-address&gt;Department of Ecology and Evolutionary Biology, University of Michigan, Ann Arbor, USA.&lt;/auth-address&gt;&lt;titles&gt;&lt;title&gt;Evaluation of an improved branch-site likelihood method for detecting positive selection at the molecular level&lt;/title&gt;&lt;secondary-title&gt;Mol Biol Evol&lt;/secondary-title&gt;&lt;/titles&gt;&lt;periodical&gt;&lt;full-title&gt;Molecular Biology and Evolution&lt;/full-title&gt;&lt;abbr-1&gt;Mol. Biol. Evol.&lt;/abbr-1&gt;&lt;abbr-2&gt;Mol Biol Evol&lt;/abbr-2&gt;&lt;/periodical&gt;&lt;pages&gt;2472-9&lt;/pages&gt;&lt;volume&gt;22&lt;/volume&gt;&lt;number&gt;12&lt;/number&gt;&lt;keywords&gt;&lt;keyword&gt;Bayes Theorem&lt;/keyword&gt;&lt;keyword&gt;Codon&lt;/keyword&gt;&lt;keyword&gt;*Computer Simulation&lt;/keyword&gt;&lt;keyword&gt;Evolution, Molecular&lt;/keyword&gt;&lt;keyword&gt;*Likelihood Functions&lt;/keyword&gt;&lt;keyword&gt;*Models, Genetic&lt;/keyword&gt;&lt;keyword&gt;*Selection, Genetic&lt;/keyword&gt;&lt;/keywords&gt;&lt;dates&gt;&lt;year&gt;2005&lt;/year&gt;&lt;pub-dates&gt;&lt;date&gt;Dec&lt;/date&gt;&lt;/pub-dates&gt;&lt;/dates&gt;&lt;isbn&gt;0737-4038 (Print)&amp;#xD;0737-4038 (Linking)&lt;/isbn&gt;&lt;accession-num&gt;16107592&lt;/accession-num&gt;&lt;urls&gt;&lt;related-urls&gt;&lt;url&gt;http://www.ncbi.nlm.nih.gov/pubmed/16107592&lt;/url&gt;&lt;/related-urls&gt;&lt;/urls&gt;&lt;electronic-resource-num&gt;10.1093/molbev/msi237&lt;/electronic-resource-num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Zhang, et al., 200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to detect positive selection among all significantly correlated genes </w:t>
      </w:r>
      <w:r w:rsidR="0039280B">
        <w:rPr>
          <w:rFonts w:ascii="Times New Roman" w:hAnsi="Times New Roman" w:cs="Times New Roman"/>
        </w:rPr>
        <w:t>for</w:t>
      </w:r>
      <w:r>
        <w:rPr>
          <w:rFonts w:ascii="Times New Roman" w:hAnsi="Times New Roman" w:cs="Times New Roman"/>
        </w:rPr>
        <w:t xml:space="preserve"> long-lived species. </w:t>
      </w: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species with </w:t>
      </w:r>
      <w:r w:rsidR="002958CA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top 10 </w:t>
      </w:r>
      <w:r w:rsidRPr="00D17E62">
        <w:rPr>
          <w:rFonts w:ascii="Times New Roman" w:hAnsi="Times New Roman" w:cs="Times New Roman"/>
        </w:rPr>
        <w:t>LQ values</w:t>
      </w:r>
      <w:r>
        <w:rPr>
          <w:rFonts w:ascii="Times New Roman" w:hAnsi="Times New Roman" w:cs="Times New Roman"/>
        </w:rPr>
        <w:t xml:space="preserve"> were label as foreground. </w:t>
      </w:r>
      <w:r w:rsidR="002958CA">
        <w:rPr>
          <w:rFonts w:ascii="Times New Roman" w:hAnsi="Times New Roman" w:cs="Times New Roman"/>
        </w:rPr>
        <w:t>A t</w:t>
      </w:r>
      <w:r>
        <w:rPr>
          <w:rFonts w:ascii="Times New Roman" w:hAnsi="Times New Roman" w:cs="Times New Roman"/>
        </w:rPr>
        <w:t xml:space="preserve">wo-sided Chi-square was used to statistically significant test. </w:t>
      </w:r>
      <w:r w:rsidR="00833584" w:rsidRPr="00833584">
        <w:rPr>
          <w:rFonts w:ascii="Times New Roman" w:hAnsi="Times New Roman" w:cs="Times New Roman"/>
        </w:rPr>
        <w:t>A rough</w:t>
      </w:r>
      <w:r w:rsidRPr="00D17E62">
        <w:rPr>
          <w:rFonts w:ascii="Times New Roman" w:hAnsi="Times New Roman" w:cs="Times New Roman"/>
        </w:rPr>
        <w:t xml:space="preserve"> </w:t>
      </w:r>
      <w:r w:rsidRPr="003A52F7">
        <w:rPr>
          <w:rFonts w:ascii="Times New Roman" w:hAnsi="Times New Roman" w:cs="Times New Roman"/>
          <w:i/>
          <w:iCs/>
        </w:rPr>
        <w:t>P</w:t>
      </w:r>
      <w:r w:rsidRPr="00D17E62">
        <w:rPr>
          <w:rFonts w:ascii="Times New Roman" w:hAnsi="Times New Roman" w:cs="Times New Roman"/>
        </w:rPr>
        <w:t xml:space="preserve"> value at 0.05 was used as</w:t>
      </w:r>
      <w:r w:rsidR="00215BFC">
        <w:rPr>
          <w:rFonts w:ascii="Times New Roman" w:hAnsi="Times New Roman" w:cs="Times New Roman"/>
        </w:rPr>
        <w:t xml:space="preserve"> the</w:t>
      </w:r>
      <w:r w:rsidRPr="00D17E62">
        <w:rPr>
          <w:rFonts w:ascii="Times New Roman" w:hAnsi="Times New Roman" w:cs="Times New Roman"/>
        </w:rPr>
        <w:t xml:space="preserve"> threshold for statistical significance</w:t>
      </w:r>
      <w:r w:rsidR="005E0226">
        <w:rPr>
          <w:rFonts w:ascii="Times New Roman" w:hAnsi="Times New Roman" w:cs="Times New Roman"/>
        </w:rPr>
        <w:t xml:space="preserve"> (</w:t>
      </w:r>
      <w:r w:rsidR="005E0226" w:rsidRPr="00E94D3C">
        <w:rPr>
          <w:rFonts w:ascii="Times New Roman" w:hAnsi="Times New Roman" w:cs="Times New Roman"/>
          <w:b/>
          <w:bCs/>
        </w:rPr>
        <w:t xml:space="preserve">Supplementary Table </w:t>
      </w:r>
      <w:r w:rsidR="005E0226">
        <w:rPr>
          <w:rFonts w:ascii="Times New Roman" w:hAnsi="Times New Roman" w:cs="Times New Roman"/>
          <w:b/>
          <w:bCs/>
        </w:rPr>
        <w:t>8</w:t>
      </w:r>
      <w:r w:rsidR="005E0226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>.</w:t>
      </w:r>
    </w:p>
    <w:p w14:paraId="474CB9C5" w14:textId="77777777" w:rsidR="00E424E4" w:rsidRPr="00D17E62" w:rsidRDefault="00E424E4" w:rsidP="00BA5AE1">
      <w:pPr>
        <w:spacing w:line="480" w:lineRule="auto"/>
        <w:rPr>
          <w:rFonts w:ascii="Times New Roman" w:hAnsi="Times New Roman" w:cs="Times New Roman"/>
        </w:rPr>
      </w:pPr>
    </w:p>
    <w:p w14:paraId="70BD02D1" w14:textId="634828B5" w:rsidR="000A7EEB" w:rsidRPr="008A373B" w:rsidRDefault="000A7EEB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Enrichment analyses</w:t>
      </w:r>
    </w:p>
    <w:p w14:paraId="1E221007" w14:textId="6101AED7" w:rsidR="000A7EEB" w:rsidRPr="00D17E62" w:rsidRDefault="005774F8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</w:t>
      </w:r>
      <w:r w:rsidR="00E33000">
        <w:rPr>
          <w:rFonts w:ascii="Times New Roman" w:hAnsi="Times New Roman" w:cs="Times New Roman"/>
        </w:rPr>
        <w:t>irstly</w:t>
      </w:r>
      <w:r>
        <w:rPr>
          <w:rFonts w:ascii="Times New Roman" w:hAnsi="Times New Roman" w:cs="Times New Roman"/>
        </w:rPr>
        <w:t>, we</w:t>
      </w:r>
      <w:r w:rsidR="00D70D4D">
        <w:rPr>
          <w:rFonts w:ascii="Times New Roman" w:hAnsi="Times New Roman" w:cs="Times New Roman"/>
        </w:rPr>
        <w:t xml:space="preserve"> used </w:t>
      </w:r>
      <w:r w:rsidR="00D70D4D" w:rsidRPr="00D17E62">
        <w:rPr>
          <w:rFonts w:ascii="Times New Roman" w:hAnsi="Times New Roman" w:cs="Times New Roman"/>
        </w:rPr>
        <w:t>ClusterProfiler package</w:t>
      </w:r>
      <w:r w:rsidR="00D70D4D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Yu&lt;/Author&gt;&lt;Year&gt;2012&lt;/Year&gt;&lt;RecNum&gt;1485&lt;/RecNum&gt;&lt;DisplayText&gt;(Yu, et al., 2012)&lt;/DisplayText&gt;&lt;record&gt;&lt;rec-number&gt;1485&lt;/rec-number&gt;&lt;foreign-keys&gt;&lt;key app="EN" db-id="tv9vrfdemz0pstew0aex95v6axa2v9ftwfvr" timestamp="1478499858" guid="ea1342af-8b9b-4978-957f-278e83a8fec4"&gt;1485&lt;/key&gt;&lt;/foreign-keys&gt;&lt;ref-type name="Journal Article"&gt;17&lt;/ref-type&gt;&lt;contributors&gt;&lt;authors&gt;&lt;author&gt;Yu, G. C.&lt;/author&gt;&lt;author&gt;Wang, L. G.&lt;/author&gt;&lt;author&gt;Han, Y. Y.&lt;/author&gt;&lt;author&gt;He, Q. Y.&lt;/author&gt;&lt;/authors&gt;&lt;/contributors&gt;&lt;auth-address&gt;He, QY&amp;#xD;Jinan Univ, Inst Life &amp;amp; Hlth Engn, Key Lab Funct Prot Res, Guangdong Higher Educ Inst, Guangzhou 510632, Guangdong, Peoples R China&amp;#xD;Jinan Univ, Inst Life &amp;amp; Hlth Engn, Key Lab Funct Prot Res, Guangdong Higher Educ Inst, Guangzhou 510632, Guangdong, Peoples R China&amp;#xD;Jinan Univ, Inst Life &amp;amp; Hlth Engn, Key Lab Funct Prot Res, Guangdong Higher Educ Inst, Guangzhou 510632, Guangdong, Peoples R China&amp;#xD;Guangdong Informat Ctr, Guangzhou, Guangdong, Peoples R China&lt;/auth-address&gt;&lt;titles&gt;&lt;title&gt;clusterProfiler: an R Package for Comparing Biological Themes Among Gene Clusters&lt;/title&gt;&lt;secondary-title&gt;Omics-a Journal of Integrative Biology&lt;/secondary-title&gt;&lt;alt-title&gt;Omics&lt;/alt-title&gt;&lt;/titles&gt;&lt;pages&gt;284-287&lt;/pages&gt;&lt;volume&gt;16&lt;/volume&gt;&lt;number&gt;5&lt;/number&gt;&lt;keywords&gt;&lt;keyword&gt;ontology&lt;/keyword&gt;&lt;keyword&gt;networks&lt;/keyword&gt;&lt;keyword&gt;software&lt;/keyword&gt;&lt;keyword&gt;system&lt;/keyword&gt;&lt;keyword&gt;terms&lt;/keyword&gt;&lt;keyword&gt;lists&lt;/keyword&gt;&lt;/keywords&gt;&lt;dates&gt;&lt;year&gt;2012&lt;/year&gt;&lt;pub-dates&gt;&lt;date&gt;May&lt;/date&gt;&lt;/pub-dates&gt;&lt;/dates&gt;&lt;isbn&gt;1536-2310&lt;/isbn&gt;&lt;accession-num&gt;WOS:000303653300007&lt;/accession-num&gt;&lt;urls&gt;&lt;related-urls&gt;&lt;url&gt;&amp;lt;Go to ISI&amp;gt;://WOS:000303653300007&lt;/url&gt;&lt;url&gt;http://online.liebertpub.com/doi/pdfplus/10.1089/omi.2011.0118&lt;/url&gt;&lt;/related-urls&gt;&lt;/urls&gt;&lt;electronic-resource-num&gt;10.1089/omi.2011.0118&lt;/electronic-resource-num&gt;&lt;language&gt;English&lt;/language&gt;&lt;/record&gt;&lt;/Cite&gt;&lt;/EndNote&gt;</w:instrText>
      </w:r>
      <w:r w:rsidR="00D70D4D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Yu, et al., 2012)</w:t>
      </w:r>
      <w:r w:rsidR="00D70D4D" w:rsidRPr="00D17E62">
        <w:rPr>
          <w:rFonts w:ascii="Times New Roman" w:hAnsi="Times New Roman" w:cs="Times New Roman"/>
        </w:rPr>
        <w:fldChar w:fldCharType="end"/>
      </w:r>
      <w:r w:rsidR="00D70D4D">
        <w:rPr>
          <w:rFonts w:ascii="Times New Roman" w:hAnsi="Times New Roman" w:cs="Times New Roman"/>
        </w:rPr>
        <w:t xml:space="preserve"> to</w:t>
      </w:r>
      <w:r>
        <w:rPr>
          <w:rFonts w:ascii="Times New Roman" w:hAnsi="Times New Roman" w:cs="Times New Roman"/>
        </w:rPr>
        <w:t xml:space="preserve"> search </w:t>
      </w:r>
      <w:r w:rsidR="003F7CE2">
        <w:rPr>
          <w:rFonts w:ascii="Times New Roman" w:hAnsi="Times New Roman" w:cs="Times New Roman"/>
        </w:rPr>
        <w:t xml:space="preserve">for </w:t>
      </w:r>
      <w:r>
        <w:rPr>
          <w:rFonts w:ascii="Times New Roman" w:hAnsi="Times New Roman" w:cs="Times New Roman"/>
        </w:rPr>
        <w:t xml:space="preserve">the </w:t>
      </w:r>
      <w:r w:rsidR="00B45A81">
        <w:rPr>
          <w:rFonts w:ascii="Times New Roman" w:hAnsi="Times New Roman" w:cs="Times New Roman"/>
        </w:rPr>
        <w:t>significantly correlated genes' overrepresented GO Biological Process (GO BP) term</w:t>
      </w:r>
      <w:r w:rsidR="00E91EC6">
        <w:rPr>
          <w:rFonts w:ascii="Times New Roman" w:hAnsi="Times New Roman" w:cs="Times New Roman"/>
        </w:rPr>
        <w:t>s</w:t>
      </w:r>
      <w:r w:rsidR="000A7EEB" w:rsidRPr="00D17E62">
        <w:rPr>
          <w:rFonts w:ascii="Times New Roman" w:hAnsi="Times New Roman" w:cs="Times New Roman"/>
        </w:rPr>
        <w:t xml:space="preserve">. </w:t>
      </w:r>
      <w:r w:rsidR="00A426B1">
        <w:rPr>
          <w:rFonts w:ascii="Times New Roman" w:hAnsi="Times New Roman" w:cs="Times New Roman"/>
        </w:rPr>
        <w:t>The</w:t>
      </w:r>
      <w:r w:rsidR="009654F4">
        <w:rPr>
          <w:rFonts w:ascii="Times New Roman" w:hAnsi="Times New Roman" w:cs="Times New Roman"/>
        </w:rPr>
        <w:t xml:space="preserve"> </w:t>
      </w:r>
      <w:r w:rsidR="00E6114E">
        <w:rPr>
          <w:rFonts w:ascii="Times New Roman" w:hAnsi="Times New Roman" w:cs="Times New Roman"/>
        </w:rPr>
        <w:t>PCGs</w:t>
      </w:r>
      <w:r w:rsidR="00A426B1">
        <w:rPr>
          <w:rFonts w:ascii="Times New Roman" w:hAnsi="Times New Roman" w:cs="Times New Roman"/>
        </w:rPr>
        <w:t xml:space="preserve"> and </w:t>
      </w:r>
      <w:r w:rsidR="00BE3B11">
        <w:rPr>
          <w:rFonts w:ascii="Times New Roman" w:hAnsi="Times New Roman" w:cs="Times New Roman"/>
        </w:rPr>
        <w:t xml:space="preserve">the </w:t>
      </w:r>
      <w:r w:rsidR="00E6114E">
        <w:rPr>
          <w:rFonts w:ascii="Times New Roman" w:hAnsi="Times New Roman" w:cs="Times New Roman"/>
        </w:rPr>
        <w:t>NCGs</w:t>
      </w:r>
      <w:r w:rsidR="00A426B1">
        <w:rPr>
          <w:rFonts w:ascii="Times New Roman" w:hAnsi="Times New Roman" w:cs="Times New Roman"/>
        </w:rPr>
        <w:t xml:space="preserve"> were used as</w:t>
      </w:r>
      <w:r w:rsidR="007D4EE7">
        <w:rPr>
          <w:rFonts w:ascii="Times New Roman" w:hAnsi="Times New Roman" w:cs="Times New Roman"/>
        </w:rPr>
        <w:t xml:space="preserve"> the</w:t>
      </w:r>
      <w:r w:rsidR="00A426B1">
        <w:rPr>
          <w:rFonts w:ascii="Times New Roman" w:hAnsi="Times New Roman" w:cs="Times New Roman"/>
        </w:rPr>
        <w:t xml:space="preserve"> </w:t>
      </w:r>
      <w:r w:rsidR="00D70D4D">
        <w:rPr>
          <w:rFonts w:ascii="Times New Roman" w:hAnsi="Times New Roman" w:cs="Times New Roman"/>
        </w:rPr>
        <w:t>foreground genes</w:t>
      </w:r>
      <w:r w:rsidR="00E1099E">
        <w:rPr>
          <w:rFonts w:ascii="Times New Roman" w:hAnsi="Times New Roman" w:cs="Times New Roman"/>
        </w:rPr>
        <w:t>, respectively</w:t>
      </w:r>
      <w:r w:rsidR="000A7EEB" w:rsidRPr="00D17E62">
        <w:rPr>
          <w:rFonts w:ascii="Times New Roman" w:hAnsi="Times New Roman" w:cs="Times New Roman"/>
        </w:rPr>
        <w:t>. All</w:t>
      </w:r>
      <w:r w:rsidR="00CA52EB">
        <w:rPr>
          <w:rFonts w:ascii="Times New Roman" w:hAnsi="Times New Roman" w:cs="Times New Roman"/>
        </w:rPr>
        <w:t xml:space="preserve"> the</w:t>
      </w:r>
      <w:r w:rsidR="000A7EEB" w:rsidRPr="00D17E62">
        <w:rPr>
          <w:rFonts w:ascii="Times New Roman" w:hAnsi="Times New Roman" w:cs="Times New Roman"/>
        </w:rPr>
        <w:t xml:space="preserve"> one-to-one orthologous genes w</w:t>
      </w:r>
      <w:r w:rsidR="00005E71">
        <w:rPr>
          <w:rFonts w:ascii="Times New Roman" w:hAnsi="Times New Roman" w:cs="Times New Roman"/>
        </w:rPr>
        <w:t>er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2D3AD3">
        <w:rPr>
          <w:rFonts w:ascii="Times New Roman" w:hAnsi="Times New Roman" w:cs="Times New Roman"/>
        </w:rPr>
        <w:t>considered</w:t>
      </w:r>
      <w:r w:rsidR="000A7EEB" w:rsidRPr="00D17E62">
        <w:rPr>
          <w:rFonts w:ascii="Times New Roman" w:hAnsi="Times New Roman" w:cs="Times New Roman"/>
        </w:rPr>
        <w:t xml:space="preserve"> as</w:t>
      </w:r>
      <w:r w:rsidR="007D4EE7">
        <w:rPr>
          <w:rFonts w:ascii="Times New Roman" w:hAnsi="Times New Roman" w:cs="Times New Roman"/>
        </w:rPr>
        <w:t xml:space="preserve"> the</w:t>
      </w:r>
      <w:r w:rsidR="000A7EEB" w:rsidRPr="00D17E62">
        <w:rPr>
          <w:rFonts w:ascii="Times New Roman" w:hAnsi="Times New Roman" w:cs="Times New Roman"/>
        </w:rPr>
        <w:t xml:space="preserve"> background genes</w:t>
      </w:r>
      <w:r w:rsidR="009E59D2">
        <w:rPr>
          <w:rFonts w:ascii="Times New Roman" w:hAnsi="Times New Roman" w:cs="Times New Roman"/>
        </w:rPr>
        <w:t>.</w:t>
      </w:r>
      <w:r w:rsidR="000A7EEB" w:rsidRPr="00D17E62">
        <w:rPr>
          <w:rFonts w:ascii="Times New Roman" w:hAnsi="Times New Roman" w:cs="Times New Roman"/>
        </w:rPr>
        <w:t xml:space="preserve"> We removed</w:t>
      </w:r>
      <w:r w:rsidR="00617141">
        <w:rPr>
          <w:rFonts w:ascii="Times New Roman" w:hAnsi="Times New Roman" w:cs="Times New Roman"/>
        </w:rPr>
        <w:t xml:space="preserve"> the</w:t>
      </w:r>
      <w:r w:rsidR="000A7EEB" w:rsidRPr="00D17E62">
        <w:rPr>
          <w:rFonts w:ascii="Times New Roman" w:hAnsi="Times New Roman" w:cs="Times New Roman"/>
        </w:rPr>
        <w:t xml:space="preserve"> </w:t>
      </w:r>
      <w:r w:rsidR="009E59D2">
        <w:rPr>
          <w:rFonts w:ascii="Times New Roman" w:hAnsi="Times New Roman" w:cs="Times New Roman"/>
        </w:rPr>
        <w:t xml:space="preserve">overrepresented GO BP </w:t>
      </w:r>
      <w:r w:rsidR="000A7EEB" w:rsidRPr="00D17E62">
        <w:rPr>
          <w:rFonts w:ascii="Times New Roman" w:hAnsi="Times New Roman" w:cs="Times New Roman"/>
        </w:rPr>
        <w:t xml:space="preserve">terms </w:t>
      </w:r>
      <w:r w:rsidR="00A8134B">
        <w:rPr>
          <w:rFonts w:ascii="Times New Roman" w:hAnsi="Times New Roman" w:cs="Times New Roman"/>
        </w:rPr>
        <w:t>having</w:t>
      </w:r>
      <w:r w:rsidR="00617141">
        <w:rPr>
          <w:rFonts w:ascii="Times New Roman" w:hAnsi="Times New Roman" w:cs="Times New Roman"/>
        </w:rPr>
        <w:t xml:space="preserve"> more than</w:t>
      </w:r>
      <w:r w:rsidR="000A7EEB" w:rsidRPr="00D17E62">
        <w:rPr>
          <w:rFonts w:ascii="Times New Roman" w:hAnsi="Times New Roman" w:cs="Times New Roman"/>
        </w:rPr>
        <w:t xml:space="preserve"> 300</w:t>
      </w:r>
      <w:r w:rsidR="00A97BAE">
        <w:rPr>
          <w:rFonts w:ascii="Times New Roman" w:hAnsi="Times New Roman" w:cs="Times New Roman"/>
        </w:rPr>
        <w:t xml:space="preserve"> background genes</w:t>
      </w:r>
      <w:r w:rsidR="000A7EEB" w:rsidRPr="00D17E62">
        <w:rPr>
          <w:rFonts w:ascii="Times New Roman" w:hAnsi="Times New Roman" w:cs="Times New Roman"/>
        </w:rPr>
        <w:t xml:space="preserve"> because these GO BP terms are usually at lower GO </w:t>
      </w:r>
      <w:r w:rsidR="007B543E" w:rsidRPr="00D17E62">
        <w:rPr>
          <w:rFonts w:ascii="Times New Roman" w:hAnsi="Times New Roman" w:cs="Times New Roman"/>
        </w:rPr>
        <w:t xml:space="preserve">BP </w:t>
      </w:r>
      <w:r w:rsidR="000A7EEB" w:rsidRPr="00D17E62">
        <w:rPr>
          <w:rFonts w:ascii="Times New Roman" w:hAnsi="Times New Roman" w:cs="Times New Roman"/>
        </w:rPr>
        <w:t>level</w:t>
      </w:r>
      <w:r w:rsidR="007648CC">
        <w:rPr>
          <w:rFonts w:ascii="Times New Roman" w:hAnsi="Times New Roman" w:cs="Times New Roman"/>
        </w:rPr>
        <w:t>s</w:t>
      </w:r>
      <w:r w:rsidR="000A7EEB" w:rsidRPr="00D17E62">
        <w:rPr>
          <w:rFonts w:ascii="Times New Roman" w:hAnsi="Times New Roman" w:cs="Times New Roman"/>
        </w:rPr>
        <w:t xml:space="preserve"> and can give us </w:t>
      </w:r>
      <w:r w:rsidR="000A7EEB" w:rsidRPr="00D17E62">
        <w:rPr>
          <w:rFonts w:ascii="Times New Roman" w:hAnsi="Times New Roman" w:cs="Times New Roman"/>
        </w:rPr>
        <w:lastRenderedPageBreak/>
        <w:t xml:space="preserve">little information. </w:t>
      </w:r>
      <w:r w:rsidR="001C0F20">
        <w:rPr>
          <w:rFonts w:ascii="Times New Roman" w:hAnsi="Times New Roman" w:cs="Times New Roman"/>
        </w:rPr>
        <w:t xml:space="preserve">The overrepresented GO BP terms can be seen in </w:t>
      </w:r>
      <w:r w:rsidR="001C0F20" w:rsidRPr="00B312C6">
        <w:rPr>
          <w:rFonts w:ascii="Times New Roman" w:hAnsi="Times New Roman" w:cs="Times New Roman"/>
          <w:b/>
          <w:bCs/>
        </w:rPr>
        <w:t xml:space="preserve">Supplementary </w:t>
      </w:r>
      <w:r w:rsidR="00D52867" w:rsidRPr="00B312C6">
        <w:rPr>
          <w:rFonts w:ascii="Times New Roman" w:hAnsi="Times New Roman" w:cs="Times New Roman"/>
          <w:b/>
          <w:bCs/>
        </w:rPr>
        <w:t xml:space="preserve">Table </w:t>
      </w:r>
      <w:r w:rsidR="005E0226">
        <w:rPr>
          <w:rFonts w:ascii="Times New Roman" w:hAnsi="Times New Roman" w:cs="Times New Roman"/>
          <w:b/>
          <w:bCs/>
        </w:rPr>
        <w:t>9-10</w:t>
      </w:r>
      <w:r w:rsidR="00D52867">
        <w:rPr>
          <w:rFonts w:ascii="Times New Roman" w:hAnsi="Times New Roman" w:cs="Times New Roman"/>
        </w:rPr>
        <w:t>.</w:t>
      </w:r>
      <w:r w:rsidR="00A050C7">
        <w:rPr>
          <w:rFonts w:ascii="Times New Roman" w:hAnsi="Times New Roman" w:cs="Times New Roman"/>
        </w:rPr>
        <w:t xml:space="preserve"> </w:t>
      </w:r>
      <w:r w:rsidR="00970403">
        <w:rPr>
          <w:rFonts w:ascii="Times New Roman" w:hAnsi="Times New Roman" w:cs="Times New Roman"/>
        </w:rPr>
        <w:t xml:space="preserve">To </w:t>
      </w:r>
      <w:r w:rsidR="00FC19D4">
        <w:rPr>
          <w:rFonts w:ascii="Times New Roman" w:hAnsi="Times New Roman" w:cs="Times New Roman"/>
        </w:rPr>
        <w:t xml:space="preserve">further </w:t>
      </w:r>
      <w:r w:rsidR="00BE3B11">
        <w:rPr>
          <w:rFonts w:ascii="Times New Roman" w:hAnsi="Times New Roman" w:cs="Times New Roman"/>
        </w:rPr>
        <w:t>explore</w:t>
      </w:r>
      <w:r w:rsidR="00FC19D4">
        <w:rPr>
          <w:rFonts w:ascii="Times New Roman" w:hAnsi="Times New Roman" w:cs="Times New Roman"/>
        </w:rPr>
        <w:t xml:space="preserve"> the uniquely enriched categories by PCGs and NCGs,</w:t>
      </w:r>
      <w:r w:rsidR="00970403">
        <w:rPr>
          <w:rFonts w:ascii="Times New Roman" w:hAnsi="Times New Roman" w:cs="Times New Roman"/>
        </w:rPr>
        <w:t xml:space="preserve"> </w:t>
      </w:r>
      <w:r w:rsidR="00FC19D4">
        <w:rPr>
          <w:rFonts w:ascii="Times New Roman" w:hAnsi="Times New Roman" w:cs="Times New Roman"/>
        </w:rPr>
        <w:t>w</w:t>
      </w:r>
      <w:r w:rsidR="000A7EEB" w:rsidRPr="00D17E62">
        <w:rPr>
          <w:rFonts w:ascii="Times New Roman" w:hAnsi="Times New Roman" w:cs="Times New Roman"/>
        </w:rPr>
        <w:t xml:space="preserve">e </w:t>
      </w:r>
      <w:r w:rsidR="00E1712F">
        <w:rPr>
          <w:rFonts w:ascii="Times New Roman" w:hAnsi="Times New Roman" w:cs="Times New Roman"/>
        </w:rPr>
        <w:t xml:space="preserve">also </w:t>
      </w:r>
      <w:r w:rsidR="00BE3B11">
        <w:rPr>
          <w:rFonts w:ascii="Times New Roman" w:hAnsi="Times New Roman" w:cs="Times New Roman"/>
        </w:rPr>
        <w:t>searched</w:t>
      </w:r>
      <w:r w:rsidR="008D79AB">
        <w:rPr>
          <w:rFonts w:ascii="Times New Roman" w:hAnsi="Times New Roman" w:cs="Times New Roman"/>
        </w:rPr>
        <w:t xml:space="preserve"> the relative</w:t>
      </w:r>
      <w:r w:rsidR="00304569">
        <w:rPr>
          <w:rFonts w:ascii="Times New Roman" w:hAnsi="Times New Roman" w:cs="Times New Roman"/>
        </w:rPr>
        <w:t>ly</w:t>
      </w:r>
      <w:r w:rsidR="008D79AB">
        <w:rPr>
          <w:rFonts w:ascii="Times New Roman" w:hAnsi="Times New Roman" w:cs="Times New Roman"/>
        </w:rPr>
        <w:t xml:space="preserve"> overrepresented </w:t>
      </w:r>
      <w:r w:rsidR="000A7EEB" w:rsidRPr="00D17E62">
        <w:rPr>
          <w:rFonts w:ascii="Times New Roman" w:hAnsi="Times New Roman" w:cs="Times New Roman"/>
        </w:rPr>
        <w:t xml:space="preserve">GO </w:t>
      </w:r>
      <w:r w:rsidR="004572C5" w:rsidRPr="00D17E62">
        <w:rPr>
          <w:rFonts w:ascii="Times New Roman" w:hAnsi="Times New Roman" w:cs="Times New Roman"/>
        </w:rPr>
        <w:t xml:space="preserve">BP </w:t>
      </w:r>
      <w:r w:rsidR="000A7EEB" w:rsidRPr="00D17E62">
        <w:rPr>
          <w:rFonts w:ascii="Times New Roman" w:hAnsi="Times New Roman" w:cs="Times New Roman"/>
        </w:rPr>
        <w:t xml:space="preserve">terms </w:t>
      </w:r>
      <w:r w:rsidR="008D79AB">
        <w:rPr>
          <w:rFonts w:ascii="Times New Roman" w:hAnsi="Times New Roman" w:cs="Times New Roman"/>
        </w:rPr>
        <w:t>in</w:t>
      </w:r>
      <w:r w:rsidR="000A7EEB" w:rsidRPr="00D17E62">
        <w:rPr>
          <w:rFonts w:ascii="Times New Roman" w:hAnsi="Times New Roman" w:cs="Times New Roman"/>
        </w:rPr>
        <w:t xml:space="preserve"> </w:t>
      </w:r>
      <w:r w:rsidR="005B713B">
        <w:rPr>
          <w:rFonts w:ascii="Times New Roman" w:hAnsi="Times New Roman" w:cs="Times New Roman" w:hint="eastAsia"/>
        </w:rPr>
        <w:t>th</w:t>
      </w:r>
      <w:r w:rsidR="005B713B">
        <w:rPr>
          <w:rFonts w:ascii="Times New Roman" w:hAnsi="Times New Roman" w:cs="Times New Roman"/>
        </w:rPr>
        <w:t xml:space="preserve">e </w:t>
      </w:r>
      <w:r w:rsidR="00E6114E">
        <w:rPr>
          <w:rFonts w:ascii="Times New Roman" w:hAnsi="Times New Roman" w:cs="Times New Roman"/>
        </w:rPr>
        <w:t>PCGs</w:t>
      </w:r>
      <w:r w:rsidR="008D79AB">
        <w:rPr>
          <w:rFonts w:ascii="Times New Roman" w:hAnsi="Times New Roman" w:cs="Times New Roman"/>
        </w:rPr>
        <w:t xml:space="preserve"> when compared with </w:t>
      </w:r>
      <w:r w:rsidR="00DC10FD">
        <w:rPr>
          <w:rFonts w:ascii="Times New Roman" w:hAnsi="Times New Roman" w:cs="Times New Roman"/>
        </w:rPr>
        <w:t xml:space="preserve">the </w:t>
      </w:r>
      <w:r w:rsidR="00E6114E">
        <w:rPr>
          <w:rFonts w:ascii="Times New Roman" w:hAnsi="Times New Roman" w:cs="Times New Roman"/>
        </w:rPr>
        <w:t>NCGs</w:t>
      </w:r>
      <w:r w:rsidR="008D79AB">
        <w:rPr>
          <w:rFonts w:ascii="Times New Roman" w:hAnsi="Times New Roman" w:cs="Times New Roman"/>
        </w:rPr>
        <w:t>, and reverse</w:t>
      </w:r>
      <w:r w:rsidR="00B03AFB">
        <w:rPr>
          <w:rFonts w:ascii="Times New Roman" w:hAnsi="Times New Roman" w:cs="Times New Roman"/>
        </w:rPr>
        <w:t xml:space="preserve"> (</w:t>
      </w:r>
      <w:r w:rsidR="00B03AFB" w:rsidRPr="00B312C6">
        <w:rPr>
          <w:rFonts w:ascii="Times New Roman" w:hAnsi="Times New Roman" w:cs="Times New Roman"/>
          <w:b/>
          <w:bCs/>
        </w:rPr>
        <w:t xml:space="preserve">Supplementary Table </w:t>
      </w:r>
      <w:r w:rsidR="00B03AFB">
        <w:rPr>
          <w:rFonts w:ascii="Times New Roman" w:hAnsi="Times New Roman" w:cs="Times New Roman"/>
          <w:b/>
          <w:bCs/>
        </w:rPr>
        <w:t>11</w:t>
      </w:r>
      <w:r w:rsidR="00B03AFB" w:rsidRPr="00B312C6">
        <w:rPr>
          <w:rFonts w:ascii="Times New Roman" w:hAnsi="Times New Roman" w:cs="Times New Roman"/>
          <w:b/>
          <w:bCs/>
        </w:rPr>
        <w:t>-</w:t>
      </w:r>
      <w:r w:rsidR="00B03AFB">
        <w:rPr>
          <w:rFonts w:ascii="Times New Roman" w:hAnsi="Times New Roman" w:cs="Times New Roman"/>
          <w:b/>
          <w:bCs/>
        </w:rPr>
        <w:t>12</w:t>
      </w:r>
      <w:r w:rsidR="00B03AFB">
        <w:rPr>
          <w:rFonts w:ascii="Times New Roman" w:hAnsi="Times New Roman" w:cs="Times New Roman"/>
        </w:rPr>
        <w:t>)</w:t>
      </w:r>
      <w:r w:rsidR="000A7EEB" w:rsidRPr="00D17E62">
        <w:rPr>
          <w:rFonts w:ascii="Times New Roman" w:hAnsi="Times New Roman" w:cs="Times New Roman"/>
        </w:rPr>
        <w:t xml:space="preserve">. </w:t>
      </w:r>
      <w:r w:rsidR="00F3224C">
        <w:rPr>
          <w:rFonts w:ascii="Times New Roman" w:hAnsi="Times New Roman" w:cs="Times New Roman"/>
        </w:rPr>
        <w:t>F</w:t>
      </w:r>
      <w:r w:rsidR="000A7EEB" w:rsidRPr="00D17E62">
        <w:rPr>
          <w:rFonts w:ascii="Times New Roman" w:hAnsi="Times New Roman" w:cs="Times New Roman"/>
        </w:rPr>
        <w:t xml:space="preserve">isher’s </w:t>
      </w:r>
      <w:r w:rsidR="00B2762A">
        <w:rPr>
          <w:rFonts w:ascii="Times New Roman" w:hAnsi="Times New Roman" w:cs="Times New Roman"/>
        </w:rPr>
        <w:t xml:space="preserve">single-tailed </w:t>
      </w:r>
      <w:r w:rsidR="000A7EEB" w:rsidRPr="00D17E62">
        <w:rPr>
          <w:rFonts w:ascii="Times New Roman" w:hAnsi="Times New Roman" w:cs="Times New Roman"/>
        </w:rPr>
        <w:t>test</w:t>
      </w:r>
      <w:r w:rsidR="00B2762A">
        <w:rPr>
          <w:rFonts w:ascii="Times New Roman" w:hAnsi="Times New Roman" w:cs="Times New Roman"/>
        </w:rPr>
        <w:t xml:space="preserve"> </w:t>
      </w:r>
      <w:r w:rsidR="00C1773D">
        <w:rPr>
          <w:rFonts w:ascii="Times New Roman" w:hAnsi="Times New Roman" w:cs="Times New Roman"/>
        </w:rPr>
        <w:t>with</w:t>
      </w:r>
      <w:r w:rsidR="00CE4268">
        <w:rPr>
          <w:rFonts w:ascii="Times New Roman" w:hAnsi="Times New Roman" w:cs="Times New Roman"/>
        </w:rPr>
        <w:t xml:space="preserve"> a</w:t>
      </w:r>
      <w:r w:rsidR="000A7EEB" w:rsidRPr="00D17E62">
        <w:rPr>
          <w:rFonts w:ascii="Times New Roman" w:hAnsi="Times New Roman" w:cs="Times New Roman"/>
        </w:rPr>
        <w:t xml:space="preserve"> </w:t>
      </w:r>
      <w:r w:rsidR="000A7EEB" w:rsidRPr="00C1773D">
        <w:rPr>
          <w:rFonts w:ascii="Times New Roman" w:hAnsi="Times New Roman" w:cs="Times New Roman"/>
          <w:i/>
          <w:iCs/>
        </w:rPr>
        <w:t>P value</w:t>
      </w:r>
      <w:r w:rsidR="000A7EEB" w:rsidRPr="00D17E62">
        <w:rPr>
          <w:rFonts w:ascii="Times New Roman" w:hAnsi="Times New Roman" w:cs="Times New Roman"/>
        </w:rPr>
        <w:t xml:space="preserve"> at 0.05 was used as</w:t>
      </w:r>
      <w:r w:rsidR="00F229F9" w:rsidRPr="00D17E62">
        <w:rPr>
          <w:rFonts w:ascii="Times New Roman" w:hAnsi="Times New Roman" w:cs="Times New Roman"/>
        </w:rPr>
        <w:t xml:space="preserve"> </w:t>
      </w:r>
      <w:r w:rsidR="00CA52EB">
        <w:rPr>
          <w:rFonts w:ascii="Times New Roman" w:hAnsi="Times New Roman" w:cs="Times New Roman"/>
        </w:rPr>
        <w:t xml:space="preserve">the </w:t>
      </w:r>
      <w:r w:rsidR="00F229F9" w:rsidRPr="00D17E62">
        <w:rPr>
          <w:rFonts w:ascii="Times New Roman" w:hAnsi="Times New Roman" w:cs="Times New Roman"/>
        </w:rPr>
        <w:t>threshold for</w:t>
      </w:r>
      <w:r w:rsidR="000A7EEB" w:rsidRPr="00D17E62">
        <w:rPr>
          <w:rFonts w:ascii="Times New Roman" w:hAnsi="Times New Roman" w:cs="Times New Roman"/>
        </w:rPr>
        <w:t xml:space="preserve"> </w:t>
      </w:r>
      <w:r w:rsidR="00A91C2E" w:rsidRPr="00D17E62">
        <w:rPr>
          <w:rFonts w:ascii="Times New Roman" w:hAnsi="Times New Roman" w:cs="Times New Roman"/>
        </w:rPr>
        <w:t>s</w:t>
      </w:r>
      <w:r w:rsidR="00C615A4" w:rsidRPr="00D17E62">
        <w:rPr>
          <w:rFonts w:ascii="Times New Roman" w:hAnsi="Times New Roman" w:cs="Times New Roman"/>
        </w:rPr>
        <w:t>tatistical significanc</w:t>
      </w:r>
      <w:r w:rsidR="003515C7" w:rsidRPr="00D17E62">
        <w:rPr>
          <w:rFonts w:ascii="Times New Roman" w:hAnsi="Times New Roman" w:cs="Times New Roman"/>
        </w:rPr>
        <w:t>e</w:t>
      </w:r>
      <w:r w:rsidR="000A7EEB" w:rsidRPr="00D17E62">
        <w:rPr>
          <w:rFonts w:ascii="Times New Roman" w:hAnsi="Times New Roman" w:cs="Times New Roman"/>
        </w:rPr>
        <w:t xml:space="preserve">. </w:t>
      </w:r>
      <w:r w:rsidR="00A050C7">
        <w:rPr>
          <w:rFonts w:ascii="Times New Roman" w:hAnsi="Times New Roman" w:cs="Times New Roman"/>
        </w:rPr>
        <w:t>In addition</w:t>
      </w:r>
      <w:r w:rsidR="000A7EEB" w:rsidRPr="00D17E62">
        <w:rPr>
          <w:rFonts w:ascii="Times New Roman" w:hAnsi="Times New Roman" w:cs="Times New Roman"/>
        </w:rPr>
        <w:t>,</w:t>
      </w:r>
      <w:r w:rsidR="00047C2C">
        <w:rPr>
          <w:rFonts w:ascii="Times New Roman" w:hAnsi="Times New Roman" w:cs="Times New Roman"/>
        </w:rPr>
        <w:t xml:space="preserve"> we used</w:t>
      </w:r>
      <w:r w:rsidR="00D74508">
        <w:rPr>
          <w:rFonts w:ascii="Times New Roman" w:hAnsi="Times New Roman" w:cs="Times New Roman"/>
        </w:rPr>
        <w:t xml:space="preserve"> </w:t>
      </w:r>
      <w:r w:rsidR="00BF7DF1">
        <w:rPr>
          <w:rFonts w:ascii="Times New Roman" w:hAnsi="Times New Roman" w:cs="Times New Roman"/>
        </w:rPr>
        <w:t>R</w:t>
      </w:r>
      <w:r w:rsidR="000A7EEB" w:rsidRPr="00D17E62">
        <w:rPr>
          <w:rFonts w:ascii="Times New Roman" w:hAnsi="Times New Roman" w:cs="Times New Roman"/>
        </w:rPr>
        <w:t>EVIGO</w:t>
      </w:r>
      <w:r w:rsidR="00E55C9A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Supek&lt;/Author&gt;&lt;Year&gt;2011&lt;/Year&gt;&lt;RecNum&gt;4602&lt;/RecNum&gt;&lt;DisplayText&gt;(Supek, et al., 2011)&lt;/DisplayText&gt;&lt;record&gt;&lt;rec-number&gt;4602&lt;/rec-number&gt;&lt;foreign-keys&gt;&lt;key app="EN" db-id="tv9vrfdemz0pstew0aex95v6axa2v9ftwfvr" timestamp="1619599511" guid="74def924-9a39-42db-b1a5-c67734943149"&gt;4602&lt;/key&gt;&lt;/foreign-keys&gt;&lt;ref-type name="Journal Article"&gt;17&lt;/ref-type&gt;&lt;contributors&gt;&lt;authors&gt;&lt;author&gt;Supek, F.&lt;/author&gt;&lt;author&gt;Bosnjak, M.&lt;/author&gt;&lt;author&gt;Skunca, N.&lt;/author&gt;&lt;author&gt;Smuc, T.&lt;/author&gt;&lt;/authors&gt;&lt;/contributors&gt;&lt;auth-address&gt;Division of Electronics, Rudjer Boskovic Institute, Zagreb, Croatia. fran.supek@irb.hr&lt;/auth-address&gt;&lt;titles&gt;&lt;title&gt;REVIGO summarizes and visualizes long lists of gene ontology terms&lt;/title&gt;&lt;secondary-title&gt;PLoS One&lt;/secondary-title&gt;&lt;/titles&gt;&lt;periodical&gt;&lt;full-title&gt;PLoS One&lt;/full-title&gt;&lt;/periodical&gt;&lt;pages&gt;e21800&lt;/pages&gt;&lt;volume&gt;6&lt;/volume&gt;&lt;number&gt;7&lt;/number&gt;&lt;edition&gt;2011/07/27&lt;/edition&gt;&lt;keywords&gt;&lt;keyword&gt;*Algorithms&lt;/keyword&gt;&lt;keyword&gt;Computational Biology/*methods&lt;/keyword&gt;&lt;keyword&gt;Gene Expression Regulation&lt;/keyword&gt;&lt;keyword&gt;Humans&lt;/keyword&gt;&lt;keyword&gt;Internet&lt;/keyword&gt;&lt;keyword&gt;*Molecular Sequence Annotation&lt;/keyword&gt;&lt;keyword&gt;Software&lt;/keyword&gt;&lt;keyword&gt;Transcription Factors/genetics/metabolism&lt;/keyword&gt;&lt;keyword&gt;User-Computer Interface&lt;/keyword&gt;&lt;/keywords&gt;&lt;dates&gt;&lt;year&gt;2011&lt;/year&gt;&lt;/dates&gt;&lt;isbn&gt;1932-6203 (Electronic)&amp;#xD;1932-6203 (Linking)&lt;/isbn&gt;&lt;accession-num&gt;21789182&lt;/accession-num&gt;&lt;urls&gt;&lt;related-urls&gt;&lt;url&gt;https://www.ncbi.nlm.nih.gov/pubmed/21789182&lt;/url&gt;&lt;/related-urls&gt;&lt;/urls&gt;&lt;custom2&gt;PMC3138752&lt;/custom2&gt;&lt;electronic-resource-num&gt;10.1371/journal.pone.0021800&lt;/electronic-resource-num&gt;&lt;/record&gt;&lt;/Cite&gt;&lt;/EndNote&gt;</w:instrText>
      </w:r>
      <w:r w:rsidR="00E55C9A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upek, et al., 2011)</w:t>
      </w:r>
      <w:r w:rsidR="00E55C9A" w:rsidRPr="00D17E62">
        <w:rPr>
          <w:rFonts w:ascii="Times New Roman" w:hAnsi="Times New Roman" w:cs="Times New Roman"/>
        </w:rPr>
        <w:fldChar w:fldCharType="end"/>
      </w:r>
      <w:r w:rsidR="000A7EEB" w:rsidRPr="00D17E62">
        <w:rPr>
          <w:rFonts w:ascii="Times New Roman" w:hAnsi="Times New Roman" w:cs="Times New Roman"/>
        </w:rPr>
        <w:t xml:space="preserve"> to remove the redundantly significant GO</w:t>
      </w:r>
      <w:r w:rsidR="00AB400B" w:rsidRPr="00D17E62">
        <w:rPr>
          <w:rFonts w:ascii="Times New Roman" w:hAnsi="Times New Roman" w:cs="Times New Roman"/>
        </w:rPr>
        <w:t xml:space="preserve"> BP</w:t>
      </w:r>
      <w:r w:rsidR="000A7EEB" w:rsidRPr="00D17E62">
        <w:rPr>
          <w:rFonts w:ascii="Times New Roman" w:hAnsi="Times New Roman" w:cs="Times New Roman"/>
        </w:rPr>
        <w:t xml:space="preserve"> terms with </w:t>
      </w:r>
      <w:r w:rsidR="00E65310">
        <w:rPr>
          <w:rFonts w:ascii="Times New Roman" w:hAnsi="Times New Roman" w:cs="Times New Roman"/>
        </w:rPr>
        <w:t xml:space="preserve">a </w:t>
      </w:r>
      <w:r w:rsidR="000A7EEB" w:rsidRPr="00D17E62">
        <w:rPr>
          <w:rFonts w:ascii="Times New Roman" w:hAnsi="Times New Roman" w:cs="Times New Roman"/>
        </w:rPr>
        <w:t>medium cutoff standard (allowed similarity=0.</w:t>
      </w:r>
      <w:r w:rsidR="00AB36C8" w:rsidRPr="00D17E62">
        <w:rPr>
          <w:rFonts w:ascii="Times New Roman" w:hAnsi="Times New Roman" w:cs="Times New Roman"/>
        </w:rPr>
        <w:t>7</w:t>
      </w:r>
      <w:r w:rsidR="000A7EEB" w:rsidRPr="00D17E62">
        <w:rPr>
          <w:rFonts w:ascii="Times New Roman" w:hAnsi="Times New Roman" w:cs="Times New Roman"/>
        </w:rPr>
        <w:t>)</w:t>
      </w:r>
      <w:r w:rsidR="00D74508">
        <w:rPr>
          <w:rFonts w:ascii="Times New Roman" w:hAnsi="Times New Roman" w:cs="Times New Roman"/>
        </w:rPr>
        <w:t xml:space="preserve"> </w:t>
      </w:r>
      <w:r w:rsidR="00047C2C">
        <w:rPr>
          <w:rFonts w:ascii="Times New Roman" w:hAnsi="Times New Roman" w:cs="Times New Roman"/>
        </w:rPr>
        <w:t>(</w:t>
      </w:r>
      <w:r w:rsidR="00572B49" w:rsidRPr="00572B49">
        <w:rPr>
          <w:rFonts w:ascii="Times New Roman" w:hAnsi="Times New Roman" w:cs="Times New Roman"/>
          <w:b/>
          <w:bCs/>
        </w:rPr>
        <w:t xml:space="preserve">Figure </w:t>
      </w:r>
      <w:r w:rsidR="0022348C">
        <w:rPr>
          <w:rFonts w:ascii="Times New Roman" w:hAnsi="Times New Roman" w:cs="Times New Roman"/>
          <w:b/>
          <w:bCs/>
        </w:rPr>
        <w:t>3</w:t>
      </w:r>
      <w:r w:rsidR="00047C2C" w:rsidRPr="009E2022">
        <w:rPr>
          <w:rFonts w:ascii="Times New Roman" w:hAnsi="Times New Roman" w:cs="Times New Roman"/>
        </w:rPr>
        <w:t>)</w:t>
      </w:r>
      <w:r w:rsidR="000A7EEB" w:rsidRPr="00D17E62">
        <w:rPr>
          <w:rFonts w:ascii="Times New Roman" w:hAnsi="Times New Roman" w:cs="Times New Roman"/>
        </w:rPr>
        <w:t>.</w:t>
      </w:r>
    </w:p>
    <w:p w14:paraId="5E6F8E64" w14:textId="77777777" w:rsidR="00DF061B" w:rsidRPr="00E424E4" w:rsidRDefault="00DF061B" w:rsidP="00BA5AE1">
      <w:pPr>
        <w:spacing w:line="480" w:lineRule="auto"/>
        <w:rPr>
          <w:rFonts w:ascii="Times New Roman" w:hAnsi="Times New Roman" w:cs="Times New Roman"/>
        </w:rPr>
      </w:pPr>
    </w:p>
    <w:p w14:paraId="78B66FC3" w14:textId="77777777" w:rsidR="00DF061B" w:rsidRPr="008A373B" w:rsidRDefault="00DF061B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Network analyses</w:t>
      </w:r>
    </w:p>
    <w:p w14:paraId="09EA7917" w14:textId="7017C139" w:rsidR="00DF061B" w:rsidRPr="00D17E62" w:rsidRDefault="002B7106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rstly, w</w:t>
      </w:r>
      <w:r w:rsidR="00DF061B">
        <w:rPr>
          <w:rFonts w:ascii="Times New Roman" w:hAnsi="Times New Roman" w:cs="Times New Roman"/>
        </w:rPr>
        <w:t xml:space="preserve">e </w:t>
      </w:r>
      <w:r w:rsidR="0033081C">
        <w:rPr>
          <w:rFonts w:ascii="Times New Roman" w:hAnsi="Times New Roman" w:cs="Times New Roman"/>
        </w:rPr>
        <w:t>extracted</w:t>
      </w:r>
      <w:r w:rsidR="00DF061B">
        <w:rPr>
          <w:rFonts w:ascii="Times New Roman" w:hAnsi="Times New Roman" w:cs="Times New Roman"/>
        </w:rPr>
        <w:t xml:space="preserve"> </w:t>
      </w:r>
      <w:r w:rsidR="00861C34">
        <w:rPr>
          <w:rFonts w:ascii="Times New Roman" w:hAnsi="Times New Roman" w:cs="Times New Roman"/>
        </w:rPr>
        <w:t xml:space="preserve">the </w:t>
      </w:r>
      <w:r w:rsidR="00DF061B">
        <w:rPr>
          <w:rFonts w:ascii="Times New Roman" w:hAnsi="Times New Roman" w:cs="Times New Roman"/>
        </w:rPr>
        <w:t>direct interactions</w:t>
      </w:r>
      <w:r w:rsidR="005D767D">
        <w:rPr>
          <w:rFonts w:ascii="Times New Roman" w:hAnsi="Times New Roman" w:cs="Times New Roman"/>
        </w:rPr>
        <w:t xml:space="preserve"> </w:t>
      </w:r>
      <w:r w:rsidR="001408F8">
        <w:rPr>
          <w:rFonts w:ascii="Times New Roman" w:hAnsi="Times New Roman" w:cs="Times New Roman"/>
        </w:rPr>
        <w:t>among</w:t>
      </w:r>
      <w:r w:rsidR="005D767D">
        <w:rPr>
          <w:rFonts w:ascii="Times New Roman" w:hAnsi="Times New Roman" w:cs="Times New Roman"/>
        </w:rPr>
        <w:t xml:space="preserve"> a</w:t>
      </w:r>
      <w:r w:rsidR="005D767D" w:rsidRPr="00D17E62">
        <w:rPr>
          <w:rFonts w:ascii="Times New Roman" w:hAnsi="Times New Roman" w:cs="Times New Roman"/>
        </w:rPr>
        <w:t xml:space="preserve">ll </w:t>
      </w:r>
      <w:r w:rsidR="005D767D">
        <w:rPr>
          <w:rFonts w:ascii="Times New Roman" w:hAnsi="Times New Roman" w:cs="Times New Roman"/>
        </w:rPr>
        <w:t>significantly correlated</w:t>
      </w:r>
      <w:r w:rsidR="005D767D" w:rsidRPr="00D17E62">
        <w:rPr>
          <w:rFonts w:ascii="Times New Roman" w:hAnsi="Times New Roman" w:cs="Times New Roman"/>
        </w:rPr>
        <w:t xml:space="preserve"> genes</w:t>
      </w:r>
      <w:r w:rsidR="00DF061B">
        <w:rPr>
          <w:rFonts w:ascii="Times New Roman" w:hAnsi="Times New Roman" w:cs="Times New Roman"/>
        </w:rPr>
        <w:t xml:space="preserve"> </w:t>
      </w:r>
      <w:r w:rsidR="00861C34">
        <w:rPr>
          <w:rFonts w:ascii="Times New Roman" w:hAnsi="Times New Roman" w:cs="Times New Roman"/>
        </w:rPr>
        <w:t>based on</w:t>
      </w:r>
      <w:r w:rsidR="005D767D">
        <w:rPr>
          <w:rFonts w:ascii="Times New Roman" w:hAnsi="Times New Roman" w:cs="Times New Roman"/>
        </w:rPr>
        <w:t xml:space="preserve"> the</w:t>
      </w:r>
      <w:r w:rsidR="00DF061B">
        <w:rPr>
          <w:rFonts w:ascii="Times New Roman" w:hAnsi="Times New Roman" w:cs="Times New Roman"/>
        </w:rPr>
        <w:t xml:space="preserve"> </w:t>
      </w:r>
      <w:proofErr w:type="spellStart"/>
      <w:r w:rsidR="00DF061B">
        <w:rPr>
          <w:rFonts w:ascii="Times New Roman" w:hAnsi="Times New Roman" w:cs="Times New Roman"/>
        </w:rPr>
        <w:t>Reactome</w:t>
      </w:r>
      <w:proofErr w:type="spellEnd"/>
      <w:r w:rsidR="00DF061B">
        <w:rPr>
          <w:rFonts w:ascii="Times New Roman" w:hAnsi="Times New Roman" w:cs="Times New Roman"/>
        </w:rPr>
        <w:t xml:space="preserve"> Functional Interactions database</w:t>
      </w:r>
      <w:r w:rsidR="00FB297F">
        <w:rPr>
          <w:rFonts w:ascii="Times New Roman" w:hAnsi="Times New Roman" w:cs="Times New Roman"/>
        </w:rPr>
        <w:t xml:space="preserve"> (2020)</w:t>
      </w:r>
      <w:r w:rsidR="00FC207C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Wu&lt;/Author&gt;&lt;Year&gt;2010&lt;/Year&gt;&lt;RecNum&gt;4651&lt;/RecNum&gt;&lt;DisplayText&gt;(Wu, et al., 2010)&lt;/DisplayText&gt;&lt;record&gt;&lt;rec-number&gt;4651&lt;/rec-number&gt;&lt;foreign-keys&gt;&lt;key app="EN" db-id="tv9vrfdemz0pstew0aex95v6axa2v9ftwfvr" timestamp="1625666550" guid="c658e49f-90da-4faf-8599-773da1e0d3da"&gt;4651&lt;/key&gt;&lt;/foreign-keys&gt;&lt;ref-type name="Journal Article"&gt;17&lt;/ref-type&gt;&lt;contributors&gt;&lt;authors&gt;&lt;author&gt;Wu, G.&lt;/author&gt;&lt;author&gt;Feng, X.&lt;/author&gt;&lt;author&gt;Stein, L.&lt;/author&gt;&lt;/authors&gt;&lt;/contributors&gt;&lt;auth-address&gt;Ontario Institute for Cancer Research, MaRS Centre, South Tower, 101 College Street, Suite 800, Toronto, ON M5G 0A3, Canada. guanmingwu@gmail.com&lt;/auth-address&gt;&lt;titles&gt;&lt;title&gt;A human functional protein interaction network and its application to cancer data analysis&lt;/title&gt;&lt;secondary-title&gt;Genome Biol&lt;/secondary-title&gt;&lt;/titles&gt;&lt;periodical&gt;&lt;full-title&gt;Genome Biology&lt;/full-title&gt;&lt;abbr-1&gt;Genome Biol.&lt;/abbr-1&gt;&lt;abbr-2&gt;Genome Biol&lt;/abbr-2&gt;&lt;/periodical&gt;&lt;pages&gt;R53&lt;/pages&gt;&lt;volume&gt;11&lt;/volume&gt;&lt;number&gt;5&lt;/number&gt;&lt;edition&gt;2010/05/21&lt;/edition&gt;&lt;keywords&gt;&lt;keyword&gt;Cluster Analysis&lt;/keyword&gt;&lt;keyword&gt;*Databases, Protein&lt;/keyword&gt;&lt;keyword&gt;Gene Expression Regulation, Neoplastic&lt;/keyword&gt;&lt;keyword&gt;Gene Regulatory Networks/genetics&lt;/keyword&gt;&lt;keyword&gt;Genes, Neoplasm/genetics&lt;/keyword&gt;&lt;keyword&gt;Genome, Human/genetics&lt;/keyword&gt;&lt;keyword&gt;Glioblastoma/genetics&lt;/keyword&gt;&lt;keyword&gt;Humans&lt;/keyword&gt;&lt;keyword&gt;Internet&lt;/keyword&gt;&lt;keyword&gt;Neoplasm Proteins/*metabolism&lt;/keyword&gt;&lt;keyword&gt;Neoplasms/genetics/*metabolism&lt;/keyword&gt;&lt;keyword&gt;Protein Binding&lt;/keyword&gt;&lt;keyword&gt;Protein Interaction Mapping/*methods&lt;/keyword&gt;&lt;keyword&gt;ROC Curve&lt;/keyword&gt;&lt;keyword&gt;Software&lt;/keyword&gt;&lt;/keywords&gt;&lt;dates&gt;&lt;year&gt;2010&lt;/year&gt;&lt;/dates&gt;&lt;isbn&gt;1474-760X (Electronic)&amp;#xD;1474-7596 (Linking)&lt;/isbn&gt;&lt;accession-num&gt;20482850&lt;/accession-num&gt;&lt;urls&gt;&lt;related-urls&gt;&lt;url&gt;https://www.ncbi.nlm.nih.gov/pubmed/20482850&lt;/url&gt;&lt;/related-urls&gt;&lt;/urls&gt;&lt;custom2&gt;PMC2898064&lt;/custom2&gt;&lt;electronic-resource-num&gt;10.1186/gb-2010-11-5-r53&lt;/electronic-resource-num&gt;&lt;/record&gt;&lt;/Cite&gt;&lt;/EndNote&gt;</w:instrText>
      </w:r>
      <w:r w:rsidR="00FC207C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Wu, et al., 2010)</w:t>
      </w:r>
      <w:r w:rsidR="00FC207C">
        <w:rPr>
          <w:rFonts w:ascii="Times New Roman" w:hAnsi="Times New Roman" w:cs="Times New Roman"/>
        </w:rPr>
        <w:fldChar w:fldCharType="end"/>
      </w:r>
      <w:r w:rsidR="005A45A9">
        <w:rPr>
          <w:rFonts w:ascii="Times New Roman" w:hAnsi="Times New Roman" w:cs="Times New Roman"/>
        </w:rPr>
        <w:t>. The direct interaction include</w:t>
      </w:r>
      <w:r w:rsidR="00187EE7">
        <w:rPr>
          <w:rFonts w:ascii="Times New Roman" w:hAnsi="Times New Roman" w:cs="Times New Roman"/>
        </w:rPr>
        <w:t>s</w:t>
      </w:r>
      <w:r w:rsidR="00917916">
        <w:rPr>
          <w:rFonts w:ascii="Times New Roman" w:hAnsi="Times New Roman" w:cs="Times New Roman"/>
        </w:rPr>
        <w:t xml:space="preserve"> catalyze, inhibit, activate and expression regulate</w:t>
      </w:r>
      <w:r w:rsidR="00DF061B">
        <w:rPr>
          <w:rFonts w:ascii="Times New Roman" w:hAnsi="Times New Roman" w:cs="Times New Roman"/>
        </w:rPr>
        <w:t>. Next, we</w:t>
      </w:r>
      <w:r w:rsidR="002B03C0">
        <w:rPr>
          <w:rFonts w:ascii="Times New Roman" w:hAnsi="Times New Roman" w:cs="Times New Roman"/>
        </w:rPr>
        <w:t xml:space="preserve"> extracted </w:t>
      </w:r>
      <w:r w:rsidR="00D74B0D">
        <w:rPr>
          <w:rFonts w:ascii="Times New Roman" w:hAnsi="Times New Roman" w:cs="Times New Roman"/>
        </w:rPr>
        <w:t>genes from the direct interaction</w:t>
      </w:r>
      <w:r w:rsidR="00765ACD">
        <w:rPr>
          <w:rFonts w:ascii="Times New Roman" w:hAnsi="Times New Roman" w:cs="Times New Roman"/>
        </w:rPr>
        <w:t>s</w:t>
      </w:r>
      <w:r w:rsidR="00D74B0D">
        <w:rPr>
          <w:rFonts w:ascii="Times New Roman" w:hAnsi="Times New Roman" w:cs="Times New Roman"/>
        </w:rPr>
        <w:t xml:space="preserve"> and</w:t>
      </w:r>
      <w:r w:rsidR="00040E58">
        <w:rPr>
          <w:rFonts w:ascii="Times New Roman" w:hAnsi="Times New Roman" w:cs="Times New Roman"/>
        </w:rPr>
        <w:t xml:space="preserve"> </w:t>
      </w:r>
      <w:r w:rsidR="00D74B0D">
        <w:rPr>
          <w:rFonts w:ascii="Times New Roman" w:hAnsi="Times New Roman" w:cs="Times New Roman"/>
        </w:rPr>
        <w:t>constructed the</w:t>
      </w:r>
      <w:r w:rsidR="00DF061B">
        <w:rPr>
          <w:rFonts w:ascii="Times New Roman" w:hAnsi="Times New Roman" w:cs="Times New Roman"/>
        </w:rPr>
        <w:t xml:space="preserve"> signed</w:t>
      </w:r>
      <w:r>
        <w:rPr>
          <w:rFonts w:ascii="Times New Roman" w:hAnsi="Times New Roman" w:cs="Times New Roman"/>
        </w:rPr>
        <w:t xml:space="preserve"> functional interaction</w:t>
      </w:r>
      <w:r w:rsidR="00DF061B">
        <w:rPr>
          <w:rFonts w:ascii="Times New Roman" w:hAnsi="Times New Roman" w:cs="Times New Roman"/>
        </w:rPr>
        <w:t xml:space="preserve"> network</w:t>
      </w:r>
      <w:r w:rsidR="00776D35">
        <w:rPr>
          <w:rFonts w:ascii="Times New Roman" w:hAnsi="Times New Roman" w:cs="Times New Roman"/>
        </w:rPr>
        <w:t xml:space="preserve"> </w:t>
      </w:r>
      <w:r w:rsidR="004B7B89">
        <w:rPr>
          <w:rFonts w:ascii="Times New Roman" w:hAnsi="Times New Roman" w:cs="Times New Roman"/>
        </w:rPr>
        <w:t xml:space="preserve">using </w:t>
      </w:r>
      <w:r w:rsidR="00690E0C">
        <w:rPr>
          <w:rFonts w:ascii="Times New Roman" w:hAnsi="Times New Roman" w:cs="Times New Roman"/>
        </w:rPr>
        <w:t xml:space="preserve">the </w:t>
      </w:r>
      <w:proofErr w:type="spellStart"/>
      <w:r w:rsidR="004B7B89" w:rsidRPr="00884456">
        <w:rPr>
          <w:rFonts w:ascii="Times New Roman" w:hAnsi="Times New Roman" w:cs="Times New Roman"/>
          <w:i/>
          <w:iCs/>
        </w:rPr>
        <w:t>Reactome</w:t>
      </w:r>
      <w:r w:rsidR="004B7B89">
        <w:rPr>
          <w:rFonts w:ascii="Times New Roman" w:hAnsi="Times New Roman" w:cs="Times New Roman"/>
          <w:i/>
          <w:iCs/>
        </w:rPr>
        <w:t>FIViz</w:t>
      </w:r>
      <w:proofErr w:type="spellEnd"/>
      <w:r w:rsidR="004B7B89">
        <w:rPr>
          <w:rFonts w:ascii="Times New Roman" w:hAnsi="Times New Roman" w:cs="Times New Roman"/>
        </w:rPr>
        <w:t xml:space="preserve"> module in </w:t>
      </w:r>
      <w:r w:rsidR="004B7B89">
        <w:rPr>
          <w:rFonts w:ascii="Times New Roman" w:hAnsi="Times New Roman" w:cs="Times New Roman" w:hint="eastAsia"/>
        </w:rPr>
        <w:t>software</w:t>
      </w:r>
      <w:r w:rsidR="004B7B89">
        <w:rPr>
          <w:rFonts w:ascii="Times New Roman" w:hAnsi="Times New Roman" w:cs="Times New Roman"/>
        </w:rPr>
        <w:t xml:space="preserve"> </w:t>
      </w:r>
      <w:r w:rsidR="004B7B89" w:rsidRPr="00884456">
        <w:rPr>
          <w:rFonts w:ascii="Times New Roman" w:hAnsi="Times New Roman" w:cs="Times New Roman"/>
          <w:i/>
          <w:iCs/>
        </w:rPr>
        <w:t>Cytoscape</w:t>
      </w:r>
      <w:r w:rsidR="004B7B89" w:rsidRPr="00D17E62">
        <w:rPr>
          <w:rFonts w:ascii="Times New Roman" w:hAnsi="Times New Roman" w:cs="Times New Roman"/>
        </w:rPr>
        <w:t xml:space="preserve"> (v3.8.0)</w:t>
      </w:r>
      <w:r w:rsidR="004B7B89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Shannon&lt;/Author&gt;&lt;Year&gt;2003&lt;/Year&gt;&lt;RecNum&gt;4604&lt;/RecNum&gt;&lt;DisplayText&gt;(Shannon, et al., 2003)&lt;/DisplayText&gt;&lt;record&gt;&lt;rec-number&gt;4604&lt;/rec-number&gt;&lt;foreign-keys&gt;&lt;key app="EN" db-id="tv9vrfdemz0pstew0aex95v6axa2v9ftwfvr" timestamp="1619600063" guid="18f3c7ce-393c-436a-944e-d51170b4b10e"&gt;4604&lt;/key&gt;&lt;/foreign-keys&gt;&lt;ref-type name="Journal Article"&gt;17&lt;/ref-type&gt;&lt;contributors&gt;&lt;authors&gt;&lt;author&gt;Shannon, P.&lt;/author&gt;&lt;author&gt;Markiel, A.&lt;/author&gt;&lt;author&gt;Ozier, O.&lt;/author&gt;&lt;author&gt;Baliga, N. S.&lt;/author&gt;&lt;author&gt;Wang, J. T.&lt;/author&gt;&lt;author&gt;Ramage, D.&lt;/author&gt;&lt;author&gt;Amin, N.&lt;/author&gt;&lt;author&gt;Schwikowski, B.&lt;/author&gt;&lt;author&gt;Ideker, T.&lt;/author&gt;&lt;/authors&gt;&lt;/contributors&gt;&lt;auth-address&gt;Institute for Systems Biology, Seattle, Washington 98103, USA.&lt;/auth-address&gt;&lt;titles&gt;&lt;title&gt;Cytoscape: a software environment for integrated models of biomolecular interaction networks&lt;/title&gt;&lt;secondary-title&gt;Genome Res&lt;/secondary-title&gt;&lt;/titles&gt;&lt;periodical&gt;&lt;full-title&gt;Genome Research&lt;/full-title&gt;&lt;abbr-1&gt;Genome Res.&lt;/abbr-1&gt;&lt;abbr-2&gt;Genome Res&lt;/abbr-2&gt;&lt;/periodical&gt;&lt;pages&gt;2498-504&lt;/pages&gt;&lt;volume&gt;13&lt;/volume&gt;&lt;number&gt;11&lt;/number&gt;&lt;edition&gt;2003/11/05&lt;/edition&gt;&lt;keywords&gt;&lt;keyword&gt;Algorithms&lt;/keyword&gt;&lt;keyword&gt;Archaeal Proteins/chemistry/metabolism&lt;/keyword&gt;&lt;keyword&gt;Bacteriophage lambda/physiology&lt;/keyword&gt;&lt;keyword&gt;Computational Biology/*methods&lt;/keyword&gt;&lt;keyword&gt;Halobacterium/chemistry/cytology/physiology&lt;/keyword&gt;&lt;keyword&gt;Internet&lt;/keyword&gt;&lt;keyword&gt;*Models, Biological&lt;/keyword&gt;&lt;keyword&gt;*Neural Networks, Computer&lt;/keyword&gt;&lt;keyword&gt;Phenotype&lt;/keyword&gt;&lt;keyword&gt;Software/*trends&lt;/keyword&gt;&lt;keyword&gt;*Software Design&lt;/keyword&gt;&lt;keyword&gt;Stochastic Processes&lt;/keyword&gt;&lt;/keywords&gt;&lt;dates&gt;&lt;year&gt;2003&lt;/year&gt;&lt;pub-dates&gt;&lt;date&gt;Nov&lt;/date&gt;&lt;/pub-dates&gt;&lt;/dates&gt;&lt;isbn&gt;1088-9051 (Print)&amp;#xD;1088-9051 (Linking)&lt;/isbn&gt;&lt;accession-num&gt;14597658&lt;/accession-num&gt;&lt;urls&gt;&lt;related-urls&gt;&lt;url&gt;https://www.ncbi.nlm.nih.gov/pubmed/14597658&lt;/url&gt;&lt;/related-urls&gt;&lt;/urls&gt;&lt;custom2&gt;PMC403769&lt;/custom2&gt;&lt;electronic-resource-num&gt;10.1101/gr.1239303&lt;/electronic-resource-num&gt;&lt;/record&gt;&lt;/Cite&gt;&lt;/EndNote&gt;</w:instrText>
      </w:r>
      <w:r w:rsidR="004B7B89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hannon, et al., 2003)</w:t>
      </w:r>
      <w:r w:rsidR="004B7B89" w:rsidRPr="00D17E62">
        <w:rPr>
          <w:rFonts w:ascii="Times New Roman" w:hAnsi="Times New Roman" w:cs="Times New Roman"/>
        </w:rPr>
        <w:fldChar w:fldCharType="end"/>
      </w:r>
      <w:r w:rsidR="00DF061B">
        <w:rPr>
          <w:rFonts w:ascii="Times New Roman" w:hAnsi="Times New Roman" w:cs="Times New Roman"/>
        </w:rPr>
        <w:t xml:space="preserve">. </w:t>
      </w:r>
      <w:r w:rsidR="00AB647F">
        <w:rPr>
          <w:rFonts w:ascii="Times New Roman" w:hAnsi="Times New Roman" w:cs="Times New Roman"/>
        </w:rPr>
        <w:t xml:space="preserve">Then, we </w:t>
      </w:r>
      <w:r w:rsidR="00215BFC">
        <w:rPr>
          <w:rFonts w:ascii="Times New Roman" w:hAnsi="Times New Roman" w:cs="Times New Roman"/>
        </w:rPr>
        <w:t xml:space="preserve">manually </w:t>
      </w:r>
      <w:r>
        <w:rPr>
          <w:rFonts w:ascii="Times New Roman" w:hAnsi="Times New Roman" w:cs="Times New Roman"/>
        </w:rPr>
        <w:t xml:space="preserve">removed </w:t>
      </w:r>
      <w:r w:rsidR="005F54F2">
        <w:rPr>
          <w:rFonts w:ascii="Times New Roman" w:hAnsi="Times New Roman" w:cs="Times New Roman"/>
        </w:rPr>
        <w:t xml:space="preserve">the predicted interactions and </w:t>
      </w:r>
      <w:r w:rsidR="00361950">
        <w:rPr>
          <w:rFonts w:ascii="Times New Roman" w:hAnsi="Times New Roman" w:cs="Times New Roman"/>
        </w:rPr>
        <w:t>added</w:t>
      </w:r>
      <w:r w:rsidR="00215BFC">
        <w:rPr>
          <w:rFonts w:ascii="Times New Roman" w:hAnsi="Times New Roman" w:cs="Times New Roman"/>
        </w:rPr>
        <w:t xml:space="preserve"> correlati</w:t>
      </w:r>
      <w:r w:rsidR="002939C0">
        <w:rPr>
          <w:rFonts w:ascii="Times New Roman" w:hAnsi="Times New Roman" w:cs="Times New Roman"/>
        </w:rPr>
        <w:t>on</w:t>
      </w:r>
      <w:r w:rsidR="00215BFC">
        <w:rPr>
          <w:rFonts w:ascii="Times New Roman" w:hAnsi="Times New Roman" w:cs="Times New Roman"/>
        </w:rPr>
        <w:t xml:space="preserve"> and evolutionary </w:t>
      </w:r>
      <w:r w:rsidR="002939C0">
        <w:rPr>
          <w:rFonts w:ascii="Times New Roman" w:hAnsi="Times New Roman" w:cs="Times New Roman"/>
        </w:rPr>
        <w:t>selection</w:t>
      </w:r>
      <w:r w:rsidR="00361B50">
        <w:rPr>
          <w:rFonts w:ascii="Times New Roman" w:hAnsi="Times New Roman" w:cs="Times New Roman"/>
        </w:rPr>
        <w:t xml:space="preserve"> information</w:t>
      </w:r>
      <w:r w:rsidR="005F54F2">
        <w:rPr>
          <w:rFonts w:ascii="Times New Roman" w:hAnsi="Times New Roman" w:cs="Times New Roman"/>
        </w:rPr>
        <w:t xml:space="preserve"> to</w:t>
      </w:r>
      <w:r w:rsidR="00D47A44">
        <w:rPr>
          <w:rFonts w:ascii="Times New Roman" w:hAnsi="Times New Roman" w:cs="Times New Roman"/>
        </w:rPr>
        <w:t xml:space="preserve"> construct</w:t>
      </w:r>
      <w:r w:rsidR="00423A66">
        <w:rPr>
          <w:rFonts w:ascii="Times New Roman" w:hAnsi="Times New Roman" w:cs="Times New Roman"/>
        </w:rPr>
        <w:t xml:space="preserve"> </w:t>
      </w:r>
      <w:r w:rsidR="00680C7A">
        <w:rPr>
          <w:rFonts w:ascii="Times New Roman" w:hAnsi="Times New Roman" w:cs="Times New Roman"/>
        </w:rPr>
        <w:t>a</w:t>
      </w:r>
      <w:r w:rsidR="00F165E0">
        <w:rPr>
          <w:rFonts w:ascii="Times New Roman" w:hAnsi="Times New Roman" w:cs="Times New Roman"/>
        </w:rPr>
        <w:t xml:space="preserve"> comprehensive</w:t>
      </w:r>
      <w:r w:rsidR="005F54F2">
        <w:rPr>
          <w:rFonts w:ascii="Times New Roman" w:hAnsi="Times New Roman" w:cs="Times New Roman"/>
        </w:rPr>
        <w:t xml:space="preserve"> network</w:t>
      </w:r>
      <w:r>
        <w:rPr>
          <w:rFonts w:ascii="Times New Roman" w:hAnsi="Times New Roman" w:cs="Times New Roman"/>
        </w:rPr>
        <w:t xml:space="preserve"> </w:t>
      </w:r>
      <w:r w:rsidR="00A061A8">
        <w:rPr>
          <w:rFonts w:ascii="Times New Roman" w:hAnsi="Times New Roman" w:cs="Times New Roman"/>
        </w:rPr>
        <w:t>(</w:t>
      </w:r>
      <w:r w:rsidR="00A061A8" w:rsidRPr="002853CF">
        <w:rPr>
          <w:rFonts w:ascii="Times New Roman" w:hAnsi="Times New Roman" w:cs="Times New Roman"/>
          <w:b/>
          <w:bCs/>
        </w:rPr>
        <w:t xml:space="preserve">Figure </w:t>
      </w:r>
      <w:r w:rsidR="00A061A8">
        <w:rPr>
          <w:rFonts w:ascii="Times New Roman" w:hAnsi="Times New Roman" w:cs="Times New Roman"/>
          <w:b/>
          <w:bCs/>
        </w:rPr>
        <w:t>6</w:t>
      </w:r>
      <w:r w:rsidR="00A061A8">
        <w:rPr>
          <w:rFonts w:ascii="Times New Roman" w:hAnsi="Times New Roman" w:cs="Times New Roman"/>
        </w:rPr>
        <w:t>).</w:t>
      </w:r>
    </w:p>
    <w:p w14:paraId="2AFA4681" w14:textId="514F3F4F" w:rsidR="00DF061B" w:rsidRDefault="000914F9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</w:t>
      </w:r>
    </w:p>
    <w:p w14:paraId="764739AA" w14:textId="6325FFE7" w:rsidR="007A0908" w:rsidRPr="008A373B" w:rsidRDefault="007A0908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 w:hint="eastAsia"/>
          <w:b/>
          <w:bCs/>
        </w:rPr>
        <w:t>P</w:t>
      </w:r>
      <w:r w:rsidRPr="008A373B">
        <w:rPr>
          <w:rFonts w:ascii="Times New Roman" w:hAnsi="Times New Roman" w:cs="Times New Roman"/>
          <w:b/>
          <w:bCs/>
        </w:rPr>
        <w:t>hylogenetic tree</w:t>
      </w:r>
    </w:p>
    <w:p w14:paraId="178EB57A" w14:textId="233DA798" w:rsidR="007A0908" w:rsidRDefault="003A42BE" w:rsidP="00BA5AE1">
      <w:pPr>
        <w:spacing w:line="480" w:lineRule="auto"/>
        <w:ind w:left="420" w:hangingChars="200" w:hanging="4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ull tree with </w:t>
      </w:r>
      <w:r w:rsidRPr="003A42BE">
        <w:rPr>
          <w:rFonts w:ascii="Times New Roman" w:hAnsi="Times New Roman" w:cs="Times New Roman"/>
        </w:rPr>
        <w:t>average branch lengths</w:t>
      </w:r>
      <w:r w:rsidR="00FD31AD">
        <w:rPr>
          <w:rFonts w:ascii="Times New Roman" w:hAnsi="Times New Roman" w:cs="Times New Roman" w:hint="eastAsia"/>
        </w:rPr>
        <w:t>（</w:t>
      </w:r>
      <w:r w:rsidR="00FD31AD">
        <w:rPr>
          <w:rFonts w:ascii="Times New Roman" w:hAnsi="Times New Roman" w:cs="Times New Roman" w:hint="eastAsia"/>
        </w:rPr>
        <w:t>7</w:t>
      </w:r>
      <w:r w:rsidR="00FD31AD">
        <w:rPr>
          <w:rFonts w:ascii="Times New Roman" w:hAnsi="Times New Roman" w:cs="Times New Roman"/>
        </w:rPr>
        <w:t xml:space="preserve">4 </w:t>
      </w:r>
      <w:r w:rsidR="00FD31AD">
        <w:rPr>
          <w:rFonts w:ascii="Times New Roman" w:hAnsi="Times New Roman" w:cs="Times New Roman" w:hint="eastAsia"/>
        </w:rPr>
        <w:t>ma</w:t>
      </w:r>
      <w:r w:rsidR="00FD31AD">
        <w:rPr>
          <w:rFonts w:ascii="Times New Roman" w:hAnsi="Times New Roman" w:cs="Times New Roman"/>
        </w:rPr>
        <w:t>mmals</w:t>
      </w:r>
      <w:r w:rsidR="004C25DC">
        <w:rPr>
          <w:rFonts w:ascii="Times New Roman" w:hAnsi="Times New Roman" w:cs="Times New Roman" w:hint="eastAsia"/>
        </w:rPr>
        <w:t>）</w:t>
      </w:r>
      <w:r w:rsidR="007A0908">
        <w:rPr>
          <w:rFonts w:ascii="Times New Roman" w:hAnsi="Times New Roman" w:cs="Times New Roman"/>
        </w:rPr>
        <w:t>:</w:t>
      </w:r>
      <w:r w:rsidR="003978EC">
        <w:rPr>
          <w:rFonts w:ascii="Times New Roman" w:hAnsi="Times New Roman" w:cs="Times New Roman"/>
        </w:rPr>
        <w:t xml:space="preserve"> </w:t>
      </w:r>
    </w:p>
    <w:p w14:paraId="4CA9A3A8" w14:textId="3DF705DB" w:rsidR="007F470B" w:rsidRDefault="007F470B" w:rsidP="00BA5AE1">
      <w:pPr>
        <w:spacing w:line="480" w:lineRule="auto"/>
        <w:rPr>
          <w:rFonts w:ascii="Times New Roman" w:hAnsi="Times New Roman" w:cs="Times New Roman"/>
        </w:rPr>
      </w:pPr>
      <w:r w:rsidRPr="001F1A5F">
        <w:rPr>
          <w:rFonts w:ascii="Times New Roman" w:hAnsi="Times New Roman" w:cs="Times New Roman"/>
        </w:rPr>
        <w:t>(((((((((((</w:t>
      </w:r>
      <w:r w:rsidRPr="006D3787">
        <w:rPr>
          <w:rFonts w:ascii="Times New Roman" w:hAnsi="Times New Roman" w:cs="Times New Roman"/>
          <w:i/>
        </w:rPr>
        <w:t>Acinonyx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jubat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62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Fel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c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8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25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Panther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ard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5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45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</w:t>
      </w:r>
      <w:r w:rsidRPr="006D3787">
        <w:rPr>
          <w:rFonts w:ascii="Times New Roman" w:hAnsi="Times New Roman" w:cs="Times New Roman"/>
          <w:i/>
        </w:rPr>
        <w:t>Ailuropod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elanoleuc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155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Urs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aritim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3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43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ustel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utori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68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400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n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familiar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82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48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97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Equ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sin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069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Equ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bal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03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60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06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(</w:t>
      </w:r>
      <w:r w:rsidRPr="006D3787">
        <w:rPr>
          <w:rFonts w:ascii="Times New Roman" w:hAnsi="Times New Roman" w:cs="Times New Roman"/>
          <w:i/>
        </w:rPr>
        <w:t>Bo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taur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93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Bubal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bubali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8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12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apr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hirc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3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Ov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rie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60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0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207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Delphinapter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leuca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31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Orcin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orc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93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Tursiop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trunc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30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2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97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Lipot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vexillifer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23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67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10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scrof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04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93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Camel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actrian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95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mel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dromedari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49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449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Vicugn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aco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80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33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829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4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Eptesic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fusc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53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yot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randt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5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yoti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ucifug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344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22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031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proofErr w:type="spellStart"/>
      <w:r w:rsidRPr="006D3787">
        <w:rPr>
          <w:rFonts w:ascii="Times New Roman" w:hAnsi="Times New Roman" w:cs="Times New Roman"/>
          <w:i/>
        </w:rPr>
        <w:t>Pterop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lecto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44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Pterop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vampyr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1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461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Rousett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egyptiac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426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53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50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8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proofErr w:type="spellStart"/>
      <w:r w:rsidRPr="006D3787">
        <w:rPr>
          <w:rFonts w:ascii="Times New Roman" w:hAnsi="Times New Roman" w:cs="Times New Roman"/>
          <w:i/>
        </w:rPr>
        <w:t>Condylura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ristat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3130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orex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rane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988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742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Erinace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europae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2094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36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0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((</w:t>
      </w:r>
      <w:r w:rsidRPr="006D3787">
        <w:rPr>
          <w:rFonts w:ascii="Times New Roman" w:hAnsi="Times New Roman" w:cs="Times New Roman"/>
          <w:i/>
        </w:rPr>
        <w:t>Callithrix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jacch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41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eb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pucin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94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aimiri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oliviens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46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0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614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</w:t>
      </w:r>
      <w:r w:rsidRPr="006D3787">
        <w:rPr>
          <w:rFonts w:ascii="Times New Roman" w:hAnsi="Times New Roman" w:cs="Times New Roman"/>
          <w:i/>
        </w:rPr>
        <w:t>Colob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ngolens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296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Rhinopithec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roxellan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13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62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</w:t>
      </w:r>
      <w:r w:rsidRPr="006D3787">
        <w:rPr>
          <w:rFonts w:ascii="Times New Roman" w:hAnsi="Times New Roman" w:cs="Times New Roman"/>
          <w:i/>
        </w:rPr>
        <w:t>Macac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fasciculari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33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acac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ulatt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1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164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Macac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nemestrin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3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291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Mandrill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eucophae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6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40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72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r w:rsidRPr="006D3787">
        <w:rPr>
          <w:rFonts w:ascii="Times New Roman" w:hAnsi="Times New Roman" w:cs="Times New Roman"/>
          <w:i/>
        </w:rPr>
        <w:t>Gorill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gorill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54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Homo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sapien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3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Pan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anisc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359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Pan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troglodyte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57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41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20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21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Nomasc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eucogeny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50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89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3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472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rlito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syricht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85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922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icroceb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urin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135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Otolemu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garnett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1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209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214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Tupai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belanger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81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65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</w:t>
      </w:r>
      <w:r w:rsidRPr="006D3787">
        <w:rPr>
          <w:rFonts w:ascii="Times New Roman" w:hAnsi="Times New Roman" w:cs="Times New Roman"/>
          <w:i/>
        </w:rPr>
        <w:t>Castor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nadensi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0185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Dipodomy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ord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72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25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Jacul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jacul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680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</w:t>
      </w:r>
      <w:proofErr w:type="spellStart"/>
      <w:r w:rsidRPr="006D3787">
        <w:rPr>
          <w:rFonts w:ascii="Times New Roman" w:hAnsi="Times New Roman" w:cs="Times New Roman"/>
          <w:i/>
        </w:rPr>
        <w:t>Merion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unguicul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06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uscu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877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Ratt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norvegic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042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4346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97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Mesocricetu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aurat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874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Microt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ochrogaster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757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Peromysc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maniculat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254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724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16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3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72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74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(((</w:t>
      </w:r>
      <w:r w:rsidRPr="006D3787">
        <w:rPr>
          <w:rFonts w:ascii="Times New Roman" w:hAnsi="Times New Roman" w:cs="Times New Roman"/>
          <w:i/>
        </w:rPr>
        <w:t>Cavi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apere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95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Cavi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orcel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069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34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hinchill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laniger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949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Octodon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deg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79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55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183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Heterocephal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glaber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52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295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Ictidomy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tridecemlinea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9997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06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37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Ochotona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princep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5556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Oryctolag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unicul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011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95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20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68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862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Choloep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hoffmanni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1838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Dasyp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novemcinctus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024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508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1123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Echinop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telfair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23641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Loxodonta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africana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7234</w:t>
      </w:r>
      <w:r>
        <w:rPr>
          <w:rFonts w:ascii="Times New Roman" w:hAnsi="Times New Roman" w:cs="Times New Roman"/>
        </w:rPr>
        <w:t xml:space="preserve">, </w:t>
      </w:r>
      <w:proofErr w:type="spellStart"/>
      <w:r w:rsidRPr="006D3787">
        <w:rPr>
          <w:rFonts w:ascii="Times New Roman" w:hAnsi="Times New Roman" w:cs="Times New Roman"/>
          <w:i/>
        </w:rPr>
        <w:t>Procavia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apensi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492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90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3295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20999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proofErr w:type="spellStart"/>
      <w:r w:rsidRPr="006D3787">
        <w:rPr>
          <w:rFonts w:ascii="Times New Roman" w:hAnsi="Times New Roman" w:cs="Times New Roman"/>
          <w:i/>
        </w:rPr>
        <w:t>Monodelphis</w:t>
      </w:r>
      <w:proofErr w:type="spellEnd"/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domestica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938</w:t>
      </w:r>
      <w:r>
        <w:rPr>
          <w:rFonts w:ascii="Times New Roman" w:hAnsi="Times New Roman" w:cs="Times New Roman"/>
        </w:rPr>
        <w:t xml:space="preserve">, </w:t>
      </w:r>
      <w:r w:rsidRPr="001F1A5F">
        <w:rPr>
          <w:rFonts w:ascii="Times New Roman" w:hAnsi="Times New Roman" w:cs="Times New Roman"/>
        </w:rPr>
        <w:t>(</w:t>
      </w:r>
      <w:r w:rsidRPr="006D3787">
        <w:rPr>
          <w:rFonts w:ascii="Times New Roman" w:hAnsi="Times New Roman" w:cs="Times New Roman"/>
          <w:i/>
        </w:rPr>
        <w:t>Phascolarcto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cinere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6598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Sarcophilus</w:t>
      </w:r>
      <w:r>
        <w:rPr>
          <w:rFonts w:ascii="Times New Roman" w:hAnsi="Times New Roman" w:cs="Times New Roman"/>
        </w:rPr>
        <w:t xml:space="preserve"> </w:t>
      </w:r>
      <w:proofErr w:type="spellStart"/>
      <w:r w:rsidRPr="006D3787">
        <w:rPr>
          <w:rFonts w:ascii="Times New Roman" w:hAnsi="Times New Roman" w:cs="Times New Roman"/>
          <w:i/>
        </w:rPr>
        <w:t>harrisii</w:t>
      </w:r>
      <w:proofErr w:type="spellEnd"/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8278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02853)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17655</w:t>
      </w:r>
      <w:r>
        <w:rPr>
          <w:rFonts w:ascii="Times New Roman" w:hAnsi="Times New Roman" w:cs="Times New Roman"/>
        </w:rPr>
        <w:t xml:space="preserve">, </w:t>
      </w:r>
      <w:r w:rsidRPr="006D3787">
        <w:rPr>
          <w:rFonts w:ascii="Times New Roman" w:hAnsi="Times New Roman" w:cs="Times New Roman"/>
          <w:i/>
        </w:rPr>
        <w:t>Ornithorhynchus</w:t>
      </w:r>
      <w:r>
        <w:rPr>
          <w:rFonts w:ascii="Times New Roman" w:hAnsi="Times New Roman" w:cs="Times New Roman"/>
        </w:rPr>
        <w:t xml:space="preserve"> </w:t>
      </w:r>
      <w:r w:rsidRPr="006D3787">
        <w:rPr>
          <w:rFonts w:ascii="Times New Roman" w:hAnsi="Times New Roman" w:cs="Times New Roman"/>
          <w:i/>
        </w:rPr>
        <w:t>anatinus</w:t>
      </w:r>
      <w:r>
        <w:rPr>
          <w:rFonts w:ascii="Times New Roman" w:hAnsi="Times New Roman" w:cs="Times New Roman"/>
        </w:rPr>
        <w:t xml:space="preserve">: </w:t>
      </w:r>
      <w:r w:rsidRPr="001F1A5F">
        <w:rPr>
          <w:rFonts w:ascii="Times New Roman" w:hAnsi="Times New Roman" w:cs="Times New Roman"/>
        </w:rPr>
        <w:t>0.33830);</w:t>
      </w:r>
    </w:p>
    <w:p w14:paraId="48A87E0C" w14:textId="77777777" w:rsidR="00240C15" w:rsidRPr="007A0908" w:rsidRDefault="00240C15" w:rsidP="00BA5AE1">
      <w:pPr>
        <w:spacing w:line="480" w:lineRule="auto"/>
        <w:rPr>
          <w:rFonts w:ascii="Times New Roman" w:hAnsi="Times New Roman" w:cs="Times New Roman"/>
        </w:rPr>
      </w:pPr>
    </w:p>
    <w:p w14:paraId="57E48BFD" w14:textId="2C202AC4" w:rsidR="00B07BD8" w:rsidRPr="00D17E62" w:rsidRDefault="00C33CE3" w:rsidP="00BA5AE1">
      <w:pPr>
        <w:widowControl/>
        <w:shd w:val="clear" w:color="auto" w:fill="FFFFFF"/>
        <w:spacing w:line="480" w:lineRule="auto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RESULTS</w:t>
      </w:r>
    </w:p>
    <w:p w14:paraId="5D1A74AB" w14:textId="652603D0" w:rsidR="00E54F68" w:rsidRPr="00A752F7" w:rsidRDefault="00FD2FBE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A752F7">
        <w:rPr>
          <w:rFonts w:ascii="Times New Roman" w:hAnsi="Times New Roman" w:cs="Times New Roman"/>
          <w:b/>
          <w:bCs/>
        </w:rPr>
        <w:t>Mammals with genomic data and lifespan phenotype</w:t>
      </w:r>
    </w:p>
    <w:p w14:paraId="22687D04" w14:textId="47D35DC8" w:rsidR="00B07BD8" w:rsidRPr="00D17E62" w:rsidRDefault="007E023C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The</w:t>
      </w:r>
      <w:r w:rsidR="00E86282" w:rsidRPr="00D17E62">
        <w:rPr>
          <w:rFonts w:ascii="Times New Roman" w:hAnsi="Times New Roman" w:cs="Times New Roman"/>
        </w:rPr>
        <w:t xml:space="preserve"> </w:t>
      </w:r>
      <w:r w:rsidR="00112A32" w:rsidRPr="00D17E62">
        <w:rPr>
          <w:rFonts w:ascii="Times New Roman" w:hAnsi="Times New Roman" w:cs="Times New Roman"/>
        </w:rPr>
        <w:t xml:space="preserve">observed </w:t>
      </w:r>
      <w:r w:rsidRPr="00D17E62">
        <w:rPr>
          <w:rFonts w:ascii="Times New Roman" w:hAnsi="Times New Roman" w:cs="Times New Roman"/>
        </w:rPr>
        <w:t>maximum lifespan and adult</w:t>
      </w:r>
      <w:r w:rsidR="00E86282" w:rsidRPr="00D17E62">
        <w:rPr>
          <w:rFonts w:ascii="Times New Roman" w:hAnsi="Times New Roman" w:cs="Times New Roman"/>
        </w:rPr>
        <w:t xml:space="preserve"> weight</w:t>
      </w:r>
      <w:r w:rsidRPr="00D17E62">
        <w:rPr>
          <w:rFonts w:ascii="Times New Roman" w:hAnsi="Times New Roman" w:cs="Times New Roman"/>
        </w:rPr>
        <w:t xml:space="preserve"> </w:t>
      </w:r>
      <w:r w:rsidR="00E86282" w:rsidRPr="00D17E62">
        <w:rPr>
          <w:rFonts w:ascii="Times New Roman" w:hAnsi="Times New Roman" w:cs="Times New Roman"/>
        </w:rPr>
        <w:t xml:space="preserve">of mammals </w:t>
      </w:r>
      <w:r w:rsidRPr="00D17E62">
        <w:rPr>
          <w:rFonts w:ascii="Times New Roman" w:hAnsi="Times New Roman" w:cs="Times New Roman"/>
        </w:rPr>
        <w:t xml:space="preserve">were </w:t>
      </w:r>
      <w:r w:rsidR="001A5CFC" w:rsidRPr="00D17E62">
        <w:rPr>
          <w:rFonts w:ascii="Times New Roman" w:hAnsi="Times New Roman" w:cs="Times New Roman"/>
        </w:rPr>
        <w:t>extracted</w:t>
      </w:r>
      <w:r w:rsidRPr="00D17E62">
        <w:rPr>
          <w:rFonts w:ascii="Times New Roman" w:hAnsi="Times New Roman" w:cs="Times New Roman"/>
        </w:rPr>
        <w:t xml:space="preserve"> from </w:t>
      </w:r>
      <w:r w:rsidR="00690E0C">
        <w:rPr>
          <w:rFonts w:ascii="Times New Roman" w:hAnsi="Times New Roman" w:cs="Times New Roman"/>
        </w:rPr>
        <w:t xml:space="preserve">the </w:t>
      </w:r>
      <w:r w:rsidRPr="00D17E62">
        <w:rPr>
          <w:rFonts w:ascii="Times New Roman" w:hAnsi="Times New Roman" w:cs="Times New Roman"/>
        </w:rPr>
        <w:t>HAGR database</w:t>
      </w:r>
      <w:r w:rsidR="00F27A75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F27A75" w:rsidRPr="00D17E62">
        <w:rPr>
          <w:rFonts w:ascii="Times New Roman" w:hAnsi="Times New Roman" w:cs="Times New Roman"/>
        </w:rPr>
      </w:r>
      <w:r w:rsidR="00F27A7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acutu, et al., 2018)</w:t>
      </w:r>
      <w:r w:rsidR="00F27A75" w:rsidRPr="00D17E62">
        <w:rPr>
          <w:rFonts w:ascii="Times New Roman" w:hAnsi="Times New Roman" w:cs="Times New Roman"/>
        </w:rPr>
        <w:fldChar w:fldCharType="end"/>
      </w:r>
      <w:r w:rsidR="009F0773" w:rsidRPr="00D17E62">
        <w:rPr>
          <w:rFonts w:ascii="Times New Roman" w:hAnsi="Times New Roman" w:cs="Times New Roman"/>
        </w:rPr>
        <w:t xml:space="preserve">. </w:t>
      </w:r>
      <w:r w:rsidR="002A2528">
        <w:rPr>
          <w:rFonts w:ascii="Times New Roman" w:hAnsi="Times New Roman" w:cs="Times New Roman"/>
        </w:rPr>
        <w:t>999 mammals</w:t>
      </w:r>
      <w:r w:rsidR="006200CC">
        <w:rPr>
          <w:rFonts w:ascii="Times New Roman" w:hAnsi="Times New Roman" w:cs="Times New Roman"/>
        </w:rPr>
        <w:t xml:space="preserve"> </w:t>
      </w:r>
      <w:r w:rsidR="001E7921" w:rsidRPr="00D17E62">
        <w:rPr>
          <w:rFonts w:ascii="Times New Roman" w:hAnsi="Times New Roman" w:cs="Times New Roman"/>
        </w:rPr>
        <w:t xml:space="preserve">include </w:t>
      </w:r>
      <w:r w:rsidR="00B9335F" w:rsidRPr="00D17E62">
        <w:rPr>
          <w:rFonts w:ascii="Times New Roman" w:hAnsi="Times New Roman" w:cs="Times New Roman"/>
        </w:rPr>
        <w:t xml:space="preserve">both </w:t>
      </w:r>
      <w:r w:rsidR="00DA2936" w:rsidRPr="00D17E62">
        <w:rPr>
          <w:rFonts w:ascii="Times New Roman" w:hAnsi="Times New Roman" w:cs="Times New Roman"/>
        </w:rPr>
        <w:t>trait</w:t>
      </w:r>
      <w:r w:rsidR="006B241F" w:rsidRPr="00D17E62">
        <w:rPr>
          <w:rFonts w:ascii="Times New Roman" w:hAnsi="Times New Roman" w:cs="Times New Roman"/>
        </w:rPr>
        <w:t>s</w:t>
      </w:r>
      <w:r w:rsidR="00B9335F" w:rsidRPr="00D17E62">
        <w:rPr>
          <w:rFonts w:ascii="Times New Roman" w:hAnsi="Times New Roman" w:cs="Times New Roman"/>
        </w:rPr>
        <w:t xml:space="preserve">. </w:t>
      </w:r>
      <w:r w:rsidR="00D053C0" w:rsidRPr="00D17E62">
        <w:rPr>
          <w:rFonts w:ascii="Times New Roman" w:hAnsi="Times New Roman" w:cs="Times New Roman"/>
        </w:rPr>
        <w:t>T</w:t>
      </w:r>
      <w:r w:rsidR="0071599B" w:rsidRPr="00D17E62">
        <w:rPr>
          <w:rFonts w:ascii="Times New Roman" w:hAnsi="Times New Roman" w:cs="Times New Roman"/>
        </w:rPr>
        <w:t>h</w:t>
      </w:r>
      <w:r w:rsidR="00D053C0" w:rsidRPr="00D17E62">
        <w:rPr>
          <w:rFonts w:ascii="Times New Roman" w:hAnsi="Times New Roman" w:cs="Times New Roman"/>
        </w:rPr>
        <w:t xml:space="preserve">e </w:t>
      </w:r>
      <w:r w:rsidR="00066219" w:rsidRPr="00D17E62">
        <w:rPr>
          <w:rFonts w:ascii="Times New Roman" w:hAnsi="Times New Roman" w:cs="Times New Roman"/>
        </w:rPr>
        <w:t>expected maximum lifespan</w:t>
      </w:r>
      <w:r w:rsidR="00CD7D45" w:rsidRPr="00D17E62">
        <w:rPr>
          <w:rFonts w:ascii="Times New Roman" w:hAnsi="Times New Roman" w:cs="Times New Roman"/>
        </w:rPr>
        <w:t>s</w:t>
      </w:r>
      <w:r w:rsidR="0071599B" w:rsidRPr="00D17E62">
        <w:rPr>
          <w:rFonts w:ascii="Times New Roman" w:hAnsi="Times New Roman" w:cs="Times New Roman"/>
        </w:rPr>
        <w:t xml:space="preserve"> w</w:t>
      </w:r>
      <w:r w:rsidR="00CD7D45" w:rsidRPr="00D17E62">
        <w:rPr>
          <w:rFonts w:ascii="Times New Roman" w:hAnsi="Times New Roman" w:cs="Times New Roman"/>
        </w:rPr>
        <w:t>ere</w:t>
      </w:r>
      <w:r w:rsidR="0071599B" w:rsidRPr="00D17E62">
        <w:rPr>
          <w:rFonts w:ascii="Times New Roman" w:hAnsi="Times New Roman" w:cs="Times New Roman"/>
        </w:rPr>
        <w:t xml:space="preserve"> calculated </w:t>
      </w:r>
      <w:r w:rsidR="004F1CC5" w:rsidRPr="00D17E62">
        <w:rPr>
          <w:rFonts w:ascii="Times New Roman" w:hAnsi="Times New Roman" w:cs="Times New Roman"/>
        </w:rPr>
        <w:t xml:space="preserve">according to </w:t>
      </w:r>
      <w:r w:rsidR="00CD7D45" w:rsidRPr="00D17E62">
        <w:rPr>
          <w:rFonts w:ascii="Times New Roman" w:hAnsi="Times New Roman" w:cs="Times New Roman"/>
        </w:rPr>
        <w:t>their</w:t>
      </w:r>
      <w:r w:rsidR="004F1CC5" w:rsidRPr="00D17E62">
        <w:rPr>
          <w:rFonts w:ascii="Times New Roman" w:hAnsi="Times New Roman" w:cs="Times New Roman"/>
        </w:rPr>
        <w:t xml:space="preserve"> adult weight</w:t>
      </w:r>
      <w:r w:rsidR="00CD7D45" w:rsidRPr="00D17E62">
        <w:rPr>
          <w:rFonts w:ascii="Times New Roman" w:hAnsi="Times New Roman" w:cs="Times New Roman"/>
        </w:rPr>
        <w:t>s</w:t>
      </w:r>
      <w:r w:rsidR="00361443" w:rsidRPr="00D17E62">
        <w:rPr>
          <w:rFonts w:ascii="Times New Roman" w:hAnsi="Times New Roman" w:cs="Times New Roman"/>
        </w:rPr>
        <w:t xml:space="preserve"> </w:t>
      </w:r>
      <w:r w:rsidR="00CD7D45" w:rsidRPr="00D17E62">
        <w:rPr>
          <w:rFonts w:ascii="Times New Roman" w:hAnsi="Times New Roman" w:cs="Times New Roman"/>
        </w:rPr>
        <w:t>based on</w:t>
      </w:r>
      <w:r w:rsidR="00057238" w:rsidRPr="00D17E62">
        <w:rPr>
          <w:rFonts w:ascii="Times New Roman" w:hAnsi="Times New Roman" w:cs="Times New Roman"/>
        </w:rPr>
        <w:t xml:space="preserve"> </w:t>
      </w:r>
      <w:r w:rsidR="002A2528">
        <w:rPr>
          <w:rFonts w:ascii="Times New Roman" w:hAnsi="Times New Roman" w:cs="Times New Roman"/>
        </w:rPr>
        <w:t xml:space="preserve">a </w:t>
      </w:r>
      <w:r w:rsidR="00806E20" w:rsidRPr="00D17E62">
        <w:rPr>
          <w:rFonts w:ascii="Times New Roman" w:hAnsi="Times New Roman" w:cs="Times New Roman"/>
        </w:rPr>
        <w:t>previous</w:t>
      </w:r>
      <w:r w:rsidR="00361443" w:rsidRPr="00D17E62">
        <w:rPr>
          <w:rFonts w:ascii="Times New Roman" w:hAnsi="Times New Roman" w:cs="Times New Roman"/>
        </w:rPr>
        <w:t xml:space="preserve"> stud</w:t>
      </w:r>
      <w:r w:rsidR="002A2528">
        <w:rPr>
          <w:rFonts w:ascii="Times New Roman" w:hAnsi="Times New Roman" w:cs="Times New Roman"/>
        </w:rPr>
        <w:t>y</w:t>
      </w:r>
      <w:r w:rsidR="00F27A75" w:rsidRPr="00D17E62">
        <w:rPr>
          <w:rFonts w:ascii="Times New Roman" w:hAnsi="Times New Roman" w:cs="Times New Roman"/>
        </w:rPr>
        <w:fldChar w:fldCharType="begin"/>
      </w:r>
      <w:r w:rsidR="00C71FB6">
        <w:rPr>
          <w:rFonts w:ascii="Times New Roman" w:hAnsi="Times New Roman" w:cs="Times New Roman"/>
        </w:rPr>
        <w:instrText xml:space="preserve"> ADDIN EN.CITE &lt;EndNote&gt;&lt;Cite&gt;&lt;Author&gt;de Magalhaes&lt;/Author&gt;&lt;Year&gt;2007&lt;/Year&gt;&lt;RecNum&gt;4421&lt;/RecNum&gt;&lt;DisplayText&gt;(de Magalhaes, et al., 2007)&lt;/DisplayText&gt;&lt;record&gt;&lt;rec-number&gt;4421&lt;/rec-number&gt;&lt;foreign-keys&gt;&lt;key app="EN" db-id="tv9vrfdemz0pstew0aex95v6axa2v9ftwfvr" timestamp="1574057907" guid="10dae0d7-525f-4c4f-b1fd-d1c8ea9a5dc0"&gt;4421&lt;/key&gt;&lt;/foreign-keys&gt;&lt;ref-type name="Journal Article"&gt;17&lt;/ref-type&gt;&lt;contributors&gt;&lt;authors&gt;&lt;author&gt;de Magalhaes, J. P.&lt;/author&gt;&lt;author&gt;Costa, J.&lt;/author&gt;&lt;author&gt;Church, G. M.&lt;/author&gt;&lt;/authors&gt;&lt;/contributors&gt;&lt;auth-address&gt;Harvard Univ, Sch Med, Dept Genet, Boston, MA 02115 USA&amp;#xD;Brigham &amp;amp; Womens Hosp, Dept Pathol, Boston, MA 02115 USA&lt;/auth-address&gt;&lt;titles&gt;&lt;title&gt;An analysis of the relationship between metabolism, developmental schedules, and longevity using phylogenetic independent contrasts&lt;/title&gt;&lt;secondary-title&gt;Journals of Gerontology Series a-Biological Sciences and Medical Sciences&lt;/secondary-title&gt;&lt;alt-title&gt;J Gerontol a-Biol&lt;/alt-title&gt;&lt;/titles&gt;&lt;periodical&gt;&lt;full-title&gt;Journals of Gerontology Series a-Biological Sciences and Medical Sciences&lt;/full-title&gt;&lt;abbr-1&gt;J. Gerontol A Biol. Sci. Med. Sci.&lt;/abbr-1&gt;&lt;abbr-2&gt;J Gerontol A Biol Sci Med Sci&lt;/abbr-2&gt;&lt;/periodical&gt;&lt;pages&gt;149-160&lt;/pages&gt;&lt;volume&gt;62&lt;/volume&gt;&lt;number&gt;2&lt;/number&gt;&lt;keywords&gt;&lt;keyword&gt;life-span&lt;/keyword&gt;&lt;keyword&gt;allometry&lt;/keyword&gt;&lt;keyword&gt;growth&lt;/keyword&gt;&lt;keyword&gt;predictions&lt;/keyword&gt;&lt;keyword&gt;mortality&lt;/keyword&gt;&lt;keyword&gt;evolution&lt;/keyword&gt;&lt;keyword&gt;ecology&lt;/keyword&gt;&lt;keyword&gt;mammals&lt;/keyword&gt;&lt;keyword&gt;genes&lt;/keyword&gt;&lt;keyword&gt;birds&lt;/keyword&gt;&lt;/keywords&gt;&lt;dates&gt;&lt;year&gt;2007&lt;/year&gt;&lt;pub-dates&gt;&lt;date&gt;Feb&lt;/date&gt;&lt;/pub-dates&gt;&lt;/dates&gt;&lt;isbn&gt;1079-5006&lt;/isbn&gt;&lt;accession-num&gt;WOS:000247220400005&lt;/accession-num&gt;&lt;urls&gt;&lt;related-urls&gt;&lt;url&gt;&lt;style face="underline" font="default" size="100%"&gt;&amp;lt;Go to ISI&amp;gt;://WOS:000247220400005&lt;/style&gt;&lt;/url&gt;&lt;/related-urls&gt;&lt;/urls&gt;&lt;language&gt;English&lt;/language&gt;&lt;/record&gt;&lt;/Cite&gt;&lt;/EndNote&gt;</w:instrText>
      </w:r>
      <w:r w:rsidR="00F27A7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de Magalhaes, et al., 2007)</w:t>
      </w:r>
      <w:r w:rsidR="00F27A75" w:rsidRPr="00D17E62">
        <w:rPr>
          <w:rFonts w:ascii="Times New Roman" w:hAnsi="Times New Roman" w:cs="Times New Roman"/>
        </w:rPr>
        <w:fldChar w:fldCharType="end"/>
      </w:r>
      <w:r w:rsidR="00FD3DC4">
        <w:rPr>
          <w:rFonts w:ascii="Times New Roman" w:hAnsi="Times New Roman" w:cs="Times New Roman"/>
        </w:rPr>
        <w:t xml:space="preserve"> (</w:t>
      </w:r>
      <w:r w:rsidR="00FD3DC4" w:rsidRPr="00FD3DC4">
        <w:rPr>
          <w:rFonts w:ascii="Times New Roman" w:hAnsi="Times New Roman" w:cs="Times New Roman"/>
          <w:b/>
          <w:bCs/>
        </w:rPr>
        <w:t>seen methods</w:t>
      </w:r>
      <w:r w:rsidR="00FD3DC4">
        <w:rPr>
          <w:rFonts w:ascii="Times New Roman" w:hAnsi="Times New Roman" w:cs="Times New Roman"/>
        </w:rPr>
        <w:t>)</w:t>
      </w:r>
      <w:r w:rsidR="00D053C0" w:rsidRPr="00D17E62">
        <w:rPr>
          <w:rFonts w:ascii="Times New Roman" w:hAnsi="Times New Roman" w:cs="Times New Roman"/>
        </w:rPr>
        <w:t>.</w:t>
      </w:r>
      <w:r w:rsidR="00D06F08" w:rsidRPr="00D17E62">
        <w:rPr>
          <w:rFonts w:ascii="Times New Roman" w:hAnsi="Times New Roman" w:cs="Times New Roman"/>
        </w:rPr>
        <w:t xml:space="preserve"> </w:t>
      </w:r>
      <w:r w:rsidR="006F3066" w:rsidRPr="00D17E62">
        <w:rPr>
          <w:rFonts w:ascii="Times New Roman" w:hAnsi="Times New Roman" w:cs="Times New Roman"/>
        </w:rPr>
        <w:t>T</w:t>
      </w:r>
      <w:r w:rsidR="00CE3514" w:rsidRPr="00D17E62">
        <w:rPr>
          <w:rFonts w:ascii="Times New Roman" w:hAnsi="Times New Roman" w:cs="Times New Roman"/>
        </w:rPr>
        <w:t xml:space="preserve">he </w:t>
      </w:r>
      <w:r w:rsidR="00B5245F" w:rsidRPr="00D17E62">
        <w:rPr>
          <w:rFonts w:ascii="Times New Roman" w:hAnsi="Times New Roman" w:cs="Times New Roman"/>
        </w:rPr>
        <w:t>Long</w:t>
      </w:r>
      <w:r w:rsidR="00060EB5" w:rsidRPr="00D17E62">
        <w:rPr>
          <w:rFonts w:ascii="Times New Roman" w:hAnsi="Times New Roman" w:cs="Times New Roman"/>
        </w:rPr>
        <w:t>evity quotients (</w:t>
      </w:r>
      <w:r w:rsidR="00CE3514" w:rsidRPr="00D17E62">
        <w:rPr>
          <w:rFonts w:ascii="Times New Roman" w:hAnsi="Times New Roman" w:cs="Times New Roman"/>
        </w:rPr>
        <w:t>LQ</w:t>
      </w:r>
      <w:r w:rsidR="00060EB5" w:rsidRPr="00D17E62">
        <w:rPr>
          <w:rFonts w:ascii="Times New Roman" w:hAnsi="Times New Roman" w:cs="Times New Roman"/>
        </w:rPr>
        <w:t>)</w:t>
      </w:r>
      <w:r w:rsidR="00112A32" w:rsidRPr="00D17E62">
        <w:rPr>
          <w:rFonts w:ascii="Times New Roman" w:hAnsi="Times New Roman" w:cs="Times New Roman"/>
        </w:rPr>
        <w:t xml:space="preserve"> </w:t>
      </w:r>
      <w:r w:rsidR="00060EB5" w:rsidRPr="00D17E62">
        <w:rPr>
          <w:rFonts w:ascii="Times New Roman" w:hAnsi="Times New Roman" w:cs="Times New Roman"/>
        </w:rPr>
        <w:t>is</w:t>
      </w:r>
      <w:r w:rsidR="00112A32" w:rsidRPr="00D17E62">
        <w:rPr>
          <w:rFonts w:ascii="Times New Roman" w:hAnsi="Times New Roman" w:cs="Times New Roman"/>
        </w:rPr>
        <w:t xml:space="preserve"> </w:t>
      </w:r>
      <w:r w:rsidR="007D7429" w:rsidRPr="00D17E62">
        <w:rPr>
          <w:rFonts w:ascii="Times New Roman" w:hAnsi="Times New Roman" w:cs="Times New Roman"/>
        </w:rPr>
        <w:t>considered</w:t>
      </w:r>
      <w:r w:rsidR="00537BAA" w:rsidRPr="00D17E62">
        <w:rPr>
          <w:rFonts w:ascii="Times New Roman" w:hAnsi="Times New Roman" w:cs="Times New Roman"/>
        </w:rPr>
        <w:t xml:space="preserve"> as the ratio of </w:t>
      </w:r>
      <w:r w:rsidR="001F1400">
        <w:rPr>
          <w:rFonts w:ascii="Times New Roman" w:hAnsi="Times New Roman" w:cs="Times New Roman"/>
        </w:rPr>
        <w:t xml:space="preserve">the </w:t>
      </w:r>
      <w:r w:rsidR="00537BAA" w:rsidRPr="00D17E62">
        <w:rPr>
          <w:rFonts w:ascii="Times New Roman" w:hAnsi="Times New Roman" w:cs="Times New Roman"/>
        </w:rPr>
        <w:t>observed maximum lifespan to the expected maximum lifespan</w:t>
      </w:r>
      <w:r w:rsidR="00F27A75" w:rsidRPr="00D17E62">
        <w:rPr>
          <w:rFonts w:ascii="Times New Roman" w:hAnsi="Times New Roman" w:cs="Times New Roman"/>
        </w:rPr>
        <w:fldChar w:fldCharType="begin">
          <w:fldData xml:space="preserve">PEVuZE5vdGU+PENpdGU+PEF1dGhvcj5NdW50YW5lPC9BdXRob3I+PFllYXI+MjAxODwvWWVhcj48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NdW50YW5lPC9BdXRob3I+PFllYXI+MjAxODwvWWVhcj48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F27A75" w:rsidRPr="00D17E62">
        <w:rPr>
          <w:rFonts w:ascii="Times New Roman" w:hAnsi="Times New Roman" w:cs="Times New Roman"/>
        </w:rPr>
      </w:r>
      <w:r w:rsidR="00F27A7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Muntane, et al., 2018)</w:t>
      </w:r>
      <w:r w:rsidR="00F27A75" w:rsidRPr="00D17E62">
        <w:rPr>
          <w:rFonts w:ascii="Times New Roman" w:hAnsi="Times New Roman" w:cs="Times New Roman"/>
        </w:rPr>
        <w:fldChar w:fldCharType="end"/>
      </w:r>
      <w:r w:rsidR="00537BAA" w:rsidRPr="00D17E62">
        <w:rPr>
          <w:rFonts w:ascii="Times New Roman" w:hAnsi="Times New Roman" w:cs="Times New Roman"/>
        </w:rPr>
        <w:t xml:space="preserve">. </w:t>
      </w:r>
      <w:r w:rsidR="00947DA0" w:rsidRPr="00D17E62">
        <w:rPr>
          <w:rFonts w:ascii="Times New Roman" w:hAnsi="Times New Roman" w:cs="Times New Roman"/>
        </w:rPr>
        <w:t xml:space="preserve">The </w:t>
      </w:r>
      <w:r w:rsidR="00772D23" w:rsidRPr="00D17E62">
        <w:rPr>
          <w:rFonts w:ascii="Times New Roman" w:hAnsi="Times New Roman" w:cs="Times New Roman"/>
        </w:rPr>
        <w:t>original protein alignment</w:t>
      </w:r>
      <w:r w:rsidR="006200CC">
        <w:rPr>
          <w:rFonts w:ascii="Times New Roman" w:hAnsi="Times New Roman" w:cs="Times New Roman"/>
        </w:rPr>
        <w:t>s</w:t>
      </w:r>
      <w:r w:rsidR="00772D23" w:rsidRPr="00D17E62">
        <w:rPr>
          <w:rFonts w:ascii="Times New Roman" w:hAnsi="Times New Roman" w:cs="Times New Roman"/>
        </w:rPr>
        <w:t xml:space="preserve"> of one-to-one orthologous</w:t>
      </w:r>
      <w:r w:rsidR="006200CC">
        <w:rPr>
          <w:rFonts w:ascii="Times New Roman" w:hAnsi="Times New Roman" w:cs="Times New Roman"/>
        </w:rPr>
        <w:t xml:space="preserve"> genes</w:t>
      </w:r>
      <w:r w:rsidR="00772D23" w:rsidRPr="00D17E62">
        <w:rPr>
          <w:rFonts w:ascii="Times New Roman" w:hAnsi="Times New Roman" w:cs="Times New Roman"/>
        </w:rPr>
        <w:t xml:space="preserve"> </w:t>
      </w:r>
      <w:r w:rsidR="00AF451C" w:rsidRPr="00D17E62">
        <w:rPr>
          <w:rFonts w:ascii="Times New Roman" w:hAnsi="Times New Roman" w:cs="Times New Roman"/>
        </w:rPr>
        <w:t>were downloaded from the OrthoMaM database</w:t>
      </w:r>
      <w:r w:rsidR="00DF361D" w:rsidRPr="00D17E62">
        <w:rPr>
          <w:rFonts w:ascii="Times New Roman" w:hAnsi="Times New Roman" w:cs="Times New Roman"/>
        </w:rPr>
        <w:t xml:space="preserve"> (</w:t>
      </w:r>
      <w:r w:rsidR="00C44D7C" w:rsidRPr="00D17E62">
        <w:rPr>
          <w:rFonts w:ascii="Times New Roman" w:hAnsi="Times New Roman" w:cs="Times New Roman"/>
        </w:rPr>
        <w:t>v</w:t>
      </w:r>
      <w:r w:rsidR="00DF361D" w:rsidRPr="00D17E62">
        <w:rPr>
          <w:rFonts w:ascii="Times New Roman" w:hAnsi="Times New Roman" w:cs="Times New Roman"/>
        </w:rPr>
        <w:t>10b)</w:t>
      </w:r>
      <w:r w:rsidR="00F27A75" w:rsidRPr="00D17E62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Y29ybmF2YWNjYTwvQXV0aG9yPjxZZWFyPjIwMTk8L1ll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F27A75" w:rsidRPr="00D17E62">
        <w:rPr>
          <w:rFonts w:ascii="Times New Roman" w:hAnsi="Times New Roman" w:cs="Times New Roman"/>
        </w:rPr>
      </w:r>
      <w:r w:rsidR="00F27A75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cornavacca, et al., 2019)</w:t>
      </w:r>
      <w:r w:rsidR="00F27A75" w:rsidRPr="00D17E62">
        <w:rPr>
          <w:rFonts w:ascii="Times New Roman" w:hAnsi="Times New Roman" w:cs="Times New Roman"/>
        </w:rPr>
        <w:fldChar w:fldCharType="end"/>
      </w:r>
      <w:r w:rsidR="001D32F3" w:rsidRPr="00D17E62">
        <w:rPr>
          <w:rFonts w:ascii="Times New Roman" w:hAnsi="Times New Roman" w:cs="Times New Roman"/>
        </w:rPr>
        <w:t>, includ</w:t>
      </w:r>
      <w:r w:rsidR="00B0295C">
        <w:rPr>
          <w:rFonts w:ascii="Times New Roman" w:hAnsi="Times New Roman" w:cs="Times New Roman" w:hint="eastAsia"/>
        </w:rPr>
        <w:t>ing</w:t>
      </w:r>
      <w:r w:rsidR="001D32F3" w:rsidRPr="00D17E62">
        <w:rPr>
          <w:rFonts w:ascii="Times New Roman" w:hAnsi="Times New Roman" w:cs="Times New Roman"/>
        </w:rPr>
        <w:t xml:space="preserve"> 14</w:t>
      </w:r>
      <w:r w:rsidR="000B666F" w:rsidRPr="00D17E62">
        <w:rPr>
          <w:rFonts w:ascii="Times New Roman" w:hAnsi="Times New Roman" w:cs="Times New Roman"/>
        </w:rPr>
        <w:t>509 genes</w:t>
      </w:r>
      <w:r w:rsidR="00B7191C" w:rsidRPr="00D17E62">
        <w:rPr>
          <w:rFonts w:ascii="Times New Roman" w:hAnsi="Times New Roman" w:cs="Times New Roman"/>
        </w:rPr>
        <w:t xml:space="preserve"> </w:t>
      </w:r>
      <w:r w:rsidR="00C47EFD" w:rsidRPr="00D17E62">
        <w:rPr>
          <w:rFonts w:ascii="Times New Roman" w:hAnsi="Times New Roman" w:cs="Times New Roman"/>
        </w:rPr>
        <w:t>span</w:t>
      </w:r>
      <w:r w:rsidR="00B7191C" w:rsidRPr="00D17E62">
        <w:rPr>
          <w:rFonts w:ascii="Times New Roman" w:hAnsi="Times New Roman" w:cs="Times New Roman"/>
        </w:rPr>
        <w:t xml:space="preserve"> 116 mammals</w:t>
      </w:r>
      <w:r w:rsidR="004D78A0">
        <w:rPr>
          <w:rFonts w:ascii="Times New Roman" w:hAnsi="Times New Roman" w:cs="Times New Roman"/>
        </w:rPr>
        <w:t>.</w:t>
      </w:r>
      <w:r w:rsidR="00810159" w:rsidRPr="00D17E62">
        <w:rPr>
          <w:rFonts w:ascii="Times New Roman" w:hAnsi="Times New Roman" w:cs="Times New Roman"/>
        </w:rPr>
        <w:t xml:space="preserve"> </w:t>
      </w:r>
      <w:r w:rsidR="00C47EFD" w:rsidRPr="00D17E62">
        <w:rPr>
          <w:rFonts w:ascii="Times New Roman" w:hAnsi="Times New Roman" w:cs="Times New Roman"/>
        </w:rPr>
        <w:t>Finally</w:t>
      </w:r>
      <w:r w:rsidR="00810159" w:rsidRPr="00D17E62">
        <w:rPr>
          <w:rFonts w:ascii="Times New Roman" w:hAnsi="Times New Roman" w:cs="Times New Roman"/>
        </w:rPr>
        <w:t xml:space="preserve">, 74 </w:t>
      </w:r>
      <w:r w:rsidR="00AB51FA">
        <w:rPr>
          <w:rFonts w:ascii="Times New Roman" w:hAnsi="Times New Roman" w:cs="Times New Roman"/>
        </w:rPr>
        <w:t>mammals</w:t>
      </w:r>
      <w:r w:rsidR="00810159" w:rsidRPr="00D17E62">
        <w:rPr>
          <w:rFonts w:ascii="Times New Roman" w:hAnsi="Times New Roman" w:cs="Times New Roman"/>
        </w:rPr>
        <w:t xml:space="preserve"> </w:t>
      </w:r>
      <w:r w:rsidR="000A138E" w:rsidRPr="00D17E62">
        <w:rPr>
          <w:rFonts w:ascii="Times New Roman" w:hAnsi="Times New Roman" w:cs="Times New Roman"/>
        </w:rPr>
        <w:t>include</w:t>
      </w:r>
      <w:r w:rsidR="00C01775">
        <w:rPr>
          <w:rFonts w:ascii="Times New Roman" w:hAnsi="Times New Roman" w:cs="Times New Roman"/>
        </w:rPr>
        <w:t>d genomic sequences and lifespan phenotypes</w:t>
      </w:r>
      <w:r w:rsidR="00640D0B">
        <w:rPr>
          <w:rFonts w:ascii="Times New Roman" w:hAnsi="Times New Roman" w:cs="Times New Roman"/>
        </w:rPr>
        <w:t xml:space="preserve"> were</w:t>
      </w:r>
      <w:r w:rsidR="002E7EC0">
        <w:rPr>
          <w:rFonts w:ascii="Times New Roman" w:hAnsi="Times New Roman" w:cs="Times New Roman"/>
        </w:rPr>
        <w:t xml:space="preserve"> used in </w:t>
      </w:r>
      <w:r w:rsidR="006200CC">
        <w:rPr>
          <w:rFonts w:ascii="Times New Roman" w:hAnsi="Times New Roman" w:cs="Times New Roman"/>
        </w:rPr>
        <w:t xml:space="preserve">the </w:t>
      </w:r>
      <w:r w:rsidR="00CF6EE7">
        <w:rPr>
          <w:rFonts w:ascii="Times New Roman" w:hAnsi="Times New Roman" w:cs="Times New Roman"/>
        </w:rPr>
        <w:t>following</w:t>
      </w:r>
      <w:r w:rsidR="002E7EC0">
        <w:rPr>
          <w:rFonts w:ascii="Times New Roman" w:hAnsi="Times New Roman" w:cs="Times New Roman"/>
        </w:rPr>
        <w:t xml:space="preserve"> </w:t>
      </w:r>
      <w:r w:rsidR="009E4E20">
        <w:rPr>
          <w:rFonts w:ascii="Times New Roman" w:hAnsi="Times New Roman" w:cs="Times New Roman"/>
        </w:rPr>
        <w:t>analyses</w:t>
      </w:r>
      <w:r w:rsidR="00151E99" w:rsidRPr="00D17E62">
        <w:rPr>
          <w:rFonts w:ascii="Times New Roman" w:hAnsi="Times New Roman" w:cs="Times New Roman"/>
        </w:rPr>
        <w:t xml:space="preserve"> (</w:t>
      </w:r>
      <w:r w:rsidR="00151E99" w:rsidRPr="00D17E62">
        <w:rPr>
          <w:rFonts w:ascii="Times New Roman" w:hAnsi="Times New Roman" w:cs="Times New Roman"/>
          <w:b/>
          <w:bCs/>
        </w:rPr>
        <w:t>Supplementary Table 1</w:t>
      </w:r>
      <w:r w:rsidR="00A22F62" w:rsidRPr="00D17E62">
        <w:rPr>
          <w:rFonts w:ascii="Times New Roman" w:hAnsi="Times New Roman" w:cs="Times New Roman"/>
          <w:b/>
          <w:bCs/>
        </w:rPr>
        <w:t xml:space="preserve"> and</w:t>
      </w:r>
      <w:r w:rsidR="005960FC" w:rsidRPr="00D17E62">
        <w:rPr>
          <w:rFonts w:ascii="Times New Roman" w:hAnsi="Times New Roman" w:cs="Times New Roman"/>
          <w:b/>
          <w:bCs/>
        </w:rPr>
        <w:t xml:space="preserve"> Figure 1</w:t>
      </w:r>
      <w:r w:rsidR="00B40919" w:rsidRPr="00D17E62">
        <w:rPr>
          <w:rFonts w:ascii="Times New Roman" w:hAnsi="Times New Roman" w:cs="Times New Roman"/>
          <w:b/>
          <w:bCs/>
        </w:rPr>
        <w:t>a</w:t>
      </w:r>
      <w:r w:rsidR="00151E99" w:rsidRPr="00D17E62">
        <w:rPr>
          <w:rFonts w:ascii="Times New Roman" w:hAnsi="Times New Roman" w:cs="Times New Roman"/>
        </w:rPr>
        <w:t>)</w:t>
      </w:r>
      <w:r w:rsidR="006E3A12">
        <w:rPr>
          <w:rFonts w:ascii="Times New Roman" w:hAnsi="Times New Roman" w:cs="Times New Roman"/>
        </w:rPr>
        <w:t>.</w:t>
      </w:r>
      <w:r w:rsidR="00151E99" w:rsidRPr="00D17E62">
        <w:rPr>
          <w:rFonts w:ascii="Times New Roman" w:hAnsi="Times New Roman" w:cs="Times New Roman"/>
        </w:rPr>
        <w:t xml:space="preserve"> </w:t>
      </w:r>
      <w:r w:rsidR="00742C8E" w:rsidRPr="00D17E62">
        <w:rPr>
          <w:rFonts w:ascii="Times New Roman" w:hAnsi="Times New Roman" w:cs="Times New Roman"/>
        </w:rPr>
        <w:t>The</w:t>
      </w:r>
      <w:r w:rsidR="00BF3A99">
        <w:rPr>
          <w:rFonts w:ascii="Times New Roman" w:hAnsi="Times New Roman" w:cs="Times New Roman"/>
        </w:rPr>
        <w:t xml:space="preserve"> adult</w:t>
      </w:r>
      <w:r w:rsidR="00742C8E" w:rsidRPr="00D17E62">
        <w:rPr>
          <w:rFonts w:ascii="Times New Roman" w:hAnsi="Times New Roman" w:cs="Times New Roman"/>
        </w:rPr>
        <w:t xml:space="preserve"> weight of o</w:t>
      </w:r>
      <w:r w:rsidR="00981B67" w:rsidRPr="00D17E62">
        <w:rPr>
          <w:rFonts w:ascii="Times New Roman" w:hAnsi="Times New Roman" w:cs="Times New Roman"/>
        </w:rPr>
        <w:t xml:space="preserve">ur species </w:t>
      </w:r>
      <w:r w:rsidR="00742C8E" w:rsidRPr="00D17E62">
        <w:rPr>
          <w:rFonts w:ascii="Times New Roman" w:hAnsi="Times New Roman" w:cs="Times New Roman"/>
        </w:rPr>
        <w:t>range</w:t>
      </w:r>
      <w:r w:rsidR="003D2EEE">
        <w:rPr>
          <w:rFonts w:ascii="Times New Roman" w:hAnsi="Times New Roman" w:cs="Times New Roman"/>
        </w:rPr>
        <w:t>s</w:t>
      </w:r>
      <w:r w:rsidR="00742C8E" w:rsidRPr="00D17E62">
        <w:rPr>
          <w:rFonts w:ascii="Times New Roman" w:hAnsi="Times New Roman" w:cs="Times New Roman"/>
        </w:rPr>
        <w:t xml:space="preserve"> from </w:t>
      </w:r>
      <w:r w:rsidR="00867F23" w:rsidRPr="00D17E62">
        <w:rPr>
          <w:rFonts w:ascii="Times New Roman" w:hAnsi="Times New Roman" w:cs="Times New Roman"/>
        </w:rPr>
        <w:t>4,800,000</w:t>
      </w:r>
      <w:r w:rsidR="00742C8E" w:rsidRPr="00D17E62">
        <w:rPr>
          <w:rFonts w:ascii="Times New Roman" w:hAnsi="Times New Roman" w:cs="Times New Roman"/>
        </w:rPr>
        <w:t>g</w:t>
      </w:r>
      <w:r w:rsidR="00867F23" w:rsidRPr="00D17E62">
        <w:rPr>
          <w:rFonts w:ascii="Times New Roman" w:hAnsi="Times New Roman" w:cs="Times New Roman"/>
        </w:rPr>
        <w:t xml:space="preserve"> (elephant)</w:t>
      </w:r>
      <w:r w:rsidR="00742C8E" w:rsidRPr="00D17E62">
        <w:rPr>
          <w:rFonts w:ascii="Times New Roman" w:hAnsi="Times New Roman" w:cs="Times New Roman"/>
        </w:rPr>
        <w:t xml:space="preserve"> to </w:t>
      </w:r>
      <w:r w:rsidR="00867F23" w:rsidRPr="00D17E62">
        <w:rPr>
          <w:rFonts w:ascii="Times New Roman" w:hAnsi="Times New Roman" w:cs="Times New Roman"/>
        </w:rPr>
        <w:t>7</w:t>
      </w:r>
      <w:r w:rsidR="00742C8E" w:rsidRPr="00D17E62">
        <w:rPr>
          <w:rFonts w:ascii="Times New Roman" w:hAnsi="Times New Roman" w:cs="Times New Roman"/>
        </w:rPr>
        <w:t>g</w:t>
      </w:r>
      <w:r w:rsidR="00867F23" w:rsidRPr="00D17E62">
        <w:rPr>
          <w:rFonts w:ascii="Times New Roman" w:hAnsi="Times New Roman" w:cs="Times New Roman"/>
        </w:rPr>
        <w:t xml:space="preserve"> (</w:t>
      </w:r>
      <w:r w:rsidR="002160EE" w:rsidRPr="00D17E62">
        <w:rPr>
          <w:rFonts w:ascii="Times New Roman" w:hAnsi="Times New Roman" w:cs="Times New Roman"/>
        </w:rPr>
        <w:t>Brandt's bat</w:t>
      </w:r>
      <w:r w:rsidR="00867F23" w:rsidRPr="00D17E62">
        <w:rPr>
          <w:rFonts w:ascii="Times New Roman" w:hAnsi="Times New Roman" w:cs="Times New Roman"/>
        </w:rPr>
        <w:t>)</w:t>
      </w:r>
      <w:r w:rsidR="00F97EB5">
        <w:rPr>
          <w:rFonts w:ascii="Times New Roman" w:hAnsi="Times New Roman" w:cs="Times New Roman"/>
        </w:rPr>
        <w:t>,</w:t>
      </w:r>
      <w:r w:rsidR="00742C8E" w:rsidRPr="00D17E62">
        <w:rPr>
          <w:rFonts w:ascii="Times New Roman" w:hAnsi="Times New Roman" w:cs="Times New Roman"/>
        </w:rPr>
        <w:t xml:space="preserve"> and the maximum lifespan range</w:t>
      </w:r>
      <w:r w:rsidR="003D2EEE">
        <w:rPr>
          <w:rFonts w:ascii="Times New Roman" w:hAnsi="Times New Roman" w:cs="Times New Roman"/>
        </w:rPr>
        <w:t>s</w:t>
      </w:r>
      <w:r w:rsidR="00742C8E" w:rsidRPr="00D17E62">
        <w:rPr>
          <w:rFonts w:ascii="Times New Roman" w:hAnsi="Times New Roman" w:cs="Times New Roman"/>
        </w:rPr>
        <w:t xml:space="preserve"> from </w:t>
      </w:r>
      <w:r w:rsidR="00341000" w:rsidRPr="00D17E62">
        <w:rPr>
          <w:rFonts w:ascii="Times New Roman" w:hAnsi="Times New Roman" w:cs="Times New Roman"/>
        </w:rPr>
        <w:t>122.5</w:t>
      </w:r>
      <w:r w:rsidR="00742C8E" w:rsidRPr="00D17E62">
        <w:rPr>
          <w:rFonts w:ascii="Times New Roman" w:hAnsi="Times New Roman" w:cs="Times New Roman"/>
        </w:rPr>
        <w:t xml:space="preserve"> years</w:t>
      </w:r>
      <w:r w:rsidR="00341000" w:rsidRPr="00D17E62">
        <w:rPr>
          <w:rFonts w:ascii="Times New Roman" w:hAnsi="Times New Roman" w:cs="Times New Roman"/>
        </w:rPr>
        <w:t xml:space="preserve"> (human)</w:t>
      </w:r>
      <w:r w:rsidR="00742C8E" w:rsidRPr="00D17E62">
        <w:rPr>
          <w:rFonts w:ascii="Times New Roman" w:hAnsi="Times New Roman" w:cs="Times New Roman"/>
        </w:rPr>
        <w:t xml:space="preserve"> to </w:t>
      </w:r>
      <w:r w:rsidR="00341000" w:rsidRPr="00D17E62">
        <w:rPr>
          <w:rFonts w:ascii="Times New Roman" w:hAnsi="Times New Roman" w:cs="Times New Roman"/>
        </w:rPr>
        <w:t>2.5</w:t>
      </w:r>
      <w:r w:rsidR="00742C8E" w:rsidRPr="00D17E62">
        <w:rPr>
          <w:rFonts w:ascii="Times New Roman" w:hAnsi="Times New Roman" w:cs="Times New Roman"/>
        </w:rPr>
        <w:t xml:space="preserve"> years</w:t>
      </w:r>
      <w:r w:rsidR="00341000" w:rsidRPr="00D17E62">
        <w:rPr>
          <w:rFonts w:ascii="Times New Roman" w:hAnsi="Times New Roman" w:cs="Times New Roman"/>
        </w:rPr>
        <w:t xml:space="preserve"> (Star-nosed mole)</w:t>
      </w:r>
      <w:r w:rsidR="00742C8E" w:rsidRPr="00D17E62">
        <w:rPr>
          <w:rFonts w:ascii="Times New Roman" w:hAnsi="Times New Roman" w:cs="Times New Roman"/>
        </w:rPr>
        <w:t xml:space="preserve">, which can cover </w:t>
      </w:r>
      <w:r w:rsidR="004A752B" w:rsidRPr="00D17E62">
        <w:rPr>
          <w:rFonts w:ascii="Times New Roman" w:hAnsi="Times New Roman" w:cs="Times New Roman"/>
        </w:rPr>
        <w:t xml:space="preserve">the </w:t>
      </w:r>
      <w:r w:rsidR="00F91D4A" w:rsidRPr="00D17E62">
        <w:rPr>
          <w:rFonts w:ascii="Times New Roman" w:hAnsi="Times New Roman" w:cs="Times New Roman"/>
        </w:rPr>
        <w:t>major diversity of</w:t>
      </w:r>
      <w:r w:rsidR="00742C8E" w:rsidRPr="00D17E62">
        <w:rPr>
          <w:rFonts w:ascii="Times New Roman" w:hAnsi="Times New Roman" w:cs="Times New Roman"/>
        </w:rPr>
        <w:t xml:space="preserve"> </w:t>
      </w:r>
      <w:r w:rsidR="004958F1" w:rsidRPr="00D17E62">
        <w:rPr>
          <w:rFonts w:ascii="Times New Roman" w:hAnsi="Times New Roman" w:cs="Times New Roman"/>
        </w:rPr>
        <w:t>mammals</w:t>
      </w:r>
      <w:r w:rsidR="00F91D4A" w:rsidRPr="00D17E62">
        <w:rPr>
          <w:rFonts w:ascii="Times New Roman" w:hAnsi="Times New Roman" w:cs="Times New Roman"/>
        </w:rPr>
        <w:t xml:space="preserve"> (</w:t>
      </w:r>
      <w:r w:rsidR="00F91D4A" w:rsidRPr="00D17E62">
        <w:rPr>
          <w:rFonts w:ascii="Times New Roman" w:hAnsi="Times New Roman" w:cs="Times New Roman"/>
          <w:b/>
          <w:bCs/>
        </w:rPr>
        <w:t>Figure 1b</w:t>
      </w:r>
      <w:r w:rsidR="00F91D4A" w:rsidRPr="00D17E62">
        <w:rPr>
          <w:rFonts w:ascii="Times New Roman" w:hAnsi="Times New Roman" w:cs="Times New Roman"/>
        </w:rPr>
        <w:t>)</w:t>
      </w:r>
      <w:r w:rsidR="004958F1" w:rsidRPr="00D17E62">
        <w:rPr>
          <w:rFonts w:ascii="Times New Roman" w:hAnsi="Times New Roman" w:cs="Times New Roman"/>
        </w:rPr>
        <w:t>.</w:t>
      </w:r>
    </w:p>
    <w:p w14:paraId="1E0BC67C" w14:textId="44CA53BF" w:rsidR="000A138E" w:rsidRPr="00D17E62" w:rsidRDefault="000A138E" w:rsidP="00BA5AE1">
      <w:pPr>
        <w:spacing w:line="480" w:lineRule="auto"/>
        <w:rPr>
          <w:rFonts w:ascii="Times New Roman" w:hAnsi="Times New Roman" w:cs="Times New Roman"/>
        </w:rPr>
      </w:pPr>
    </w:p>
    <w:p w14:paraId="20FB91EB" w14:textId="17811CF2" w:rsidR="000A138E" w:rsidRPr="008A373B" w:rsidRDefault="009365B8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 w:hint="eastAsia"/>
          <w:b/>
          <w:bCs/>
        </w:rPr>
        <w:t>F</w:t>
      </w:r>
      <w:r w:rsidRPr="008A373B">
        <w:rPr>
          <w:rFonts w:ascii="Times New Roman" w:hAnsi="Times New Roman" w:cs="Times New Roman"/>
          <w:b/>
          <w:bCs/>
        </w:rPr>
        <w:t xml:space="preserve">iltration of </w:t>
      </w:r>
      <w:r w:rsidR="00BD0F2D" w:rsidRPr="008A373B">
        <w:rPr>
          <w:rFonts w:ascii="Times New Roman" w:hAnsi="Times New Roman" w:cs="Times New Roman"/>
          <w:b/>
          <w:bCs/>
        </w:rPr>
        <w:t>one-to-one orthologou</w:t>
      </w:r>
      <w:r w:rsidR="00104901" w:rsidRPr="008A373B">
        <w:rPr>
          <w:rFonts w:ascii="Times New Roman" w:hAnsi="Times New Roman" w:cs="Times New Roman"/>
          <w:b/>
          <w:bCs/>
        </w:rPr>
        <w:t>s sequences</w:t>
      </w:r>
    </w:p>
    <w:p w14:paraId="36BC305B" w14:textId="5C4B7663" w:rsidR="004C0B24" w:rsidRPr="00D17E62" w:rsidRDefault="0093621A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The accuracy of </w:t>
      </w:r>
      <w:r w:rsidR="00D57F2E" w:rsidRPr="00D17E62">
        <w:rPr>
          <w:rFonts w:ascii="Times New Roman" w:hAnsi="Times New Roman" w:cs="Times New Roman"/>
        </w:rPr>
        <w:t xml:space="preserve">calculating the </w:t>
      </w:r>
      <w:r w:rsidRPr="00D17E62">
        <w:rPr>
          <w:rFonts w:ascii="Times New Roman" w:hAnsi="Times New Roman" w:cs="Times New Roman"/>
        </w:rPr>
        <w:t>evolutionary rate is largely depende</w:t>
      </w:r>
      <w:r w:rsidR="006200CC">
        <w:rPr>
          <w:rFonts w:ascii="Times New Roman" w:hAnsi="Times New Roman" w:cs="Times New Roman"/>
        </w:rPr>
        <w:t>nt</w:t>
      </w:r>
      <w:r w:rsidRPr="00D17E62">
        <w:rPr>
          <w:rFonts w:ascii="Times New Roman" w:hAnsi="Times New Roman" w:cs="Times New Roman"/>
        </w:rPr>
        <w:t xml:space="preserve"> on the </w:t>
      </w:r>
      <w:r w:rsidR="003F2522" w:rsidRPr="00D17E62">
        <w:rPr>
          <w:rFonts w:ascii="Times New Roman" w:hAnsi="Times New Roman" w:cs="Times New Roman"/>
        </w:rPr>
        <w:t xml:space="preserve">quality of the orthologous identification and the </w:t>
      </w:r>
      <w:r w:rsidR="00BF7ACB" w:rsidRPr="00D17E62">
        <w:rPr>
          <w:rFonts w:ascii="Times New Roman" w:hAnsi="Times New Roman" w:cs="Times New Roman"/>
        </w:rPr>
        <w:t>alignment accuracy</w:t>
      </w:r>
      <w:r w:rsidR="00EF00B6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Capella-Gutierrez&lt;/Author&gt;&lt;Year&gt;2009&lt;/Year&gt;&lt;RecNum&gt;57&lt;/RecNum&gt;&lt;DisplayText&gt;(Capella-Gutierrez, et al., 2009)&lt;/DisplayText&gt;&lt;record&gt;&lt;rec-number&gt;57&lt;/rec-number&gt;&lt;foreign-keys&gt;&lt;key app="EN" db-id="tv9vrfdemz0pstew0aex95v6axa2v9ftwfvr" timestamp="1335729049" guid="0e116ba5-c701-4ca7-857c-74de01648e23"&gt;57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abbr-1&gt;Bioinformatics&lt;/abbr-1&gt;&lt;abbr-2&gt;Bioinformatics&lt;/abbr-2&gt;&lt;/periodical&gt;&lt;pages&gt;1972-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2712344&lt;/custom2&gt;&lt;electronic-resource-num&gt;btp348 [pii]&amp;#xD;10.1093/bioinformatics/btp348&lt;/electronic-resource-num&gt;&lt;language&gt;eng&lt;/language&gt;&lt;/record&gt;&lt;/Cite&gt;&lt;/EndNote&gt;</w:instrText>
      </w:r>
      <w:r w:rsidR="00EF00B6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Capella-Gutierrez, et al., 2009)</w:t>
      </w:r>
      <w:r w:rsidR="00EF00B6">
        <w:rPr>
          <w:rFonts w:ascii="Times New Roman" w:hAnsi="Times New Roman" w:cs="Times New Roman"/>
        </w:rPr>
        <w:fldChar w:fldCharType="end"/>
      </w:r>
      <w:r w:rsidR="00BF7ACB" w:rsidRPr="00D17E62">
        <w:rPr>
          <w:rFonts w:ascii="Times New Roman" w:hAnsi="Times New Roman" w:cs="Times New Roman"/>
        </w:rPr>
        <w:t xml:space="preserve">. </w:t>
      </w:r>
      <w:r w:rsidR="001A0E38">
        <w:rPr>
          <w:rFonts w:ascii="Times New Roman" w:hAnsi="Times New Roman" w:cs="Times New Roman"/>
        </w:rPr>
        <w:t>W</w:t>
      </w:r>
      <w:r w:rsidR="009140A7" w:rsidRPr="00D17E62">
        <w:rPr>
          <w:rFonts w:ascii="Times New Roman" w:hAnsi="Times New Roman" w:cs="Times New Roman"/>
        </w:rPr>
        <w:t>e</w:t>
      </w:r>
      <w:r w:rsidR="001A0E38">
        <w:rPr>
          <w:rFonts w:ascii="Times New Roman" w:hAnsi="Times New Roman" w:cs="Times New Roman"/>
        </w:rPr>
        <w:t xml:space="preserve"> </w:t>
      </w:r>
      <w:r w:rsidR="005960FC" w:rsidRPr="00D17E62">
        <w:rPr>
          <w:rFonts w:ascii="Times New Roman" w:hAnsi="Times New Roman" w:cs="Times New Roman"/>
        </w:rPr>
        <w:t>remove</w:t>
      </w:r>
      <w:r w:rsidR="00682F5F">
        <w:rPr>
          <w:rFonts w:ascii="Times New Roman" w:hAnsi="Times New Roman" w:cs="Times New Roman"/>
        </w:rPr>
        <w:t>d</w:t>
      </w:r>
      <w:r w:rsidR="005960FC" w:rsidRPr="00D17E62">
        <w:rPr>
          <w:rFonts w:ascii="Times New Roman" w:hAnsi="Times New Roman" w:cs="Times New Roman"/>
        </w:rPr>
        <w:t xml:space="preserve"> </w:t>
      </w:r>
      <w:r w:rsidR="00C40A98" w:rsidRPr="00D17E62">
        <w:rPr>
          <w:rFonts w:ascii="Times New Roman" w:hAnsi="Times New Roman" w:cs="Times New Roman"/>
        </w:rPr>
        <w:t>7838</w:t>
      </w:r>
      <w:r w:rsidR="00B57E87" w:rsidRPr="00B57E87">
        <w:t xml:space="preserve"> </w:t>
      </w:r>
      <w:r w:rsidR="00B57E87" w:rsidRPr="00B57E87">
        <w:rPr>
          <w:rFonts w:ascii="Times New Roman" w:hAnsi="Times New Roman" w:cs="Times New Roman"/>
        </w:rPr>
        <w:t>artificial</w:t>
      </w:r>
      <w:r w:rsidR="009A03C5">
        <w:rPr>
          <w:rFonts w:ascii="Times New Roman" w:hAnsi="Times New Roman" w:cs="Times New Roman"/>
        </w:rPr>
        <w:t xml:space="preserve"> one-to-one orthologous </w:t>
      </w:r>
      <w:r w:rsidR="00BD0F2D">
        <w:rPr>
          <w:rFonts w:ascii="Times New Roman" w:hAnsi="Times New Roman" w:cs="Times New Roman"/>
        </w:rPr>
        <w:t>sequences</w:t>
      </w:r>
      <w:r w:rsidR="005960FC" w:rsidRPr="00D17E62">
        <w:rPr>
          <w:rFonts w:ascii="Times New Roman" w:hAnsi="Times New Roman" w:cs="Times New Roman"/>
        </w:rPr>
        <w:t xml:space="preserve"> from </w:t>
      </w:r>
      <w:r w:rsidR="00FD4C55" w:rsidRPr="00D17E62">
        <w:rPr>
          <w:rFonts w:ascii="Times New Roman" w:hAnsi="Times New Roman" w:cs="Times New Roman"/>
        </w:rPr>
        <w:t xml:space="preserve">1169 </w:t>
      </w:r>
      <w:r w:rsidR="00421706" w:rsidRPr="00D17E62">
        <w:rPr>
          <w:rFonts w:ascii="Times New Roman" w:hAnsi="Times New Roman" w:cs="Times New Roman"/>
        </w:rPr>
        <w:t>genes</w:t>
      </w:r>
      <w:r w:rsidR="001A0E38">
        <w:rPr>
          <w:rFonts w:ascii="Times New Roman" w:hAnsi="Times New Roman" w:cs="Times New Roman"/>
        </w:rPr>
        <w:t xml:space="preserve"> </w:t>
      </w:r>
      <w:r w:rsidR="009A03C5">
        <w:rPr>
          <w:rFonts w:ascii="Times New Roman" w:hAnsi="Times New Roman" w:cs="Times New Roman"/>
        </w:rPr>
        <w:t>through</w:t>
      </w:r>
      <w:r w:rsidR="00221601">
        <w:rPr>
          <w:rFonts w:ascii="Times New Roman" w:hAnsi="Times New Roman" w:cs="Times New Roman"/>
        </w:rPr>
        <w:t xml:space="preserve"> the</w:t>
      </w:r>
      <w:r w:rsidR="001A0E38">
        <w:rPr>
          <w:rFonts w:ascii="Times New Roman" w:hAnsi="Times New Roman" w:cs="Times New Roman"/>
        </w:rPr>
        <w:t xml:space="preserve"> </w:t>
      </w:r>
      <w:r w:rsidR="001A0E38" w:rsidRPr="004E118F">
        <w:rPr>
          <w:rFonts w:ascii="Times New Roman" w:hAnsi="Times New Roman" w:cs="Times New Roman"/>
          <w:i/>
          <w:iCs/>
        </w:rPr>
        <w:t>blastp</w:t>
      </w:r>
      <w:r w:rsidR="001A0E38">
        <w:rPr>
          <w:rFonts w:ascii="Times New Roman" w:hAnsi="Times New Roman" w:cs="Times New Roman"/>
        </w:rPr>
        <w:t xml:space="preserve"> method</w:t>
      </w:r>
      <w:r w:rsidR="005960FC" w:rsidRPr="00D17E62">
        <w:rPr>
          <w:rFonts w:ascii="Times New Roman" w:hAnsi="Times New Roman" w:cs="Times New Roman"/>
        </w:rPr>
        <w:t xml:space="preserve"> (</w:t>
      </w:r>
      <w:r w:rsidR="001A0E38" w:rsidRPr="001A0E38">
        <w:rPr>
          <w:rFonts w:ascii="Times New Roman" w:hAnsi="Times New Roman" w:cs="Times New Roman"/>
          <w:b/>
          <w:bCs/>
        </w:rPr>
        <w:t xml:space="preserve">seen methods, </w:t>
      </w:r>
      <w:r w:rsidR="006275FC" w:rsidRPr="00D17E62">
        <w:rPr>
          <w:rFonts w:ascii="Times New Roman" w:hAnsi="Times New Roman" w:cs="Times New Roman"/>
          <w:b/>
          <w:bCs/>
        </w:rPr>
        <w:t>Supplementary Table 2</w:t>
      </w:r>
      <w:r w:rsidR="005960FC" w:rsidRPr="00D17E62">
        <w:rPr>
          <w:rFonts w:ascii="Times New Roman" w:hAnsi="Times New Roman" w:cs="Times New Roman"/>
        </w:rPr>
        <w:t xml:space="preserve">). </w:t>
      </w:r>
      <w:r w:rsidR="00B57E87">
        <w:rPr>
          <w:rFonts w:ascii="Times New Roman" w:hAnsi="Times New Roman" w:cs="Times New Roman"/>
        </w:rPr>
        <w:t>Next</w:t>
      </w:r>
      <w:r w:rsidR="00EB79F6">
        <w:rPr>
          <w:rFonts w:ascii="Times New Roman" w:hAnsi="Times New Roman" w:cs="Times New Roman"/>
        </w:rPr>
        <w:t xml:space="preserve">, </w:t>
      </w:r>
      <w:r w:rsidR="004E7007">
        <w:rPr>
          <w:rFonts w:ascii="Times New Roman" w:hAnsi="Times New Roman" w:cs="Times New Roman"/>
        </w:rPr>
        <w:t xml:space="preserve">we used </w:t>
      </w:r>
      <w:r w:rsidR="004E6268" w:rsidRPr="00C06750">
        <w:rPr>
          <w:rFonts w:ascii="Times New Roman" w:hAnsi="Times New Roman" w:cs="Times New Roman"/>
          <w:i/>
          <w:iCs/>
        </w:rPr>
        <w:t>TrimAL</w:t>
      </w:r>
      <w:r w:rsidR="004E6268" w:rsidRPr="00D17E62">
        <w:rPr>
          <w:rFonts w:ascii="Times New Roman" w:hAnsi="Times New Roman" w:cs="Times New Roman"/>
        </w:rPr>
        <w:t xml:space="preserve"> to </w:t>
      </w:r>
      <w:r w:rsidR="00DE1D49" w:rsidRPr="00D17E62">
        <w:rPr>
          <w:rFonts w:ascii="Times New Roman" w:hAnsi="Times New Roman" w:cs="Times New Roman"/>
        </w:rPr>
        <w:t xml:space="preserve">remove the </w:t>
      </w:r>
      <w:r w:rsidR="00E55464" w:rsidRPr="00D17E62">
        <w:rPr>
          <w:rFonts w:ascii="Times New Roman" w:hAnsi="Times New Roman" w:cs="Times New Roman"/>
        </w:rPr>
        <w:t>poor</w:t>
      </w:r>
      <w:r w:rsidR="00A840B6">
        <w:rPr>
          <w:rFonts w:ascii="Times New Roman" w:hAnsi="Times New Roman" w:cs="Times New Roman"/>
        </w:rPr>
        <w:t>ly</w:t>
      </w:r>
      <w:r w:rsidR="00DE1D49" w:rsidRPr="00D17E62">
        <w:rPr>
          <w:rFonts w:ascii="Times New Roman" w:hAnsi="Times New Roman" w:cs="Times New Roman"/>
        </w:rPr>
        <w:t xml:space="preserve"> alig</w:t>
      </w:r>
      <w:r w:rsidR="00A840B6">
        <w:rPr>
          <w:rFonts w:ascii="Times New Roman" w:hAnsi="Times New Roman" w:cs="Times New Roman"/>
        </w:rPr>
        <w:t>ned</w:t>
      </w:r>
      <w:r w:rsidR="00DE1D49" w:rsidRPr="00D17E62">
        <w:rPr>
          <w:rFonts w:ascii="Times New Roman" w:hAnsi="Times New Roman" w:cs="Times New Roman"/>
        </w:rPr>
        <w:t xml:space="preserve"> </w:t>
      </w:r>
      <w:r w:rsidR="00174E4E" w:rsidRPr="00D17E62">
        <w:rPr>
          <w:rFonts w:ascii="Times New Roman" w:hAnsi="Times New Roman" w:cs="Times New Roman"/>
        </w:rPr>
        <w:t>fragments</w:t>
      </w:r>
      <w:r w:rsidR="00295B50">
        <w:rPr>
          <w:rFonts w:ascii="Times New Roman" w:hAnsi="Times New Roman" w:cs="Times New Roman"/>
        </w:rPr>
        <w:t xml:space="preserve"> </w:t>
      </w:r>
      <w:r w:rsidR="00066C1F">
        <w:rPr>
          <w:rFonts w:ascii="Times New Roman" w:hAnsi="Times New Roman" w:cs="Times New Roman"/>
        </w:rPr>
        <w:t xml:space="preserve">which may </w:t>
      </w:r>
      <w:r w:rsidR="00052600">
        <w:rPr>
          <w:rFonts w:ascii="Times New Roman" w:hAnsi="Times New Roman" w:cs="Times New Roman"/>
        </w:rPr>
        <w:t>be</w:t>
      </w:r>
      <w:r w:rsidR="00B57E87">
        <w:rPr>
          <w:rFonts w:ascii="Times New Roman" w:hAnsi="Times New Roman" w:cs="Times New Roman"/>
        </w:rPr>
        <w:t xml:space="preserve"> caused by</w:t>
      </w:r>
      <w:r w:rsidR="00066C1F">
        <w:rPr>
          <w:rFonts w:ascii="Times New Roman" w:hAnsi="Times New Roman" w:cs="Times New Roman"/>
        </w:rPr>
        <w:t xml:space="preserve"> </w:t>
      </w:r>
      <w:r w:rsidR="00050C7D">
        <w:rPr>
          <w:rFonts w:ascii="Times New Roman" w:hAnsi="Times New Roman" w:cs="Times New Roman"/>
        </w:rPr>
        <w:t>in</w:t>
      </w:r>
      <w:r w:rsidR="00066C1F">
        <w:rPr>
          <w:rFonts w:ascii="Times New Roman" w:hAnsi="Times New Roman" w:cs="Times New Roman"/>
        </w:rPr>
        <w:t>accurate</w:t>
      </w:r>
      <w:r w:rsidR="00777A6C">
        <w:rPr>
          <w:rFonts w:ascii="Times New Roman" w:hAnsi="Times New Roman" w:cs="Times New Roman"/>
        </w:rPr>
        <w:t xml:space="preserve"> align</w:t>
      </w:r>
      <w:r w:rsidR="00050C7D">
        <w:rPr>
          <w:rFonts w:ascii="Times New Roman" w:hAnsi="Times New Roman" w:cs="Times New Roman"/>
        </w:rPr>
        <w:t>ment</w:t>
      </w:r>
      <w:r w:rsidR="004D441D">
        <w:rPr>
          <w:rFonts w:ascii="Times New Roman" w:hAnsi="Times New Roman" w:cs="Times New Roman"/>
        </w:rPr>
        <w:t xml:space="preserve"> or </w:t>
      </w:r>
      <w:r w:rsidR="00050C7D">
        <w:rPr>
          <w:rFonts w:ascii="Times New Roman" w:hAnsi="Times New Roman" w:cs="Times New Roman"/>
        </w:rPr>
        <w:t xml:space="preserve">incorrect </w:t>
      </w:r>
      <w:r w:rsidR="004D441D">
        <w:rPr>
          <w:rFonts w:ascii="Times New Roman" w:hAnsi="Times New Roman" w:cs="Times New Roman"/>
        </w:rPr>
        <w:t>genom</w:t>
      </w:r>
      <w:r w:rsidR="00050C7D">
        <w:rPr>
          <w:rFonts w:ascii="Times New Roman" w:hAnsi="Times New Roman" w:cs="Times New Roman"/>
        </w:rPr>
        <w:t>ic</w:t>
      </w:r>
      <w:r w:rsidR="004D441D">
        <w:rPr>
          <w:rFonts w:ascii="Times New Roman" w:hAnsi="Times New Roman" w:cs="Times New Roman"/>
        </w:rPr>
        <w:t xml:space="preserve"> a</w:t>
      </w:r>
      <w:r w:rsidR="00B57E87">
        <w:rPr>
          <w:rFonts w:ascii="Times New Roman" w:hAnsi="Times New Roman" w:cs="Times New Roman"/>
        </w:rPr>
        <w:t>nnotation</w:t>
      </w:r>
      <w:r w:rsidR="00686630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Capella-Gutierrez&lt;/Author&gt;&lt;Year&gt;2009&lt;/Year&gt;&lt;RecNum&gt;57&lt;/RecNum&gt;&lt;DisplayText&gt;(Capella-Gutierrez, et al., 2009)&lt;/DisplayText&gt;&lt;record&gt;&lt;rec-number&gt;57&lt;/rec-number&gt;&lt;foreign-keys&gt;&lt;key app="EN" db-id="tv9vrfdemz0pstew0aex95v6axa2v9ftwfvr" timestamp="1335729049" guid="0e116ba5-c701-4ca7-857c-74de01648e23"&gt;57&lt;/key&gt;&lt;/foreign-keys&gt;&lt;ref-type name="Journal Article"&gt;17&lt;/ref-type&gt;&lt;contributors&gt;&lt;authors&gt;&lt;author&gt;Capella-Gutierrez, S.&lt;/author&gt;&lt;author&gt;Silla-Martinez, J. M.&lt;/author&gt;&lt;author&gt;Gabaldon, T.&lt;/author&gt;&lt;/authors&gt;&lt;/contributors&gt;&lt;auth-address&gt;Comparative Genomics Group, Bioinformatics and Genomics Programme, Centre for Genomic Regulation, 88 08003 Barcelona, Spain.&lt;/auth-address&gt;&lt;titles&gt;&lt;title&gt;trimAl: a tool for automated alignment trimming in large-scale phylogenetic analyses&lt;/title&gt;&lt;secondary-title&gt;Bioinformatics&lt;/secondary-title&gt;&lt;/titles&gt;&lt;periodical&gt;&lt;full-title&gt;Bioinformatics&lt;/full-title&gt;&lt;abbr-1&gt;Bioinformatics&lt;/abbr-1&gt;&lt;abbr-2&gt;Bioinformatics&lt;/abbr-2&gt;&lt;/periodical&gt;&lt;pages&gt;1972-3&lt;/pages&gt;&lt;volume&gt;25&lt;/volume&gt;&lt;number&gt;15&lt;/number&gt;&lt;edition&gt;2009/06/10&lt;/edition&gt;&lt;keywords&gt;&lt;keyword&gt;Algorithms&lt;/keyword&gt;&lt;keyword&gt;Computational Biology/*methods&lt;/keyword&gt;&lt;keyword&gt;*Phylogeny&lt;/keyword&gt;&lt;keyword&gt;Sequence Alignment/*methods&lt;/keyword&gt;&lt;keyword&gt;Sequence Analysis, Protein&lt;/keyword&gt;&lt;keyword&gt;*Software&lt;/keyword&gt;&lt;keyword&gt;User-Computer Interface&lt;/keyword&gt;&lt;/keywords&gt;&lt;dates&gt;&lt;year&gt;2009&lt;/year&gt;&lt;pub-dates&gt;&lt;date&gt;Aug 1&lt;/date&gt;&lt;/pub-dates&gt;&lt;/dates&gt;&lt;isbn&gt;1367-4811 (Electronic)&amp;#xD;1367-4803 (Linking)&lt;/isbn&gt;&lt;accession-num&gt;19505945&lt;/accession-num&gt;&lt;urls&gt;&lt;related-urls&gt;&lt;url&gt;http://www.ncbi.nlm.nih.gov/pubmed/19505945&lt;/url&gt;&lt;/related-urls&gt;&lt;/urls&gt;&lt;custom2&gt;2712344&lt;/custom2&gt;&lt;electronic-resource-num&gt;btp348 [pii]&amp;#xD;10.1093/bioinformatics/btp348&lt;/electronic-resource-num&gt;&lt;language&gt;eng&lt;/language&gt;&lt;/record&gt;&lt;/Cite&gt;&lt;/EndNote&gt;</w:instrText>
      </w:r>
      <w:r w:rsidR="00686630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Capella-Gutierrez, et al., 2009)</w:t>
      </w:r>
      <w:r w:rsidR="00686630" w:rsidRPr="00D17E62">
        <w:rPr>
          <w:rFonts w:ascii="Times New Roman" w:hAnsi="Times New Roman" w:cs="Times New Roman"/>
        </w:rPr>
        <w:fldChar w:fldCharType="end"/>
      </w:r>
      <w:r w:rsidR="00DE1D49" w:rsidRPr="00D17E62">
        <w:rPr>
          <w:rFonts w:ascii="Times New Roman" w:hAnsi="Times New Roman" w:cs="Times New Roman"/>
        </w:rPr>
        <w:t xml:space="preserve">. </w:t>
      </w:r>
      <w:r w:rsidR="004E118F">
        <w:rPr>
          <w:rFonts w:ascii="Times New Roman" w:hAnsi="Times New Roman" w:cs="Times New Roman"/>
        </w:rPr>
        <w:t>W</w:t>
      </w:r>
      <w:r w:rsidR="00DE1D49" w:rsidRPr="00D17E62">
        <w:rPr>
          <w:rFonts w:ascii="Times New Roman" w:hAnsi="Times New Roman" w:cs="Times New Roman"/>
        </w:rPr>
        <w:t xml:space="preserve">e </w:t>
      </w:r>
      <w:r w:rsidR="00047140" w:rsidRPr="00D17E62">
        <w:rPr>
          <w:rFonts w:ascii="Times New Roman" w:hAnsi="Times New Roman" w:cs="Times New Roman"/>
        </w:rPr>
        <w:t>dropp</w:t>
      </w:r>
      <w:r w:rsidR="00E60326" w:rsidRPr="00D17E62">
        <w:rPr>
          <w:rFonts w:ascii="Times New Roman" w:hAnsi="Times New Roman" w:cs="Times New Roman"/>
        </w:rPr>
        <w:t>ed</w:t>
      </w:r>
      <w:r w:rsidR="00E320C3" w:rsidRPr="00D17E62">
        <w:rPr>
          <w:rFonts w:ascii="Times New Roman" w:hAnsi="Times New Roman" w:cs="Times New Roman"/>
        </w:rPr>
        <w:t xml:space="preserve"> the or</w:t>
      </w:r>
      <w:r w:rsidR="0036796D" w:rsidRPr="00D17E62">
        <w:rPr>
          <w:rFonts w:ascii="Times New Roman" w:hAnsi="Times New Roman" w:cs="Times New Roman"/>
        </w:rPr>
        <w:t>t</w:t>
      </w:r>
      <w:r w:rsidR="0029264D" w:rsidRPr="00D17E62">
        <w:rPr>
          <w:rFonts w:ascii="Times New Roman" w:hAnsi="Times New Roman" w:cs="Times New Roman"/>
        </w:rPr>
        <w:t>hologous</w:t>
      </w:r>
      <w:r w:rsidR="00BD4369" w:rsidRPr="00D17E62">
        <w:rPr>
          <w:rFonts w:ascii="Times New Roman" w:hAnsi="Times New Roman" w:cs="Times New Roman"/>
        </w:rPr>
        <w:t xml:space="preserve"> genes</w:t>
      </w:r>
      <w:r w:rsidR="0029264D" w:rsidRPr="00D17E62">
        <w:rPr>
          <w:rFonts w:ascii="Times New Roman" w:hAnsi="Times New Roman" w:cs="Times New Roman"/>
        </w:rPr>
        <w:t xml:space="preserve"> with </w:t>
      </w:r>
      <w:r w:rsidR="00E60326" w:rsidRPr="00D17E62">
        <w:rPr>
          <w:rFonts w:ascii="Times New Roman" w:hAnsi="Times New Roman" w:cs="Times New Roman"/>
        </w:rPr>
        <w:t>less</w:t>
      </w:r>
      <w:r w:rsidR="0029264D" w:rsidRPr="00D17E62">
        <w:rPr>
          <w:rFonts w:ascii="Times New Roman" w:hAnsi="Times New Roman" w:cs="Times New Roman"/>
        </w:rPr>
        <w:t xml:space="preserve"> than 50 species </w:t>
      </w:r>
      <w:r w:rsidR="00E60326" w:rsidRPr="00D17E62">
        <w:rPr>
          <w:rFonts w:ascii="Times New Roman" w:hAnsi="Times New Roman" w:cs="Times New Roman"/>
        </w:rPr>
        <w:t>or</w:t>
      </w:r>
      <w:r w:rsidR="0029264D" w:rsidRPr="00D17E62">
        <w:rPr>
          <w:rFonts w:ascii="Times New Roman" w:hAnsi="Times New Roman" w:cs="Times New Roman"/>
        </w:rPr>
        <w:t xml:space="preserve"> </w:t>
      </w:r>
      <w:r w:rsidR="00071A98" w:rsidRPr="00D17E62">
        <w:rPr>
          <w:rFonts w:ascii="Times New Roman" w:hAnsi="Times New Roman" w:cs="Times New Roman"/>
        </w:rPr>
        <w:t>alignment length</w:t>
      </w:r>
      <w:r w:rsidR="00C652F3">
        <w:rPr>
          <w:rFonts w:ascii="Times New Roman" w:hAnsi="Times New Roman" w:cs="Times New Roman"/>
        </w:rPr>
        <w:t>s</w:t>
      </w:r>
      <w:r w:rsidR="00071A98" w:rsidRPr="00D17E62">
        <w:rPr>
          <w:rFonts w:ascii="Times New Roman" w:hAnsi="Times New Roman" w:cs="Times New Roman"/>
        </w:rPr>
        <w:t xml:space="preserve"> </w:t>
      </w:r>
      <w:r w:rsidR="00E60326" w:rsidRPr="00D17E62">
        <w:rPr>
          <w:rFonts w:ascii="Times New Roman" w:hAnsi="Times New Roman" w:cs="Times New Roman"/>
        </w:rPr>
        <w:t>shorter</w:t>
      </w:r>
      <w:r w:rsidR="0029264D" w:rsidRPr="00D17E62">
        <w:rPr>
          <w:rFonts w:ascii="Times New Roman" w:hAnsi="Times New Roman" w:cs="Times New Roman"/>
        </w:rPr>
        <w:t xml:space="preserve"> than 50 amino acid</w:t>
      </w:r>
      <w:r w:rsidR="00071A98" w:rsidRPr="00D17E62">
        <w:rPr>
          <w:rFonts w:ascii="Times New Roman" w:hAnsi="Times New Roman" w:cs="Times New Roman"/>
        </w:rPr>
        <w:t>s</w:t>
      </w:r>
      <w:r w:rsidR="006175BD" w:rsidRPr="00D17E62">
        <w:rPr>
          <w:rFonts w:ascii="Times New Roman" w:hAnsi="Times New Roman" w:cs="Times New Roman"/>
        </w:rPr>
        <w:t xml:space="preserve">. Finally, 13381 </w:t>
      </w:r>
      <w:r w:rsidR="00F84503">
        <w:rPr>
          <w:rFonts w:ascii="Times New Roman" w:hAnsi="Times New Roman" w:cs="Times New Roman"/>
        </w:rPr>
        <w:t xml:space="preserve">one-to-one </w:t>
      </w:r>
      <w:r w:rsidR="006175BD" w:rsidRPr="00D17E62">
        <w:rPr>
          <w:rFonts w:ascii="Times New Roman" w:hAnsi="Times New Roman" w:cs="Times New Roman"/>
        </w:rPr>
        <w:t xml:space="preserve">orthologous genes </w:t>
      </w:r>
      <w:r w:rsidR="004E118F" w:rsidRPr="00D17E62">
        <w:rPr>
          <w:rFonts w:ascii="Times New Roman" w:hAnsi="Times New Roman" w:cs="Times New Roman"/>
        </w:rPr>
        <w:t>remained</w:t>
      </w:r>
      <w:r w:rsidR="000733B6">
        <w:rPr>
          <w:rFonts w:ascii="Times New Roman" w:hAnsi="Times New Roman" w:cs="Times New Roman"/>
        </w:rPr>
        <w:t>.</w:t>
      </w:r>
      <w:r w:rsidR="004E118F">
        <w:rPr>
          <w:rFonts w:ascii="Times New Roman" w:hAnsi="Times New Roman" w:cs="Times New Roman"/>
        </w:rPr>
        <w:t xml:space="preserve"> </w:t>
      </w:r>
      <w:r w:rsidR="000733B6">
        <w:rPr>
          <w:rFonts w:ascii="Times New Roman" w:hAnsi="Times New Roman" w:cs="Times New Roman"/>
        </w:rPr>
        <w:t>T</w:t>
      </w:r>
      <w:r w:rsidR="004E118F">
        <w:rPr>
          <w:rFonts w:ascii="Times New Roman" w:hAnsi="Times New Roman" w:cs="Times New Roman"/>
        </w:rPr>
        <w:t>he average number of species was 65.9</w:t>
      </w:r>
      <w:r w:rsidR="007E2F05">
        <w:rPr>
          <w:rFonts w:ascii="Times New Roman" w:hAnsi="Times New Roman" w:cs="Times New Roman"/>
        </w:rPr>
        <w:t>,</w:t>
      </w:r>
      <w:r w:rsidR="004E118F">
        <w:rPr>
          <w:rFonts w:ascii="Times New Roman" w:hAnsi="Times New Roman" w:cs="Times New Roman"/>
        </w:rPr>
        <w:t xml:space="preserve"> and the average length</w:t>
      </w:r>
      <w:r w:rsidR="00383121">
        <w:rPr>
          <w:rFonts w:ascii="Times New Roman" w:hAnsi="Times New Roman" w:cs="Times New Roman"/>
        </w:rPr>
        <w:t xml:space="preserve"> of protein alignment</w:t>
      </w:r>
      <w:r w:rsidR="004E118F">
        <w:rPr>
          <w:rFonts w:ascii="Times New Roman" w:hAnsi="Times New Roman" w:cs="Times New Roman"/>
        </w:rPr>
        <w:t xml:space="preserve"> was 583.0</w:t>
      </w:r>
      <w:r w:rsidR="000733B6">
        <w:rPr>
          <w:rFonts w:ascii="Times New Roman" w:hAnsi="Times New Roman" w:cs="Times New Roman"/>
        </w:rPr>
        <w:t xml:space="preserve"> after </w:t>
      </w:r>
      <w:r w:rsidR="0011672F">
        <w:rPr>
          <w:rFonts w:ascii="Times New Roman" w:hAnsi="Times New Roman" w:cs="Times New Roman"/>
        </w:rPr>
        <w:t xml:space="preserve">the </w:t>
      </w:r>
      <w:r w:rsidR="000733B6">
        <w:rPr>
          <w:rFonts w:ascii="Times New Roman" w:hAnsi="Times New Roman" w:cs="Times New Roman"/>
        </w:rPr>
        <w:t>filtering</w:t>
      </w:r>
      <w:r w:rsidR="009604E1">
        <w:rPr>
          <w:rFonts w:ascii="Times New Roman" w:hAnsi="Times New Roman" w:cs="Times New Roman"/>
        </w:rPr>
        <w:t xml:space="preserve"> process</w:t>
      </w:r>
      <w:r w:rsidR="004E118F">
        <w:rPr>
          <w:rFonts w:ascii="Times New Roman" w:hAnsi="Times New Roman" w:cs="Times New Roman"/>
        </w:rPr>
        <w:t xml:space="preserve"> (</w:t>
      </w:r>
      <w:r w:rsidR="004E118F" w:rsidRPr="00E6610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 xml:space="preserve">Figure 2a and </w:t>
      </w:r>
      <w:r w:rsidR="004E118F">
        <w:rPr>
          <w:rFonts w:ascii="Times New Roman" w:hAnsi="Times New Roman" w:cs="Times New Roman"/>
          <w:b/>
          <w:bCs/>
        </w:rPr>
        <w:t xml:space="preserve">Supplementary </w:t>
      </w:r>
      <w:r w:rsidR="004E118F" w:rsidRPr="00D17E62">
        <w:rPr>
          <w:rFonts w:ascii="Times New Roman" w:hAnsi="Times New Roman" w:cs="Times New Roman"/>
          <w:b/>
          <w:bCs/>
        </w:rPr>
        <w:t>Figure 2b</w:t>
      </w:r>
      <w:r w:rsidR="004E118F">
        <w:rPr>
          <w:rFonts w:ascii="Times New Roman" w:hAnsi="Times New Roman" w:cs="Times New Roman"/>
        </w:rPr>
        <w:t>)</w:t>
      </w:r>
      <w:r w:rsidR="0029264D" w:rsidRPr="00D17E62">
        <w:rPr>
          <w:rFonts w:ascii="Times New Roman" w:hAnsi="Times New Roman" w:cs="Times New Roman"/>
        </w:rPr>
        <w:t xml:space="preserve">. </w:t>
      </w:r>
    </w:p>
    <w:p w14:paraId="551555BB" w14:textId="3C5D6DFC" w:rsidR="00BE7430" w:rsidRPr="00D17E62" w:rsidRDefault="00BE7430" w:rsidP="00BA5AE1">
      <w:pPr>
        <w:spacing w:line="480" w:lineRule="auto"/>
        <w:rPr>
          <w:rFonts w:ascii="Times New Roman" w:hAnsi="Times New Roman" w:cs="Times New Roman"/>
        </w:rPr>
      </w:pPr>
    </w:p>
    <w:p w14:paraId="675123BA" w14:textId="502A1E05" w:rsidR="004958F1" w:rsidRPr="008A373B" w:rsidRDefault="004E2D31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 xml:space="preserve">Identification of </w:t>
      </w:r>
      <w:r w:rsidR="00181118" w:rsidRPr="008A373B">
        <w:rPr>
          <w:rFonts w:ascii="Times New Roman" w:hAnsi="Times New Roman" w:cs="Times New Roman"/>
          <w:b/>
          <w:bCs/>
        </w:rPr>
        <w:t>significant</w:t>
      </w:r>
      <w:r w:rsidR="00A17981" w:rsidRPr="008A373B">
        <w:rPr>
          <w:rFonts w:ascii="Times New Roman" w:hAnsi="Times New Roman" w:cs="Times New Roman"/>
          <w:b/>
          <w:bCs/>
        </w:rPr>
        <w:t>ly</w:t>
      </w:r>
      <w:r w:rsidRPr="008A373B">
        <w:rPr>
          <w:rFonts w:ascii="Times New Roman" w:hAnsi="Times New Roman" w:cs="Times New Roman"/>
          <w:b/>
          <w:bCs/>
        </w:rPr>
        <w:t xml:space="preserve"> correlat</w:t>
      </w:r>
      <w:r w:rsidR="004D441D" w:rsidRPr="008A373B">
        <w:rPr>
          <w:rFonts w:ascii="Times New Roman" w:hAnsi="Times New Roman" w:cs="Times New Roman"/>
          <w:b/>
          <w:bCs/>
        </w:rPr>
        <w:t>ed</w:t>
      </w:r>
      <w:r w:rsidRPr="008A373B">
        <w:rPr>
          <w:rFonts w:ascii="Times New Roman" w:hAnsi="Times New Roman" w:cs="Times New Roman"/>
          <w:b/>
          <w:bCs/>
        </w:rPr>
        <w:t xml:space="preserve"> </w:t>
      </w:r>
      <w:r w:rsidR="00181118" w:rsidRPr="008A373B">
        <w:rPr>
          <w:rFonts w:ascii="Times New Roman" w:hAnsi="Times New Roman" w:cs="Times New Roman"/>
          <w:b/>
          <w:bCs/>
        </w:rPr>
        <w:t>genes</w:t>
      </w:r>
      <w:r w:rsidRPr="008A373B">
        <w:rPr>
          <w:rFonts w:ascii="Times New Roman" w:hAnsi="Times New Roman" w:cs="Times New Roman"/>
          <w:b/>
          <w:bCs/>
        </w:rPr>
        <w:t xml:space="preserve"> </w:t>
      </w:r>
    </w:p>
    <w:p w14:paraId="61FFEB13" w14:textId="5B9BF338" w:rsidR="00551B02" w:rsidRPr="00D17E62" w:rsidRDefault="00AB5E1B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g</w:t>
      </w:r>
      <w:r w:rsidR="009A588F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 xml:space="preserve">RERconverge </w:t>
      </w:r>
      <w:r w:rsidR="00540A08">
        <w:rPr>
          <w:rFonts w:ascii="Times New Roman" w:hAnsi="Times New Roman" w:cs="Times New Roman"/>
        </w:rPr>
        <w:t>method</w:t>
      </w:r>
      <w:r>
        <w:rPr>
          <w:rFonts w:ascii="Times New Roman" w:hAnsi="Times New Roman" w:cs="Times New Roman"/>
        </w:rPr>
        <w:t>, w</w:t>
      </w:r>
      <w:r w:rsidR="004C15D5" w:rsidRPr="00D17E62">
        <w:rPr>
          <w:rFonts w:ascii="Times New Roman" w:hAnsi="Times New Roman" w:cs="Times New Roman"/>
        </w:rPr>
        <w:t>e identif</w:t>
      </w:r>
      <w:r w:rsidR="001F0A4D" w:rsidRPr="00D17E62">
        <w:rPr>
          <w:rFonts w:ascii="Times New Roman" w:hAnsi="Times New Roman" w:cs="Times New Roman"/>
        </w:rPr>
        <w:t>ied</w:t>
      </w:r>
      <w:r w:rsidR="002A5494" w:rsidRPr="00D17E62">
        <w:rPr>
          <w:rFonts w:ascii="Times New Roman" w:hAnsi="Times New Roman" w:cs="Times New Roman"/>
        </w:rPr>
        <w:t xml:space="preserve"> 3</w:t>
      </w:r>
      <w:r w:rsidR="00B04C2A" w:rsidRPr="00D17E62">
        <w:rPr>
          <w:rFonts w:ascii="Times New Roman" w:hAnsi="Times New Roman" w:cs="Times New Roman"/>
        </w:rPr>
        <w:t>70</w:t>
      </w:r>
      <w:r w:rsidR="002A5494" w:rsidRPr="00D17E62">
        <w:rPr>
          <w:rFonts w:ascii="Times New Roman" w:hAnsi="Times New Roman" w:cs="Times New Roman"/>
        </w:rPr>
        <w:t xml:space="preserve"> negative</w:t>
      </w:r>
      <w:r w:rsidR="00D90E1B">
        <w:rPr>
          <w:rFonts w:ascii="Times New Roman" w:hAnsi="Times New Roman" w:cs="Times New Roman"/>
        </w:rPr>
        <w:t>ly</w:t>
      </w:r>
      <w:r w:rsidR="002A5494" w:rsidRPr="00D17E62">
        <w:rPr>
          <w:rFonts w:ascii="Times New Roman" w:hAnsi="Times New Roman" w:cs="Times New Roman"/>
        </w:rPr>
        <w:t xml:space="preserve"> correlat</w:t>
      </w:r>
      <w:r w:rsidR="00F752F5">
        <w:rPr>
          <w:rFonts w:ascii="Times New Roman" w:hAnsi="Times New Roman" w:cs="Times New Roman"/>
        </w:rPr>
        <w:t>ed</w:t>
      </w:r>
      <w:r w:rsidR="002A5494" w:rsidRPr="00D17E62">
        <w:rPr>
          <w:rFonts w:ascii="Times New Roman" w:hAnsi="Times New Roman" w:cs="Times New Roman"/>
        </w:rPr>
        <w:t xml:space="preserve"> genes</w:t>
      </w:r>
      <w:r w:rsidR="00673E3C">
        <w:rPr>
          <w:rFonts w:ascii="Times New Roman" w:hAnsi="Times New Roman" w:cs="Times New Roman"/>
        </w:rPr>
        <w:t xml:space="preserve"> (NCGs)</w:t>
      </w:r>
      <w:r w:rsidR="002A5494" w:rsidRPr="00D17E62">
        <w:rPr>
          <w:rFonts w:ascii="Times New Roman" w:hAnsi="Times New Roman" w:cs="Times New Roman"/>
        </w:rPr>
        <w:t xml:space="preserve"> (</w:t>
      </w:r>
      <w:r w:rsidR="002A5494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397569" w:rsidRPr="00D17E62">
        <w:rPr>
          <w:rFonts w:ascii="Times New Roman" w:hAnsi="Times New Roman" w:cs="Times New Roman"/>
          <w:b/>
          <w:bCs/>
        </w:rPr>
        <w:t>3</w:t>
      </w:r>
      <w:r w:rsidR="002A5494" w:rsidRPr="00D17E62">
        <w:rPr>
          <w:rFonts w:ascii="Times New Roman" w:hAnsi="Times New Roman" w:cs="Times New Roman"/>
        </w:rPr>
        <w:t>)</w:t>
      </w:r>
      <w:r w:rsidR="001F0A4D" w:rsidRPr="00D17E62">
        <w:rPr>
          <w:rFonts w:ascii="Times New Roman" w:hAnsi="Times New Roman" w:cs="Times New Roman"/>
        </w:rPr>
        <w:t xml:space="preserve"> and 3</w:t>
      </w:r>
      <w:r w:rsidR="00846578" w:rsidRPr="00D17E62">
        <w:rPr>
          <w:rFonts w:ascii="Times New Roman" w:hAnsi="Times New Roman" w:cs="Times New Roman"/>
        </w:rPr>
        <w:t>0</w:t>
      </w:r>
      <w:r w:rsidR="001F0A4D" w:rsidRPr="00D17E62">
        <w:rPr>
          <w:rFonts w:ascii="Times New Roman" w:hAnsi="Times New Roman" w:cs="Times New Roman"/>
        </w:rPr>
        <w:t>0 positive</w:t>
      </w:r>
      <w:r w:rsidR="00D90E1B">
        <w:rPr>
          <w:rFonts w:ascii="Times New Roman" w:hAnsi="Times New Roman" w:cs="Times New Roman"/>
        </w:rPr>
        <w:t>ly</w:t>
      </w:r>
      <w:r w:rsidR="001F0A4D" w:rsidRPr="00D17E62">
        <w:rPr>
          <w:rFonts w:ascii="Times New Roman" w:hAnsi="Times New Roman" w:cs="Times New Roman"/>
        </w:rPr>
        <w:t xml:space="preserve"> correlat</w:t>
      </w:r>
      <w:r w:rsidR="00F752F5">
        <w:rPr>
          <w:rFonts w:ascii="Times New Roman" w:hAnsi="Times New Roman" w:cs="Times New Roman"/>
        </w:rPr>
        <w:t>ed</w:t>
      </w:r>
      <w:r w:rsidR="001F0A4D" w:rsidRPr="00D17E62">
        <w:rPr>
          <w:rFonts w:ascii="Times New Roman" w:hAnsi="Times New Roman" w:cs="Times New Roman"/>
        </w:rPr>
        <w:t xml:space="preserve"> genes</w:t>
      </w:r>
      <w:r w:rsidR="00673E3C">
        <w:rPr>
          <w:rFonts w:ascii="Times New Roman" w:hAnsi="Times New Roman" w:cs="Times New Roman"/>
        </w:rPr>
        <w:t xml:space="preserve"> (PCGs)</w:t>
      </w:r>
      <w:r w:rsidR="001F0A4D" w:rsidRPr="00D17E62">
        <w:rPr>
          <w:rFonts w:ascii="Times New Roman" w:hAnsi="Times New Roman" w:cs="Times New Roman"/>
        </w:rPr>
        <w:t xml:space="preserve"> (</w:t>
      </w:r>
      <w:r w:rsidR="001F0A4D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397569" w:rsidRPr="00D17E62">
        <w:rPr>
          <w:rFonts w:ascii="Times New Roman" w:hAnsi="Times New Roman" w:cs="Times New Roman"/>
          <w:b/>
          <w:bCs/>
        </w:rPr>
        <w:t>4</w:t>
      </w:r>
      <w:r w:rsidR="001F0A4D" w:rsidRPr="00D17E62">
        <w:rPr>
          <w:rFonts w:ascii="Times New Roman" w:hAnsi="Times New Roman" w:cs="Times New Roman"/>
        </w:rPr>
        <w:t>)</w:t>
      </w:r>
      <w:r w:rsidR="002A5494" w:rsidRPr="00D17E62">
        <w:rPr>
          <w:rFonts w:ascii="Times New Roman" w:hAnsi="Times New Roman" w:cs="Times New Roman"/>
        </w:rPr>
        <w:t xml:space="preserve">. </w:t>
      </w:r>
      <w:r w:rsidR="006F7F7A">
        <w:rPr>
          <w:rFonts w:ascii="Times New Roman" w:hAnsi="Times New Roman" w:cs="Times New Roman"/>
        </w:rPr>
        <w:t>T</w:t>
      </w:r>
      <w:r w:rsidR="00B94551" w:rsidRPr="00B94551">
        <w:rPr>
          <w:rFonts w:ascii="Times New Roman" w:hAnsi="Times New Roman" w:cs="Times New Roman"/>
        </w:rPr>
        <w:t xml:space="preserve">hese genes are not enriched in longevity genes collected by </w:t>
      </w:r>
      <w:r w:rsidR="008433C0">
        <w:rPr>
          <w:rFonts w:ascii="Times New Roman" w:hAnsi="Times New Roman" w:cs="Times New Roman"/>
        </w:rPr>
        <w:t xml:space="preserve">the </w:t>
      </w:r>
      <w:r w:rsidR="00B94551" w:rsidRPr="00B94551">
        <w:rPr>
          <w:rFonts w:ascii="Times New Roman" w:hAnsi="Times New Roman" w:cs="Times New Roman"/>
        </w:rPr>
        <w:t>HAGR database</w:t>
      </w:r>
      <w:r w:rsidR="00E3775B" w:rsidRPr="00D17E62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E3775B" w:rsidRPr="00D17E62">
        <w:rPr>
          <w:rFonts w:ascii="Times New Roman" w:hAnsi="Times New Roman" w:cs="Times New Roman"/>
        </w:rPr>
      </w:r>
      <w:r w:rsidR="00E3775B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acutu, et al., 2018)</w:t>
      </w:r>
      <w:r w:rsidR="00E3775B" w:rsidRPr="00D17E62">
        <w:rPr>
          <w:rFonts w:ascii="Times New Roman" w:hAnsi="Times New Roman" w:cs="Times New Roman"/>
        </w:rPr>
        <w:fldChar w:fldCharType="end"/>
      </w:r>
      <w:r w:rsidR="002E76BD" w:rsidRPr="00D17E62">
        <w:rPr>
          <w:rFonts w:ascii="Times New Roman" w:hAnsi="Times New Roman" w:cs="Times New Roman"/>
        </w:rPr>
        <w:t xml:space="preserve"> (</w:t>
      </w:r>
      <w:r w:rsidR="001810C2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A557B7" w:rsidRPr="00D17E62">
        <w:rPr>
          <w:rFonts w:ascii="Times New Roman" w:hAnsi="Times New Roman" w:cs="Times New Roman"/>
          <w:b/>
          <w:bCs/>
        </w:rPr>
        <w:t>5</w:t>
      </w:r>
      <w:r w:rsidR="002E76BD" w:rsidRPr="00D17E62">
        <w:rPr>
          <w:rFonts w:ascii="Times New Roman" w:hAnsi="Times New Roman" w:cs="Times New Roman"/>
        </w:rPr>
        <w:t>)</w:t>
      </w:r>
      <w:r w:rsidR="00105BCE">
        <w:rPr>
          <w:rFonts w:ascii="Times New Roman" w:hAnsi="Times New Roman" w:cs="Times New Roman"/>
        </w:rPr>
        <w:t>.</w:t>
      </w:r>
      <w:r w:rsidR="00560F15">
        <w:rPr>
          <w:rFonts w:ascii="Times New Roman" w:hAnsi="Times New Roman" w:cs="Times New Roman"/>
        </w:rPr>
        <w:t xml:space="preserve"> </w:t>
      </w:r>
      <w:r w:rsidR="006F7F7A">
        <w:rPr>
          <w:rFonts w:ascii="Times New Roman" w:hAnsi="Times New Roman" w:cs="Times New Roman"/>
        </w:rPr>
        <w:t>However, t</w:t>
      </w:r>
      <w:r w:rsidR="00560F15">
        <w:rPr>
          <w:rFonts w:ascii="Times New Roman" w:hAnsi="Times New Roman" w:cs="Times New Roman"/>
        </w:rPr>
        <w:t>his may be caused by most of</w:t>
      </w:r>
      <w:r w:rsidR="008433C0">
        <w:rPr>
          <w:rFonts w:ascii="Times New Roman" w:hAnsi="Times New Roman" w:cs="Times New Roman"/>
        </w:rPr>
        <w:t xml:space="preserve"> the</w:t>
      </w:r>
      <w:r w:rsidR="00560F15">
        <w:rPr>
          <w:rFonts w:ascii="Times New Roman" w:hAnsi="Times New Roman" w:cs="Times New Roman"/>
        </w:rPr>
        <w:t xml:space="preserve"> longevity-associated genes </w:t>
      </w:r>
      <w:r w:rsidR="00656423">
        <w:rPr>
          <w:rFonts w:ascii="Times New Roman" w:hAnsi="Times New Roman" w:cs="Times New Roman"/>
        </w:rPr>
        <w:t xml:space="preserve">in the HAGR database </w:t>
      </w:r>
      <w:r w:rsidR="00560F15">
        <w:rPr>
          <w:rFonts w:ascii="Times New Roman" w:hAnsi="Times New Roman" w:cs="Times New Roman"/>
        </w:rPr>
        <w:t xml:space="preserve">were obtained from </w:t>
      </w:r>
      <w:r w:rsidR="00656423">
        <w:rPr>
          <w:rFonts w:ascii="Times New Roman" w:hAnsi="Times New Roman" w:cs="Times New Roman"/>
        </w:rPr>
        <w:t xml:space="preserve">the </w:t>
      </w:r>
      <w:r w:rsidR="00560F15">
        <w:rPr>
          <w:rFonts w:ascii="Times New Roman" w:hAnsi="Times New Roman" w:cs="Times New Roman"/>
        </w:rPr>
        <w:t xml:space="preserve">human population </w:t>
      </w:r>
      <w:r w:rsidR="00291347">
        <w:rPr>
          <w:rFonts w:ascii="Times New Roman" w:hAnsi="Times New Roman" w:cs="Times New Roman"/>
        </w:rPr>
        <w:t>o</w:t>
      </w:r>
      <w:r w:rsidR="00A03D71">
        <w:rPr>
          <w:rFonts w:ascii="Times New Roman" w:hAnsi="Times New Roman" w:cs="Times New Roman"/>
        </w:rPr>
        <w:t>r</w:t>
      </w:r>
      <w:r w:rsidR="00607CF2">
        <w:rPr>
          <w:rFonts w:ascii="Times New Roman" w:hAnsi="Times New Roman" w:cs="Times New Roman"/>
        </w:rPr>
        <w:t xml:space="preserve"> the</w:t>
      </w:r>
      <w:r w:rsidR="00560F15">
        <w:rPr>
          <w:rFonts w:ascii="Times New Roman" w:hAnsi="Times New Roman" w:cs="Times New Roman"/>
        </w:rPr>
        <w:t xml:space="preserve"> </w:t>
      </w:r>
      <w:r w:rsidR="00560F15" w:rsidRPr="00560F15">
        <w:rPr>
          <w:rFonts w:ascii="Times New Roman" w:hAnsi="Times New Roman" w:cs="Times New Roman"/>
        </w:rPr>
        <w:t>short-lived laboratory animal models</w:t>
      </w:r>
      <w:r w:rsidR="006C236F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6C236F">
        <w:rPr>
          <w:rFonts w:ascii="Times New Roman" w:hAnsi="Times New Roman" w:cs="Times New Roman"/>
        </w:rPr>
        <w:instrText xml:space="preserve"> ADDIN EN.CITE </w:instrText>
      </w:r>
      <w:r w:rsidR="006C236F">
        <w:rPr>
          <w:rFonts w:ascii="Times New Roman" w:hAnsi="Times New Roman" w:cs="Times New Roman"/>
        </w:rPr>
        <w:fldChar w:fldCharType="begin">
          <w:fldData xml:space="preserve">PEVuZE5vdGU+PENpdGU+PEF1dGhvcj5UYWN1dHU8L0F1dGhvcj48WWVhcj4yMDE4PC9ZZWFyPjxS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</w:fldData>
        </w:fldChar>
      </w:r>
      <w:r w:rsidR="006C236F">
        <w:rPr>
          <w:rFonts w:ascii="Times New Roman" w:hAnsi="Times New Roman" w:cs="Times New Roman"/>
        </w:rPr>
        <w:instrText xml:space="preserve"> ADDIN EN.CITE.DATA </w:instrText>
      </w:r>
      <w:r w:rsidR="006C236F">
        <w:rPr>
          <w:rFonts w:ascii="Times New Roman" w:hAnsi="Times New Roman" w:cs="Times New Roman"/>
        </w:rPr>
      </w:r>
      <w:r w:rsidR="006C236F">
        <w:rPr>
          <w:rFonts w:ascii="Times New Roman" w:hAnsi="Times New Roman" w:cs="Times New Roman"/>
        </w:rPr>
        <w:fldChar w:fldCharType="end"/>
      </w:r>
      <w:r w:rsidR="006C236F">
        <w:rPr>
          <w:rFonts w:ascii="Times New Roman" w:hAnsi="Times New Roman" w:cs="Times New Roman"/>
        </w:rPr>
      </w:r>
      <w:r w:rsidR="006C236F">
        <w:rPr>
          <w:rFonts w:ascii="Times New Roman" w:hAnsi="Times New Roman" w:cs="Times New Roman"/>
        </w:rPr>
        <w:fldChar w:fldCharType="separate"/>
      </w:r>
      <w:r w:rsidR="006C236F">
        <w:rPr>
          <w:rFonts w:ascii="Times New Roman" w:hAnsi="Times New Roman" w:cs="Times New Roman"/>
          <w:noProof/>
        </w:rPr>
        <w:t>(Tacutu, et al., 2018)</w:t>
      </w:r>
      <w:r w:rsidR="006C236F">
        <w:rPr>
          <w:rFonts w:ascii="Times New Roman" w:hAnsi="Times New Roman" w:cs="Times New Roman"/>
        </w:rPr>
        <w:fldChar w:fldCharType="end"/>
      </w:r>
      <w:r w:rsidR="006C236F">
        <w:rPr>
          <w:rFonts w:ascii="Times New Roman" w:hAnsi="Times New Roman" w:cs="Times New Roman" w:hint="eastAsia"/>
        </w:rPr>
        <w:t>，</w:t>
      </w:r>
      <w:r w:rsidR="00105BCE">
        <w:rPr>
          <w:rFonts w:ascii="Times New Roman" w:hAnsi="Times New Roman" w:cs="Times New Roman"/>
        </w:rPr>
        <w:t xml:space="preserve"> and thus was not a good </w:t>
      </w:r>
      <w:r w:rsidR="00105BCE" w:rsidRPr="00105BCE">
        <w:rPr>
          <w:rFonts w:ascii="Times New Roman" w:hAnsi="Times New Roman" w:cs="Times New Roman"/>
        </w:rPr>
        <w:t>representative</w:t>
      </w:r>
      <w:r w:rsidR="00105BCE">
        <w:rPr>
          <w:rFonts w:ascii="Times New Roman" w:hAnsi="Times New Roman" w:cs="Times New Roman"/>
        </w:rPr>
        <w:t xml:space="preserve"> of the common molecular basis underlying </w:t>
      </w:r>
      <w:r w:rsidR="00915EC9">
        <w:rPr>
          <w:rFonts w:ascii="Times New Roman" w:hAnsi="Times New Roman" w:cs="Times New Roman"/>
        </w:rPr>
        <w:t xml:space="preserve">lifespan </w:t>
      </w:r>
      <w:r w:rsidR="00030AF4">
        <w:rPr>
          <w:rFonts w:ascii="Times New Roman" w:hAnsi="Times New Roman" w:cs="Times New Roman"/>
        </w:rPr>
        <w:t>evolution</w:t>
      </w:r>
      <w:r w:rsidR="00560F15">
        <w:rPr>
          <w:rFonts w:ascii="Times New Roman" w:hAnsi="Times New Roman" w:cs="Times New Roman"/>
        </w:rPr>
        <w:t>.</w:t>
      </w:r>
      <w:r w:rsidR="0054433A">
        <w:rPr>
          <w:rFonts w:ascii="Times New Roman" w:hAnsi="Times New Roman" w:cs="Times New Roman"/>
        </w:rPr>
        <w:t xml:space="preserve"> </w:t>
      </w:r>
      <w:r w:rsidR="00C807DD">
        <w:rPr>
          <w:rFonts w:ascii="Times New Roman" w:hAnsi="Times New Roman" w:cs="Times New Roman"/>
        </w:rPr>
        <w:t>For example</w:t>
      </w:r>
      <w:r w:rsidR="00B94551">
        <w:rPr>
          <w:rFonts w:ascii="Times New Roman" w:hAnsi="Times New Roman" w:cs="Times New Roman"/>
        </w:rPr>
        <w:t>,</w:t>
      </w:r>
      <w:r w:rsidR="006A3CF4">
        <w:rPr>
          <w:rFonts w:ascii="Times New Roman" w:hAnsi="Times New Roman" w:cs="Times New Roman"/>
        </w:rPr>
        <w:t xml:space="preserve"> </w:t>
      </w:r>
      <w:r w:rsidR="00942B29" w:rsidRPr="00942B29">
        <w:rPr>
          <w:rFonts w:ascii="Times New Roman" w:hAnsi="Times New Roman" w:cs="Times New Roman"/>
        </w:rPr>
        <w:t xml:space="preserve">5 of the </w:t>
      </w:r>
      <w:r w:rsidR="007828A5">
        <w:rPr>
          <w:rFonts w:ascii="Times New Roman" w:hAnsi="Times New Roman" w:cs="Times New Roman"/>
        </w:rPr>
        <w:t>six</w:t>
      </w:r>
      <w:r w:rsidR="00942B29" w:rsidRPr="00942B29">
        <w:rPr>
          <w:rFonts w:ascii="Times New Roman" w:hAnsi="Times New Roman" w:cs="Times New Roman"/>
        </w:rPr>
        <w:t xml:space="preserve"> most significantly correlated genes might affect lifespan or aging</w:t>
      </w:r>
      <w:r w:rsidR="00942B29">
        <w:rPr>
          <w:rFonts w:ascii="Times New Roman" w:hAnsi="Times New Roman" w:cs="Times New Roman"/>
        </w:rPr>
        <w:t xml:space="preserve"> (</w:t>
      </w:r>
      <w:r w:rsidR="00942B29" w:rsidRPr="00942B29">
        <w:rPr>
          <w:rFonts w:ascii="Times New Roman" w:hAnsi="Times New Roman" w:cs="Times New Roman"/>
          <w:b/>
          <w:bCs/>
        </w:rPr>
        <w:t>Figure 2</w:t>
      </w:r>
      <w:r w:rsidR="00942B29">
        <w:rPr>
          <w:rFonts w:ascii="Times New Roman" w:hAnsi="Times New Roman" w:cs="Times New Roman"/>
        </w:rPr>
        <w:t>)</w:t>
      </w:r>
      <w:r w:rsidR="00942B29" w:rsidRPr="00942B29">
        <w:rPr>
          <w:rFonts w:ascii="Times New Roman" w:hAnsi="Times New Roman" w:cs="Times New Roman"/>
        </w:rPr>
        <w:t xml:space="preserve">, none of them was collected by </w:t>
      </w:r>
      <w:r w:rsidR="00E175C6">
        <w:rPr>
          <w:rFonts w:ascii="Times New Roman" w:hAnsi="Times New Roman" w:cs="Times New Roman"/>
        </w:rPr>
        <w:t xml:space="preserve">the </w:t>
      </w:r>
      <w:r w:rsidR="00942B29" w:rsidRPr="00942B29">
        <w:rPr>
          <w:rFonts w:ascii="Times New Roman" w:hAnsi="Times New Roman" w:cs="Times New Roman"/>
        </w:rPr>
        <w:t>HAGR database</w:t>
      </w:r>
      <w:r w:rsidR="006A3CF4">
        <w:rPr>
          <w:rFonts w:ascii="Times New Roman" w:hAnsi="Times New Roman" w:cs="Times New Roman"/>
        </w:rPr>
        <w:t>. Such as</w:t>
      </w:r>
      <w:r w:rsidR="00C11939" w:rsidRPr="00D17E62">
        <w:rPr>
          <w:rFonts w:ascii="Times New Roman" w:hAnsi="Times New Roman" w:cs="Times New Roman"/>
        </w:rPr>
        <w:t xml:space="preserve"> </w:t>
      </w:r>
      <w:r w:rsidR="00562901">
        <w:rPr>
          <w:rFonts w:ascii="Times New Roman" w:hAnsi="Times New Roman" w:cs="Times New Roman"/>
        </w:rPr>
        <w:t>a</w:t>
      </w:r>
      <w:r w:rsidR="005C1B8F" w:rsidRPr="00D17E62">
        <w:rPr>
          <w:rFonts w:ascii="Times New Roman" w:hAnsi="Times New Roman" w:cs="Times New Roman"/>
        </w:rPr>
        <w:t xml:space="preserve"> minor SNP in </w:t>
      </w:r>
      <w:r w:rsidR="008053C5" w:rsidRPr="00534398">
        <w:rPr>
          <w:rFonts w:ascii="Times New Roman" w:hAnsi="Times New Roman" w:cs="Times New Roman"/>
          <w:i/>
          <w:iCs/>
        </w:rPr>
        <w:t>ADAMTS6</w:t>
      </w:r>
      <w:r w:rsidR="008053C5" w:rsidRPr="00D17E62">
        <w:rPr>
          <w:rFonts w:ascii="Times New Roman" w:hAnsi="Times New Roman" w:cs="Times New Roman"/>
        </w:rPr>
        <w:t xml:space="preserve"> (ADAM metallopeptidase with thrombospondin type 1 motif, 6), </w:t>
      </w:r>
      <w:r w:rsidR="00C11939" w:rsidRPr="00D17E62">
        <w:rPr>
          <w:rFonts w:ascii="Times New Roman" w:hAnsi="Times New Roman" w:cs="Times New Roman"/>
        </w:rPr>
        <w:t>the most</w:t>
      </w:r>
      <w:r w:rsidR="002D27BA">
        <w:rPr>
          <w:rFonts w:ascii="Times New Roman" w:hAnsi="Times New Roman" w:cs="Times New Roman"/>
        </w:rPr>
        <w:t xml:space="preserve"> </w:t>
      </w:r>
      <w:r w:rsidR="00E510DD">
        <w:rPr>
          <w:rFonts w:ascii="Times New Roman" w:hAnsi="Times New Roman" w:cs="Times New Roman"/>
        </w:rPr>
        <w:t>positively correlated gene</w:t>
      </w:r>
      <w:r w:rsidR="002679A4" w:rsidRPr="00D17E62">
        <w:rPr>
          <w:rFonts w:ascii="Times New Roman" w:hAnsi="Times New Roman" w:cs="Times New Roman"/>
        </w:rPr>
        <w:t xml:space="preserve"> (</w:t>
      </w:r>
      <w:r w:rsidR="002679A4" w:rsidRPr="00D17E62">
        <w:rPr>
          <w:rFonts w:ascii="Times New Roman" w:hAnsi="Times New Roman" w:cs="Times New Roman"/>
          <w:b/>
          <w:bCs/>
        </w:rPr>
        <w:t xml:space="preserve">Figure </w:t>
      </w:r>
      <w:r w:rsidR="00A27F8D">
        <w:rPr>
          <w:rFonts w:ascii="Times New Roman" w:hAnsi="Times New Roman" w:cs="Times New Roman"/>
          <w:b/>
          <w:bCs/>
        </w:rPr>
        <w:t>2</w:t>
      </w:r>
      <w:r w:rsidR="002679A4" w:rsidRPr="00D17E62">
        <w:rPr>
          <w:rFonts w:ascii="Times New Roman" w:hAnsi="Times New Roman" w:cs="Times New Roman"/>
          <w:b/>
          <w:bCs/>
        </w:rPr>
        <w:t>a</w:t>
      </w:r>
      <w:r w:rsidR="002679A4" w:rsidRPr="00D17E62">
        <w:rPr>
          <w:rFonts w:ascii="Times New Roman" w:hAnsi="Times New Roman" w:cs="Times New Roman"/>
        </w:rPr>
        <w:t>)</w:t>
      </w:r>
      <w:r w:rsidR="00C11939" w:rsidRPr="00D17E62">
        <w:rPr>
          <w:rFonts w:ascii="Times New Roman" w:hAnsi="Times New Roman" w:cs="Times New Roman"/>
        </w:rPr>
        <w:t>,</w:t>
      </w:r>
      <w:r w:rsidR="0059352A" w:rsidRPr="00D17E62">
        <w:rPr>
          <w:rFonts w:ascii="Times New Roman" w:hAnsi="Times New Roman" w:cs="Times New Roman"/>
        </w:rPr>
        <w:t xml:space="preserve"> has </w:t>
      </w:r>
      <w:r w:rsidR="005A551E">
        <w:rPr>
          <w:rFonts w:ascii="Times New Roman" w:hAnsi="Times New Roman" w:cs="Times New Roman"/>
        </w:rPr>
        <w:t xml:space="preserve">a </w:t>
      </w:r>
      <w:r w:rsidR="0059352A" w:rsidRPr="00D17E62">
        <w:rPr>
          <w:rFonts w:ascii="Times New Roman" w:hAnsi="Times New Roman" w:cs="Times New Roman"/>
        </w:rPr>
        <w:t>protective effect on aging</w:t>
      </w:r>
      <w:r w:rsidR="00114EF5" w:rsidRPr="00D17E62">
        <w:rPr>
          <w:rFonts w:ascii="Times New Roman" w:hAnsi="Times New Roman" w:cs="Times New Roman"/>
        </w:rPr>
        <w:t xml:space="preserve"> in a GWAS study</w:t>
      </w:r>
      <w:r w:rsidR="00926CEB" w:rsidRPr="00D17E62">
        <w:rPr>
          <w:rFonts w:ascii="Times New Roman" w:hAnsi="Times New Roman" w:cs="Times New Roman"/>
        </w:rPr>
        <w:fldChar w:fldCharType="begin">
          <w:fldData xml:space="preserve">PEVuZE5vdGU+PENpdGU+PEF1dGhvcj5TaGk8L0F1dGhvcj48WWVhcj4yMDEyPC9ZZWFyPjxSZWNO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aGk8L0F1dGhvcj48WWVhcj4yMDEyPC9ZZWFyPjxSZWNO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926CEB" w:rsidRPr="00D17E62">
        <w:rPr>
          <w:rFonts w:ascii="Times New Roman" w:hAnsi="Times New Roman" w:cs="Times New Roman"/>
        </w:rPr>
      </w:r>
      <w:r w:rsidR="00926CEB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hi, et al., 2012)</w:t>
      </w:r>
      <w:r w:rsidR="00926CEB" w:rsidRPr="00D17E62">
        <w:rPr>
          <w:rFonts w:ascii="Times New Roman" w:hAnsi="Times New Roman" w:cs="Times New Roman"/>
        </w:rPr>
        <w:fldChar w:fldCharType="end"/>
      </w:r>
      <w:r w:rsidR="0059352A" w:rsidRPr="00D17E62">
        <w:rPr>
          <w:rFonts w:ascii="Times New Roman" w:hAnsi="Times New Roman" w:cs="Times New Roman"/>
        </w:rPr>
        <w:t>.</w:t>
      </w:r>
      <w:r w:rsidR="007523B9" w:rsidRPr="00D17E62">
        <w:rPr>
          <w:rFonts w:ascii="Times New Roman" w:hAnsi="Times New Roman" w:cs="Times New Roman"/>
        </w:rPr>
        <w:t xml:space="preserve"> </w:t>
      </w:r>
      <w:r w:rsidR="00C96456" w:rsidRPr="00D17E62">
        <w:rPr>
          <w:rFonts w:ascii="Times New Roman" w:hAnsi="Times New Roman" w:cs="Times New Roman"/>
        </w:rPr>
        <w:t xml:space="preserve">A </w:t>
      </w:r>
      <w:r w:rsidR="007523B9" w:rsidRPr="00D17E62">
        <w:rPr>
          <w:rFonts w:ascii="Times New Roman" w:hAnsi="Times New Roman" w:cs="Times New Roman"/>
        </w:rPr>
        <w:t xml:space="preserve">locus (rs12199884) in </w:t>
      </w:r>
      <w:r w:rsidR="007523B9" w:rsidRPr="00830BF8">
        <w:rPr>
          <w:rFonts w:ascii="Times New Roman" w:hAnsi="Times New Roman" w:cs="Times New Roman"/>
          <w:i/>
          <w:iCs/>
        </w:rPr>
        <w:t>PKHD</w:t>
      </w:r>
      <w:r w:rsidR="007523B9" w:rsidRPr="00D17E62">
        <w:rPr>
          <w:rFonts w:ascii="Times New Roman" w:hAnsi="Times New Roman" w:cs="Times New Roman"/>
        </w:rPr>
        <w:t>1 (polycystic kidney and hepatic disease</w:t>
      </w:r>
      <w:r w:rsidR="00AF4C45" w:rsidRPr="00D17E62">
        <w:rPr>
          <w:rFonts w:ascii="Times New Roman" w:hAnsi="Times New Roman" w:cs="Times New Roman"/>
        </w:rPr>
        <w:t xml:space="preserve"> </w:t>
      </w:r>
      <w:r w:rsidR="007523B9" w:rsidRPr="00D17E62">
        <w:rPr>
          <w:rFonts w:ascii="Times New Roman" w:hAnsi="Times New Roman" w:cs="Times New Roman"/>
        </w:rPr>
        <w:t xml:space="preserve">1), the most </w:t>
      </w:r>
      <w:r w:rsidR="00E510DD">
        <w:rPr>
          <w:rFonts w:ascii="Times New Roman" w:hAnsi="Times New Roman" w:cs="Times New Roman"/>
        </w:rPr>
        <w:t>negatively correlated gene</w:t>
      </w:r>
      <w:r w:rsidR="002679A4" w:rsidRPr="00D17E62">
        <w:rPr>
          <w:rFonts w:ascii="Times New Roman" w:hAnsi="Times New Roman" w:cs="Times New Roman"/>
        </w:rPr>
        <w:t xml:space="preserve"> (</w:t>
      </w:r>
      <w:r w:rsidR="002679A4" w:rsidRPr="00D17E62">
        <w:rPr>
          <w:rFonts w:ascii="Times New Roman" w:hAnsi="Times New Roman" w:cs="Times New Roman"/>
          <w:b/>
          <w:bCs/>
        </w:rPr>
        <w:t xml:space="preserve">Figure </w:t>
      </w:r>
      <w:r w:rsidR="00D108CF">
        <w:rPr>
          <w:rFonts w:ascii="Times New Roman" w:hAnsi="Times New Roman" w:cs="Times New Roman"/>
          <w:b/>
          <w:bCs/>
        </w:rPr>
        <w:t>2</w:t>
      </w:r>
      <w:r w:rsidR="002679A4" w:rsidRPr="00D17E62">
        <w:rPr>
          <w:rFonts w:ascii="Times New Roman" w:hAnsi="Times New Roman" w:cs="Times New Roman"/>
          <w:b/>
          <w:bCs/>
        </w:rPr>
        <w:t>d</w:t>
      </w:r>
      <w:r w:rsidR="002679A4" w:rsidRPr="00D17E62">
        <w:rPr>
          <w:rFonts w:ascii="Times New Roman" w:hAnsi="Times New Roman" w:cs="Times New Roman"/>
        </w:rPr>
        <w:t>)</w:t>
      </w:r>
      <w:r w:rsidR="007523B9" w:rsidRPr="00D17E62">
        <w:rPr>
          <w:rFonts w:ascii="Times New Roman" w:hAnsi="Times New Roman" w:cs="Times New Roman"/>
        </w:rPr>
        <w:t>, is negatively associated with longevity in males</w:t>
      </w:r>
      <w:r w:rsidR="003B7484" w:rsidRPr="00D17E62">
        <w:rPr>
          <w:rFonts w:ascii="Times New Roman" w:hAnsi="Times New Roman" w:cs="Times New Roman"/>
        </w:rPr>
        <w:t xml:space="preserve"> from </w:t>
      </w:r>
      <w:r w:rsidR="001220B0">
        <w:rPr>
          <w:rFonts w:ascii="Times New Roman" w:hAnsi="Times New Roman" w:cs="Times New Roman"/>
        </w:rPr>
        <w:t xml:space="preserve">the </w:t>
      </w:r>
      <w:r w:rsidR="003B7484" w:rsidRPr="00D17E62">
        <w:rPr>
          <w:rFonts w:ascii="Times New Roman" w:hAnsi="Times New Roman" w:cs="Times New Roman"/>
        </w:rPr>
        <w:t>Han Chinese population GWAS study</w:t>
      </w:r>
      <w:r w:rsidR="002B5748" w:rsidRPr="00D17E62">
        <w:rPr>
          <w:rFonts w:ascii="Times New Roman" w:hAnsi="Times New Roman" w:cs="Times New Roman"/>
        </w:rPr>
        <w:fldChar w:fldCharType="begin">
          <w:fldData xml:space="preserve">PEVuZE5vdGU+PENpdGU+PEF1dGhvcj5aZW5nPC9BdXRob3I+PFllYXI+MjAxODwvWWVhcj48UmVj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aZW5nPC9BdXRob3I+PFllYXI+MjAxODwvWWVhcj48UmVj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2B5748" w:rsidRPr="00D17E62">
        <w:rPr>
          <w:rFonts w:ascii="Times New Roman" w:hAnsi="Times New Roman" w:cs="Times New Roman"/>
        </w:rPr>
      </w:r>
      <w:r w:rsidR="002B5748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Zeng, et al., 2018)</w:t>
      </w:r>
      <w:r w:rsidR="002B5748" w:rsidRPr="00D17E62">
        <w:rPr>
          <w:rFonts w:ascii="Times New Roman" w:hAnsi="Times New Roman" w:cs="Times New Roman"/>
        </w:rPr>
        <w:fldChar w:fldCharType="end"/>
      </w:r>
      <w:r w:rsidR="007523B9" w:rsidRPr="00D17E62">
        <w:rPr>
          <w:rFonts w:ascii="Times New Roman" w:hAnsi="Times New Roman" w:cs="Times New Roman"/>
        </w:rPr>
        <w:t>.</w:t>
      </w:r>
      <w:r w:rsidR="00C253E5" w:rsidRPr="00D17E62">
        <w:rPr>
          <w:rFonts w:ascii="Times New Roman" w:hAnsi="Times New Roman" w:cs="Times New Roman"/>
        </w:rPr>
        <w:t xml:space="preserve"> </w:t>
      </w:r>
      <w:r w:rsidR="00C214CB">
        <w:rPr>
          <w:rFonts w:ascii="Times New Roman" w:hAnsi="Times New Roman" w:cs="Times New Roman"/>
        </w:rPr>
        <w:t>D</w:t>
      </w:r>
      <w:r w:rsidR="00C253E5" w:rsidRPr="00D17E62">
        <w:rPr>
          <w:rFonts w:ascii="Times New Roman" w:hAnsi="Times New Roman" w:cs="Times New Roman"/>
        </w:rPr>
        <w:t>eletion</w:t>
      </w:r>
      <w:r w:rsidR="007637AB">
        <w:rPr>
          <w:rFonts w:ascii="Times New Roman" w:hAnsi="Times New Roman" w:cs="Times New Roman"/>
        </w:rPr>
        <w:t xml:space="preserve"> of</w:t>
      </w:r>
      <w:r w:rsidR="00C214CB">
        <w:rPr>
          <w:rFonts w:ascii="Times New Roman" w:hAnsi="Times New Roman" w:cs="Times New Roman"/>
        </w:rPr>
        <w:t xml:space="preserve"> </w:t>
      </w:r>
      <w:proofErr w:type="spellStart"/>
      <w:r w:rsidR="00243BA8" w:rsidRPr="00830BF8">
        <w:rPr>
          <w:rFonts w:ascii="Times New Roman" w:hAnsi="Times New Roman" w:cs="Times New Roman"/>
          <w:i/>
          <w:iCs/>
        </w:rPr>
        <w:t>Y</w:t>
      </w:r>
      <w:r w:rsidR="00757671" w:rsidRPr="00830BF8">
        <w:rPr>
          <w:rFonts w:ascii="Times New Roman" w:hAnsi="Times New Roman" w:cs="Times New Roman"/>
          <w:i/>
          <w:iCs/>
        </w:rPr>
        <w:t>be</w:t>
      </w:r>
      <w:r w:rsidR="00243BA8" w:rsidRPr="00830BF8">
        <w:rPr>
          <w:rFonts w:ascii="Times New Roman" w:hAnsi="Times New Roman" w:cs="Times New Roman"/>
          <w:i/>
          <w:iCs/>
        </w:rPr>
        <w:t>Y</w:t>
      </w:r>
      <w:proofErr w:type="spellEnd"/>
      <w:r w:rsidR="00997863">
        <w:rPr>
          <w:rFonts w:ascii="Times New Roman" w:hAnsi="Times New Roman" w:cs="Times New Roman"/>
        </w:rPr>
        <w:t xml:space="preserve"> (</w:t>
      </w:r>
      <w:proofErr w:type="spellStart"/>
      <w:r w:rsidR="00987DE8" w:rsidRPr="00987DE8">
        <w:rPr>
          <w:rFonts w:ascii="Times New Roman" w:hAnsi="Times New Roman" w:cs="Times New Roman"/>
        </w:rPr>
        <w:t>YbeY</w:t>
      </w:r>
      <w:proofErr w:type="spellEnd"/>
      <w:r w:rsidR="00987DE8" w:rsidRPr="00987DE8">
        <w:rPr>
          <w:rFonts w:ascii="Times New Roman" w:hAnsi="Times New Roman" w:cs="Times New Roman"/>
        </w:rPr>
        <w:t xml:space="preserve"> </w:t>
      </w:r>
      <w:proofErr w:type="spellStart"/>
      <w:r w:rsidR="00987DE8" w:rsidRPr="00987DE8">
        <w:rPr>
          <w:rFonts w:ascii="Times New Roman" w:hAnsi="Times New Roman" w:cs="Times New Roman"/>
        </w:rPr>
        <w:t>Metalloendoribonuclease</w:t>
      </w:r>
      <w:proofErr w:type="spellEnd"/>
      <w:r w:rsidR="00997863">
        <w:rPr>
          <w:rFonts w:ascii="Times New Roman" w:hAnsi="Times New Roman" w:cs="Times New Roman"/>
        </w:rPr>
        <w:t>)</w:t>
      </w:r>
      <w:r w:rsidR="00243BA8" w:rsidRPr="00D17E62">
        <w:rPr>
          <w:rFonts w:ascii="Times New Roman" w:hAnsi="Times New Roman" w:cs="Times New Roman"/>
        </w:rPr>
        <w:t xml:space="preserve">, </w:t>
      </w:r>
      <w:r w:rsidR="00B25202" w:rsidRPr="00D17E62">
        <w:rPr>
          <w:rFonts w:ascii="Times New Roman" w:hAnsi="Times New Roman" w:cs="Times New Roman"/>
        </w:rPr>
        <w:t xml:space="preserve">the </w:t>
      </w:r>
      <w:r w:rsidR="0015493F" w:rsidRPr="00D17E62">
        <w:rPr>
          <w:rFonts w:ascii="Times New Roman" w:hAnsi="Times New Roman" w:cs="Times New Roman"/>
        </w:rPr>
        <w:t>second</w:t>
      </w:r>
      <w:r w:rsidR="005C383C">
        <w:rPr>
          <w:rFonts w:ascii="Times New Roman" w:hAnsi="Times New Roman" w:cs="Times New Roman"/>
        </w:rPr>
        <w:t xml:space="preserve"> most</w:t>
      </w:r>
      <w:r w:rsidR="0015493F" w:rsidRPr="00D17E62">
        <w:rPr>
          <w:rFonts w:ascii="Times New Roman" w:hAnsi="Times New Roman" w:cs="Times New Roman"/>
        </w:rPr>
        <w:t xml:space="preserve"> </w:t>
      </w:r>
      <w:r w:rsidR="00E510DD">
        <w:rPr>
          <w:rFonts w:ascii="Times New Roman" w:hAnsi="Times New Roman" w:cs="Times New Roman"/>
        </w:rPr>
        <w:t>negatively correlated gene</w:t>
      </w:r>
      <w:r w:rsidR="002679A4" w:rsidRPr="00D17E62">
        <w:rPr>
          <w:rFonts w:ascii="Times New Roman" w:hAnsi="Times New Roman" w:cs="Times New Roman"/>
        </w:rPr>
        <w:t xml:space="preserve"> (</w:t>
      </w:r>
      <w:r w:rsidR="002679A4" w:rsidRPr="00D17E62">
        <w:rPr>
          <w:rFonts w:ascii="Times New Roman" w:hAnsi="Times New Roman" w:cs="Times New Roman"/>
          <w:b/>
          <w:bCs/>
        </w:rPr>
        <w:t xml:space="preserve">Figure </w:t>
      </w:r>
      <w:r w:rsidR="00007D89">
        <w:rPr>
          <w:rFonts w:ascii="Times New Roman" w:hAnsi="Times New Roman" w:cs="Times New Roman"/>
          <w:b/>
          <w:bCs/>
        </w:rPr>
        <w:t>2</w:t>
      </w:r>
      <w:r w:rsidR="002679A4" w:rsidRPr="00D17E62">
        <w:rPr>
          <w:rFonts w:ascii="Times New Roman" w:hAnsi="Times New Roman" w:cs="Times New Roman"/>
          <w:b/>
          <w:bCs/>
        </w:rPr>
        <w:t>e</w:t>
      </w:r>
      <w:r w:rsidR="002679A4" w:rsidRPr="00D17E62">
        <w:rPr>
          <w:rFonts w:ascii="Times New Roman" w:hAnsi="Times New Roman" w:cs="Times New Roman"/>
        </w:rPr>
        <w:t>)</w:t>
      </w:r>
      <w:r w:rsidR="00243BA8" w:rsidRPr="00D17E62">
        <w:rPr>
          <w:rFonts w:ascii="Times New Roman" w:hAnsi="Times New Roman" w:cs="Times New Roman"/>
        </w:rPr>
        <w:t>,</w:t>
      </w:r>
      <w:r w:rsidR="00C253E5" w:rsidRPr="00D17E62">
        <w:rPr>
          <w:rFonts w:ascii="Times New Roman" w:hAnsi="Times New Roman" w:cs="Times New Roman"/>
        </w:rPr>
        <w:t xml:space="preserve"> will shorten the bacteria longevity</w:t>
      </w:r>
      <w:r w:rsidR="00A27850" w:rsidRPr="00D17E62">
        <w:rPr>
          <w:rFonts w:ascii="Times New Roman" w:hAnsi="Times New Roman" w:cs="Times New Roman"/>
        </w:rPr>
        <w:fldChar w:fldCharType="begin">
          <w:fldData xml:space="preserve">PEVuZE5vdGU+PENpdGU+PEF1dGhvcj5ZaW48L0F1dGhvcj48WWVhcj4yMDE5PC9ZZWFyPjxSZWNO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ZaW48L0F1dGhvcj48WWVhcj4yMDE5PC9ZZWFyPjxSZWNO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A27850" w:rsidRPr="00D17E62">
        <w:rPr>
          <w:rFonts w:ascii="Times New Roman" w:hAnsi="Times New Roman" w:cs="Times New Roman"/>
        </w:rPr>
      </w:r>
      <w:r w:rsidR="00A27850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Yin, et al., 2019)</w:t>
      </w:r>
      <w:r w:rsidR="00A27850" w:rsidRPr="00D17E62">
        <w:rPr>
          <w:rFonts w:ascii="Times New Roman" w:hAnsi="Times New Roman" w:cs="Times New Roman"/>
        </w:rPr>
        <w:fldChar w:fldCharType="end"/>
      </w:r>
      <w:r w:rsidR="00AD1A2F" w:rsidRPr="00D17E62">
        <w:rPr>
          <w:rFonts w:ascii="Times New Roman" w:hAnsi="Times New Roman" w:cs="Times New Roman"/>
        </w:rPr>
        <w:t>.</w:t>
      </w:r>
      <w:r w:rsidR="003F238E" w:rsidRPr="00D17E62">
        <w:rPr>
          <w:rFonts w:ascii="Times New Roman" w:hAnsi="Times New Roman" w:cs="Times New Roman"/>
        </w:rPr>
        <w:t xml:space="preserve"> </w:t>
      </w:r>
      <w:r w:rsidR="00AC4A7B" w:rsidRPr="00830BF8">
        <w:rPr>
          <w:rFonts w:ascii="Times New Roman" w:hAnsi="Times New Roman" w:cs="Times New Roman"/>
          <w:i/>
          <w:iCs/>
        </w:rPr>
        <w:t>COL4A2</w:t>
      </w:r>
      <w:r w:rsidR="009861DA" w:rsidRPr="00D17E62">
        <w:rPr>
          <w:rFonts w:ascii="Times New Roman" w:hAnsi="Times New Roman" w:cs="Times New Roman"/>
        </w:rPr>
        <w:t xml:space="preserve"> (</w:t>
      </w:r>
      <w:r w:rsidR="00BF114F" w:rsidRPr="00D17E62">
        <w:rPr>
          <w:rFonts w:ascii="Times New Roman" w:hAnsi="Times New Roman" w:cs="Times New Roman"/>
        </w:rPr>
        <w:t>Collagen type IV alpha2</w:t>
      </w:r>
      <w:r w:rsidR="009861DA" w:rsidRPr="00D17E62">
        <w:rPr>
          <w:rFonts w:ascii="Times New Roman" w:hAnsi="Times New Roman" w:cs="Times New Roman"/>
        </w:rPr>
        <w:t>)</w:t>
      </w:r>
      <w:r w:rsidR="001353FA" w:rsidRPr="00D17E62">
        <w:rPr>
          <w:rFonts w:ascii="Times New Roman" w:hAnsi="Times New Roman" w:cs="Times New Roman"/>
        </w:rPr>
        <w:t xml:space="preserve">, the third most </w:t>
      </w:r>
      <w:r w:rsidR="00E510DD">
        <w:rPr>
          <w:rFonts w:ascii="Times New Roman" w:hAnsi="Times New Roman" w:cs="Times New Roman"/>
        </w:rPr>
        <w:t>positively correlated gene</w:t>
      </w:r>
      <w:r w:rsidR="00222BC1" w:rsidRPr="00D17E62">
        <w:rPr>
          <w:rFonts w:ascii="Times New Roman" w:hAnsi="Times New Roman" w:cs="Times New Roman"/>
        </w:rPr>
        <w:t xml:space="preserve"> </w:t>
      </w:r>
      <w:r w:rsidR="00410D9B" w:rsidRPr="00D17E62">
        <w:rPr>
          <w:rFonts w:ascii="Times New Roman" w:hAnsi="Times New Roman" w:cs="Times New Roman"/>
        </w:rPr>
        <w:t>(</w:t>
      </w:r>
      <w:r w:rsidR="00410D9B" w:rsidRPr="00D17E62">
        <w:rPr>
          <w:rFonts w:ascii="Times New Roman" w:hAnsi="Times New Roman" w:cs="Times New Roman"/>
          <w:b/>
          <w:bCs/>
        </w:rPr>
        <w:t xml:space="preserve">Figure </w:t>
      </w:r>
      <w:r w:rsidR="00007D89">
        <w:rPr>
          <w:rFonts w:ascii="Times New Roman" w:hAnsi="Times New Roman" w:cs="Times New Roman"/>
          <w:b/>
          <w:bCs/>
        </w:rPr>
        <w:t>2</w:t>
      </w:r>
      <w:r w:rsidR="00410D9B" w:rsidRPr="00D17E62">
        <w:rPr>
          <w:rFonts w:ascii="Times New Roman" w:hAnsi="Times New Roman" w:cs="Times New Roman"/>
          <w:b/>
          <w:bCs/>
        </w:rPr>
        <w:t>c</w:t>
      </w:r>
      <w:r w:rsidR="00410D9B" w:rsidRPr="00D17E62">
        <w:rPr>
          <w:rFonts w:ascii="Times New Roman" w:hAnsi="Times New Roman" w:cs="Times New Roman"/>
        </w:rPr>
        <w:t>)</w:t>
      </w:r>
      <w:r w:rsidR="001353FA" w:rsidRPr="00D17E62">
        <w:rPr>
          <w:rFonts w:ascii="Times New Roman" w:hAnsi="Times New Roman" w:cs="Times New Roman"/>
        </w:rPr>
        <w:t>,</w:t>
      </w:r>
      <w:r w:rsidR="00AC4A7B" w:rsidRPr="00D17E62">
        <w:rPr>
          <w:rFonts w:ascii="Times New Roman" w:hAnsi="Times New Roman" w:cs="Times New Roman"/>
        </w:rPr>
        <w:t xml:space="preserve"> </w:t>
      </w:r>
      <w:r w:rsidR="0049108F">
        <w:rPr>
          <w:rFonts w:ascii="Times New Roman" w:hAnsi="Times New Roman" w:cs="Times New Roman"/>
        </w:rPr>
        <w:t>i</w:t>
      </w:r>
      <w:r w:rsidR="00AC4A7B" w:rsidRPr="00D17E62">
        <w:rPr>
          <w:rFonts w:ascii="Times New Roman" w:hAnsi="Times New Roman" w:cs="Times New Roman"/>
        </w:rPr>
        <w:t>s positive</w:t>
      </w:r>
      <w:r w:rsidR="003C5A3E" w:rsidRPr="00D17E62">
        <w:rPr>
          <w:rFonts w:ascii="Times New Roman" w:hAnsi="Times New Roman" w:cs="Times New Roman"/>
        </w:rPr>
        <w:t>ly</w:t>
      </w:r>
      <w:r w:rsidR="00780B67" w:rsidRPr="00D17E62">
        <w:rPr>
          <w:rFonts w:ascii="Times New Roman" w:hAnsi="Times New Roman" w:cs="Times New Roman"/>
        </w:rPr>
        <w:t xml:space="preserve"> select</w:t>
      </w:r>
      <w:r w:rsidR="003C5A3E" w:rsidRPr="00D17E62">
        <w:rPr>
          <w:rFonts w:ascii="Times New Roman" w:hAnsi="Times New Roman" w:cs="Times New Roman"/>
        </w:rPr>
        <w:t>ed</w:t>
      </w:r>
      <w:r w:rsidR="00780B67" w:rsidRPr="00D17E62">
        <w:rPr>
          <w:rFonts w:ascii="Times New Roman" w:hAnsi="Times New Roman" w:cs="Times New Roman"/>
        </w:rPr>
        <w:t xml:space="preserve"> in long-live naked mole</w:t>
      </w:r>
      <w:r w:rsidR="00F202C7">
        <w:rPr>
          <w:rFonts w:ascii="Times New Roman" w:hAnsi="Times New Roman" w:cs="Times New Roman"/>
        </w:rPr>
        <w:t>-</w:t>
      </w:r>
      <w:r w:rsidR="00780B67" w:rsidRPr="00D17E62">
        <w:rPr>
          <w:rFonts w:ascii="Times New Roman" w:hAnsi="Times New Roman" w:cs="Times New Roman"/>
        </w:rPr>
        <w:t>rat</w:t>
      </w:r>
      <w:r w:rsidR="00E20769" w:rsidRPr="00D17E62">
        <w:rPr>
          <w:rFonts w:ascii="Times New Roman" w:hAnsi="Times New Roman" w:cs="Times New Roman"/>
        </w:rPr>
        <w:t xml:space="preserve"> and</w:t>
      </w:r>
      <w:r w:rsidR="00780B67" w:rsidRPr="00D17E62">
        <w:rPr>
          <w:rFonts w:ascii="Times New Roman" w:hAnsi="Times New Roman" w:cs="Times New Roman"/>
        </w:rPr>
        <w:t xml:space="preserve"> down-</w:t>
      </w:r>
      <w:r w:rsidR="00BB0DE5" w:rsidRPr="00D17E62">
        <w:rPr>
          <w:rFonts w:ascii="Times New Roman" w:hAnsi="Times New Roman" w:cs="Times New Roman"/>
        </w:rPr>
        <w:t>expression in ant-aging mutant mice</w:t>
      </w:r>
      <w:r w:rsidR="00527F98" w:rsidRPr="00D17E62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KFRpYW4sIGV0IGFsLiwgMjAxNyk8L0Rpc3Bs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aWFuPC9BdXRob3I+PFllYXI+MjAxNzwvWWVhcj48UmVj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527F98" w:rsidRPr="00D17E62">
        <w:rPr>
          <w:rFonts w:ascii="Times New Roman" w:hAnsi="Times New Roman" w:cs="Times New Roman"/>
        </w:rPr>
      </w:r>
      <w:r w:rsidR="00527F98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ian, et al., 2017)</w:t>
      </w:r>
      <w:r w:rsidR="00527F98" w:rsidRPr="00D17E62">
        <w:rPr>
          <w:rFonts w:ascii="Times New Roman" w:hAnsi="Times New Roman" w:cs="Times New Roman"/>
        </w:rPr>
        <w:fldChar w:fldCharType="end"/>
      </w:r>
      <w:r w:rsidR="00BB0DE5" w:rsidRPr="00D17E62">
        <w:rPr>
          <w:rFonts w:ascii="Times New Roman" w:hAnsi="Times New Roman" w:cs="Times New Roman"/>
        </w:rPr>
        <w:t xml:space="preserve">. </w:t>
      </w:r>
      <w:r w:rsidR="00222BC1" w:rsidRPr="00830BF8">
        <w:rPr>
          <w:rFonts w:ascii="Times New Roman" w:hAnsi="Times New Roman" w:cs="Times New Roman"/>
          <w:i/>
          <w:iCs/>
        </w:rPr>
        <w:t>SLC11A1</w:t>
      </w:r>
      <w:r w:rsidR="00222BC1" w:rsidRPr="00D17E62">
        <w:rPr>
          <w:rFonts w:ascii="Times New Roman" w:hAnsi="Times New Roman" w:cs="Times New Roman"/>
        </w:rPr>
        <w:t xml:space="preserve"> (</w:t>
      </w:r>
      <w:r w:rsidR="00BC027A" w:rsidRPr="00D17E62">
        <w:rPr>
          <w:rFonts w:ascii="Times New Roman" w:hAnsi="Times New Roman" w:cs="Times New Roman"/>
        </w:rPr>
        <w:t>Solute Carrier Family 11 Member 1</w:t>
      </w:r>
      <w:r w:rsidR="00222BC1" w:rsidRPr="00D17E62">
        <w:rPr>
          <w:rFonts w:ascii="Times New Roman" w:hAnsi="Times New Roman" w:cs="Times New Roman"/>
        </w:rPr>
        <w:t xml:space="preserve">), the third most </w:t>
      </w:r>
      <w:r w:rsidR="00E510DD">
        <w:rPr>
          <w:rFonts w:ascii="Times New Roman" w:hAnsi="Times New Roman" w:cs="Times New Roman"/>
        </w:rPr>
        <w:t>negatively correlated gene</w:t>
      </w:r>
      <w:r w:rsidR="00222BC1" w:rsidRPr="00D17E62">
        <w:rPr>
          <w:rFonts w:ascii="Times New Roman" w:hAnsi="Times New Roman" w:cs="Times New Roman"/>
        </w:rPr>
        <w:t xml:space="preserve"> (</w:t>
      </w:r>
      <w:r w:rsidR="00222BC1" w:rsidRPr="00D17E62">
        <w:rPr>
          <w:rFonts w:ascii="Times New Roman" w:hAnsi="Times New Roman" w:cs="Times New Roman"/>
          <w:b/>
          <w:bCs/>
        </w:rPr>
        <w:t xml:space="preserve">Figure </w:t>
      </w:r>
      <w:r w:rsidR="00007D89">
        <w:rPr>
          <w:rFonts w:ascii="Times New Roman" w:hAnsi="Times New Roman" w:cs="Times New Roman"/>
          <w:b/>
          <w:bCs/>
        </w:rPr>
        <w:t>2</w:t>
      </w:r>
      <w:r w:rsidR="004D0018" w:rsidRPr="00D17E62">
        <w:rPr>
          <w:rFonts w:ascii="Times New Roman" w:hAnsi="Times New Roman" w:cs="Times New Roman"/>
          <w:b/>
          <w:bCs/>
        </w:rPr>
        <w:t>f</w:t>
      </w:r>
      <w:r w:rsidR="00222BC1" w:rsidRPr="00D17E62">
        <w:rPr>
          <w:rFonts w:ascii="Times New Roman" w:hAnsi="Times New Roman" w:cs="Times New Roman"/>
        </w:rPr>
        <w:t>),</w:t>
      </w:r>
      <w:r w:rsidR="004D0018" w:rsidRPr="00D17E62">
        <w:rPr>
          <w:rFonts w:ascii="Times New Roman" w:hAnsi="Times New Roman" w:cs="Times New Roman"/>
        </w:rPr>
        <w:t xml:space="preserve"> </w:t>
      </w:r>
      <w:r w:rsidR="00C96618">
        <w:rPr>
          <w:rFonts w:ascii="Times New Roman" w:hAnsi="Times New Roman" w:cs="Times New Roman"/>
        </w:rPr>
        <w:t>i</w:t>
      </w:r>
      <w:r w:rsidR="00A05A37">
        <w:rPr>
          <w:rFonts w:ascii="Times New Roman" w:hAnsi="Times New Roman" w:cs="Times New Roman"/>
        </w:rPr>
        <w:t>s</w:t>
      </w:r>
      <w:r w:rsidR="00CC7464" w:rsidRPr="00D17E62">
        <w:rPr>
          <w:rFonts w:ascii="Times New Roman" w:hAnsi="Times New Roman" w:cs="Times New Roman"/>
        </w:rPr>
        <w:t xml:space="preserve"> different expression</w:t>
      </w:r>
      <w:r w:rsidR="00BC4D92" w:rsidRPr="00D17E62">
        <w:rPr>
          <w:rFonts w:ascii="Times New Roman" w:hAnsi="Times New Roman" w:cs="Times New Roman"/>
        </w:rPr>
        <w:t xml:space="preserve"> and methylation</w:t>
      </w:r>
      <w:r w:rsidR="00CC7464" w:rsidRPr="00D17E62">
        <w:rPr>
          <w:rFonts w:ascii="Times New Roman" w:hAnsi="Times New Roman" w:cs="Times New Roman"/>
        </w:rPr>
        <w:t xml:space="preserve"> </w:t>
      </w:r>
      <w:r w:rsidR="00A05A37">
        <w:rPr>
          <w:rFonts w:ascii="Times New Roman" w:hAnsi="Times New Roman" w:cs="Times New Roman"/>
        </w:rPr>
        <w:t>in</w:t>
      </w:r>
      <w:r w:rsidR="006C0B43" w:rsidRPr="00D17E62">
        <w:rPr>
          <w:rFonts w:ascii="Times New Roman" w:hAnsi="Times New Roman" w:cs="Times New Roman"/>
        </w:rPr>
        <w:t xml:space="preserve"> </w:t>
      </w:r>
      <w:r w:rsidR="004A72DC" w:rsidRPr="00D17E62">
        <w:rPr>
          <w:rFonts w:ascii="Times New Roman" w:hAnsi="Times New Roman" w:cs="Times New Roman"/>
        </w:rPr>
        <w:t>multiple</w:t>
      </w:r>
      <w:r w:rsidR="0016275C" w:rsidRPr="00D17E62">
        <w:rPr>
          <w:rFonts w:ascii="Times New Roman" w:hAnsi="Times New Roman" w:cs="Times New Roman"/>
        </w:rPr>
        <w:t xml:space="preserve"> human </w:t>
      </w:r>
      <w:r w:rsidR="00FF6393" w:rsidRPr="00D17E62">
        <w:rPr>
          <w:rFonts w:ascii="Times New Roman" w:hAnsi="Times New Roman" w:cs="Times New Roman"/>
        </w:rPr>
        <w:t xml:space="preserve">aging </w:t>
      </w:r>
      <w:r w:rsidR="0016275C" w:rsidRPr="00D17E62">
        <w:rPr>
          <w:rFonts w:ascii="Times New Roman" w:hAnsi="Times New Roman" w:cs="Times New Roman"/>
        </w:rPr>
        <w:t>tissues</w:t>
      </w:r>
      <w:r w:rsidR="000F300E" w:rsidRPr="00D17E62">
        <w:rPr>
          <w:rFonts w:ascii="Times New Roman" w:hAnsi="Times New Roman" w:cs="Times New Roman"/>
        </w:rPr>
        <w:fldChar w:fldCharType="begin">
          <w:fldData xml:space="preserve">PEVuZE5vdGU+PENpdGU+PEF1dGhvcj5SZXlub2xkczwvQXV0aG9yPjxZZWFyPjIwMTQ8L1llYXI+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SZXlub2xkczwvQXV0aG9yPjxZZWFyPjIwMTQ8L1llYXI+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0F300E" w:rsidRPr="00D17E62">
        <w:rPr>
          <w:rFonts w:ascii="Times New Roman" w:hAnsi="Times New Roman" w:cs="Times New Roman"/>
        </w:rPr>
      </w:r>
      <w:r w:rsidR="000F300E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Reynolds, et al., 2014;Shokhirev, et al., 2021)</w:t>
      </w:r>
      <w:r w:rsidR="000F300E" w:rsidRPr="00D17E62">
        <w:rPr>
          <w:rFonts w:ascii="Times New Roman" w:hAnsi="Times New Roman" w:cs="Times New Roman"/>
        </w:rPr>
        <w:fldChar w:fldCharType="end"/>
      </w:r>
      <w:r w:rsidR="0016275C" w:rsidRPr="00D17E62">
        <w:rPr>
          <w:rFonts w:ascii="Times New Roman" w:hAnsi="Times New Roman" w:cs="Times New Roman"/>
        </w:rPr>
        <w:t>.</w:t>
      </w:r>
      <w:r w:rsidR="006A3CF4">
        <w:rPr>
          <w:rFonts w:ascii="Times New Roman" w:hAnsi="Times New Roman" w:cs="Times New Roman"/>
        </w:rPr>
        <w:t xml:space="preserve"> These results </w:t>
      </w:r>
      <w:r w:rsidR="00132826">
        <w:rPr>
          <w:rFonts w:ascii="Times New Roman" w:hAnsi="Times New Roman" w:cs="Times New Roman"/>
        </w:rPr>
        <w:t>suggested</w:t>
      </w:r>
      <w:r w:rsidR="00C87A30">
        <w:rPr>
          <w:rFonts w:ascii="Times New Roman" w:hAnsi="Times New Roman" w:cs="Times New Roman"/>
        </w:rPr>
        <w:t xml:space="preserve"> that</w:t>
      </w:r>
      <w:r w:rsidR="00132826">
        <w:rPr>
          <w:rFonts w:ascii="Times New Roman" w:hAnsi="Times New Roman" w:cs="Times New Roman"/>
        </w:rPr>
        <w:t xml:space="preserve"> our significantly correlated genes </w:t>
      </w:r>
      <w:r w:rsidR="00352B63">
        <w:rPr>
          <w:rFonts w:ascii="Times New Roman" w:hAnsi="Times New Roman" w:cs="Times New Roman"/>
        </w:rPr>
        <w:t>are</w:t>
      </w:r>
      <w:r w:rsidR="00132826">
        <w:rPr>
          <w:rFonts w:ascii="Times New Roman" w:hAnsi="Times New Roman" w:cs="Times New Roman"/>
        </w:rPr>
        <w:t xml:space="preserve"> </w:t>
      </w:r>
      <w:r w:rsidR="00C909D3">
        <w:rPr>
          <w:rFonts w:ascii="Times New Roman" w:hAnsi="Times New Roman" w:cs="Times New Roman"/>
        </w:rPr>
        <w:t xml:space="preserve">highly </w:t>
      </w:r>
      <w:r w:rsidR="0004422A">
        <w:rPr>
          <w:rFonts w:ascii="Times New Roman" w:hAnsi="Times New Roman" w:cs="Times New Roman"/>
        </w:rPr>
        <w:t xml:space="preserve">associated with </w:t>
      </w:r>
      <w:r w:rsidR="004E0724">
        <w:rPr>
          <w:rFonts w:ascii="Times New Roman" w:hAnsi="Times New Roman" w:cs="Times New Roman"/>
        </w:rPr>
        <w:t>regulating</w:t>
      </w:r>
      <w:r w:rsidR="0004422A">
        <w:rPr>
          <w:rFonts w:ascii="Times New Roman" w:hAnsi="Times New Roman" w:cs="Times New Roman"/>
        </w:rPr>
        <w:t xml:space="preserve"> lifespan</w:t>
      </w:r>
      <w:r w:rsidR="004E0724">
        <w:rPr>
          <w:rFonts w:ascii="Times New Roman" w:hAnsi="Times New Roman" w:cs="Times New Roman"/>
        </w:rPr>
        <w:t xml:space="preserve"> or anti-agin</w:t>
      </w:r>
      <w:r w:rsidR="004057EC">
        <w:rPr>
          <w:rFonts w:ascii="Times New Roman" w:hAnsi="Times New Roman" w:cs="Times New Roman"/>
        </w:rPr>
        <w:t>g</w:t>
      </w:r>
      <w:r w:rsidR="0004422A">
        <w:rPr>
          <w:rFonts w:ascii="Times New Roman" w:hAnsi="Times New Roman" w:cs="Times New Roman"/>
        </w:rPr>
        <w:t xml:space="preserve"> </w:t>
      </w:r>
      <w:r w:rsidR="004E0724">
        <w:rPr>
          <w:rFonts w:ascii="Times New Roman" w:hAnsi="Times New Roman" w:cs="Times New Roman"/>
        </w:rPr>
        <w:t>across mammals</w:t>
      </w:r>
      <w:r w:rsidR="0004422A">
        <w:rPr>
          <w:rFonts w:ascii="Times New Roman" w:hAnsi="Times New Roman" w:cs="Times New Roman"/>
        </w:rPr>
        <w:t xml:space="preserve"> </w:t>
      </w:r>
      <w:r w:rsidR="00132826">
        <w:rPr>
          <w:rFonts w:ascii="Times New Roman" w:hAnsi="Times New Roman" w:cs="Times New Roman"/>
        </w:rPr>
        <w:t xml:space="preserve">and </w:t>
      </w:r>
      <w:r w:rsidR="006A3CF4">
        <w:rPr>
          <w:rFonts w:ascii="Times New Roman" w:hAnsi="Times New Roman" w:cs="Times New Roman"/>
        </w:rPr>
        <w:t xml:space="preserve">supported </w:t>
      </w:r>
      <w:r w:rsidR="00E55589">
        <w:rPr>
          <w:rFonts w:ascii="Times New Roman" w:hAnsi="Times New Roman" w:cs="Times New Roman"/>
        </w:rPr>
        <w:t xml:space="preserve">that </w:t>
      </w:r>
      <w:r w:rsidR="00352B63">
        <w:rPr>
          <w:rFonts w:ascii="Times New Roman" w:hAnsi="Times New Roman" w:cs="Times New Roman"/>
        </w:rPr>
        <w:t xml:space="preserve">the </w:t>
      </w:r>
      <w:r w:rsidR="004057EC" w:rsidRPr="004057EC">
        <w:rPr>
          <w:rFonts w:ascii="Times New Roman" w:hAnsi="Times New Roman" w:cs="Times New Roman"/>
          <w:i/>
          <w:iCs/>
        </w:rPr>
        <w:t>RERconverge</w:t>
      </w:r>
      <w:r w:rsidR="00E55589">
        <w:rPr>
          <w:rFonts w:ascii="Times New Roman" w:hAnsi="Times New Roman" w:cs="Times New Roman"/>
        </w:rPr>
        <w:t xml:space="preserve"> </w:t>
      </w:r>
      <w:r w:rsidR="00132826">
        <w:rPr>
          <w:rFonts w:ascii="Times New Roman" w:hAnsi="Times New Roman" w:cs="Times New Roman"/>
        </w:rPr>
        <w:t>correlative analys</w:t>
      </w:r>
      <w:r w:rsidR="001E24B2">
        <w:rPr>
          <w:rFonts w:ascii="Times New Roman" w:hAnsi="Times New Roman" w:cs="Times New Roman"/>
        </w:rPr>
        <w:t>i</w:t>
      </w:r>
      <w:r w:rsidR="00132826">
        <w:rPr>
          <w:rFonts w:ascii="Times New Roman" w:hAnsi="Times New Roman" w:cs="Times New Roman"/>
        </w:rPr>
        <w:t>s</w:t>
      </w:r>
      <w:r w:rsidR="001E24B2">
        <w:rPr>
          <w:rFonts w:ascii="Times New Roman" w:hAnsi="Times New Roman" w:cs="Times New Roman"/>
        </w:rPr>
        <w:t xml:space="preserve"> is</w:t>
      </w:r>
      <w:r w:rsidR="00132826">
        <w:rPr>
          <w:rFonts w:ascii="Times New Roman" w:hAnsi="Times New Roman" w:cs="Times New Roman"/>
        </w:rPr>
        <w:t xml:space="preserve"> a</w:t>
      </w:r>
      <w:r w:rsidR="00883529">
        <w:rPr>
          <w:rFonts w:ascii="Times New Roman" w:hAnsi="Times New Roman" w:cs="Times New Roman"/>
        </w:rPr>
        <w:t>n</w:t>
      </w:r>
      <w:r w:rsidR="00132826">
        <w:rPr>
          <w:rFonts w:ascii="Times New Roman" w:hAnsi="Times New Roman" w:cs="Times New Roman"/>
        </w:rPr>
        <w:t xml:space="preserve"> </w:t>
      </w:r>
      <w:r w:rsidR="00883529">
        <w:rPr>
          <w:rFonts w:ascii="Times New Roman" w:hAnsi="Times New Roman" w:cs="Times New Roman"/>
        </w:rPr>
        <w:t>effective</w:t>
      </w:r>
      <w:r w:rsidR="00132826">
        <w:rPr>
          <w:rFonts w:ascii="Times New Roman" w:hAnsi="Times New Roman" w:cs="Times New Roman"/>
        </w:rPr>
        <w:t xml:space="preserve"> </w:t>
      </w:r>
      <w:r w:rsidR="000A3904">
        <w:rPr>
          <w:rFonts w:ascii="Times New Roman" w:hAnsi="Times New Roman" w:cs="Times New Roman"/>
        </w:rPr>
        <w:t>way</w:t>
      </w:r>
      <w:r w:rsidR="00132826">
        <w:rPr>
          <w:rFonts w:ascii="Times New Roman" w:hAnsi="Times New Roman" w:cs="Times New Roman"/>
        </w:rPr>
        <w:t xml:space="preserve"> to </w:t>
      </w:r>
      <w:r w:rsidR="00C86B7F">
        <w:rPr>
          <w:rFonts w:ascii="Times New Roman" w:hAnsi="Times New Roman" w:cs="Times New Roman"/>
        </w:rPr>
        <w:t>reveal</w:t>
      </w:r>
      <w:r w:rsidR="00132826">
        <w:rPr>
          <w:rFonts w:ascii="Times New Roman" w:hAnsi="Times New Roman" w:cs="Times New Roman"/>
        </w:rPr>
        <w:t xml:space="preserve"> </w:t>
      </w:r>
      <w:r w:rsidR="00E214C1">
        <w:rPr>
          <w:rFonts w:ascii="Times New Roman" w:hAnsi="Times New Roman" w:cs="Times New Roman"/>
        </w:rPr>
        <w:t>the genetic mechanism</w:t>
      </w:r>
      <w:r w:rsidR="00132826">
        <w:rPr>
          <w:rFonts w:ascii="Times New Roman" w:hAnsi="Times New Roman" w:cs="Times New Roman"/>
        </w:rPr>
        <w:t>s underlying trait evolution</w:t>
      </w:r>
      <w:r w:rsidR="006A3CF4">
        <w:rPr>
          <w:rFonts w:ascii="Times New Roman" w:hAnsi="Times New Roman" w:cs="Times New Roman"/>
        </w:rPr>
        <w:t>.</w:t>
      </w:r>
    </w:p>
    <w:p w14:paraId="00F2FB6F" w14:textId="46CD7F19" w:rsidR="00551B02" w:rsidRDefault="00551B02" w:rsidP="00BA5AE1">
      <w:pPr>
        <w:spacing w:line="480" w:lineRule="auto"/>
        <w:rPr>
          <w:rFonts w:ascii="Times New Roman" w:hAnsi="Times New Roman" w:cs="Times New Roman"/>
        </w:rPr>
      </w:pPr>
    </w:p>
    <w:p w14:paraId="76A0D5DE" w14:textId="12D3631C" w:rsidR="00E424E4" w:rsidRPr="008A373B" w:rsidRDefault="00E424E4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Determin</w:t>
      </w:r>
      <w:r w:rsidR="00F202C7">
        <w:rPr>
          <w:rFonts w:ascii="Times New Roman" w:hAnsi="Times New Roman" w:cs="Times New Roman"/>
          <w:b/>
          <w:bCs/>
        </w:rPr>
        <w:t>ation</w:t>
      </w:r>
      <w:r w:rsidRPr="008A373B">
        <w:rPr>
          <w:rFonts w:ascii="Times New Roman" w:hAnsi="Times New Roman" w:cs="Times New Roman"/>
          <w:b/>
          <w:bCs/>
        </w:rPr>
        <w:t xml:space="preserve"> of </w:t>
      </w:r>
      <w:r w:rsidR="00120EA8">
        <w:rPr>
          <w:rFonts w:ascii="Times New Roman" w:hAnsi="Times New Roman" w:cs="Times New Roman"/>
          <w:b/>
          <w:bCs/>
        </w:rPr>
        <w:t xml:space="preserve">the </w:t>
      </w:r>
      <w:r w:rsidRPr="008A373B">
        <w:rPr>
          <w:rFonts w:ascii="Times New Roman" w:hAnsi="Times New Roman" w:cs="Times New Roman"/>
          <w:b/>
          <w:bCs/>
        </w:rPr>
        <w:t>evolutionary driving forces</w:t>
      </w:r>
    </w:p>
    <w:p w14:paraId="612D5E5F" w14:textId="77A1E385" w:rsidR="00043235" w:rsidRDefault="00E424E4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W</w:t>
      </w:r>
      <w:r w:rsidRPr="00D17E62">
        <w:rPr>
          <w:rFonts w:ascii="Times New Roman" w:hAnsi="Times New Roman" w:cs="Times New Roman"/>
        </w:rPr>
        <w:t>e used RELAX method to</w:t>
      </w:r>
      <w:r>
        <w:rPr>
          <w:rFonts w:ascii="Times New Roman" w:hAnsi="Times New Roman" w:cs="Times New Roman"/>
        </w:rPr>
        <w:t xml:space="preserve"> u</w:t>
      </w:r>
      <w:r w:rsidRPr="00E12096">
        <w:rPr>
          <w:rFonts w:ascii="Times New Roman" w:hAnsi="Times New Roman" w:cs="Times New Roman"/>
        </w:rPr>
        <w:t>ncover the</w:t>
      </w:r>
      <w:r>
        <w:rPr>
          <w:rFonts w:ascii="Times New Roman" w:hAnsi="Times New Roman" w:cs="Times New Roman"/>
        </w:rPr>
        <w:t xml:space="preserve"> evolutionary driving forces underlying the evolution of significantly correlated genes in long-lived mammals, especially for </w:t>
      </w:r>
      <w:r w:rsidR="00E45286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PCGs</w:t>
      </w:r>
      <w:r w:rsidRPr="00D17E6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We identified 2716 relaxed selected genes (</w:t>
      </w:r>
      <w:r w:rsidRPr="003126FA">
        <w:rPr>
          <w:rFonts w:ascii="Times New Roman" w:hAnsi="Times New Roman" w:cs="Times New Roman"/>
          <w:b/>
          <w:bCs/>
        </w:rPr>
        <w:t xml:space="preserve">Supplementary Table </w:t>
      </w:r>
      <w:r w:rsidR="008C2697">
        <w:rPr>
          <w:rFonts w:ascii="Times New Roman" w:hAnsi="Times New Roman" w:cs="Times New Roman"/>
          <w:b/>
          <w:bCs/>
        </w:rPr>
        <w:t>6</w:t>
      </w:r>
      <w:r>
        <w:rPr>
          <w:rFonts w:ascii="Times New Roman" w:hAnsi="Times New Roman" w:cs="Times New Roman"/>
        </w:rPr>
        <w:t>) and 514 intensified selected genes in long-lived mammals (</w:t>
      </w:r>
      <w:r w:rsidRPr="003126FA">
        <w:rPr>
          <w:rFonts w:ascii="Times New Roman" w:hAnsi="Times New Roman" w:cs="Times New Roman"/>
          <w:b/>
          <w:bCs/>
        </w:rPr>
        <w:t xml:space="preserve">Supplementary Table </w:t>
      </w:r>
      <w:r w:rsidR="008C2697">
        <w:rPr>
          <w:rFonts w:ascii="Times New Roman" w:hAnsi="Times New Roman" w:cs="Times New Roman"/>
          <w:b/>
          <w:bCs/>
        </w:rPr>
        <w:t>7</w:t>
      </w:r>
      <w:r>
        <w:rPr>
          <w:rFonts w:ascii="Times New Roman" w:hAnsi="Times New Roman" w:cs="Times New Roman"/>
        </w:rPr>
        <w:t>). Our results showed</w:t>
      </w:r>
      <w:r w:rsidRPr="00D17E6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at </w:t>
      </w:r>
      <w:r w:rsidRPr="00D17E62">
        <w:rPr>
          <w:rFonts w:ascii="Times New Roman" w:hAnsi="Times New Roman" w:cs="Times New Roman"/>
        </w:rPr>
        <w:t>only 3 (1</w:t>
      </w:r>
      <w:r w:rsidR="004D34F2">
        <w:rPr>
          <w:rFonts w:ascii="Times New Roman" w:hAnsi="Times New Roman" w:cs="Times New Roman"/>
        </w:rPr>
        <w:t>.0</w:t>
      </w:r>
      <w:r w:rsidRPr="00D17E62">
        <w:rPr>
          <w:rFonts w:ascii="Times New Roman" w:hAnsi="Times New Roman" w:cs="Times New Roman"/>
        </w:rPr>
        <w:t>%)</w:t>
      </w:r>
      <w:r>
        <w:rPr>
          <w:rFonts w:ascii="Times New Roman" w:hAnsi="Times New Roman" w:cs="Times New Roman"/>
        </w:rPr>
        <w:t xml:space="preserve"> PCGs</w:t>
      </w:r>
      <w:r w:rsidRPr="00D17E62">
        <w:rPr>
          <w:rFonts w:ascii="Times New Roman" w:hAnsi="Times New Roman" w:cs="Times New Roman"/>
        </w:rPr>
        <w:t xml:space="preserve"> showed intensified selection</w:t>
      </w:r>
      <w:r>
        <w:rPr>
          <w:rFonts w:ascii="Times New Roman" w:hAnsi="Times New Roman" w:cs="Times New Roman"/>
        </w:rPr>
        <w:t xml:space="preserve"> in long-lived mammals</w:t>
      </w:r>
      <w:r w:rsidRPr="00D17E62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which was significantly less than that of non-significantly correlated genes (</w:t>
      </w:r>
      <w:r w:rsidR="004D34F2">
        <w:rPr>
          <w:rFonts w:ascii="Times New Roman" w:hAnsi="Times New Roman" w:cs="Times New Roman"/>
        </w:rPr>
        <w:t>4.1%</w:t>
      </w:r>
      <w:r>
        <w:rPr>
          <w:rFonts w:ascii="Times New Roman" w:hAnsi="Times New Roman" w:cs="Times New Roman"/>
        </w:rPr>
        <w:t>) and that of NCGs (</w:t>
      </w:r>
      <w:r w:rsidR="004D34F2">
        <w:rPr>
          <w:rFonts w:ascii="Times New Roman" w:hAnsi="Times New Roman" w:cs="Times New Roman"/>
        </w:rPr>
        <w:t>7.0%</w:t>
      </w:r>
      <w:r>
        <w:rPr>
          <w:rFonts w:ascii="Times New Roman" w:hAnsi="Times New Roman" w:cs="Times New Roman"/>
        </w:rPr>
        <w:t>) (</w:t>
      </w:r>
      <w:r w:rsidRPr="00CA5BE7">
        <w:rPr>
          <w:rFonts w:ascii="Times New Roman" w:hAnsi="Times New Roman" w:cs="Times New Roman"/>
          <w:b/>
          <w:bCs/>
        </w:rPr>
        <w:t xml:space="preserve">Figure </w:t>
      </w:r>
      <w:r w:rsidR="00B37382">
        <w:rPr>
          <w:rFonts w:ascii="Times New Roman" w:hAnsi="Times New Roman" w:cs="Times New Roman"/>
          <w:b/>
          <w:bCs/>
        </w:rPr>
        <w:t>3</w:t>
      </w:r>
      <w:r w:rsidRPr="00CA5BE7">
        <w:rPr>
          <w:rFonts w:ascii="Times New Roman" w:hAnsi="Times New Roman" w:cs="Times New Roman"/>
          <w:b/>
          <w:bCs/>
        </w:rPr>
        <w:t>a</w:t>
      </w:r>
      <w:r>
        <w:rPr>
          <w:rFonts w:ascii="Times New Roman" w:hAnsi="Times New Roman" w:cs="Times New Roman"/>
        </w:rPr>
        <w:t xml:space="preserve">). </w:t>
      </w:r>
      <w:r w:rsidR="00F46742">
        <w:rPr>
          <w:rFonts w:ascii="Times New Roman" w:hAnsi="Times New Roman" w:cs="Times New Roman"/>
        </w:rPr>
        <w:t>The b</w:t>
      </w:r>
      <w:r>
        <w:rPr>
          <w:rFonts w:ascii="Times New Roman" w:hAnsi="Times New Roman" w:cs="Times New Roman"/>
        </w:rPr>
        <w:t xml:space="preserve">ranch-site model also found the ratio of positively selected genes in PCGs was significantly less than that of </w:t>
      </w:r>
      <w:r w:rsidR="00216734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NCGs (</w:t>
      </w:r>
      <w:r w:rsidRPr="0027138C">
        <w:rPr>
          <w:rFonts w:ascii="Times New Roman" w:hAnsi="Times New Roman" w:cs="Times New Roman"/>
          <w:b/>
          <w:bCs/>
        </w:rPr>
        <w:t xml:space="preserve">Supplementary Figure </w:t>
      </w:r>
      <w:r w:rsidR="0049506A"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  <w:b/>
          <w:bCs/>
        </w:rPr>
        <w:t xml:space="preserve"> and Supplementary Table </w:t>
      </w:r>
      <w:r w:rsidR="0049506A">
        <w:rPr>
          <w:rFonts w:ascii="Times New Roman" w:hAnsi="Times New Roman" w:cs="Times New Roman"/>
          <w:b/>
          <w:bCs/>
        </w:rPr>
        <w:t>8</w:t>
      </w:r>
      <w:r>
        <w:rPr>
          <w:rFonts w:ascii="Times New Roman" w:hAnsi="Times New Roman" w:cs="Times New Roman"/>
        </w:rPr>
        <w:t xml:space="preserve">). In adverse, we found </w:t>
      </w:r>
      <w:r w:rsidRPr="00D17E62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88 </w:t>
      </w:r>
      <w:r w:rsidRPr="00D17E62">
        <w:rPr>
          <w:rFonts w:ascii="Times New Roman" w:hAnsi="Times New Roman" w:cs="Times New Roman"/>
        </w:rPr>
        <w:t>(6</w:t>
      </w:r>
      <w:r>
        <w:rPr>
          <w:rFonts w:ascii="Times New Roman" w:hAnsi="Times New Roman" w:cs="Times New Roman"/>
        </w:rPr>
        <w:t>2</w:t>
      </w:r>
      <w:r w:rsidRPr="00D17E6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>7</w:t>
      </w:r>
      <w:r w:rsidRPr="00D17E62">
        <w:rPr>
          <w:rFonts w:ascii="Times New Roman" w:hAnsi="Times New Roman" w:cs="Times New Roman"/>
        </w:rPr>
        <w:t>%)</w:t>
      </w:r>
      <w:r>
        <w:rPr>
          <w:rFonts w:ascii="Times New Roman" w:hAnsi="Times New Roman" w:cs="Times New Roman"/>
        </w:rPr>
        <w:t xml:space="preserve"> PCGs</w:t>
      </w:r>
      <w:r w:rsidRPr="00D17E62">
        <w:rPr>
          <w:rFonts w:ascii="Times New Roman" w:hAnsi="Times New Roman" w:cs="Times New Roman"/>
        </w:rPr>
        <w:t xml:space="preserve"> showed relaxed selection</w:t>
      </w:r>
      <w:r>
        <w:rPr>
          <w:rFonts w:ascii="Times New Roman" w:hAnsi="Times New Roman" w:cs="Times New Roman"/>
        </w:rPr>
        <w:t xml:space="preserve"> in long-lived mammals, which was almost </w:t>
      </w:r>
      <w:r w:rsidR="00B7400C">
        <w:rPr>
          <w:rFonts w:ascii="Times New Roman" w:hAnsi="Times New Roman" w:cs="Times New Roman"/>
        </w:rPr>
        <w:t>three</w:t>
      </w:r>
      <w:r>
        <w:rPr>
          <w:rFonts w:ascii="Times New Roman" w:hAnsi="Times New Roman" w:cs="Times New Roman"/>
        </w:rPr>
        <w:t xml:space="preserve"> times higher than that of non-significantly correlated genes (</w:t>
      </w:r>
      <w:r w:rsidRPr="00D84CDA">
        <w:rPr>
          <w:rFonts w:ascii="Times New Roman" w:hAnsi="Times New Roman" w:cs="Times New Roman"/>
          <w:i/>
        </w:rPr>
        <w:t>P</w:t>
      </w:r>
      <w:r w:rsidRPr="00D84CDA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 xml:space="preserve">3.03E-11) and was over </w:t>
      </w:r>
      <w:r w:rsidR="00B7400C">
        <w:rPr>
          <w:rFonts w:ascii="Times New Roman" w:hAnsi="Times New Roman" w:cs="Times New Roman"/>
        </w:rPr>
        <w:t>six</w:t>
      </w:r>
      <w:r>
        <w:rPr>
          <w:rFonts w:ascii="Times New Roman" w:hAnsi="Times New Roman" w:cs="Times New Roman"/>
        </w:rPr>
        <w:t xml:space="preserve"> times more than that of </w:t>
      </w:r>
      <w:r w:rsidR="00216734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NCGs (</w:t>
      </w:r>
      <w:r w:rsidRPr="00D84CDA">
        <w:rPr>
          <w:rFonts w:ascii="Times New Roman" w:hAnsi="Times New Roman" w:cs="Times New Roman"/>
          <w:i/>
        </w:rPr>
        <w:t>P</w:t>
      </w:r>
      <w:r w:rsidRPr="00D84CDA">
        <w:rPr>
          <w:rFonts w:ascii="Times New Roman" w:hAnsi="Times New Roman" w:cs="Times New Roman"/>
        </w:rPr>
        <w:t>=</w:t>
      </w:r>
      <w:r>
        <w:rPr>
          <w:rFonts w:ascii="Times New Roman" w:hAnsi="Times New Roman" w:cs="Times New Roman"/>
        </w:rPr>
        <w:t>1.84E-52) (</w:t>
      </w:r>
      <w:r w:rsidRPr="00973A27">
        <w:rPr>
          <w:rFonts w:ascii="Times New Roman" w:hAnsi="Times New Roman" w:cs="Times New Roman"/>
          <w:b/>
          <w:bCs/>
        </w:rPr>
        <w:t xml:space="preserve">Figure </w:t>
      </w:r>
      <w:r w:rsidR="00265BE0"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  <w:b/>
          <w:bCs/>
        </w:rPr>
        <w:t>b</w:t>
      </w:r>
      <w:r>
        <w:rPr>
          <w:rFonts w:ascii="Times New Roman" w:hAnsi="Times New Roman" w:cs="Times New Roman"/>
        </w:rPr>
        <w:t>)</w:t>
      </w:r>
      <w:r w:rsidRPr="00D17E62">
        <w:rPr>
          <w:rFonts w:ascii="Times New Roman" w:hAnsi="Times New Roman" w:cs="Times New Roman"/>
        </w:rPr>
        <w:t xml:space="preserve">. </w:t>
      </w:r>
      <w:r w:rsidR="00B3751E">
        <w:rPr>
          <w:rFonts w:ascii="Times New Roman" w:hAnsi="Times New Roman" w:cs="Times New Roman"/>
        </w:rPr>
        <w:t>These analyses</w:t>
      </w:r>
      <w:r w:rsidRPr="00D17E62">
        <w:rPr>
          <w:rFonts w:ascii="Times New Roman" w:hAnsi="Times New Roman" w:cs="Times New Roman"/>
        </w:rPr>
        <w:t xml:space="preserve"> suggested that </w:t>
      </w:r>
      <w:r w:rsidR="00043235">
        <w:rPr>
          <w:rFonts w:ascii="Times New Roman" w:hAnsi="Times New Roman" w:cs="Times New Roman"/>
        </w:rPr>
        <w:t>relaxat</w:t>
      </w:r>
      <w:r w:rsidR="004A44E7">
        <w:rPr>
          <w:rFonts w:ascii="Times New Roman" w:hAnsi="Times New Roman" w:cs="Times New Roman"/>
        </w:rPr>
        <w:t>ion</w:t>
      </w:r>
      <w:r w:rsidR="000719ED">
        <w:rPr>
          <w:rFonts w:ascii="Times New Roman" w:hAnsi="Times New Roman" w:cs="Times New Roman"/>
        </w:rPr>
        <w:t xml:space="preserve"> of evolutionary constraints</w:t>
      </w:r>
      <w:r w:rsidR="00043235">
        <w:rPr>
          <w:rFonts w:ascii="Times New Roman" w:hAnsi="Times New Roman" w:cs="Times New Roman"/>
        </w:rPr>
        <w:t xml:space="preserve"> is a</w:t>
      </w:r>
      <w:r w:rsidR="00941182">
        <w:rPr>
          <w:rFonts w:ascii="Times New Roman" w:hAnsi="Times New Roman" w:cs="Times New Roman"/>
        </w:rPr>
        <w:t>n important</w:t>
      </w:r>
      <w:r w:rsidR="00043235">
        <w:rPr>
          <w:rFonts w:ascii="Times New Roman" w:hAnsi="Times New Roman" w:cs="Times New Roman"/>
        </w:rPr>
        <w:t xml:space="preserve"> </w:t>
      </w:r>
      <w:r w:rsidR="00D355E6">
        <w:rPr>
          <w:rFonts w:ascii="Times New Roman" w:hAnsi="Times New Roman" w:cs="Times New Roman"/>
        </w:rPr>
        <w:t>force</w:t>
      </w:r>
      <w:r w:rsidR="00043235">
        <w:rPr>
          <w:rFonts w:ascii="Times New Roman" w:hAnsi="Times New Roman" w:cs="Times New Roman"/>
        </w:rPr>
        <w:t xml:space="preserve"> that driving the </w:t>
      </w:r>
      <w:r w:rsidR="00941182">
        <w:rPr>
          <w:rFonts w:ascii="Times New Roman" w:hAnsi="Times New Roman" w:cs="Times New Roman"/>
        </w:rPr>
        <w:t xml:space="preserve">extending </w:t>
      </w:r>
      <w:r w:rsidR="00687DA5">
        <w:rPr>
          <w:rFonts w:ascii="Times New Roman" w:hAnsi="Times New Roman" w:cs="Times New Roman"/>
        </w:rPr>
        <w:t>of lifespan in mammals.</w:t>
      </w:r>
    </w:p>
    <w:p w14:paraId="5491C0DE" w14:textId="77777777" w:rsidR="00E424E4" w:rsidRPr="00E424E4" w:rsidRDefault="00E424E4" w:rsidP="00BA5AE1">
      <w:pPr>
        <w:spacing w:line="480" w:lineRule="auto"/>
        <w:rPr>
          <w:rFonts w:ascii="Times New Roman" w:hAnsi="Times New Roman" w:cs="Times New Roman"/>
        </w:rPr>
      </w:pPr>
    </w:p>
    <w:p w14:paraId="3D0EC3CA" w14:textId="6F177BFC" w:rsidR="00AD1A2F" w:rsidRPr="008A373B" w:rsidRDefault="003B6B89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/>
          <w:b/>
          <w:bCs/>
        </w:rPr>
        <w:t>Enrichment analys</w:t>
      </w:r>
      <w:r w:rsidR="008A373B">
        <w:rPr>
          <w:rFonts w:ascii="Times New Roman" w:hAnsi="Times New Roman" w:cs="Times New Roman"/>
          <w:b/>
          <w:bCs/>
        </w:rPr>
        <w:t>e</w:t>
      </w:r>
      <w:r w:rsidRPr="008A373B">
        <w:rPr>
          <w:rFonts w:ascii="Times New Roman" w:hAnsi="Times New Roman" w:cs="Times New Roman"/>
          <w:b/>
          <w:bCs/>
        </w:rPr>
        <w:t>s</w:t>
      </w:r>
    </w:p>
    <w:p w14:paraId="7EBC5296" w14:textId="32C94F86" w:rsidR="006C4E84" w:rsidRDefault="004051E2" w:rsidP="00BA5AE1">
      <w:pPr>
        <w:spacing w:line="480" w:lineRule="auto"/>
        <w:rPr>
          <w:rFonts w:ascii="Times New Roman" w:eastAsiaTheme="minorHAnsi" w:hAnsi="Times New Roman" w:cs="Times New Roman"/>
        </w:rPr>
      </w:pPr>
      <w:bookmarkStart w:id="1" w:name="_Hlk69572516"/>
      <w:r w:rsidRPr="00D17E62">
        <w:rPr>
          <w:rFonts w:ascii="Times New Roman" w:hAnsi="Times New Roman" w:cs="Times New Roman"/>
        </w:rPr>
        <w:t xml:space="preserve">Biological Process </w:t>
      </w:r>
      <w:r w:rsidR="0074188C" w:rsidRPr="00D17E62">
        <w:rPr>
          <w:rFonts w:ascii="Times New Roman" w:hAnsi="Times New Roman" w:cs="Times New Roman"/>
        </w:rPr>
        <w:t>of Gene Ontology (GO</w:t>
      </w:r>
      <w:r w:rsidR="00CB1175" w:rsidRPr="00D17E62">
        <w:rPr>
          <w:rFonts w:ascii="Times New Roman" w:hAnsi="Times New Roman" w:cs="Times New Roman"/>
        </w:rPr>
        <w:t xml:space="preserve"> BP</w:t>
      </w:r>
      <w:r w:rsidR="0074188C" w:rsidRPr="00D17E62">
        <w:rPr>
          <w:rFonts w:ascii="Times New Roman" w:hAnsi="Times New Roman" w:cs="Times New Roman"/>
        </w:rPr>
        <w:t xml:space="preserve">) </w:t>
      </w:r>
      <w:r w:rsidRPr="00D17E62">
        <w:rPr>
          <w:rFonts w:ascii="Times New Roman" w:hAnsi="Times New Roman" w:cs="Times New Roman"/>
        </w:rPr>
        <w:t>enrichment analyses</w:t>
      </w:r>
      <w:bookmarkEnd w:id="1"/>
      <w:r w:rsidRPr="00D17E62">
        <w:rPr>
          <w:rFonts w:ascii="Times New Roman" w:hAnsi="Times New Roman" w:cs="Times New Roman"/>
        </w:rPr>
        <w:t xml:space="preserve"> show</w:t>
      </w:r>
      <w:r w:rsidR="005A6CC2" w:rsidRPr="00D17E62">
        <w:rPr>
          <w:rFonts w:ascii="Times New Roman" w:hAnsi="Times New Roman" w:cs="Times New Roman"/>
        </w:rPr>
        <w:t>ed</w:t>
      </w:r>
      <w:r w:rsidRPr="00D17E62">
        <w:rPr>
          <w:rFonts w:ascii="Times New Roman" w:hAnsi="Times New Roman" w:cs="Times New Roman"/>
        </w:rPr>
        <w:t xml:space="preserve"> that </w:t>
      </w:r>
      <w:r w:rsidR="00A34B43">
        <w:rPr>
          <w:rFonts w:ascii="Times New Roman" w:hAnsi="Times New Roman" w:cs="Times New Roman"/>
        </w:rPr>
        <w:t>the PCGs and the NCGs were uniquely enriched in many canonical pathways regulating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lifespan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FB4581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and</w:t>
      </w:r>
      <w:r w:rsidR="00735917" w:rsidRPr="00234D3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aging</w:t>
      </w:r>
      <w:r w:rsidR="00B26A4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, respectively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.</w:t>
      </w:r>
      <w:r w:rsidR="00B26A4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T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he most overrepresented categories </w:t>
      </w:r>
      <w:r w:rsidR="00C94FA4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by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</w:t>
      </w:r>
      <w:r w:rsidR="001B6AAF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>NCGs</w:t>
      </w:r>
      <w:r w:rsidR="00735917">
        <w:rPr>
          <w:rFonts w:ascii="Times New Roman" w:eastAsia="宋体" w:hAnsi="Times New Roman" w:cs="Times New Roman"/>
          <w:color w:val="333333"/>
          <w:kern w:val="0"/>
          <w:szCs w:val="21"/>
          <w:shd w:val="clear" w:color="auto" w:fill="FFFFFF"/>
        </w:rPr>
        <w:t xml:space="preserve"> were involved in</w:t>
      </w:r>
      <w:r w:rsidR="00915289" w:rsidRPr="00D17E62">
        <w:rPr>
          <w:rFonts w:ascii="Times New Roman" w:hAnsi="Times New Roman" w:cs="Times New Roman"/>
        </w:rPr>
        <w:t xml:space="preserve"> </w:t>
      </w:r>
      <w:r w:rsidR="004403E9" w:rsidRPr="00D17E62">
        <w:rPr>
          <w:rFonts w:ascii="Times New Roman" w:hAnsi="Times New Roman" w:cs="Times New Roman"/>
        </w:rPr>
        <w:t>c</w:t>
      </w:r>
      <w:r w:rsidR="00915289" w:rsidRPr="00D17E62">
        <w:rPr>
          <w:rFonts w:ascii="Times New Roman" w:hAnsi="Times New Roman" w:cs="Times New Roman"/>
        </w:rPr>
        <w:t>ell division,</w:t>
      </w:r>
      <w:r w:rsidR="00524D47" w:rsidRPr="00D17E62">
        <w:rPr>
          <w:rFonts w:ascii="Times New Roman" w:hAnsi="Times New Roman" w:cs="Times New Roman"/>
        </w:rPr>
        <w:t xml:space="preserve"> cell cycle,</w:t>
      </w:r>
      <w:r w:rsidR="00915289" w:rsidRPr="00D17E62">
        <w:rPr>
          <w:rFonts w:ascii="Times New Roman" w:hAnsi="Times New Roman" w:cs="Times New Roman"/>
        </w:rPr>
        <w:t xml:space="preserve"> DNA repair</w:t>
      </w:r>
      <w:r w:rsidR="0011672F">
        <w:rPr>
          <w:rFonts w:ascii="Times New Roman" w:hAnsi="Times New Roman" w:cs="Times New Roman"/>
        </w:rPr>
        <w:t>,</w:t>
      </w:r>
      <w:r w:rsidR="00915289" w:rsidRPr="00D17E62">
        <w:rPr>
          <w:rFonts w:ascii="Times New Roman" w:hAnsi="Times New Roman" w:cs="Times New Roman"/>
        </w:rPr>
        <w:t xml:space="preserve"> </w:t>
      </w:r>
      <w:r w:rsidR="00B55359" w:rsidRPr="00D17E62">
        <w:rPr>
          <w:rFonts w:ascii="Times New Roman" w:hAnsi="Times New Roman" w:cs="Times New Roman"/>
        </w:rPr>
        <w:t xml:space="preserve">and </w:t>
      </w:r>
      <w:r w:rsidR="00B87F42" w:rsidRPr="00D17E62">
        <w:rPr>
          <w:rFonts w:ascii="Times New Roman" w:hAnsi="Times New Roman" w:cs="Times New Roman"/>
        </w:rPr>
        <w:t>p53 signal</w:t>
      </w:r>
      <w:r w:rsidR="00F54173">
        <w:rPr>
          <w:rFonts w:ascii="Times New Roman" w:hAnsi="Times New Roman" w:cs="Times New Roman"/>
        </w:rPr>
        <w:t>ing</w:t>
      </w:r>
      <w:r w:rsidR="00B87F42" w:rsidRPr="00D17E62">
        <w:rPr>
          <w:rFonts w:ascii="Times New Roman" w:hAnsi="Times New Roman" w:cs="Times New Roman"/>
        </w:rPr>
        <w:t xml:space="preserve"> pathway</w:t>
      </w:r>
      <w:r w:rsidR="009166F1" w:rsidRPr="00D17E62">
        <w:rPr>
          <w:rFonts w:ascii="Times New Roman" w:hAnsi="Times New Roman" w:cs="Times New Roman"/>
        </w:rPr>
        <w:t xml:space="preserve"> </w:t>
      </w:r>
      <w:r w:rsidR="002F2243" w:rsidRPr="00D17E62">
        <w:rPr>
          <w:rFonts w:ascii="Times New Roman" w:hAnsi="Times New Roman" w:cs="Times New Roman"/>
        </w:rPr>
        <w:t>(</w:t>
      </w:r>
      <w:r w:rsidR="002F2243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282C63">
        <w:rPr>
          <w:rFonts w:ascii="Times New Roman" w:hAnsi="Times New Roman" w:cs="Times New Roman"/>
          <w:b/>
          <w:bCs/>
        </w:rPr>
        <w:t>9</w:t>
      </w:r>
      <w:r w:rsidR="004C6230">
        <w:rPr>
          <w:rFonts w:ascii="Times New Roman" w:hAnsi="Times New Roman" w:cs="Times New Roman"/>
          <w:b/>
          <w:bCs/>
        </w:rPr>
        <w:t xml:space="preserve"> </w:t>
      </w:r>
      <w:r w:rsidR="004C6230">
        <w:rPr>
          <w:rFonts w:ascii="Times New Roman" w:hAnsi="Times New Roman" w:cs="Times New Roman" w:hint="eastAsia"/>
          <w:b/>
          <w:bCs/>
        </w:rPr>
        <w:t>and</w:t>
      </w:r>
      <w:r w:rsidR="002F2243" w:rsidRPr="00D17E62">
        <w:rPr>
          <w:rFonts w:ascii="Times New Roman" w:hAnsi="Times New Roman" w:cs="Times New Roman"/>
          <w:b/>
          <w:bCs/>
        </w:rPr>
        <w:t xml:space="preserve"> Figure </w:t>
      </w:r>
      <w:r w:rsidR="00282C63">
        <w:rPr>
          <w:rFonts w:ascii="Times New Roman" w:hAnsi="Times New Roman" w:cs="Times New Roman"/>
          <w:b/>
          <w:bCs/>
        </w:rPr>
        <w:t>4</w:t>
      </w:r>
      <w:r w:rsidR="002F2243" w:rsidRPr="00D17E62">
        <w:rPr>
          <w:rFonts w:ascii="Times New Roman" w:hAnsi="Times New Roman" w:cs="Times New Roman"/>
          <w:b/>
          <w:bCs/>
        </w:rPr>
        <w:t>a</w:t>
      </w:r>
      <w:r w:rsidR="002F2243" w:rsidRPr="00D17E62">
        <w:rPr>
          <w:rFonts w:ascii="Times New Roman" w:hAnsi="Times New Roman" w:cs="Times New Roman"/>
        </w:rPr>
        <w:t>)</w:t>
      </w:r>
      <w:r w:rsidR="00D45FD8">
        <w:rPr>
          <w:rFonts w:ascii="Times New Roman" w:hAnsi="Times New Roman" w:cs="Times New Roman"/>
        </w:rPr>
        <w:t>,</w:t>
      </w:r>
      <w:r w:rsidR="005018D5">
        <w:rPr>
          <w:rFonts w:ascii="Times New Roman" w:hAnsi="Times New Roman" w:cs="Times New Roman"/>
        </w:rPr>
        <w:t xml:space="preserve"> which </w:t>
      </w:r>
      <w:r w:rsidR="00BB3C9B">
        <w:rPr>
          <w:rFonts w:ascii="Times New Roman" w:hAnsi="Times New Roman" w:cs="Times New Roman"/>
        </w:rPr>
        <w:t>wa</w:t>
      </w:r>
      <w:r w:rsidR="005018D5">
        <w:rPr>
          <w:rFonts w:ascii="Times New Roman" w:hAnsi="Times New Roman" w:cs="Times New Roman"/>
        </w:rPr>
        <w:t>s</w:t>
      </w:r>
      <w:r w:rsidR="00BB4505" w:rsidRPr="00D17E62">
        <w:rPr>
          <w:rFonts w:ascii="Times New Roman" w:hAnsi="Times New Roman" w:cs="Times New Roman"/>
        </w:rPr>
        <w:t xml:space="preserve"> </w:t>
      </w:r>
      <w:r w:rsidR="00354683">
        <w:rPr>
          <w:rFonts w:ascii="Times New Roman" w:hAnsi="Times New Roman" w:cs="Times New Roman"/>
        </w:rPr>
        <w:t xml:space="preserve">very </w:t>
      </w:r>
      <w:r w:rsidR="007164F4">
        <w:rPr>
          <w:rFonts w:ascii="Times New Roman" w:hAnsi="Times New Roman" w:cs="Times New Roman"/>
        </w:rPr>
        <w:t>similar</w:t>
      </w:r>
      <w:r w:rsidR="00FE026B" w:rsidRPr="00D17E62">
        <w:rPr>
          <w:rFonts w:ascii="Times New Roman" w:hAnsi="Times New Roman" w:cs="Times New Roman"/>
        </w:rPr>
        <w:t xml:space="preserve"> to</w:t>
      </w:r>
      <w:r w:rsidR="006F7A64" w:rsidRPr="00D17E62">
        <w:rPr>
          <w:rFonts w:ascii="Times New Roman" w:hAnsi="Times New Roman" w:cs="Times New Roman"/>
        </w:rPr>
        <w:t xml:space="preserve"> </w:t>
      </w:r>
      <w:r w:rsidR="00E93849">
        <w:rPr>
          <w:rFonts w:ascii="Times New Roman" w:hAnsi="Times New Roman" w:cs="Times New Roman"/>
        </w:rPr>
        <w:t xml:space="preserve">the </w:t>
      </w:r>
      <w:r w:rsidR="003F2919" w:rsidRPr="00D17E62">
        <w:rPr>
          <w:rFonts w:ascii="Times New Roman" w:hAnsi="Times New Roman" w:cs="Times New Roman"/>
        </w:rPr>
        <w:t>previous</w:t>
      </w:r>
      <w:r w:rsidR="00FE026B" w:rsidRPr="00D17E62">
        <w:rPr>
          <w:rFonts w:ascii="Times New Roman" w:hAnsi="Times New Roman" w:cs="Times New Roman"/>
        </w:rPr>
        <w:t xml:space="preserve"> </w:t>
      </w:r>
      <w:r w:rsidR="006F7A64" w:rsidRPr="00D17E62">
        <w:rPr>
          <w:rFonts w:ascii="Times New Roman" w:hAnsi="Times New Roman" w:cs="Times New Roman"/>
        </w:rPr>
        <w:t>study</w:t>
      </w:r>
      <w:r w:rsidR="005F5D5B" w:rsidRPr="00D17E6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Kowalczyk&lt;/Author&gt;&lt;Year&gt;2020&lt;/Year&gt;&lt;RecNum&gt;4526&lt;/RecNum&gt;&lt;DisplayText&gt;(Kowalczyk, et al., 2020)&lt;/DisplayText&gt;&lt;record&gt;&lt;rec-number&gt;4526&lt;/rec-number&gt;&lt;foreign-keys&gt;&lt;key app="EN" db-id="tv9vrfdemz0pstew0aex95v6axa2v9ftwfvr" timestamp="1592392589" guid="344dd803-d5d6-475e-bc74-fcdb78e5eed8"&gt;4526&lt;/key&gt;&lt;/foreign-keys&gt;&lt;ref-type name="Journal Article"&gt;17&lt;/ref-type&gt;&lt;contributors&gt;&lt;authors&gt;&lt;author&gt;Kowalczyk, A.&lt;/author&gt;&lt;author&gt;Partha, R.&lt;/author&gt;&lt;author&gt;Clark, N. L.&lt;/author&gt;&lt;author&gt;Chikina, M.&lt;/author&gt;&lt;/authors&gt;&lt;/contributors&gt;&lt;auth-address&gt;Joint Carnegie Mellon University-University of Pittsburgh PhD Program in Computational Biology, Pittsburgh, United States.&amp;#xD;Department of Computational and Systems Biology, University of Pittsburgh, Pittsburgh, United States.&amp;#xD;Pittsburgh Center for Evolutionary Biology and Medicine, University of Pittsburgh, Pittsburgh, United States.&amp;#xD;Department of Human Genetics, University of Utah, Salt Lake City, United States.&lt;/auth-address&gt;&lt;titles&gt;&lt;title&gt;Pan-mammalian analysis of molecular constraints underlying extended lifespan&lt;/title&gt;&lt;secondary-title&gt;Elife&lt;/secondary-title&gt;&lt;/titles&gt;&lt;periodical&gt;&lt;full-title&gt;Elife&lt;/full-title&gt;&lt;/periodical&gt;&lt;volume&gt;9&lt;/volume&gt;&lt;edition&gt;2020/02/12&lt;/edition&gt;&lt;keywords&gt;&lt;keyword&gt;RERconverge&lt;/keyword&gt;&lt;keyword&gt;computational biology&lt;/keyword&gt;&lt;keyword&gt;evolution&lt;/keyword&gt;&lt;keyword&gt;genetics&lt;/keyword&gt;&lt;keyword&gt;genomics&lt;/keyword&gt;&lt;keyword&gt;longevity&lt;/keyword&gt;&lt;keyword&gt;mammals&lt;/keyword&gt;&lt;keyword&gt;phylogenomics&lt;/keyword&gt;&lt;keyword&gt;systems biology&lt;/keyword&gt;&lt;/keywords&gt;&lt;dates&gt;&lt;year&gt;2020&lt;/year&gt;&lt;pub-dates&gt;&lt;date&gt;Feb 11&lt;/date&gt;&lt;/pub-dates&gt;&lt;/dates&gt;&lt;isbn&gt;2050-084X (Electronic)&amp;#xD;2050-084X (Linking)&lt;/isbn&gt;&lt;accession-num&gt;32043462&lt;/accession-num&gt;&lt;urls&gt;&lt;related-urls&gt;&lt;url&gt;https://www.ncbi.nlm.nih.gov/pubmed/32043462&lt;/url&gt;&lt;/related-urls&gt;&lt;/urls&gt;&lt;custom2&gt;PMC7012612&lt;/custom2&gt;&lt;electronic-resource-num&gt;10.7554/eLife.51089&lt;/electronic-resource-num&gt;&lt;/record&gt;&lt;/Cite&gt;&lt;/EndNote&gt;</w:instrText>
      </w:r>
      <w:r w:rsidR="005F5D5B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walczyk, et al., 2020)</w:t>
      </w:r>
      <w:r w:rsidR="005F5D5B" w:rsidRPr="00D17E62">
        <w:rPr>
          <w:rFonts w:ascii="Times New Roman" w:hAnsi="Times New Roman" w:cs="Times New Roman"/>
        </w:rPr>
        <w:fldChar w:fldCharType="end"/>
      </w:r>
      <w:r w:rsidR="00BF5D60" w:rsidRPr="00D17E62">
        <w:rPr>
          <w:rFonts w:ascii="Times New Roman" w:hAnsi="Times New Roman" w:cs="Times New Roman"/>
        </w:rPr>
        <w:t>.</w:t>
      </w:r>
      <w:r w:rsidR="00B26A47">
        <w:rPr>
          <w:rFonts w:ascii="Times New Roman" w:hAnsi="Times New Roman" w:cs="Times New Roman"/>
        </w:rPr>
        <w:t xml:space="preserve"> </w:t>
      </w:r>
      <w:r w:rsidR="0086329F">
        <w:rPr>
          <w:rFonts w:ascii="Times New Roman" w:hAnsi="Times New Roman" w:cs="Times New Roman"/>
        </w:rPr>
        <w:t>However</w:t>
      </w:r>
      <w:r w:rsidR="00B26A47">
        <w:rPr>
          <w:rFonts w:ascii="Times New Roman" w:hAnsi="Times New Roman" w:cs="Times New Roman"/>
        </w:rPr>
        <w:t xml:space="preserve">, we </w:t>
      </w:r>
      <w:r w:rsidR="0086329F">
        <w:rPr>
          <w:rFonts w:ascii="Times New Roman" w:hAnsi="Times New Roman" w:cs="Times New Roman"/>
        </w:rPr>
        <w:t xml:space="preserve">further </w:t>
      </w:r>
      <w:r w:rsidR="00B26A47">
        <w:rPr>
          <w:rFonts w:ascii="Times New Roman" w:hAnsi="Times New Roman" w:cs="Times New Roman"/>
        </w:rPr>
        <w:t xml:space="preserve">found </w:t>
      </w:r>
      <w:r w:rsidR="0086329F">
        <w:rPr>
          <w:rFonts w:ascii="Times New Roman" w:hAnsi="Times New Roman" w:cs="Times New Roman"/>
        </w:rPr>
        <w:t xml:space="preserve">that </w:t>
      </w:r>
      <w:r w:rsidR="00B26A47">
        <w:rPr>
          <w:rFonts w:ascii="Times New Roman" w:hAnsi="Times New Roman" w:cs="Times New Roman"/>
        </w:rPr>
        <w:t xml:space="preserve">many of these </w:t>
      </w:r>
      <w:r w:rsidR="0086329F">
        <w:rPr>
          <w:rFonts w:ascii="Times New Roman" w:hAnsi="Times New Roman" w:cs="Times New Roman"/>
        </w:rPr>
        <w:t xml:space="preserve">overrepresented </w:t>
      </w:r>
      <w:r w:rsidR="00B26A47">
        <w:rPr>
          <w:rFonts w:ascii="Times New Roman" w:hAnsi="Times New Roman" w:cs="Times New Roman"/>
        </w:rPr>
        <w:t>categories did not include any PCGs, such as “</w:t>
      </w:r>
      <w:r w:rsidR="00B26A47" w:rsidRPr="00617CB9">
        <w:rPr>
          <w:rFonts w:ascii="Times New Roman" w:hAnsi="Times New Roman" w:cs="Times New Roman"/>
        </w:rPr>
        <w:t>regulation of DNA repair</w:t>
      </w:r>
      <w:r w:rsidR="00B26A47">
        <w:rPr>
          <w:rFonts w:ascii="Times New Roman" w:hAnsi="Times New Roman" w:cs="Times New Roman"/>
        </w:rPr>
        <w:t>”, “</w:t>
      </w:r>
      <w:r w:rsidR="00B26A47" w:rsidRPr="00617CB9">
        <w:rPr>
          <w:rFonts w:ascii="Times New Roman" w:hAnsi="Times New Roman" w:cs="Times New Roman"/>
        </w:rPr>
        <w:t>regulation of cell division</w:t>
      </w:r>
      <w:r w:rsidR="00B26A47">
        <w:rPr>
          <w:rFonts w:ascii="Times New Roman" w:hAnsi="Times New Roman" w:cs="Times New Roman"/>
        </w:rPr>
        <w:t>” and “</w:t>
      </w:r>
      <w:r w:rsidR="00B26A47" w:rsidRPr="00354683">
        <w:rPr>
          <w:rFonts w:ascii="Times New Roman" w:hAnsi="Times New Roman" w:cs="Times New Roman"/>
        </w:rPr>
        <w:t>regulation of DNA recombination</w:t>
      </w:r>
      <w:r w:rsidR="00B26A47">
        <w:rPr>
          <w:rFonts w:ascii="Times New Roman" w:hAnsi="Times New Roman" w:cs="Times New Roman"/>
        </w:rPr>
        <w:t>”</w:t>
      </w:r>
      <w:r w:rsidR="00B26A47" w:rsidRPr="00D17E62">
        <w:rPr>
          <w:rFonts w:ascii="Times New Roman" w:hAnsi="Times New Roman" w:cs="Times New Roman"/>
        </w:rPr>
        <w:t xml:space="preserve"> (</w:t>
      </w:r>
      <w:r w:rsidR="00B26A47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B26A47">
        <w:rPr>
          <w:rFonts w:ascii="Times New Roman" w:hAnsi="Times New Roman" w:cs="Times New Roman"/>
          <w:b/>
          <w:bCs/>
        </w:rPr>
        <w:t>11 and</w:t>
      </w:r>
      <w:r w:rsidR="00B26A47" w:rsidRPr="00D17E62">
        <w:rPr>
          <w:rFonts w:ascii="Times New Roman" w:hAnsi="Times New Roman" w:cs="Times New Roman"/>
          <w:b/>
          <w:bCs/>
        </w:rPr>
        <w:t xml:space="preserve"> Figure </w:t>
      </w:r>
      <w:r w:rsidR="00B26A47">
        <w:rPr>
          <w:rFonts w:ascii="Times New Roman" w:hAnsi="Times New Roman" w:cs="Times New Roman"/>
          <w:b/>
          <w:bCs/>
        </w:rPr>
        <w:t>4</w:t>
      </w:r>
      <w:r w:rsidR="00B26A47" w:rsidRPr="00D17E62">
        <w:rPr>
          <w:rFonts w:ascii="Times New Roman" w:hAnsi="Times New Roman" w:cs="Times New Roman"/>
          <w:b/>
          <w:bCs/>
        </w:rPr>
        <w:t>a</w:t>
      </w:r>
      <w:r w:rsidR="00B26A47" w:rsidRPr="00D17E62">
        <w:rPr>
          <w:rFonts w:ascii="Times New Roman" w:hAnsi="Times New Roman" w:cs="Times New Roman"/>
        </w:rPr>
        <w:t>)</w:t>
      </w:r>
      <w:r w:rsidR="00B26A47">
        <w:rPr>
          <w:rFonts w:ascii="Times New Roman" w:hAnsi="Times New Roman" w:cs="Times New Roman"/>
        </w:rPr>
        <w:t>.</w:t>
      </w:r>
      <w:r w:rsidR="00735917">
        <w:rPr>
          <w:rFonts w:ascii="Times New Roman" w:hAnsi="Times New Roman" w:cs="Times New Roman"/>
        </w:rPr>
        <w:t xml:space="preserve"> </w:t>
      </w:r>
      <w:r w:rsidR="00B26A47">
        <w:rPr>
          <w:rFonts w:ascii="Times New Roman" w:hAnsi="Times New Roman" w:cs="Times New Roman"/>
        </w:rPr>
        <w:t>T</w:t>
      </w:r>
      <w:r w:rsidR="00735917">
        <w:rPr>
          <w:rFonts w:ascii="Times New Roman" w:hAnsi="Times New Roman" w:cs="Times New Roman"/>
        </w:rPr>
        <w:t xml:space="preserve">he most overrepresented categories </w:t>
      </w:r>
      <w:r w:rsidR="006A716D">
        <w:rPr>
          <w:rFonts w:ascii="Times New Roman" w:hAnsi="Times New Roman" w:cs="Times New Roman"/>
        </w:rPr>
        <w:t>for</w:t>
      </w:r>
      <w:r w:rsidR="00DE298A">
        <w:rPr>
          <w:rFonts w:ascii="Times New Roman" w:hAnsi="Times New Roman" w:cs="Times New Roman"/>
        </w:rPr>
        <w:t xml:space="preserve"> </w:t>
      </w:r>
      <w:r w:rsidR="008F760A">
        <w:rPr>
          <w:rFonts w:ascii="Times New Roman" w:hAnsi="Times New Roman" w:cs="Times New Roman"/>
        </w:rPr>
        <w:t xml:space="preserve">the </w:t>
      </w:r>
      <w:r w:rsidR="001B6AAF">
        <w:rPr>
          <w:rFonts w:ascii="Times New Roman" w:hAnsi="Times New Roman" w:cs="Times New Roman"/>
        </w:rPr>
        <w:t>PCGs</w:t>
      </w:r>
      <w:r w:rsidR="00735917">
        <w:rPr>
          <w:rFonts w:ascii="Times New Roman" w:hAnsi="Times New Roman" w:cs="Times New Roman"/>
        </w:rPr>
        <w:t xml:space="preserve"> were involved in energy metabolism, insulin/IGF-1 signaling pathway, </w:t>
      </w:r>
      <w:r w:rsidR="00735917" w:rsidRPr="00D17E62">
        <w:rPr>
          <w:rFonts w:ascii="Times New Roman" w:hAnsi="Times New Roman" w:cs="Times New Roman"/>
        </w:rPr>
        <w:t>glutamate receptor signaling pathway</w:t>
      </w:r>
      <w:r w:rsidR="00735917">
        <w:rPr>
          <w:rFonts w:ascii="Times New Roman" w:hAnsi="Times New Roman" w:cs="Times New Roman"/>
        </w:rPr>
        <w:t xml:space="preserve">, </w:t>
      </w:r>
      <w:r w:rsidR="00735917" w:rsidRPr="00D17E62">
        <w:rPr>
          <w:rFonts w:ascii="Times New Roman" w:eastAsiaTheme="minorHAnsi" w:hAnsi="Times New Roman" w:cs="Times New Roman"/>
        </w:rPr>
        <w:t>ubiquitin-dependent</w:t>
      </w:r>
      <w:r w:rsidR="00735917">
        <w:rPr>
          <w:rFonts w:ascii="Times New Roman" w:eastAsiaTheme="minorHAnsi" w:hAnsi="Times New Roman" w:cs="Times New Roman"/>
        </w:rPr>
        <w:t xml:space="preserve"> </w:t>
      </w:r>
      <w:r w:rsidR="00E60C74">
        <w:rPr>
          <w:rFonts w:ascii="Times New Roman" w:hAnsi="Times New Roman" w:cs="Times New Roman"/>
        </w:rPr>
        <w:t>p</w:t>
      </w:r>
      <w:r w:rsidR="00E60C74" w:rsidRPr="00D17E62">
        <w:rPr>
          <w:rFonts w:ascii="Times New Roman" w:hAnsi="Times New Roman" w:cs="Times New Roman"/>
        </w:rPr>
        <w:t>roteolysis,</w:t>
      </w:r>
      <w:r w:rsidR="00735917">
        <w:rPr>
          <w:rFonts w:ascii="Times New Roman" w:hAnsi="Times New Roman" w:cs="Times New Roman"/>
        </w:rPr>
        <w:t xml:space="preserve"> </w:t>
      </w:r>
      <w:r w:rsidR="00735917" w:rsidRPr="00735917">
        <w:rPr>
          <w:rFonts w:ascii="Times New Roman" w:hAnsi="Times New Roman" w:cs="Times New Roman"/>
        </w:rPr>
        <w:t>calcium ion transmembrane transport</w:t>
      </w:r>
      <w:r w:rsidR="00E60C74">
        <w:rPr>
          <w:rFonts w:ascii="Times New Roman" w:hAnsi="Times New Roman" w:cs="Times New Roman"/>
        </w:rPr>
        <w:t xml:space="preserve"> and so on </w:t>
      </w:r>
      <w:r w:rsidR="00E60C74" w:rsidRPr="00D17E62">
        <w:rPr>
          <w:rFonts w:ascii="Times New Roman" w:hAnsi="Times New Roman" w:cs="Times New Roman"/>
        </w:rPr>
        <w:t>(</w:t>
      </w:r>
      <w:r w:rsidR="00E60C74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282C63">
        <w:rPr>
          <w:rFonts w:ascii="Times New Roman" w:hAnsi="Times New Roman" w:cs="Times New Roman"/>
          <w:b/>
          <w:bCs/>
        </w:rPr>
        <w:t>10</w:t>
      </w:r>
      <w:r w:rsidR="00E60C74">
        <w:rPr>
          <w:rFonts w:ascii="Times New Roman" w:hAnsi="Times New Roman" w:cs="Times New Roman"/>
          <w:b/>
          <w:bCs/>
        </w:rPr>
        <w:t xml:space="preserve"> and </w:t>
      </w:r>
      <w:r w:rsidR="00E60C74" w:rsidRPr="00D17E62">
        <w:rPr>
          <w:rFonts w:ascii="Times New Roman" w:hAnsi="Times New Roman" w:cs="Times New Roman"/>
          <w:b/>
          <w:bCs/>
        </w:rPr>
        <w:t xml:space="preserve">Figure </w:t>
      </w:r>
      <w:r w:rsidR="00282C63">
        <w:rPr>
          <w:rFonts w:ascii="Times New Roman" w:hAnsi="Times New Roman" w:cs="Times New Roman"/>
          <w:b/>
          <w:bCs/>
        </w:rPr>
        <w:t>4</w:t>
      </w:r>
      <w:r w:rsidR="00E60C74" w:rsidRPr="00D17E62">
        <w:rPr>
          <w:rFonts w:ascii="Times New Roman" w:hAnsi="Times New Roman" w:cs="Times New Roman"/>
          <w:b/>
          <w:bCs/>
        </w:rPr>
        <w:t>b</w:t>
      </w:r>
      <w:r w:rsidR="00E60C74" w:rsidRPr="00D17E62">
        <w:rPr>
          <w:rFonts w:ascii="Times New Roman" w:hAnsi="Times New Roman" w:cs="Times New Roman"/>
        </w:rPr>
        <w:t>)</w:t>
      </w:r>
      <w:r w:rsidR="00E60C74">
        <w:rPr>
          <w:rFonts w:ascii="Times New Roman" w:hAnsi="Times New Roman" w:cs="Times New Roman"/>
        </w:rPr>
        <w:t>.</w:t>
      </w:r>
      <w:r w:rsidR="00F30AFA">
        <w:rPr>
          <w:rFonts w:ascii="Times New Roman" w:hAnsi="Times New Roman" w:cs="Times New Roman"/>
        </w:rPr>
        <w:t xml:space="preserve"> </w:t>
      </w:r>
      <w:r w:rsidR="00CC7710">
        <w:rPr>
          <w:rFonts w:ascii="Times New Roman" w:hAnsi="Times New Roman" w:cs="Times New Roman"/>
        </w:rPr>
        <w:t xml:space="preserve">Similarity, many </w:t>
      </w:r>
      <w:r w:rsidR="00B26A47">
        <w:rPr>
          <w:rFonts w:ascii="Times New Roman" w:hAnsi="Times New Roman" w:cs="Times New Roman"/>
        </w:rPr>
        <w:t xml:space="preserve">of these </w:t>
      </w:r>
      <w:r w:rsidR="00CC7710">
        <w:rPr>
          <w:rFonts w:ascii="Times New Roman" w:hAnsi="Times New Roman" w:cs="Times New Roman"/>
        </w:rPr>
        <w:t>pathways</w:t>
      </w:r>
      <w:r w:rsidR="00133AA5">
        <w:rPr>
          <w:rFonts w:ascii="Times New Roman" w:hAnsi="Times New Roman" w:cs="Times New Roman"/>
        </w:rPr>
        <w:t xml:space="preserve"> </w:t>
      </w:r>
      <w:r w:rsidR="002C172D">
        <w:rPr>
          <w:rFonts w:ascii="Times New Roman" w:hAnsi="Times New Roman" w:cs="Times New Roman"/>
        </w:rPr>
        <w:t>also did not include any</w:t>
      </w:r>
      <w:r w:rsidR="001C6DDF">
        <w:rPr>
          <w:rFonts w:ascii="Times New Roman" w:hAnsi="Times New Roman" w:cs="Times New Roman"/>
        </w:rPr>
        <w:t xml:space="preserve"> </w:t>
      </w:r>
      <w:r w:rsidR="00BB3D44">
        <w:rPr>
          <w:rFonts w:ascii="Times New Roman" w:hAnsi="Times New Roman" w:cs="Times New Roman"/>
        </w:rPr>
        <w:t>NCGs</w:t>
      </w:r>
      <w:r w:rsidR="002C172D">
        <w:rPr>
          <w:rFonts w:ascii="Times New Roman" w:hAnsi="Times New Roman" w:cs="Times New Roman"/>
        </w:rPr>
        <w:t xml:space="preserve">, such as </w:t>
      </w:r>
      <w:r w:rsidR="002C172D" w:rsidRPr="00D17E62">
        <w:rPr>
          <w:rFonts w:ascii="Times New Roman" w:hAnsi="Times New Roman" w:cs="Times New Roman"/>
        </w:rPr>
        <w:t>“positive regulation of glucose import”</w:t>
      </w:r>
      <w:r w:rsidR="002C172D">
        <w:rPr>
          <w:rFonts w:ascii="Times New Roman" w:hAnsi="Times New Roman" w:cs="Times New Roman"/>
        </w:rPr>
        <w:t xml:space="preserve">, </w:t>
      </w:r>
      <w:r w:rsidR="002C172D">
        <w:rPr>
          <w:rFonts w:ascii="Times New Roman" w:eastAsiaTheme="minorHAnsi" w:hAnsi="Times New Roman" w:cs="Times New Roman"/>
        </w:rPr>
        <w:t>“</w:t>
      </w:r>
      <w:r w:rsidR="002C172D" w:rsidRPr="00D17E62">
        <w:rPr>
          <w:rFonts w:ascii="Times New Roman" w:eastAsiaTheme="minorHAnsi" w:hAnsi="Times New Roman" w:cs="Times New Roman"/>
        </w:rPr>
        <w:t>positive regulation of ubiquitin-dependent protein catabolic process</w:t>
      </w:r>
      <w:r w:rsidR="002C172D">
        <w:rPr>
          <w:rFonts w:ascii="Times New Roman" w:eastAsiaTheme="minorHAnsi" w:hAnsi="Times New Roman" w:cs="Times New Roman"/>
        </w:rPr>
        <w:t>”</w:t>
      </w:r>
      <w:r w:rsidR="00F30AFA">
        <w:rPr>
          <w:rFonts w:ascii="Times New Roman" w:eastAsiaTheme="minorHAnsi" w:hAnsi="Times New Roman" w:cs="Times New Roman"/>
        </w:rPr>
        <w:t xml:space="preserve"> and “</w:t>
      </w:r>
      <w:r w:rsidR="00F30AFA" w:rsidRPr="00F30AFA">
        <w:rPr>
          <w:rFonts w:ascii="Times New Roman" w:eastAsiaTheme="minorHAnsi" w:hAnsi="Times New Roman" w:cs="Times New Roman"/>
        </w:rPr>
        <w:t>ionotropic glutamate receptor signaling pathway</w:t>
      </w:r>
      <w:r w:rsidR="00F30AFA">
        <w:rPr>
          <w:rFonts w:ascii="Times New Roman" w:eastAsiaTheme="minorHAnsi" w:hAnsi="Times New Roman" w:cs="Times New Roman"/>
        </w:rPr>
        <w:t>”</w:t>
      </w:r>
      <w:r w:rsidR="009E4683">
        <w:rPr>
          <w:rFonts w:ascii="Times New Roman" w:eastAsiaTheme="minorHAnsi" w:hAnsi="Times New Roman" w:cs="Times New Roman"/>
        </w:rPr>
        <w:t xml:space="preserve"> </w:t>
      </w:r>
      <w:r w:rsidR="009E4683" w:rsidRPr="00D17E62">
        <w:rPr>
          <w:rFonts w:ascii="Times New Roman" w:hAnsi="Times New Roman" w:cs="Times New Roman"/>
        </w:rPr>
        <w:t>(</w:t>
      </w:r>
      <w:r w:rsidR="009E4683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282C63">
        <w:rPr>
          <w:rFonts w:ascii="Times New Roman" w:hAnsi="Times New Roman" w:cs="Times New Roman"/>
          <w:b/>
          <w:bCs/>
        </w:rPr>
        <w:t>12</w:t>
      </w:r>
      <w:r w:rsidR="009E4683">
        <w:rPr>
          <w:rFonts w:ascii="Times New Roman" w:hAnsi="Times New Roman" w:cs="Times New Roman"/>
          <w:b/>
          <w:bCs/>
        </w:rPr>
        <w:t xml:space="preserve"> and</w:t>
      </w:r>
      <w:r w:rsidR="009E4683" w:rsidRPr="00D17E62">
        <w:rPr>
          <w:rFonts w:ascii="Times New Roman" w:hAnsi="Times New Roman" w:cs="Times New Roman"/>
          <w:b/>
          <w:bCs/>
        </w:rPr>
        <w:t xml:space="preserve"> Figure </w:t>
      </w:r>
      <w:r w:rsidR="00282C63">
        <w:rPr>
          <w:rFonts w:ascii="Times New Roman" w:hAnsi="Times New Roman" w:cs="Times New Roman"/>
          <w:b/>
          <w:bCs/>
        </w:rPr>
        <w:t>4</w:t>
      </w:r>
      <w:r w:rsidR="009E4683">
        <w:rPr>
          <w:rFonts w:ascii="Times New Roman" w:hAnsi="Times New Roman" w:cs="Times New Roman"/>
          <w:b/>
          <w:bCs/>
        </w:rPr>
        <w:t>b</w:t>
      </w:r>
      <w:r w:rsidR="009E4683" w:rsidRPr="00D17E62">
        <w:rPr>
          <w:rFonts w:ascii="Times New Roman" w:hAnsi="Times New Roman" w:cs="Times New Roman"/>
        </w:rPr>
        <w:t>)</w:t>
      </w:r>
      <w:r w:rsidR="00F30AFA">
        <w:rPr>
          <w:rFonts w:ascii="Times New Roman" w:eastAsiaTheme="minorHAnsi" w:hAnsi="Times New Roman" w:cs="Times New Roman"/>
        </w:rPr>
        <w:t xml:space="preserve">. </w:t>
      </w:r>
      <w:r w:rsidR="00AA6409">
        <w:rPr>
          <w:rFonts w:ascii="Times New Roman" w:eastAsiaTheme="minorHAnsi" w:hAnsi="Times New Roman" w:cs="Times New Roman"/>
        </w:rPr>
        <w:t>Not surpris</w:t>
      </w:r>
      <w:r w:rsidR="0061130C">
        <w:rPr>
          <w:rFonts w:ascii="Times New Roman" w:eastAsiaTheme="minorHAnsi" w:hAnsi="Times New Roman" w:cs="Times New Roman"/>
        </w:rPr>
        <w:t>ing</w:t>
      </w:r>
      <w:r w:rsidR="00AA6409">
        <w:rPr>
          <w:rFonts w:ascii="Times New Roman" w:eastAsiaTheme="minorHAnsi" w:hAnsi="Times New Roman" w:cs="Times New Roman"/>
        </w:rPr>
        <w:t>ly</w:t>
      </w:r>
      <w:r w:rsidR="00A935DC">
        <w:rPr>
          <w:rFonts w:ascii="Times New Roman" w:eastAsiaTheme="minorHAnsi" w:hAnsi="Times New Roman" w:cs="Times New Roman"/>
        </w:rPr>
        <w:t xml:space="preserve">, </w:t>
      </w:r>
      <w:r w:rsidR="0061130C">
        <w:rPr>
          <w:rFonts w:ascii="Times New Roman" w:eastAsiaTheme="minorHAnsi" w:hAnsi="Times New Roman" w:cs="Times New Roman"/>
        </w:rPr>
        <w:t>these</w:t>
      </w:r>
      <w:r w:rsidR="00F333D4">
        <w:rPr>
          <w:rFonts w:ascii="Times New Roman" w:eastAsiaTheme="minorHAnsi" w:hAnsi="Times New Roman" w:cs="Times New Roman"/>
        </w:rPr>
        <w:t xml:space="preserve"> categories</w:t>
      </w:r>
      <w:r w:rsidR="0061130C">
        <w:rPr>
          <w:rFonts w:ascii="Times New Roman" w:eastAsiaTheme="minorHAnsi" w:hAnsi="Times New Roman" w:cs="Times New Roman"/>
        </w:rPr>
        <w:t xml:space="preserve"> enriched by the PCGs</w:t>
      </w:r>
      <w:r w:rsidR="00A935DC">
        <w:rPr>
          <w:rFonts w:ascii="Times New Roman" w:eastAsiaTheme="minorHAnsi" w:hAnsi="Times New Roman" w:cs="Times New Roman"/>
        </w:rPr>
        <w:t xml:space="preserve"> were </w:t>
      </w:r>
      <w:r w:rsidR="00F333D4">
        <w:rPr>
          <w:rFonts w:ascii="Times New Roman" w:eastAsiaTheme="minorHAnsi" w:hAnsi="Times New Roman" w:cs="Times New Roman"/>
        </w:rPr>
        <w:t>driven by</w:t>
      </w:r>
      <w:r w:rsidR="00A935DC">
        <w:rPr>
          <w:rFonts w:ascii="Times New Roman" w:eastAsiaTheme="minorHAnsi" w:hAnsi="Times New Roman" w:cs="Times New Roman"/>
        </w:rPr>
        <w:t xml:space="preserve"> relaxed selection in long-lived mammals, little w</w:t>
      </w:r>
      <w:r w:rsidR="00BC5DFD">
        <w:rPr>
          <w:rFonts w:ascii="Times New Roman" w:eastAsiaTheme="minorHAnsi" w:hAnsi="Times New Roman" w:cs="Times New Roman"/>
        </w:rPr>
        <w:t>as</w:t>
      </w:r>
      <w:r w:rsidR="00A935DC">
        <w:rPr>
          <w:rFonts w:ascii="Times New Roman" w:eastAsiaTheme="minorHAnsi" w:hAnsi="Times New Roman" w:cs="Times New Roman"/>
        </w:rPr>
        <w:t xml:space="preserve"> </w:t>
      </w:r>
      <w:r w:rsidR="00F333D4">
        <w:rPr>
          <w:rFonts w:ascii="Times New Roman" w:eastAsiaTheme="minorHAnsi" w:hAnsi="Times New Roman" w:cs="Times New Roman"/>
        </w:rPr>
        <w:t>driven by</w:t>
      </w:r>
      <w:r w:rsidR="00A935DC">
        <w:rPr>
          <w:rFonts w:ascii="Times New Roman" w:eastAsiaTheme="minorHAnsi" w:hAnsi="Times New Roman" w:cs="Times New Roman"/>
        </w:rPr>
        <w:t xml:space="preserve"> positive selection (</w:t>
      </w:r>
      <w:r w:rsidR="00A935DC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A935DC">
        <w:rPr>
          <w:rFonts w:ascii="Times New Roman" w:hAnsi="Times New Roman" w:cs="Times New Roman"/>
          <w:b/>
          <w:bCs/>
        </w:rPr>
        <w:t>10</w:t>
      </w:r>
      <w:r w:rsidR="00A935DC">
        <w:rPr>
          <w:rFonts w:ascii="Times New Roman" w:eastAsiaTheme="minorHAnsi" w:hAnsi="Times New Roman" w:cs="Times New Roman"/>
        </w:rPr>
        <w:t>).</w:t>
      </w:r>
    </w:p>
    <w:p w14:paraId="4A1B8A2B" w14:textId="5CB4EE24" w:rsidR="00C82FF2" w:rsidRDefault="00C82FF2" w:rsidP="00BA5AE1">
      <w:pPr>
        <w:spacing w:line="480" w:lineRule="auto"/>
        <w:rPr>
          <w:rFonts w:ascii="Times New Roman" w:hAnsi="Times New Roman" w:cs="Times New Roman"/>
        </w:rPr>
      </w:pPr>
    </w:p>
    <w:p w14:paraId="506C8B07" w14:textId="6D9CA0C2" w:rsidR="00C94FA4" w:rsidRPr="00944470" w:rsidRDefault="00ED1CC6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re</w:t>
      </w:r>
      <w:r w:rsidR="001525FD">
        <w:rPr>
          <w:rFonts w:ascii="Times New Roman" w:hAnsi="Times New Roman" w:cs="Times New Roman"/>
        </w:rPr>
        <w:t>over</w:t>
      </w:r>
      <w:r w:rsidR="002B452D">
        <w:rPr>
          <w:rFonts w:ascii="Times New Roman" w:hAnsi="Times New Roman" w:cs="Times New Roman"/>
        </w:rPr>
        <w:t>, we</w:t>
      </w:r>
      <w:r w:rsidR="00107A04">
        <w:rPr>
          <w:rFonts w:ascii="Times New Roman" w:hAnsi="Times New Roman" w:cs="Times New Roman"/>
        </w:rPr>
        <w:t xml:space="preserve"> </w:t>
      </w:r>
      <w:r w:rsidR="00935211">
        <w:rPr>
          <w:rFonts w:ascii="Times New Roman" w:hAnsi="Times New Roman" w:cs="Times New Roman"/>
        </w:rPr>
        <w:t xml:space="preserve">further </w:t>
      </w:r>
      <w:r w:rsidR="00511222">
        <w:rPr>
          <w:rFonts w:ascii="Times New Roman" w:hAnsi="Times New Roman" w:cs="Times New Roman"/>
        </w:rPr>
        <w:t xml:space="preserve">found several </w:t>
      </w:r>
      <w:r w:rsidR="006925AF">
        <w:rPr>
          <w:rFonts w:ascii="Times New Roman" w:hAnsi="Times New Roman" w:cs="Times New Roman"/>
        </w:rPr>
        <w:t xml:space="preserve">categories with </w:t>
      </w:r>
      <w:r w:rsidR="000A2650">
        <w:rPr>
          <w:rFonts w:ascii="Times New Roman" w:hAnsi="Times New Roman" w:cs="Times New Roman"/>
        </w:rPr>
        <w:t xml:space="preserve">adverse or </w:t>
      </w:r>
      <w:r w:rsidR="00022C1E">
        <w:rPr>
          <w:rFonts w:ascii="Times New Roman" w:hAnsi="Times New Roman" w:cs="Times New Roman"/>
        </w:rPr>
        <w:t>closely</w:t>
      </w:r>
      <w:r w:rsidR="00960601">
        <w:rPr>
          <w:rFonts w:ascii="Times New Roman" w:hAnsi="Times New Roman" w:cs="Times New Roman"/>
        </w:rPr>
        <w:t xml:space="preserve"> relative</w:t>
      </w:r>
      <w:r w:rsidR="000D5CFF">
        <w:rPr>
          <w:rFonts w:ascii="Times New Roman" w:hAnsi="Times New Roman" w:cs="Times New Roman"/>
        </w:rPr>
        <w:t xml:space="preserve"> function</w:t>
      </w:r>
      <w:r w:rsidR="00A875D3">
        <w:rPr>
          <w:rFonts w:ascii="Times New Roman" w:hAnsi="Times New Roman" w:cs="Times New Roman"/>
        </w:rPr>
        <w:t>s</w:t>
      </w:r>
      <w:r w:rsidR="002B452D">
        <w:rPr>
          <w:rFonts w:ascii="Times New Roman" w:hAnsi="Times New Roman" w:cs="Times New Roman"/>
        </w:rPr>
        <w:t xml:space="preserve"> that were enriched by </w:t>
      </w:r>
      <w:r w:rsidR="009E0B66">
        <w:rPr>
          <w:rFonts w:ascii="Times New Roman" w:hAnsi="Times New Roman" w:cs="Times New Roman"/>
        </w:rPr>
        <w:t xml:space="preserve">the </w:t>
      </w:r>
      <w:r w:rsidR="002B452D">
        <w:rPr>
          <w:rFonts w:ascii="Times New Roman" w:hAnsi="Times New Roman" w:cs="Times New Roman"/>
        </w:rPr>
        <w:t xml:space="preserve">PCGs and </w:t>
      </w:r>
      <w:r w:rsidR="009E0B66">
        <w:rPr>
          <w:rFonts w:ascii="Times New Roman" w:hAnsi="Times New Roman" w:cs="Times New Roman"/>
        </w:rPr>
        <w:t xml:space="preserve">the </w:t>
      </w:r>
      <w:r w:rsidR="002B452D">
        <w:rPr>
          <w:rFonts w:ascii="Times New Roman" w:hAnsi="Times New Roman" w:cs="Times New Roman"/>
        </w:rPr>
        <w:t xml:space="preserve">NCGs simultaneously. If </w:t>
      </w:r>
      <w:r w:rsidR="00A953EC">
        <w:rPr>
          <w:rFonts w:ascii="Times New Roman" w:hAnsi="Times New Roman" w:cs="Times New Roman"/>
        </w:rPr>
        <w:t>categories</w:t>
      </w:r>
      <w:r w:rsidR="00107A04">
        <w:rPr>
          <w:rFonts w:ascii="Times New Roman" w:hAnsi="Times New Roman" w:cs="Times New Roman"/>
        </w:rPr>
        <w:t xml:space="preserve"> with adverse function</w:t>
      </w:r>
      <w:r w:rsidR="00A875D3">
        <w:rPr>
          <w:rFonts w:ascii="Times New Roman" w:hAnsi="Times New Roman" w:cs="Times New Roman"/>
        </w:rPr>
        <w:t>s</w:t>
      </w:r>
      <w:r w:rsidR="00A84F8C">
        <w:rPr>
          <w:rFonts w:ascii="Times New Roman" w:hAnsi="Times New Roman" w:cs="Times New Roman"/>
        </w:rPr>
        <w:t xml:space="preserve"> w</w:t>
      </w:r>
      <w:r w:rsidR="00887B02">
        <w:rPr>
          <w:rFonts w:ascii="Times New Roman" w:hAnsi="Times New Roman" w:cs="Times New Roman"/>
        </w:rPr>
        <w:t>ere</w:t>
      </w:r>
      <w:r w:rsidR="00A84F8C">
        <w:rPr>
          <w:rFonts w:ascii="Times New Roman" w:hAnsi="Times New Roman" w:cs="Times New Roman"/>
        </w:rPr>
        <w:t xml:space="preserve"> enriched by </w:t>
      </w:r>
      <w:r w:rsidR="00887B02">
        <w:rPr>
          <w:rFonts w:ascii="Times New Roman" w:hAnsi="Times New Roman" w:cs="Times New Roman"/>
        </w:rPr>
        <w:t xml:space="preserve">the </w:t>
      </w:r>
      <w:r w:rsidR="00A84F8C">
        <w:rPr>
          <w:rFonts w:ascii="Times New Roman" w:hAnsi="Times New Roman" w:cs="Times New Roman"/>
        </w:rPr>
        <w:t xml:space="preserve">NCGs and </w:t>
      </w:r>
      <w:r w:rsidR="00887B02">
        <w:rPr>
          <w:rFonts w:ascii="Times New Roman" w:hAnsi="Times New Roman" w:cs="Times New Roman"/>
        </w:rPr>
        <w:t xml:space="preserve">the </w:t>
      </w:r>
      <w:r w:rsidR="00A84F8C">
        <w:rPr>
          <w:rFonts w:ascii="Times New Roman" w:hAnsi="Times New Roman" w:cs="Times New Roman"/>
        </w:rPr>
        <w:t xml:space="preserve">PCGs </w:t>
      </w:r>
      <w:r w:rsidR="00B54E29">
        <w:rPr>
          <w:rFonts w:ascii="Times New Roman" w:hAnsi="Times New Roman" w:cs="Times New Roman"/>
        </w:rPr>
        <w:t>simultaneously</w:t>
      </w:r>
      <w:r w:rsidR="00107A04">
        <w:rPr>
          <w:rFonts w:ascii="Times New Roman" w:hAnsi="Times New Roman" w:cs="Times New Roman"/>
        </w:rPr>
        <w:t xml:space="preserve">, </w:t>
      </w:r>
      <w:r w:rsidR="00AA3BFF">
        <w:rPr>
          <w:rFonts w:ascii="Times New Roman" w:hAnsi="Times New Roman" w:cs="Times New Roman"/>
        </w:rPr>
        <w:t>it</w:t>
      </w:r>
      <w:r w:rsidR="00CB7434">
        <w:rPr>
          <w:rFonts w:ascii="Times New Roman" w:hAnsi="Times New Roman" w:cs="Times New Roman"/>
        </w:rPr>
        <w:t xml:space="preserve"> was </w:t>
      </w:r>
      <w:r w:rsidR="00A875D3">
        <w:rPr>
          <w:rFonts w:ascii="Times New Roman" w:hAnsi="Times New Roman" w:cs="Times New Roman"/>
        </w:rPr>
        <w:t>about</w:t>
      </w:r>
      <w:r w:rsidR="00CB7434">
        <w:rPr>
          <w:rFonts w:ascii="Times New Roman" w:hAnsi="Times New Roman" w:cs="Times New Roman"/>
        </w:rPr>
        <w:t xml:space="preserve"> to</w:t>
      </w:r>
      <w:r w:rsidR="00107A04">
        <w:rPr>
          <w:rFonts w:ascii="Times New Roman" w:hAnsi="Times New Roman" w:cs="Times New Roman"/>
        </w:rPr>
        <w:t xml:space="preserve"> double </w:t>
      </w:r>
      <w:r w:rsidR="00B37137">
        <w:rPr>
          <w:rFonts w:ascii="Times New Roman" w:hAnsi="Times New Roman" w:cs="Times New Roman"/>
        </w:rPr>
        <w:t>confirm</w:t>
      </w:r>
      <w:r w:rsidR="00107A04">
        <w:rPr>
          <w:rFonts w:ascii="Times New Roman" w:hAnsi="Times New Roman" w:cs="Times New Roman"/>
        </w:rPr>
        <w:t xml:space="preserve"> that </w:t>
      </w:r>
      <w:r w:rsidR="00A953EC">
        <w:rPr>
          <w:rFonts w:ascii="Times New Roman" w:hAnsi="Times New Roman" w:cs="Times New Roman"/>
        </w:rPr>
        <w:t>these functional categories</w:t>
      </w:r>
      <w:r w:rsidR="00107A04">
        <w:rPr>
          <w:rFonts w:ascii="Times New Roman" w:hAnsi="Times New Roman" w:cs="Times New Roman"/>
        </w:rPr>
        <w:t xml:space="preserve"> might affect longevity or aging. If</w:t>
      </w:r>
      <w:r w:rsidR="00F52B7F">
        <w:rPr>
          <w:rFonts w:ascii="Times New Roman" w:hAnsi="Times New Roman" w:cs="Times New Roman"/>
        </w:rPr>
        <w:t xml:space="preserve"> </w:t>
      </w:r>
      <w:r w:rsidR="00A953EC">
        <w:rPr>
          <w:rFonts w:ascii="Times New Roman" w:hAnsi="Times New Roman" w:cs="Times New Roman"/>
        </w:rPr>
        <w:t>categories</w:t>
      </w:r>
      <w:r w:rsidR="00F52B7F">
        <w:rPr>
          <w:rFonts w:ascii="Times New Roman" w:hAnsi="Times New Roman" w:cs="Times New Roman"/>
        </w:rPr>
        <w:t xml:space="preserve"> with closely</w:t>
      </w:r>
      <w:r w:rsidR="00960601">
        <w:rPr>
          <w:rFonts w:ascii="Times New Roman" w:hAnsi="Times New Roman" w:cs="Times New Roman"/>
        </w:rPr>
        <w:t xml:space="preserve"> relative</w:t>
      </w:r>
      <w:r w:rsidR="00F52B7F">
        <w:rPr>
          <w:rFonts w:ascii="Times New Roman" w:hAnsi="Times New Roman" w:cs="Times New Roman"/>
        </w:rPr>
        <w:t xml:space="preserve"> functions</w:t>
      </w:r>
      <w:r w:rsidR="001525FD">
        <w:rPr>
          <w:rFonts w:ascii="Times New Roman" w:hAnsi="Times New Roman" w:cs="Times New Roman"/>
        </w:rPr>
        <w:t xml:space="preserve"> </w:t>
      </w:r>
      <w:r w:rsidR="00F52B7F">
        <w:rPr>
          <w:rFonts w:ascii="Times New Roman" w:hAnsi="Times New Roman" w:cs="Times New Roman"/>
        </w:rPr>
        <w:t>were enriched by</w:t>
      </w:r>
      <w:r w:rsidR="00107A04">
        <w:rPr>
          <w:rFonts w:ascii="Times New Roman" w:hAnsi="Times New Roman" w:cs="Times New Roman"/>
        </w:rPr>
        <w:t xml:space="preserve"> </w:t>
      </w:r>
      <w:r w:rsidR="009F204A">
        <w:rPr>
          <w:rFonts w:ascii="Times New Roman" w:hAnsi="Times New Roman" w:cs="Times New Roman"/>
        </w:rPr>
        <w:t xml:space="preserve">the </w:t>
      </w:r>
      <w:r w:rsidR="00107A04">
        <w:rPr>
          <w:rFonts w:ascii="Times New Roman" w:hAnsi="Times New Roman" w:cs="Times New Roman"/>
        </w:rPr>
        <w:t xml:space="preserve">NCGs and </w:t>
      </w:r>
      <w:r w:rsidR="009F204A">
        <w:rPr>
          <w:rFonts w:ascii="Times New Roman" w:hAnsi="Times New Roman" w:cs="Times New Roman"/>
        </w:rPr>
        <w:t xml:space="preserve">the </w:t>
      </w:r>
      <w:r w:rsidR="00107A04">
        <w:rPr>
          <w:rFonts w:ascii="Times New Roman" w:hAnsi="Times New Roman" w:cs="Times New Roman"/>
        </w:rPr>
        <w:t>PCGs</w:t>
      </w:r>
      <w:r w:rsidR="00F52B7F">
        <w:rPr>
          <w:rFonts w:ascii="Times New Roman" w:hAnsi="Times New Roman" w:cs="Times New Roman"/>
        </w:rPr>
        <w:t xml:space="preserve"> </w:t>
      </w:r>
      <w:r w:rsidR="00B54E29">
        <w:rPr>
          <w:rFonts w:ascii="Times New Roman" w:hAnsi="Times New Roman" w:cs="Times New Roman"/>
        </w:rPr>
        <w:t>simultaneously</w:t>
      </w:r>
      <w:r w:rsidR="00B37137">
        <w:rPr>
          <w:rFonts w:ascii="Times New Roman" w:hAnsi="Times New Roman" w:cs="Times New Roman"/>
        </w:rPr>
        <w:t>,</w:t>
      </w:r>
      <w:r w:rsidR="00CE2BA6">
        <w:rPr>
          <w:rFonts w:ascii="Times New Roman" w:hAnsi="Times New Roman" w:cs="Times New Roman"/>
        </w:rPr>
        <w:t xml:space="preserve"> </w:t>
      </w:r>
      <w:r w:rsidR="00B37137">
        <w:rPr>
          <w:rFonts w:ascii="Times New Roman" w:hAnsi="Times New Roman" w:cs="Times New Roman"/>
        </w:rPr>
        <w:t>i</w:t>
      </w:r>
      <w:r w:rsidR="00CE2BA6">
        <w:rPr>
          <w:rFonts w:ascii="Times New Roman" w:hAnsi="Times New Roman" w:cs="Times New Roman"/>
        </w:rPr>
        <w:t xml:space="preserve">t </w:t>
      </w:r>
      <w:r w:rsidR="00AA3BFF">
        <w:rPr>
          <w:rFonts w:ascii="Times New Roman" w:hAnsi="Times New Roman" w:cs="Times New Roman"/>
        </w:rPr>
        <w:t xml:space="preserve">might reflect the </w:t>
      </w:r>
      <w:r w:rsidR="00AA3BFF" w:rsidRPr="00AA3BFF">
        <w:rPr>
          <w:rFonts w:ascii="Times New Roman" w:hAnsi="Times New Roman" w:cs="Times New Roman"/>
        </w:rPr>
        <w:t>pleiotropy</w:t>
      </w:r>
      <w:r w:rsidR="00AA3BFF">
        <w:rPr>
          <w:rFonts w:ascii="Times New Roman" w:hAnsi="Times New Roman" w:cs="Times New Roman"/>
        </w:rPr>
        <w:t xml:space="preserve"> of </w:t>
      </w:r>
      <w:r w:rsidR="00627AD9">
        <w:rPr>
          <w:rFonts w:ascii="Times New Roman" w:hAnsi="Times New Roman" w:cs="Times New Roman"/>
        </w:rPr>
        <w:t>the</w:t>
      </w:r>
      <w:r w:rsidR="00BD67C3">
        <w:rPr>
          <w:rFonts w:ascii="Times New Roman" w:hAnsi="Times New Roman" w:cs="Times New Roman"/>
        </w:rPr>
        <w:t>se</w:t>
      </w:r>
      <w:r w:rsidR="00627AD9">
        <w:rPr>
          <w:rFonts w:ascii="Times New Roman" w:hAnsi="Times New Roman" w:cs="Times New Roman"/>
        </w:rPr>
        <w:t xml:space="preserve"> </w:t>
      </w:r>
      <w:r w:rsidR="00AA3BFF">
        <w:rPr>
          <w:rFonts w:ascii="Times New Roman" w:hAnsi="Times New Roman" w:cs="Times New Roman"/>
        </w:rPr>
        <w:t>gene</w:t>
      </w:r>
      <w:r w:rsidR="00FB1A46">
        <w:rPr>
          <w:rFonts w:ascii="Times New Roman" w:hAnsi="Times New Roman" w:cs="Times New Roman"/>
        </w:rPr>
        <w:t>s</w:t>
      </w:r>
      <w:r w:rsidR="00AA3BFF">
        <w:rPr>
          <w:rFonts w:ascii="Times New Roman" w:hAnsi="Times New Roman" w:cs="Times New Roman"/>
        </w:rPr>
        <w:t xml:space="preserve"> or categor</w:t>
      </w:r>
      <w:r w:rsidR="00FB1A46">
        <w:rPr>
          <w:rFonts w:ascii="Times New Roman" w:hAnsi="Times New Roman" w:cs="Times New Roman"/>
        </w:rPr>
        <w:t>ies</w:t>
      </w:r>
      <w:r w:rsidR="00AA3BFF">
        <w:rPr>
          <w:rFonts w:ascii="Times New Roman" w:hAnsi="Times New Roman" w:cs="Times New Roman"/>
        </w:rPr>
        <w:t>.</w:t>
      </w:r>
      <w:r w:rsidR="00FB1A46">
        <w:rPr>
          <w:rFonts w:ascii="Times New Roman" w:hAnsi="Times New Roman" w:cs="Times New Roman"/>
        </w:rPr>
        <w:t xml:space="preserve"> </w:t>
      </w:r>
      <w:r w:rsidR="00CE2BA6">
        <w:rPr>
          <w:rFonts w:ascii="Times New Roman" w:hAnsi="Times New Roman" w:cs="Times New Roman"/>
        </w:rPr>
        <w:t xml:space="preserve">Our results </w:t>
      </w:r>
      <w:r w:rsidR="0099502D">
        <w:rPr>
          <w:rFonts w:ascii="Times New Roman" w:hAnsi="Times New Roman" w:cs="Times New Roman"/>
        </w:rPr>
        <w:t xml:space="preserve">showed </w:t>
      </w:r>
      <w:r w:rsidR="00DF5172">
        <w:rPr>
          <w:rFonts w:ascii="Times New Roman" w:hAnsi="Times New Roman" w:cs="Times New Roman"/>
        </w:rPr>
        <w:t xml:space="preserve">that </w:t>
      </w:r>
      <w:r w:rsidR="00A8574D">
        <w:rPr>
          <w:rFonts w:ascii="Times New Roman" w:hAnsi="Times New Roman" w:cs="Times New Roman"/>
        </w:rPr>
        <w:t>categories associated with</w:t>
      </w:r>
      <w:r w:rsidR="00C82FF2" w:rsidRPr="00D17E62">
        <w:rPr>
          <w:rFonts w:ascii="Times New Roman" w:hAnsi="Times New Roman" w:cs="Times New Roman"/>
        </w:rPr>
        <w:t xml:space="preserve"> oxygen utilization</w:t>
      </w:r>
      <w:r w:rsidR="00C50A15">
        <w:rPr>
          <w:rFonts w:ascii="Times New Roman" w:hAnsi="Times New Roman" w:cs="Times New Roman"/>
        </w:rPr>
        <w:t xml:space="preserve"> and response to hypoxia </w:t>
      </w:r>
      <w:r w:rsidR="00896A2B">
        <w:rPr>
          <w:rFonts w:ascii="Times New Roman" w:hAnsi="Times New Roman" w:cs="Times New Roman" w:hint="eastAsia"/>
        </w:rPr>
        <w:t>were</w:t>
      </w:r>
      <w:r w:rsidR="00C50A15">
        <w:rPr>
          <w:rFonts w:ascii="Times New Roman" w:hAnsi="Times New Roman" w:cs="Times New Roman"/>
        </w:rPr>
        <w:t xml:space="preserve"> uniquely enriched by PCGs and NCGs </w:t>
      </w:r>
      <w:r w:rsidR="00896A2B">
        <w:rPr>
          <w:rFonts w:ascii="Times New Roman" w:hAnsi="Times New Roman" w:cs="Times New Roman"/>
        </w:rPr>
        <w:t>simultaneously</w:t>
      </w:r>
      <w:r w:rsidR="00C82FF2" w:rsidRPr="00D17E62">
        <w:rPr>
          <w:rFonts w:ascii="Times New Roman" w:hAnsi="Times New Roman" w:cs="Times New Roman"/>
        </w:rPr>
        <w:t>. 7</w:t>
      </w:r>
      <w:r w:rsidR="00213FA1">
        <w:rPr>
          <w:rFonts w:ascii="Times New Roman" w:hAnsi="Times New Roman" w:cs="Times New Roman"/>
        </w:rPr>
        <w:t xml:space="preserve"> </w:t>
      </w:r>
      <w:r w:rsidR="00C82FF2">
        <w:rPr>
          <w:rFonts w:ascii="Times New Roman" w:hAnsi="Times New Roman" w:cs="Times New Roman"/>
        </w:rPr>
        <w:t>PCGs</w:t>
      </w:r>
      <w:r w:rsidR="00B555D5" w:rsidRPr="00B555D5">
        <w:rPr>
          <w:rFonts w:ascii="Times New Roman" w:hAnsi="Times New Roman" w:cs="Times New Roman"/>
        </w:rPr>
        <w:t>, including 4 relaxed selected genes (</w:t>
      </w:r>
      <w:r w:rsidR="00B555D5" w:rsidRPr="00E93ABA">
        <w:rPr>
          <w:rFonts w:ascii="Times New Roman" w:hAnsi="Times New Roman" w:cs="Times New Roman"/>
          <w:i/>
          <w:iCs/>
        </w:rPr>
        <w:t>ACTN3/SUCLG2/ACO2/OGDHL</w:t>
      </w:r>
      <w:r w:rsidR="00B555D5" w:rsidRPr="00B555D5">
        <w:rPr>
          <w:rFonts w:ascii="Times New Roman" w:hAnsi="Times New Roman" w:cs="Times New Roman"/>
        </w:rPr>
        <w:t xml:space="preserve">), were overrepresented in </w:t>
      </w:r>
      <w:r w:rsidR="00684E45">
        <w:rPr>
          <w:rFonts w:ascii="Times New Roman" w:hAnsi="Times New Roman" w:cs="Times New Roman"/>
        </w:rPr>
        <w:t xml:space="preserve">the </w:t>
      </w:r>
      <w:r w:rsidR="00B555D5" w:rsidRPr="00B555D5">
        <w:rPr>
          <w:rFonts w:ascii="Times New Roman" w:hAnsi="Times New Roman" w:cs="Times New Roman"/>
        </w:rPr>
        <w:t>category “aerobic respiration” (</w:t>
      </w:r>
      <w:r w:rsidR="00B555D5" w:rsidRPr="00285F22">
        <w:rPr>
          <w:rFonts w:ascii="Times New Roman" w:hAnsi="Times New Roman" w:cs="Times New Roman"/>
          <w:i/>
          <w:iCs/>
        </w:rPr>
        <w:t>P</w:t>
      </w:r>
      <w:r w:rsidR="00B555D5" w:rsidRPr="00B555D5">
        <w:rPr>
          <w:rFonts w:ascii="Times New Roman" w:hAnsi="Times New Roman" w:cs="Times New Roman"/>
        </w:rPr>
        <w:t>=2.80E-04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A362D7">
        <w:rPr>
          <w:rFonts w:ascii="Times New Roman" w:hAnsi="Times New Roman" w:cs="Times New Roman"/>
          <w:b/>
          <w:bCs/>
        </w:rPr>
        <w:t xml:space="preserve">Supplementary Table </w:t>
      </w:r>
      <w:r w:rsidR="00C82FF2">
        <w:rPr>
          <w:rFonts w:ascii="Times New Roman" w:hAnsi="Times New Roman" w:cs="Times New Roman"/>
          <w:b/>
          <w:bCs/>
        </w:rPr>
        <w:t>10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, which was significant</w:t>
      </w:r>
      <w:r w:rsidR="00C82FF2">
        <w:rPr>
          <w:rFonts w:ascii="Times New Roman" w:hAnsi="Times New Roman" w:cs="Times New Roman"/>
        </w:rPr>
        <w:t>ly</w:t>
      </w:r>
      <w:r w:rsidR="00C82FF2" w:rsidRPr="00D17E62">
        <w:rPr>
          <w:rFonts w:ascii="Times New Roman" w:hAnsi="Times New Roman" w:cs="Times New Roman"/>
        </w:rPr>
        <w:t xml:space="preserve"> more than</w:t>
      </w:r>
      <w:r w:rsidR="00C82FF2">
        <w:rPr>
          <w:rFonts w:ascii="Times New Roman" w:hAnsi="Times New Roman" w:cs="Times New Roman"/>
        </w:rPr>
        <w:t xml:space="preserve"> that of</w:t>
      </w:r>
      <w:r w:rsidR="00C82FF2" w:rsidRPr="00D17E62">
        <w:rPr>
          <w:rFonts w:ascii="Times New Roman" w:hAnsi="Times New Roman" w:cs="Times New Roman"/>
        </w:rPr>
        <w:t xml:space="preserve"> </w:t>
      </w:r>
      <w:r w:rsidR="00012FB4">
        <w:rPr>
          <w:rFonts w:ascii="Times New Roman" w:hAnsi="Times New Roman" w:cs="Times New Roman"/>
        </w:rPr>
        <w:t>t</w:t>
      </w:r>
      <w:r w:rsidR="00633F35">
        <w:rPr>
          <w:rFonts w:ascii="Times New Roman" w:hAnsi="Times New Roman" w:cs="Times New Roman"/>
        </w:rPr>
        <w:t xml:space="preserve">he </w:t>
      </w:r>
      <w:r w:rsidR="00C82FF2">
        <w:rPr>
          <w:rFonts w:ascii="Times New Roman" w:hAnsi="Times New Roman" w:cs="Times New Roman"/>
        </w:rPr>
        <w:t>NCGs</w:t>
      </w:r>
      <w:r w:rsidR="00C82FF2" w:rsidRPr="00D17E62">
        <w:rPr>
          <w:rFonts w:ascii="Times New Roman" w:hAnsi="Times New Roman" w:cs="Times New Roman"/>
        </w:rPr>
        <w:t xml:space="preserve"> (0 gene</w:t>
      </w:r>
      <w:r w:rsidR="007132EE">
        <w:rPr>
          <w:rFonts w:ascii="Times New Roman" w:hAnsi="Times New Roman" w:cs="Times New Roman"/>
        </w:rPr>
        <w:t>s</w:t>
      </w:r>
      <w:r w:rsidR="00C82FF2" w:rsidRPr="00D17E62">
        <w:rPr>
          <w:rFonts w:ascii="Times New Roman" w:hAnsi="Times New Roman" w:cs="Times New Roman"/>
        </w:rPr>
        <w:t xml:space="preserve">, 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062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A362D7">
        <w:rPr>
          <w:rFonts w:ascii="Times New Roman" w:hAnsi="Times New Roman" w:cs="Times New Roman"/>
          <w:b/>
          <w:bCs/>
        </w:rPr>
        <w:t xml:space="preserve">Supplementary Table </w:t>
      </w:r>
      <w:r w:rsidR="00C82FF2">
        <w:rPr>
          <w:rFonts w:ascii="Times New Roman" w:hAnsi="Times New Roman" w:cs="Times New Roman"/>
          <w:b/>
          <w:bCs/>
        </w:rPr>
        <w:t>12 and Figure 5a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.</w:t>
      </w:r>
      <w:r w:rsidR="00C82FF2">
        <w:rPr>
          <w:rFonts w:ascii="Times New Roman" w:hAnsi="Times New Roman" w:cs="Times New Roman"/>
        </w:rPr>
        <w:t xml:space="preserve"> </w:t>
      </w:r>
      <w:r w:rsidR="00C82FF2" w:rsidRPr="00D17E62">
        <w:rPr>
          <w:rFonts w:ascii="Times New Roman" w:hAnsi="Times New Roman" w:cs="Times New Roman"/>
        </w:rPr>
        <w:t xml:space="preserve">In adverse, 4 </w:t>
      </w:r>
      <w:r w:rsidR="00C82FF2">
        <w:rPr>
          <w:rFonts w:ascii="Times New Roman" w:hAnsi="Times New Roman" w:cs="Times New Roman"/>
        </w:rPr>
        <w:t>NCGs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8214D5">
        <w:rPr>
          <w:rFonts w:ascii="Times New Roman" w:hAnsi="Times New Roman" w:cs="Times New Roman"/>
          <w:i/>
          <w:iCs/>
        </w:rPr>
        <w:t>CYBB/PSMB11/STOX1/BCL2</w:t>
      </w:r>
      <w:r w:rsidR="00C82FF2" w:rsidRPr="00D17E62">
        <w:rPr>
          <w:rFonts w:ascii="Times New Roman" w:hAnsi="Times New Roman" w:cs="Times New Roman"/>
        </w:rPr>
        <w:t xml:space="preserve">) </w:t>
      </w:r>
      <w:r w:rsidR="00C82FF2">
        <w:rPr>
          <w:rFonts w:ascii="Times New Roman" w:hAnsi="Times New Roman" w:cs="Times New Roman"/>
        </w:rPr>
        <w:t>were</w:t>
      </w:r>
      <w:r w:rsidR="00C82FF2" w:rsidRPr="00D17E62">
        <w:rPr>
          <w:rFonts w:ascii="Times New Roman" w:hAnsi="Times New Roman" w:cs="Times New Roman"/>
        </w:rPr>
        <w:t xml:space="preserve"> </w:t>
      </w:r>
      <w:r w:rsidR="00651946">
        <w:rPr>
          <w:rFonts w:ascii="Times New Roman" w:hAnsi="Times New Roman" w:cs="Times New Roman"/>
        </w:rPr>
        <w:t>involved in</w:t>
      </w:r>
      <w:r w:rsidR="00C82FF2" w:rsidRPr="00D17E62">
        <w:rPr>
          <w:rFonts w:ascii="Times New Roman" w:hAnsi="Times New Roman" w:cs="Times New Roman"/>
        </w:rPr>
        <w:t xml:space="preserve"> </w:t>
      </w:r>
      <w:r w:rsidR="00860CAB">
        <w:rPr>
          <w:rFonts w:ascii="Times New Roman" w:hAnsi="Times New Roman" w:cs="Times New Roman"/>
        </w:rPr>
        <w:t xml:space="preserve">the </w:t>
      </w:r>
      <w:r w:rsidR="00C82FF2" w:rsidRPr="00D17E62">
        <w:rPr>
          <w:rFonts w:ascii="Times New Roman" w:hAnsi="Times New Roman" w:cs="Times New Roman"/>
        </w:rPr>
        <w:t xml:space="preserve">category “cellular response to hypoxia”, while </w:t>
      </w:r>
      <w:r w:rsidR="00C82FF2">
        <w:rPr>
          <w:rFonts w:ascii="Times New Roman" w:hAnsi="Times New Roman" w:cs="Times New Roman"/>
        </w:rPr>
        <w:t>no PCGs involved in this pathway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929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3D099C">
        <w:rPr>
          <w:rFonts w:ascii="Times New Roman" w:hAnsi="Times New Roman" w:cs="Times New Roman"/>
          <w:b/>
          <w:bCs/>
        </w:rPr>
        <w:t xml:space="preserve">Figure </w:t>
      </w:r>
      <w:r w:rsidR="00C82FF2">
        <w:rPr>
          <w:rFonts w:ascii="Times New Roman" w:hAnsi="Times New Roman" w:cs="Times New Roman"/>
          <w:b/>
          <w:bCs/>
        </w:rPr>
        <w:t>5a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. Several studies have suggested that hypoxia may affect longevity. For example, hypoxia can extend the lifespan in fruit fly</w:t>
      </w:r>
      <w:r w:rsidR="00C82FF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Harrison&lt;/Author&gt;&lt;Year&gt;2008&lt;/Year&gt;&lt;RecNum&gt;4612&lt;/RecNum&gt;&lt;DisplayText&gt;(Harrison, et al., 2008)&lt;/DisplayText&gt;&lt;record&gt;&lt;rec-number&gt;4612&lt;/rec-number&gt;&lt;foreign-keys&gt;&lt;key app="EN" db-id="tv9vrfdemz0pstew0aex95v6axa2v9ftwfvr" timestamp="1619639292" guid="190d6733-a4f3-4228-b63a-d20ce7f5276e"&gt;4612&lt;/key&gt;&lt;/foreign-keys&gt;&lt;ref-type name="Generic"&gt;13&lt;/ref-type&gt;&lt;contributors&gt;&lt;authors&gt;&lt;author&gt;Harrison, Jon Fewell&lt;/author&gt;&lt;author&gt;Rascon, Brenda&lt;/author&gt;&lt;/authors&gt;&lt;/contributors&gt;&lt;titles&gt;&lt;title&gt;Moderate hypoxia (10 kPa) extends lifespan with adult but not juvenile exposure in the fruitfly, Drosophila melanogaster&lt;/title&gt;&lt;/titles&gt;&lt;dates&gt;&lt;year&gt;2008&lt;/year&gt;&lt;/dates&gt;&lt;publisher&gt;Wiley Online Library&lt;/publisher&gt;&lt;isbn&gt;0892-6638&lt;/isbn&gt;&lt;urls&gt;&lt;/urls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Harrison, et al., 2008)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 xml:space="preserve"> and nematode</w:t>
      </w:r>
      <w:r w:rsidR="00C82FF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Mehta&lt;/Author&gt;&lt;Year&gt;2009&lt;/Year&gt;&lt;RecNum&gt;4614&lt;/RecNum&gt;&lt;DisplayText&gt;(Mehta, et al., 2009)&lt;/DisplayText&gt;&lt;record&gt;&lt;rec-number&gt;4614&lt;/rec-number&gt;&lt;foreign-keys&gt;&lt;key app="EN" db-id="tv9vrfdemz0pstew0aex95v6axa2v9ftwfvr" timestamp="1619639786" guid="d2c73f64-f5c4-4f13-84d4-141f1cd336fe"&gt;4614&lt;/key&gt;&lt;/foreign-keys&gt;&lt;ref-type name="Journal Article"&gt;17&lt;/ref-type&gt;&lt;contributors&gt;&lt;authors&gt;&lt;author&gt;Mehta, Ranjana&lt;/author&gt;&lt;author&gt;Steinkraus, Katherine A&lt;/author&gt;&lt;author&gt;Sutphin, George L&lt;/author&gt;&lt;author&gt;Ramos, Fresnida J&lt;/author&gt;&lt;author&gt;Shamieh, Lara S&lt;/author&gt;&lt;author&gt;Huh, Alexander&lt;/author&gt;&lt;author&gt;Davis, Christina&lt;/author&gt;&lt;author&gt;Chandler-Brown, Devon&lt;/author&gt;&lt;author&gt;Kaeberlein, Matt&lt;/author&gt;&lt;/authors&gt;&lt;/contributors&gt;&lt;titles&gt;&lt;title&gt;Proteasomal regulation of the hypoxic response modulates aging in C. elegans&lt;/title&gt;&lt;secondary-title&gt;Science&lt;/secondary-title&gt;&lt;/titles&gt;&lt;periodical&gt;&lt;full-title&gt;Science&lt;/full-title&gt;&lt;/periodical&gt;&lt;pages&gt;1196-1198&lt;/pages&gt;&lt;volume&gt;324&lt;/volume&gt;&lt;number&gt;5931&lt;/number&gt;&lt;dates&gt;&lt;year&gt;2009&lt;/year&gt;&lt;/dates&gt;&lt;isbn&gt;0036-8075&lt;/isbn&gt;&lt;urls&gt;&lt;/urls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Mehta, et al., 2009)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>. Also, elderly people living in hypoxia in the Tibetan Plateau tend to have a longer life than similarly aged people in other Chinese regions</w:t>
      </w:r>
      <w:r w:rsidR="00C82FF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Li&lt;/Author&gt;&lt;Year&gt;2017&lt;/Year&gt;&lt;RecNum&gt;3074&lt;/RecNum&gt;&lt;DisplayText&gt;(Li, et al., 2017)&lt;/DisplayText&gt;&lt;record&gt;&lt;rec-number&gt;3074&lt;/rec-number&gt;&lt;foreign-keys&gt;&lt;key app="EN" db-id="tv9vrfdemz0pstew0aex95v6axa2v9ftwfvr" timestamp="1492269104" guid="871c3b7b-93f5-4767-91dc-35885bf834c4"&gt;3074&lt;/key&gt;&lt;/foreign-keys&gt;&lt;ref-type name="Journal Article"&gt;17&lt;/ref-type&gt;&lt;contributors&gt;&lt;authors&gt;&lt;author&gt;Li, Y.&lt;/author&gt;&lt;author&gt;Wang, M. S.&lt;/author&gt;&lt;author&gt;Otecko, N. O.&lt;/author&gt;&lt;author&gt;Wang, W.&lt;/author&gt;&lt;author&gt;Shi, P.&lt;/author&gt;&lt;author&gt;Wu, D. D.&lt;/author&gt;&lt;author&gt;Zhang, Y. P.&lt;/author&gt;&lt;/authors&gt;&lt;/contributors&gt;&lt;auth-address&gt;State Key Laboratory for Conservation and Utilization of Bio-Resources in Yunnan, Yunnan University, Kunming 650091, China.&amp;#xD;State Key Laboratory of Genetic Resources and Evolution, Chinese Academy of Sciences, Kunming 650223, China.&amp;#xD;Kunming College of Life Science, University of Chinese Academy of Sciences, Kunming 650204, China.&lt;/auth-address&gt;&lt;titles&gt;&lt;title&gt;Hypoxia potentially promotes Tibetan longevity&lt;/title&gt;&lt;secondary-title&gt;Cell Res&lt;/secondary-title&gt;&lt;/titles&gt;&lt;periodical&gt;&lt;full-title&gt;Cell Research&lt;/full-title&gt;&lt;abbr-1&gt;Cell Res.&lt;/abbr-1&gt;&lt;abbr-2&gt;Cell Res&lt;/abbr-2&gt;&lt;/periodical&gt;&lt;pages&gt;302-305&lt;/pages&gt;&lt;volume&gt;27&lt;/volume&gt;&lt;number&gt;2&lt;/number&gt;&lt;dates&gt;&lt;year&gt;2017&lt;/year&gt;&lt;pub-dates&gt;&lt;date&gt;Feb&lt;/date&gt;&lt;/pub-dates&gt;&lt;/dates&gt;&lt;isbn&gt;1748-7838 (Electronic)&amp;#xD;1001-0602 (Linking)&lt;/isbn&gt;&lt;accession-num&gt;27608935&lt;/accession-num&gt;&lt;urls&gt;&lt;related-urls&gt;&lt;url&gt;https://www.ncbi.nlm.nih.gov/pubmed/27608935&lt;/url&gt;&lt;/related-urls&gt;&lt;/urls&gt;&lt;custom2&gt;PMC5339844&lt;/custom2&gt;&lt;electronic-resource-num&gt;10.1038/cr.2016.105&lt;/electronic-resource-num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Li, et al., 2017)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 xml:space="preserve">. In addition, 5 </w:t>
      </w:r>
      <w:r w:rsidR="00C82FF2">
        <w:rPr>
          <w:rFonts w:ascii="Times New Roman" w:hAnsi="Times New Roman" w:cs="Times New Roman"/>
        </w:rPr>
        <w:t>NCGs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8214D5">
        <w:rPr>
          <w:rFonts w:ascii="Times New Roman" w:hAnsi="Times New Roman" w:cs="Times New Roman"/>
          <w:i/>
          <w:iCs/>
        </w:rPr>
        <w:t>CYBB/RECQL5/BLM/ADCY6/SPIDR</w:t>
      </w:r>
      <w:r w:rsidR="00C82FF2" w:rsidRPr="00D17E62">
        <w:rPr>
          <w:rFonts w:ascii="Times New Roman" w:hAnsi="Times New Roman" w:cs="Times New Roman"/>
        </w:rPr>
        <w:t xml:space="preserve">) </w:t>
      </w:r>
      <w:r w:rsidR="00C82FF2">
        <w:rPr>
          <w:rFonts w:ascii="Times New Roman" w:hAnsi="Times New Roman" w:cs="Times New Roman"/>
        </w:rPr>
        <w:t>were</w:t>
      </w:r>
      <w:r w:rsidR="00C82FF2" w:rsidRPr="00D17E62">
        <w:rPr>
          <w:rFonts w:ascii="Times New Roman" w:hAnsi="Times New Roman" w:cs="Times New Roman"/>
        </w:rPr>
        <w:t xml:space="preserve"> enriched in</w:t>
      </w:r>
      <w:r w:rsidR="00B40D88">
        <w:rPr>
          <w:rFonts w:ascii="Times New Roman" w:hAnsi="Times New Roman" w:cs="Times New Roman"/>
        </w:rPr>
        <w:t xml:space="preserve"> the</w:t>
      </w:r>
      <w:r w:rsidR="00C82FF2" w:rsidRPr="00D17E62">
        <w:rPr>
          <w:rFonts w:ascii="Times New Roman" w:hAnsi="Times New Roman" w:cs="Times New Roman"/>
        </w:rPr>
        <w:t xml:space="preserve"> category “cellular response to alcohol” (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096)</w:t>
      </w:r>
      <w:r w:rsidR="00C82FF2">
        <w:rPr>
          <w:rFonts w:ascii="Times New Roman" w:hAnsi="Times New Roman" w:cs="Times New Roman"/>
        </w:rPr>
        <w:t xml:space="preserve"> </w:t>
      </w:r>
      <w:r w:rsidR="00C82FF2" w:rsidRPr="00D17E62">
        <w:rPr>
          <w:rFonts w:ascii="Times New Roman" w:hAnsi="Times New Roman" w:cs="Times New Roman"/>
        </w:rPr>
        <w:t>(</w:t>
      </w:r>
      <w:r w:rsidR="00C82FF2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C82FF2">
        <w:rPr>
          <w:rFonts w:ascii="Times New Roman" w:hAnsi="Times New Roman" w:cs="Times New Roman"/>
          <w:b/>
          <w:bCs/>
        </w:rPr>
        <w:t>9 and Figure 5a</w:t>
      </w:r>
      <w:r w:rsidR="00C82FF2" w:rsidRPr="00D17E62">
        <w:rPr>
          <w:rFonts w:ascii="Times New Roman" w:hAnsi="Times New Roman" w:cs="Times New Roman"/>
        </w:rPr>
        <w:t xml:space="preserve">), while no </w:t>
      </w:r>
      <w:r w:rsidR="00F329FB">
        <w:rPr>
          <w:rFonts w:ascii="Times New Roman" w:hAnsi="Times New Roman" w:cs="Times New Roman"/>
        </w:rPr>
        <w:t>PCGs</w:t>
      </w:r>
      <w:r w:rsidR="00C82FF2">
        <w:rPr>
          <w:rFonts w:ascii="Times New Roman" w:hAnsi="Times New Roman" w:cs="Times New Roman"/>
        </w:rPr>
        <w:t xml:space="preserve"> involved in this pathway</w:t>
      </w:r>
      <w:r w:rsidR="00C82FF2" w:rsidRPr="00D17E62">
        <w:rPr>
          <w:rFonts w:ascii="Times New Roman" w:hAnsi="Times New Roman" w:cs="Times New Roman"/>
        </w:rPr>
        <w:t xml:space="preserve"> (</w:t>
      </w:r>
      <w:r w:rsidR="00C82FF2" w:rsidRPr="00D84CDA">
        <w:rPr>
          <w:rFonts w:ascii="Times New Roman" w:hAnsi="Times New Roman" w:cs="Times New Roman"/>
          <w:i/>
        </w:rPr>
        <w:t>P</w:t>
      </w:r>
      <w:r w:rsidR="00C82FF2" w:rsidRPr="00D84CDA">
        <w:rPr>
          <w:rFonts w:ascii="Times New Roman" w:hAnsi="Times New Roman" w:cs="Times New Roman"/>
        </w:rPr>
        <w:t>=</w:t>
      </w:r>
      <w:r w:rsidR="00C82FF2" w:rsidRPr="00D17E62">
        <w:rPr>
          <w:rFonts w:ascii="Times New Roman" w:hAnsi="Times New Roman" w:cs="Times New Roman"/>
        </w:rPr>
        <w:t>0.0511)</w:t>
      </w:r>
      <w:r w:rsidR="00C82FF2">
        <w:rPr>
          <w:rFonts w:ascii="Times New Roman" w:hAnsi="Times New Roman" w:cs="Times New Roman"/>
        </w:rPr>
        <w:t xml:space="preserve"> (</w:t>
      </w:r>
      <w:r w:rsidR="00C82FF2" w:rsidRPr="003D099C">
        <w:rPr>
          <w:rFonts w:ascii="Times New Roman" w:hAnsi="Times New Roman" w:cs="Times New Roman"/>
          <w:b/>
          <w:bCs/>
        </w:rPr>
        <w:t xml:space="preserve">Figure </w:t>
      </w:r>
      <w:r w:rsidR="00C82FF2">
        <w:rPr>
          <w:rFonts w:ascii="Times New Roman" w:hAnsi="Times New Roman" w:cs="Times New Roman"/>
          <w:b/>
          <w:bCs/>
        </w:rPr>
        <w:t>5a</w:t>
      </w:r>
      <w:r w:rsidR="00C82FF2">
        <w:rPr>
          <w:rFonts w:ascii="Times New Roman" w:hAnsi="Times New Roman" w:cs="Times New Roman"/>
        </w:rPr>
        <w:t>)</w:t>
      </w:r>
      <w:r w:rsidR="00C82FF2" w:rsidRPr="00D17E62">
        <w:rPr>
          <w:rFonts w:ascii="Times New Roman" w:hAnsi="Times New Roman" w:cs="Times New Roman"/>
        </w:rPr>
        <w:t>.</w:t>
      </w:r>
      <w:r w:rsidR="00C82FF2">
        <w:rPr>
          <w:rFonts w:ascii="Times New Roman" w:hAnsi="Times New Roman" w:cs="Times New Roman"/>
        </w:rPr>
        <w:t xml:space="preserve"> A</w:t>
      </w:r>
      <w:r w:rsidR="00C82FF2" w:rsidRPr="001E1E04">
        <w:rPr>
          <w:rFonts w:ascii="Times New Roman" w:hAnsi="Times New Roman" w:cs="Times New Roman"/>
        </w:rPr>
        <w:t>lcohol</w:t>
      </w:r>
      <w:r w:rsidR="00C82FF2">
        <w:rPr>
          <w:rFonts w:ascii="Times New Roman" w:hAnsi="Times New Roman" w:cs="Times New Roman"/>
        </w:rPr>
        <w:t xml:space="preserve"> metabolism</w:t>
      </w:r>
      <w:r w:rsidR="00C82FF2" w:rsidRPr="001E1E04">
        <w:rPr>
          <w:rFonts w:ascii="Times New Roman" w:hAnsi="Times New Roman" w:cs="Times New Roman"/>
        </w:rPr>
        <w:t xml:space="preserve"> can cause oxygen deficiencies or hypoxia, which in turn impedes ATP</w:t>
      </w:r>
      <w:r w:rsidR="00C82FF2">
        <w:rPr>
          <w:rFonts w:ascii="Times New Roman" w:hAnsi="Times New Roman" w:cs="Times New Roman"/>
        </w:rPr>
        <w:t xml:space="preserve"> production</w:t>
      </w:r>
      <w:r w:rsidR="00C82FF2" w:rsidRPr="001E1E04">
        <w:rPr>
          <w:rFonts w:ascii="Times New Roman" w:hAnsi="Times New Roman" w:cs="Times New Roman"/>
        </w:rPr>
        <w:t xml:space="preserve"> and thus contributes to cell death</w:t>
      </w:r>
      <w:r w:rsidR="00C82FF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Cunningham&lt;/Author&gt;&lt;Year&gt;2003&lt;/Year&gt;&lt;RecNum&gt;4644&lt;/RecNum&gt;&lt;DisplayText&gt;(Cunningham, et al., 2003)&lt;/DisplayText&gt;&lt;record&gt;&lt;rec-number&gt;4644&lt;/rec-number&gt;&lt;foreign-keys&gt;&lt;key app="EN" db-id="tv9vrfdemz0pstew0aex95v6axa2v9ftwfvr" timestamp="1625502101" guid="0b421456-8036-4428-93c5-62bb7ab1cf07"&gt;4644&lt;/key&gt;&lt;/foreign-keys&gt;&lt;ref-type name="Journal Article"&gt;17&lt;/ref-type&gt;&lt;contributors&gt;&lt;authors&gt;&lt;author&gt;Cunningham, C. C.&lt;/author&gt;&lt;author&gt;Van Horn, C. G.&lt;/author&gt;&lt;/authors&gt;&lt;/contributors&gt;&lt;auth-address&gt;Department ofBiochemistry at Wake Forest University School of Medicine, Winston-Salem, North Carolina, USA.&lt;/auth-address&gt;&lt;titles&gt;&lt;title&gt;Energy availability and alcohol-related liver pathology&lt;/title&gt;&lt;secondary-title&gt;Alcohol Res Health&lt;/secondary-title&gt;&lt;/titles&gt;&lt;periodical&gt;&lt;full-title&gt;Alcohol Res Health&lt;/full-title&gt;&lt;/periodical&gt;&lt;pages&gt;291-9&lt;/pages&gt;&lt;volume&gt;27&lt;/volume&gt;&lt;number&gt;4&lt;/number&gt;&lt;edition&gt;2004/11/16&lt;/edition&gt;&lt;keywords&gt;&lt;keyword&gt;Alcohol-Related Disorders/metabolism/*pathology&lt;/keyword&gt;&lt;keyword&gt;Energy Metabolism/*physiology&lt;/keyword&gt;&lt;keyword&gt;Humans&lt;/keyword&gt;&lt;keyword&gt;Liver Diseases, Alcoholic/metabolism/*pathology&lt;/keyword&gt;&lt;/keywords&gt;&lt;dates&gt;&lt;year&gt;2003&lt;/year&gt;&lt;/dates&gt;&lt;isbn&gt;1535-7414 (Print)&amp;#xD;1535-7414 (Linking)&lt;/isbn&gt;&lt;accession-num&gt;15540800&lt;/accession-num&gt;&lt;urls&gt;&lt;related-urls&gt;&lt;url&gt;https://www.ncbi.nlm.nih.gov/pubmed/15540800&lt;/url&gt;&lt;/related-urls&gt;&lt;/urls&gt;&lt;custom2&gt;PMC6668872&lt;/custom2&gt;&lt;/record&gt;&lt;/Cite&gt;&lt;/EndNote&gt;</w:instrText>
      </w:r>
      <w:r w:rsidR="00C82FF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Cunningham, et al., 2003)</w:t>
      </w:r>
      <w:r w:rsidR="00C82FF2">
        <w:rPr>
          <w:rFonts w:ascii="Times New Roman" w:hAnsi="Times New Roman" w:cs="Times New Roman"/>
        </w:rPr>
        <w:fldChar w:fldCharType="end"/>
      </w:r>
      <w:r w:rsidR="00C82FF2" w:rsidRPr="00D17E62">
        <w:rPr>
          <w:rFonts w:ascii="Times New Roman" w:hAnsi="Times New Roman" w:cs="Times New Roman"/>
        </w:rPr>
        <w:t xml:space="preserve">. </w:t>
      </w:r>
      <w:r w:rsidR="00C82FF2">
        <w:rPr>
          <w:rFonts w:ascii="Times New Roman" w:hAnsi="Times New Roman" w:cs="Times New Roman"/>
        </w:rPr>
        <w:t>These results</w:t>
      </w:r>
      <w:r w:rsidR="00C82FF2" w:rsidRPr="00D17E62">
        <w:rPr>
          <w:rFonts w:ascii="Times New Roman" w:hAnsi="Times New Roman" w:cs="Times New Roman"/>
        </w:rPr>
        <w:t xml:space="preserve"> </w:t>
      </w:r>
      <w:r w:rsidR="00671013">
        <w:rPr>
          <w:rFonts w:ascii="Times New Roman" w:hAnsi="Times New Roman" w:cs="Times New Roman"/>
        </w:rPr>
        <w:t>suggest</w:t>
      </w:r>
      <w:r w:rsidR="000036DA">
        <w:rPr>
          <w:rFonts w:ascii="Times New Roman" w:hAnsi="Times New Roman" w:cs="Times New Roman"/>
        </w:rPr>
        <w:t>ed</w:t>
      </w:r>
      <w:r w:rsidR="00671013">
        <w:rPr>
          <w:rFonts w:ascii="Times New Roman" w:hAnsi="Times New Roman" w:cs="Times New Roman"/>
        </w:rPr>
        <w:t xml:space="preserve"> </w:t>
      </w:r>
      <w:r w:rsidR="002827F1">
        <w:rPr>
          <w:rFonts w:ascii="Times New Roman" w:hAnsi="Times New Roman" w:cs="Times New Roman"/>
        </w:rPr>
        <w:t xml:space="preserve">that </w:t>
      </w:r>
      <w:r w:rsidR="00671013">
        <w:rPr>
          <w:rFonts w:ascii="Times New Roman" w:hAnsi="Times New Roman" w:cs="Times New Roman"/>
        </w:rPr>
        <w:t>enhanc</w:t>
      </w:r>
      <w:r w:rsidR="000036DA">
        <w:rPr>
          <w:rFonts w:ascii="Times New Roman" w:hAnsi="Times New Roman" w:cs="Times New Roman"/>
        </w:rPr>
        <w:t>ing</w:t>
      </w:r>
      <w:r w:rsidR="00671013">
        <w:rPr>
          <w:rFonts w:ascii="Times New Roman" w:hAnsi="Times New Roman" w:cs="Times New Roman"/>
        </w:rPr>
        <w:t xml:space="preserve"> hypoxia</w:t>
      </w:r>
      <w:r w:rsidR="000036DA">
        <w:rPr>
          <w:rFonts w:ascii="Times New Roman" w:hAnsi="Times New Roman" w:cs="Times New Roman"/>
        </w:rPr>
        <w:t xml:space="preserve"> resistance</w:t>
      </w:r>
      <w:r w:rsidR="00671013">
        <w:rPr>
          <w:rFonts w:ascii="Times New Roman" w:hAnsi="Times New Roman" w:cs="Times New Roman"/>
        </w:rPr>
        <w:t xml:space="preserve"> and </w:t>
      </w:r>
      <w:r w:rsidR="006F4340">
        <w:rPr>
          <w:rFonts w:ascii="Times New Roman" w:hAnsi="Times New Roman" w:cs="Times New Roman"/>
        </w:rPr>
        <w:t>weaken</w:t>
      </w:r>
      <w:r w:rsidR="00CC65B6">
        <w:rPr>
          <w:rFonts w:ascii="Times New Roman" w:hAnsi="Times New Roman" w:cs="Times New Roman"/>
        </w:rPr>
        <w:t>ing</w:t>
      </w:r>
      <w:r w:rsidR="00A82DE6">
        <w:rPr>
          <w:rFonts w:ascii="Times New Roman" w:hAnsi="Times New Roman" w:cs="Times New Roman"/>
        </w:rPr>
        <w:t xml:space="preserve"> the effic</w:t>
      </w:r>
      <w:r w:rsidR="00945F64">
        <w:rPr>
          <w:rFonts w:ascii="Times New Roman" w:hAnsi="Times New Roman" w:cs="Times New Roman"/>
        </w:rPr>
        <w:t>iency</w:t>
      </w:r>
      <w:r w:rsidR="00A82DE6">
        <w:rPr>
          <w:rFonts w:ascii="Times New Roman" w:hAnsi="Times New Roman" w:cs="Times New Roman"/>
        </w:rPr>
        <w:t xml:space="preserve"> of</w:t>
      </w:r>
      <w:r w:rsidR="00671013">
        <w:rPr>
          <w:rFonts w:ascii="Times New Roman" w:hAnsi="Times New Roman" w:cs="Times New Roman"/>
        </w:rPr>
        <w:t xml:space="preserve"> </w:t>
      </w:r>
      <w:r w:rsidR="009D6A6C" w:rsidRPr="009D6A6C">
        <w:rPr>
          <w:rFonts w:ascii="Times New Roman" w:hAnsi="Times New Roman" w:cs="Times New Roman"/>
        </w:rPr>
        <w:t>aerobic metabolism</w:t>
      </w:r>
      <w:r w:rsidR="009D6A6C">
        <w:rPr>
          <w:rFonts w:ascii="Times New Roman" w:hAnsi="Times New Roman" w:cs="Times New Roman"/>
        </w:rPr>
        <w:t xml:space="preserve"> might be a common molecular mechanism</w:t>
      </w:r>
      <w:r w:rsidR="000036DA">
        <w:rPr>
          <w:rFonts w:ascii="Times New Roman" w:hAnsi="Times New Roman" w:cs="Times New Roman"/>
        </w:rPr>
        <w:t xml:space="preserve"> in the</w:t>
      </w:r>
      <w:r w:rsidR="00C82FF2">
        <w:rPr>
          <w:rFonts w:ascii="Times New Roman" w:hAnsi="Times New Roman" w:cs="Times New Roman"/>
        </w:rPr>
        <w:t xml:space="preserve"> regulation of</w:t>
      </w:r>
      <w:r w:rsidR="00C82FF2" w:rsidRPr="00D17E62">
        <w:rPr>
          <w:rFonts w:ascii="Times New Roman" w:hAnsi="Times New Roman" w:cs="Times New Roman"/>
        </w:rPr>
        <w:t xml:space="preserve"> l</w:t>
      </w:r>
      <w:r w:rsidR="00C82FF2">
        <w:rPr>
          <w:rFonts w:ascii="Times New Roman" w:hAnsi="Times New Roman" w:cs="Times New Roman"/>
        </w:rPr>
        <w:t xml:space="preserve">ifespan </w:t>
      </w:r>
      <w:r w:rsidR="00AF6189">
        <w:rPr>
          <w:rFonts w:ascii="Times New Roman" w:hAnsi="Times New Roman" w:cs="Times New Roman"/>
        </w:rPr>
        <w:t>across</w:t>
      </w:r>
      <w:r w:rsidR="00C82FF2">
        <w:rPr>
          <w:rFonts w:ascii="Times New Roman" w:hAnsi="Times New Roman" w:cs="Times New Roman"/>
        </w:rPr>
        <w:t xml:space="preserve"> mammals</w:t>
      </w:r>
      <w:r w:rsidR="00C82FF2" w:rsidRPr="00D17E62">
        <w:rPr>
          <w:rFonts w:ascii="Times New Roman" w:hAnsi="Times New Roman" w:cs="Times New Roman"/>
        </w:rPr>
        <w:t>.</w:t>
      </w:r>
      <w:r w:rsidR="00C82FF2">
        <w:rPr>
          <w:rFonts w:ascii="Times New Roman" w:hAnsi="Times New Roman" w:cs="Times New Roman"/>
        </w:rPr>
        <w:t xml:space="preserve"> </w:t>
      </w:r>
    </w:p>
    <w:p w14:paraId="7DE848E5" w14:textId="77777777" w:rsidR="00EC7127" w:rsidRPr="00C82FF2" w:rsidRDefault="00EC7127" w:rsidP="00BA5AE1">
      <w:pPr>
        <w:spacing w:line="480" w:lineRule="auto"/>
        <w:rPr>
          <w:rFonts w:ascii="Times New Roman" w:eastAsiaTheme="minorHAnsi" w:hAnsi="Times New Roman" w:cs="Times New Roman"/>
        </w:rPr>
      </w:pPr>
    </w:p>
    <w:p w14:paraId="4A0FBEDA" w14:textId="095CE34A" w:rsidR="00EC7127" w:rsidRPr="00741042" w:rsidRDefault="00260D18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</w:t>
      </w:r>
      <w:r w:rsidR="00D40474" w:rsidRPr="00D17E62">
        <w:rPr>
          <w:rFonts w:ascii="Times New Roman" w:hAnsi="Times New Roman" w:cs="Times New Roman"/>
        </w:rPr>
        <w:t xml:space="preserve">e </w:t>
      </w:r>
      <w:r w:rsidR="005431B0">
        <w:rPr>
          <w:rFonts w:ascii="Times New Roman" w:hAnsi="Times New Roman" w:cs="Times New Roman"/>
        </w:rPr>
        <w:t xml:space="preserve">also </w:t>
      </w:r>
      <w:r w:rsidR="00D40474" w:rsidRPr="00D17E62">
        <w:rPr>
          <w:rFonts w:ascii="Times New Roman" w:hAnsi="Times New Roman" w:cs="Times New Roman"/>
        </w:rPr>
        <w:t xml:space="preserve">found </w:t>
      </w:r>
      <w:r w:rsidR="00AB4A51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 xml:space="preserve">group of categories with </w:t>
      </w:r>
      <w:r w:rsidR="0099637E" w:rsidRPr="00D17E62">
        <w:rPr>
          <w:rFonts w:ascii="Times New Roman" w:hAnsi="Times New Roman" w:cs="Times New Roman"/>
        </w:rPr>
        <w:t xml:space="preserve">closely relative </w:t>
      </w:r>
      <w:r>
        <w:rPr>
          <w:rFonts w:ascii="Times New Roman" w:hAnsi="Times New Roman" w:cs="Times New Roman"/>
        </w:rPr>
        <w:t>functions</w:t>
      </w:r>
      <w:r w:rsidR="00D65605" w:rsidRPr="00D17E62">
        <w:rPr>
          <w:rFonts w:ascii="Times New Roman" w:hAnsi="Times New Roman" w:cs="Times New Roman"/>
        </w:rPr>
        <w:t xml:space="preserve"> </w:t>
      </w:r>
      <w:r w:rsidR="009D180C" w:rsidRPr="00D17E62">
        <w:rPr>
          <w:rFonts w:ascii="Times New Roman" w:hAnsi="Times New Roman" w:cs="Times New Roman"/>
        </w:rPr>
        <w:t xml:space="preserve">that </w:t>
      </w:r>
      <w:r w:rsidR="002D6BC8">
        <w:rPr>
          <w:rFonts w:ascii="Times New Roman" w:hAnsi="Times New Roman" w:cs="Times New Roman"/>
        </w:rPr>
        <w:t xml:space="preserve">were </w:t>
      </w:r>
      <w:r w:rsidR="00566C70" w:rsidRPr="00D17E62">
        <w:rPr>
          <w:rFonts w:ascii="Times New Roman" w:hAnsi="Times New Roman" w:cs="Times New Roman"/>
        </w:rPr>
        <w:t>enriched by</w:t>
      </w:r>
      <w:r w:rsidR="00DE298A">
        <w:rPr>
          <w:rFonts w:ascii="Times New Roman" w:hAnsi="Times New Roman" w:cs="Times New Roman"/>
        </w:rPr>
        <w:t xml:space="preserve"> </w:t>
      </w:r>
      <w:r w:rsidR="00760054">
        <w:rPr>
          <w:rFonts w:ascii="Times New Roman" w:hAnsi="Times New Roman" w:cs="Times New Roman"/>
        </w:rPr>
        <w:t xml:space="preserve">the </w:t>
      </w:r>
      <w:r w:rsidR="001B6AAF">
        <w:rPr>
          <w:rFonts w:ascii="Times New Roman" w:hAnsi="Times New Roman" w:cs="Times New Roman"/>
        </w:rPr>
        <w:t>PCGs</w:t>
      </w:r>
      <w:r w:rsidR="00566C70" w:rsidRPr="00D17E62">
        <w:rPr>
          <w:rFonts w:ascii="Times New Roman" w:hAnsi="Times New Roman" w:cs="Times New Roman"/>
        </w:rPr>
        <w:t xml:space="preserve"> and </w:t>
      </w:r>
      <w:r w:rsidR="00760054">
        <w:rPr>
          <w:rFonts w:ascii="Times New Roman" w:hAnsi="Times New Roman" w:cs="Times New Roman"/>
        </w:rPr>
        <w:t xml:space="preserve">the </w:t>
      </w:r>
      <w:r w:rsidR="001B6AAF">
        <w:rPr>
          <w:rFonts w:ascii="Times New Roman" w:hAnsi="Times New Roman" w:cs="Times New Roman"/>
        </w:rPr>
        <w:t>NCGs</w:t>
      </w:r>
      <w:r w:rsidR="00DD6252" w:rsidRPr="00D17E62">
        <w:rPr>
          <w:rFonts w:ascii="Times New Roman" w:hAnsi="Times New Roman" w:cs="Times New Roman"/>
        </w:rPr>
        <w:t xml:space="preserve"> </w:t>
      </w:r>
      <w:r w:rsidR="009A1ADC">
        <w:rPr>
          <w:rFonts w:ascii="Times New Roman" w:hAnsi="Times New Roman" w:cs="Times New Roman"/>
        </w:rPr>
        <w:t>simultaneously</w:t>
      </w:r>
      <w:r w:rsidR="00DD6252" w:rsidRPr="00D17E62">
        <w:rPr>
          <w:rFonts w:ascii="Times New Roman" w:hAnsi="Times New Roman" w:cs="Times New Roman"/>
        </w:rPr>
        <w:t xml:space="preserve">. For example, </w:t>
      </w:r>
      <w:r w:rsidR="00E41B78" w:rsidRPr="00D17E62">
        <w:rPr>
          <w:rFonts w:ascii="Times New Roman" w:hAnsi="Times New Roman" w:cs="Times New Roman"/>
        </w:rPr>
        <w:t xml:space="preserve">4 </w:t>
      </w:r>
      <w:r w:rsidR="001B6AAF">
        <w:rPr>
          <w:rFonts w:ascii="Times New Roman" w:hAnsi="Times New Roman" w:cs="Times New Roman"/>
        </w:rPr>
        <w:t>NCGs</w:t>
      </w:r>
      <w:r w:rsidR="0096016B" w:rsidRPr="00D17E62">
        <w:rPr>
          <w:rFonts w:ascii="Times New Roman" w:hAnsi="Times New Roman" w:cs="Times New Roman"/>
        </w:rPr>
        <w:t xml:space="preserve"> (</w:t>
      </w:r>
      <w:r w:rsidR="0096016B" w:rsidRPr="00A55246">
        <w:rPr>
          <w:rFonts w:ascii="Times New Roman" w:hAnsi="Times New Roman" w:cs="Times New Roman"/>
          <w:i/>
          <w:iCs/>
        </w:rPr>
        <w:t>P2RY2/P2RY10/GPR171/P2RY14</w:t>
      </w:r>
      <w:r w:rsidR="0096016B" w:rsidRPr="00D17E62">
        <w:rPr>
          <w:rFonts w:ascii="Times New Roman" w:hAnsi="Times New Roman" w:cs="Times New Roman"/>
        </w:rPr>
        <w:t>)</w:t>
      </w:r>
      <w:r w:rsidR="00E41B78" w:rsidRPr="00D17E62">
        <w:rPr>
          <w:rFonts w:ascii="Times New Roman" w:hAnsi="Times New Roman" w:cs="Times New Roman"/>
        </w:rPr>
        <w:t xml:space="preserve"> </w:t>
      </w:r>
      <w:r w:rsidR="003E5B13">
        <w:rPr>
          <w:rFonts w:ascii="Times New Roman" w:hAnsi="Times New Roman" w:cs="Times New Roman"/>
        </w:rPr>
        <w:t>were</w:t>
      </w:r>
      <w:r w:rsidR="00E41B78" w:rsidRPr="00D17E62">
        <w:rPr>
          <w:rFonts w:ascii="Times New Roman" w:hAnsi="Times New Roman" w:cs="Times New Roman"/>
        </w:rPr>
        <w:t xml:space="preserve"> </w:t>
      </w:r>
      <w:r w:rsidR="0074253C">
        <w:rPr>
          <w:rFonts w:ascii="Times New Roman" w:hAnsi="Times New Roman" w:cs="Times New Roman"/>
        </w:rPr>
        <w:t>enriched</w:t>
      </w:r>
      <w:r w:rsidR="00702D02">
        <w:rPr>
          <w:rFonts w:ascii="Times New Roman" w:hAnsi="Times New Roman" w:cs="Times New Roman"/>
        </w:rPr>
        <w:t xml:space="preserve"> in the category</w:t>
      </w:r>
      <w:r w:rsidR="00B67411" w:rsidRPr="00D17E62">
        <w:rPr>
          <w:rFonts w:ascii="Times New Roman" w:hAnsi="Times New Roman" w:cs="Times New Roman"/>
        </w:rPr>
        <w:t xml:space="preserve"> “G-protein coupled purinergic nucleotide receptor signaling pathway” (</w:t>
      </w:r>
      <w:r w:rsidR="00D84CDA" w:rsidRPr="00D84CDA">
        <w:rPr>
          <w:rFonts w:ascii="Times New Roman" w:hAnsi="Times New Roman" w:cs="Times New Roman"/>
          <w:i/>
        </w:rPr>
        <w:t>P</w:t>
      </w:r>
      <w:r w:rsidR="00D84CDA" w:rsidRPr="00D84CDA">
        <w:rPr>
          <w:rFonts w:ascii="Times New Roman" w:hAnsi="Times New Roman" w:cs="Times New Roman"/>
        </w:rPr>
        <w:t>=</w:t>
      </w:r>
      <w:r w:rsidR="00BF0518">
        <w:rPr>
          <w:rFonts w:ascii="Times New Roman" w:hAnsi="Times New Roman" w:cs="Times New Roman"/>
        </w:rPr>
        <w:t>2.38</w:t>
      </w:r>
      <w:r w:rsidR="0031051C">
        <w:rPr>
          <w:rFonts w:ascii="Times New Roman" w:hAnsi="Times New Roman" w:cs="Times New Roman"/>
        </w:rPr>
        <w:t>E-0</w:t>
      </w:r>
      <w:r w:rsidR="00BF0518">
        <w:rPr>
          <w:rFonts w:ascii="Times New Roman" w:hAnsi="Times New Roman" w:cs="Times New Roman"/>
        </w:rPr>
        <w:t>4</w:t>
      </w:r>
      <w:r w:rsidR="00B67411" w:rsidRPr="00D17E62">
        <w:rPr>
          <w:rFonts w:ascii="Times New Roman" w:hAnsi="Times New Roman" w:cs="Times New Roman"/>
        </w:rPr>
        <w:t>)</w:t>
      </w:r>
      <w:r w:rsidR="00E720FA">
        <w:rPr>
          <w:rFonts w:ascii="Times New Roman" w:hAnsi="Times New Roman" w:cs="Times New Roman"/>
        </w:rPr>
        <w:t xml:space="preserve"> </w:t>
      </w:r>
      <w:r w:rsidR="00E720FA" w:rsidRPr="00D17E62">
        <w:rPr>
          <w:rFonts w:ascii="Times New Roman" w:hAnsi="Times New Roman" w:cs="Times New Roman"/>
        </w:rPr>
        <w:t>(</w:t>
      </w:r>
      <w:r w:rsidR="00E720FA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9</w:t>
      </w:r>
      <w:r w:rsidR="00E720FA">
        <w:rPr>
          <w:rFonts w:ascii="Times New Roman" w:hAnsi="Times New Roman" w:cs="Times New Roman"/>
        </w:rPr>
        <w:t>)</w:t>
      </w:r>
      <w:r w:rsidR="00B67411" w:rsidRPr="00D17E62">
        <w:rPr>
          <w:rFonts w:ascii="Times New Roman" w:hAnsi="Times New Roman" w:cs="Times New Roman"/>
        </w:rPr>
        <w:t>, wh</w:t>
      </w:r>
      <w:r w:rsidR="00184A9F">
        <w:rPr>
          <w:rFonts w:ascii="Times New Roman" w:hAnsi="Times New Roman" w:cs="Times New Roman"/>
        </w:rPr>
        <w:t xml:space="preserve">ile no </w:t>
      </w:r>
      <w:r w:rsidR="00DA1F2E">
        <w:rPr>
          <w:rFonts w:ascii="Times New Roman" w:hAnsi="Times New Roman" w:cs="Times New Roman"/>
        </w:rPr>
        <w:t>PCGs</w:t>
      </w:r>
      <w:r w:rsidR="00604A94">
        <w:rPr>
          <w:rFonts w:ascii="Times New Roman" w:hAnsi="Times New Roman" w:cs="Times New Roman"/>
        </w:rPr>
        <w:t xml:space="preserve"> was</w:t>
      </w:r>
      <w:r w:rsidR="00184A9F">
        <w:rPr>
          <w:rFonts w:ascii="Times New Roman" w:hAnsi="Times New Roman" w:cs="Times New Roman"/>
        </w:rPr>
        <w:t xml:space="preserve"> </w:t>
      </w:r>
      <w:r w:rsidR="003313F7">
        <w:rPr>
          <w:rFonts w:ascii="Times New Roman" w:hAnsi="Times New Roman" w:cs="Times New Roman"/>
        </w:rPr>
        <w:t>involved in</w:t>
      </w:r>
      <w:r w:rsidR="00184A9F">
        <w:rPr>
          <w:rFonts w:ascii="Times New Roman" w:hAnsi="Times New Roman" w:cs="Times New Roman"/>
        </w:rPr>
        <w:t xml:space="preserve"> this pathway</w:t>
      </w:r>
      <w:r w:rsidR="000A3083">
        <w:rPr>
          <w:rFonts w:ascii="Times New Roman" w:hAnsi="Times New Roman" w:cs="Times New Roman"/>
        </w:rPr>
        <w:t xml:space="preserve"> (</w:t>
      </w:r>
      <w:r w:rsidR="00D84CDA" w:rsidRPr="00D84CDA">
        <w:rPr>
          <w:rFonts w:ascii="Times New Roman" w:hAnsi="Times New Roman" w:cs="Times New Roman"/>
          <w:i/>
        </w:rPr>
        <w:t>P</w:t>
      </w:r>
      <w:r w:rsidR="00D84CDA" w:rsidRPr="00D84CDA">
        <w:rPr>
          <w:rFonts w:ascii="Times New Roman" w:hAnsi="Times New Roman" w:cs="Times New Roman"/>
        </w:rPr>
        <w:t>=</w:t>
      </w:r>
      <w:r w:rsidR="009D4632">
        <w:rPr>
          <w:rFonts w:ascii="Times New Roman" w:hAnsi="Times New Roman" w:cs="Times New Roman"/>
        </w:rPr>
        <w:t>0.0929</w:t>
      </w:r>
      <w:r w:rsidR="000A3083">
        <w:rPr>
          <w:rFonts w:ascii="Times New Roman" w:hAnsi="Times New Roman" w:cs="Times New Roman"/>
        </w:rPr>
        <w:t>)</w:t>
      </w:r>
      <w:r w:rsidR="00D543C2" w:rsidRPr="00D17E62">
        <w:rPr>
          <w:rFonts w:ascii="Times New Roman" w:hAnsi="Times New Roman" w:cs="Times New Roman"/>
        </w:rPr>
        <w:t xml:space="preserve"> (</w:t>
      </w:r>
      <w:r w:rsidR="00245035">
        <w:rPr>
          <w:rFonts w:ascii="Times New Roman" w:hAnsi="Times New Roman" w:cs="Times New Roman"/>
          <w:b/>
          <w:bCs/>
        </w:rPr>
        <w:t xml:space="preserve">Figure </w:t>
      </w:r>
      <w:r w:rsidR="001F4B1F">
        <w:rPr>
          <w:rFonts w:ascii="Times New Roman" w:hAnsi="Times New Roman" w:cs="Times New Roman"/>
          <w:b/>
          <w:bCs/>
        </w:rPr>
        <w:t>5</w:t>
      </w:r>
      <w:r w:rsidR="001F4B1F">
        <w:rPr>
          <w:rFonts w:ascii="Times New Roman" w:hAnsi="Times New Roman" w:cs="Times New Roman" w:hint="eastAsia"/>
          <w:b/>
          <w:bCs/>
        </w:rPr>
        <w:t>b</w:t>
      </w:r>
      <w:r w:rsidR="00D543C2" w:rsidRPr="00D17E62">
        <w:rPr>
          <w:rFonts w:ascii="Times New Roman" w:hAnsi="Times New Roman" w:cs="Times New Roman"/>
        </w:rPr>
        <w:t>)</w:t>
      </w:r>
      <w:r w:rsidR="00B67411" w:rsidRPr="00D17E62">
        <w:rPr>
          <w:rFonts w:ascii="Times New Roman" w:hAnsi="Times New Roman" w:cs="Times New Roman"/>
        </w:rPr>
        <w:t>.</w:t>
      </w:r>
      <w:r w:rsidR="00D410AB" w:rsidRPr="00D17E62">
        <w:rPr>
          <w:rFonts w:ascii="Times New Roman" w:hAnsi="Times New Roman" w:cs="Times New Roman"/>
        </w:rPr>
        <w:t xml:space="preserve"> </w:t>
      </w:r>
      <w:r w:rsidR="005F4716" w:rsidRPr="00D17E62">
        <w:rPr>
          <w:rFonts w:ascii="Times New Roman" w:hAnsi="Times New Roman" w:cs="Times New Roman"/>
        </w:rPr>
        <w:t>Interesting</w:t>
      </w:r>
      <w:r w:rsidR="00F936BF">
        <w:rPr>
          <w:rFonts w:ascii="Times New Roman" w:hAnsi="Times New Roman" w:cs="Times New Roman"/>
        </w:rPr>
        <w:t>ly</w:t>
      </w:r>
      <w:r w:rsidR="005F4716" w:rsidRPr="00D17E62">
        <w:rPr>
          <w:rFonts w:ascii="Times New Roman" w:hAnsi="Times New Roman" w:cs="Times New Roman"/>
        </w:rPr>
        <w:t xml:space="preserve">, all these </w:t>
      </w:r>
      <w:r w:rsidR="00E47047">
        <w:rPr>
          <w:rFonts w:ascii="Times New Roman" w:hAnsi="Times New Roman" w:cs="Times New Roman"/>
        </w:rPr>
        <w:t>four</w:t>
      </w:r>
      <w:r w:rsidR="005F4716" w:rsidRPr="00D17E62">
        <w:rPr>
          <w:rFonts w:ascii="Times New Roman" w:hAnsi="Times New Roman" w:cs="Times New Roman"/>
        </w:rPr>
        <w:t xml:space="preserve"> genes belong to</w:t>
      </w:r>
      <w:r w:rsidR="00F936BF">
        <w:rPr>
          <w:rFonts w:ascii="Times New Roman" w:hAnsi="Times New Roman" w:cs="Times New Roman"/>
        </w:rPr>
        <w:t xml:space="preserve"> the</w:t>
      </w:r>
      <w:r w:rsidR="005F4716" w:rsidRPr="00D17E62">
        <w:rPr>
          <w:rFonts w:ascii="Times New Roman" w:hAnsi="Times New Roman" w:cs="Times New Roman"/>
        </w:rPr>
        <w:t xml:space="preserve"> P2Y receptors</w:t>
      </w:r>
      <w:r w:rsidR="00740BAE" w:rsidRPr="00D17E62">
        <w:rPr>
          <w:rFonts w:ascii="Times New Roman" w:hAnsi="Times New Roman" w:cs="Times New Roman"/>
        </w:rPr>
        <w:t xml:space="preserve"> family</w:t>
      </w:r>
      <w:r w:rsidR="00721D17" w:rsidRPr="00D17E62">
        <w:rPr>
          <w:rFonts w:ascii="Times New Roman" w:hAnsi="Times New Roman" w:cs="Times New Roman"/>
        </w:rPr>
        <w:t xml:space="preserve">. Although we know little about the relationship between P2Y receptors and </w:t>
      </w:r>
      <w:r w:rsidR="00AD4F32">
        <w:rPr>
          <w:rFonts w:ascii="Times New Roman" w:hAnsi="Times New Roman" w:cs="Times New Roman"/>
        </w:rPr>
        <w:t>lifespan</w:t>
      </w:r>
      <w:r w:rsidR="00721D17" w:rsidRPr="00D17E62">
        <w:rPr>
          <w:rFonts w:ascii="Times New Roman" w:hAnsi="Times New Roman" w:cs="Times New Roman"/>
        </w:rPr>
        <w:t xml:space="preserve">, P2Y receptors </w:t>
      </w:r>
      <w:r w:rsidR="00A579E6">
        <w:rPr>
          <w:rFonts w:ascii="Times New Roman" w:hAnsi="Times New Roman" w:cs="Times New Roman"/>
        </w:rPr>
        <w:t>affect</w:t>
      </w:r>
      <w:r w:rsidR="00721D17" w:rsidRPr="00D17E62">
        <w:rPr>
          <w:rFonts w:ascii="Times New Roman" w:hAnsi="Times New Roman" w:cs="Times New Roman"/>
        </w:rPr>
        <w:t xml:space="preserve"> aging-related disease</w:t>
      </w:r>
      <w:r w:rsidR="005F6810">
        <w:rPr>
          <w:rFonts w:ascii="Times New Roman" w:hAnsi="Times New Roman" w:cs="Times New Roman"/>
        </w:rPr>
        <w:t>s</w:t>
      </w:r>
      <w:r w:rsidR="00721D17" w:rsidRPr="00D17E62">
        <w:rPr>
          <w:rFonts w:ascii="Times New Roman" w:hAnsi="Times New Roman" w:cs="Times New Roman"/>
        </w:rPr>
        <w:t>, such as Alzheimer</w:t>
      </w:r>
      <w:r w:rsidR="00330667">
        <w:rPr>
          <w:rFonts w:ascii="Times New Roman" w:hAnsi="Times New Roman" w:cs="Times New Roman"/>
        </w:rPr>
        <w:t>’s</w:t>
      </w:r>
      <w:r w:rsidR="00721D17" w:rsidRPr="00D17E62">
        <w:rPr>
          <w:rFonts w:ascii="Times New Roman" w:hAnsi="Times New Roman" w:cs="Times New Roman"/>
        </w:rPr>
        <w:t xml:space="preserve"> disease</w:t>
      </w:r>
      <w:r w:rsidR="00BE6955">
        <w:rPr>
          <w:rFonts w:ascii="Times New Roman" w:hAnsi="Times New Roman" w:cs="Times New Roman"/>
        </w:rPr>
        <w:fldChar w:fldCharType="begin">
          <w:fldData xml:space="preserve">PEVuZE5vdGU+PENpdGU+PEF1dGhvcj5Baml0PC9BdXRob3I+PFllYXI+MjAxNDwvWWVhcj48UmVj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Baml0PC9BdXRob3I+PFllYXI+MjAxNDwvWWVhcj48UmVj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BE6955">
        <w:rPr>
          <w:rFonts w:ascii="Times New Roman" w:hAnsi="Times New Roman" w:cs="Times New Roman"/>
        </w:rPr>
      </w:r>
      <w:r w:rsidR="00BE6955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Ajit, et al., 2014;Erb, et al., 2015)</w:t>
      </w:r>
      <w:r w:rsidR="00BE6955">
        <w:rPr>
          <w:rFonts w:ascii="Times New Roman" w:hAnsi="Times New Roman" w:cs="Times New Roman"/>
        </w:rPr>
        <w:fldChar w:fldCharType="end"/>
      </w:r>
      <w:r w:rsidR="00D410AB" w:rsidRPr="00D17E62">
        <w:rPr>
          <w:rFonts w:ascii="Times New Roman" w:hAnsi="Times New Roman" w:cs="Times New Roman"/>
        </w:rPr>
        <w:t>.</w:t>
      </w:r>
      <w:r w:rsidR="00B67411" w:rsidRPr="00D17E62">
        <w:rPr>
          <w:rFonts w:ascii="Times New Roman" w:hAnsi="Times New Roman" w:cs="Times New Roman"/>
        </w:rPr>
        <w:t xml:space="preserve"> </w:t>
      </w:r>
      <w:r w:rsidR="00612BE7">
        <w:rPr>
          <w:rFonts w:ascii="Times New Roman" w:hAnsi="Times New Roman" w:cs="Times New Roman"/>
        </w:rPr>
        <w:t>S</w:t>
      </w:r>
      <w:r w:rsidR="00612BE7" w:rsidRPr="00612BE7">
        <w:rPr>
          <w:rFonts w:ascii="Times New Roman" w:hAnsi="Times New Roman" w:cs="Times New Roman"/>
        </w:rPr>
        <w:t>urprisingly</w:t>
      </w:r>
      <w:r w:rsidR="00E41B78" w:rsidRPr="00D17E62">
        <w:rPr>
          <w:rFonts w:ascii="Times New Roman" w:hAnsi="Times New Roman" w:cs="Times New Roman"/>
        </w:rPr>
        <w:t>,</w:t>
      </w:r>
      <w:r w:rsidR="00E739A0">
        <w:rPr>
          <w:rFonts w:ascii="Times New Roman" w:hAnsi="Times New Roman" w:cs="Times New Roman"/>
        </w:rPr>
        <w:t xml:space="preserve"> </w:t>
      </w:r>
      <w:r w:rsidR="00612BE7">
        <w:rPr>
          <w:rFonts w:ascii="Times New Roman" w:hAnsi="Times New Roman" w:cs="Times New Roman"/>
        </w:rPr>
        <w:t xml:space="preserve">we found </w:t>
      </w:r>
      <w:r w:rsidR="00CE6DA1">
        <w:rPr>
          <w:rFonts w:ascii="Times New Roman" w:hAnsi="Times New Roman" w:cs="Times New Roman"/>
        </w:rPr>
        <w:t xml:space="preserve">that </w:t>
      </w:r>
      <w:r w:rsidR="00CA1526">
        <w:rPr>
          <w:rFonts w:ascii="Times New Roman" w:hAnsi="Times New Roman" w:cs="Times New Roman"/>
        </w:rPr>
        <w:t xml:space="preserve">the </w:t>
      </w:r>
      <w:r w:rsidR="001B6AAF">
        <w:rPr>
          <w:rFonts w:ascii="Times New Roman" w:hAnsi="Times New Roman" w:cs="Times New Roman"/>
        </w:rPr>
        <w:t>PCGs</w:t>
      </w:r>
      <w:r w:rsidR="000A5A9D">
        <w:rPr>
          <w:rFonts w:ascii="Times New Roman" w:hAnsi="Times New Roman" w:cs="Times New Roman"/>
        </w:rPr>
        <w:t xml:space="preserve"> were enriched in </w:t>
      </w:r>
      <w:r w:rsidR="000A1655">
        <w:rPr>
          <w:rFonts w:ascii="Times New Roman" w:hAnsi="Times New Roman" w:cs="Times New Roman"/>
        </w:rPr>
        <w:t>many other</w:t>
      </w:r>
      <w:r w:rsidR="009D1827">
        <w:rPr>
          <w:rFonts w:ascii="Times New Roman" w:hAnsi="Times New Roman" w:cs="Times New Roman"/>
        </w:rPr>
        <w:t xml:space="preserve"> purine</w:t>
      </w:r>
      <w:r w:rsidR="00F93049">
        <w:rPr>
          <w:rFonts w:ascii="Times New Roman" w:hAnsi="Times New Roman" w:cs="Times New Roman"/>
        </w:rPr>
        <w:t xml:space="preserve"> biosynthetic</w:t>
      </w:r>
      <w:r w:rsidR="00B774DE">
        <w:rPr>
          <w:rFonts w:ascii="Times New Roman" w:hAnsi="Times New Roman" w:cs="Times New Roman"/>
        </w:rPr>
        <w:t>-associated</w:t>
      </w:r>
      <w:r w:rsidR="004D0C49" w:rsidRPr="00D17E62">
        <w:rPr>
          <w:rFonts w:ascii="Times New Roman" w:hAnsi="Times New Roman" w:cs="Times New Roman"/>
        </w:rPr>
        <w:t xml:space="preserve"> categor</w:t>
      </w:r>
      <w:r w:rsidR="00EA2092">
        <w:rPr>
          <w:rFonts w:ascii="Times New Roman" w:hAnsi="Times New Roman" w:cs="Times New Roman"/>
        </w:rPr>
        <w:t>ies</w:t>
      </w:r>
      <w:r w:rsidR="00CE6DA1">
        <w:rPr>
          <w:rFonts w:ascii="Times New Roman" w:hAnsi="Times New Roman" w:cs="Times New Roman"/>
        </w:rPr>
        <w:t>.</w:t>
      </w:r>
      <w:r w:rsidR="004D0C49" w:rsidRPr="00D17E62">
        <w:rPr>
          <w:rFonts w:ascii="Times New Roman" w:hAnsi="Times New Roman" w:cs="Times New Roman"/>
        </w:rPr>
        <w:t xml:space="preserve"> </w:t>
      </w:r>
      <w:r w:rsidR="00B774DE">
        <w:rPr>
          <w:rFonts w:ascii="Times New Roman" w:hAnsi="Times New Roman" w:cs="Times New Roman"/>
        </w:rPr>
        <w:t xml:space="preserve">Such as </w:t>
      </w:r>
      <w:r w:rsidR="002469DB">
        <w:rPr>
          <w:rFonts w:ascii="Times New Roman" w:hAnsi="Times New Roman" w:cs="Times New Roman"/>
        </w:rPr>
        <w:t xml:space="preserve">7 PCGs </w:t>
      </w:r>
      <w:r w:rsidR="00FE6FDC">
        <w:rPr>
          <w:rFonts w:ascii="Times New Roman" w:hAnsi="Times New Roman" w:cs="Times New Roman"/>
        </w:rPr>
        <w:t xml:space="preserve">were </w:t>
      </w:r>
      <w:r w:rsidR="002469DB">
        <w:rPr>
          <w:rFonts w:ascii="Times New Roman" w:hAnsi="Times New Roman" w:cs="Times New Roman"/>
        </w:rPr>
        <w:t xml:space="preserve">involved in </w:t>
      </w:r>
      <w:r w:rsidR="005D1E06">
        <w:rPr>
          <w:rFonts w:ascii="Times New Roman" w:hAnsi="Times New Roman" w:cs="Times New Roman"/>
        </w:rPr>
        <w:t xml:space="preserve">the category </w:t>
      </w:r>
      <w:r w:rsidR="008816C7" w:rsidRPr="00D17E62">
        <w:rPr>
          <w:rFonts w:ascii="Times New Roman" w:hAnsi="Times New Roman" w:cs="Times New Roman"/>
        </w:rPr>
        <w:t>“</w:t>
      </w:r>
      <w:r w:rsidR="00661599" w:rsidRPr="00661599">
        <w:rPr>
          <w:rFonts w:ascii="Times New Roman" w:hAnsi="Times New Roman" w:cs="Times New Roman"/>
        </w:rPr>
        <w:t>purine ribonucleoside diphosphate metabolic process</w:t>
      </w:r>
      <w:r w:rsidR="008816C7" w:rsidRPr="00D17E62">
        <w:rPr>
          <w:rFonts w:ascii="Times New Roman" w:hAnsi="Times New Roman" w:cs="Times New Roman"/>
        </w:rPr>
        <w:t>”</w:t>
      </w:r>
      <w:r w:rsidR="002469DB">
        <w:rPr>
          <w:rFonts w:ascii="Times New Roman" w:hAnsi="Times New Roman" w:cs="Times New Roman"/>
        </w:rPr>
        <w:t xml:space="preserve"> </w:t>
      </w:r>
      <w:r w:rsidR="002469DB" w:rsidRPr="00D17E62">
        <w:rPr>
          <w:rFonts w:ascii="Times New Roman" w:hAnsi="Times New Roman" w:cs="Times New Roman"/>
        </w:rPr>
        <w:t>(</w:t>
      </w:r>
      <w:r w:rsidR="002469DB" w:rsidRPr="00D84CDA">
        <w:rPr>
          <w:rFonts w:ascii="Times New Roman" w:hAnsi="Times New Roman" w:cs="Times New Roman"/>
          <w:i/>
        </w:rPr>
        <w:t>P</w:t>
      </w:r>
      <w:r w:rsidR="002469DB" w:rsidRPr="00D84CDA">
        <w:rPr>
          <w:rFonts w:ascii="Times New Roman" w:hAnsi="Times New Roman" w:cs="Times New Roman"/>
        </w:rPr>
        <w:t>=</w:t>
      </w:r>
      <w:r w:rsidR="002469DB" w:rsidRPr="00D17E62">
        <w:rPr>
          <w:rFonts w:ascii="Times New Roman" w:hAnsi="Times New Roman" w:cs="Times New Roman"/>
        </w:rPr>
        <w:t>0.00</w:t>
      </w:r>
      <w:r w:rsidR="002469DB">
        <w:rPr>
          <w:rFonts w:ascii="Times New Roman" w:hAnsi="Times New Roman" w:cs="Times New Roman"/>
        </w:rPr>
        <w:t>76</w:t>
      </w:r>
      <w:r w:rsidR="002469DB" w:rsidRPr="00D17E62">
        <w:rPr>
          <w:rFonts w:ascii="Times New Roman" w:hAnsi="Times New Roman" w:cs="Times New Roman"/>
        </w:rPr>
        <w:t>)</w:t>
      </w:r>
      <w:r w:rsidR="002365DB">
        <w:rPr>
          <w:rFonts w:ascii="Times New Roman" w:hAnsi="Times New Roman" w:cs="Times New Roman"/>
        </w:rPr>
        <w:t xml:space="preserve"> (</w:t>
      </w:r>
      <w:r w:rsidR="002365DB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0</w:t>
      </w:r>
      <w:r w:rsidR="002365DB">
        <w:rPr>
          <w:rFonts w:ascii="Times New Roman" w:hAnsi="Times New Roman" w:cs="Times New Roman"/>
        </w:rPr>
        <w:t>)</w:t>
      </w:r>
      <w:r w:rsidR="001E6EBC" w:rsidRPr="00D17E62">
        <w:rPr>
          <w:rFonts w:ascii="Times New Roman" w:hAnsi="Times New Roman" w:cs="Times New Roman"/>
        </w:rPr>
        <w:t>, wh</w:t>
      </w:r>
      <w:r w:rsidR="008D4D76" w:rsidRPr="00D17E62">
        <w:rPr>
          <w:rFonts w:ascii="Times New Roman" w:hAnsi="Times New Roman" w:cs="Times New Roman"/>
        </w:rPr>
        <w:t xml:space="preserve">ich </w:t>
      </w:r>
      <w:r w:rsidR="00D41731">
        <w:rPr>
          <w:rFonts w:ascii="Times New Roman" w:hAnsi="Times New Roman" w:cs="Times New Roman"/>
        </w:rPr>
        <w:t>wa</w:t>
      </w:r>
      <w:r w:rsidR="008D4D76" w:rsidRPr="00D17E62">
        <w:rPr>
          <w:rFonts w:ascii="Times New Roman" w:hAnsi="Times New Roman" w:cs="Times New Roman"/>
        </w:rPr>
        <w:t>s significant</w:t>
      </w:r>
      <w:r w:rsidR="00EA2092">
        <w:rPr>
          <w:rFonts w:ascii="Times New Roman" w:hAnsi="Times New Roman" w:cs="Times New Roman"/>
        </w:rPr>
        <w:t>ly</w:t>
      </w:r>
      <w:r w:rsidR="008D4D76" w:rsidRPr="00D17E62">
        <w:rPr>
          <w:rFonts w:ascii="Times New Roman" w:hAnsi="Times New Roman" w:cs="Times New Roman"/>
        </w:rPr>
        <w:t xml:space="preserve"> </w:t>
      </w:r>
      <w:r w:rsidR="00EF7631" w:rsidRPr="00D17E62">
        <w:rPr>
          <w:rFonts w:ascii="Times New Roman" w:hAnsi="Times New Roman" w:cs="Times New Roman"/>
        </w:rPr>
        <w:t xml:space="preserve">more than </w:t>
      </w:r>
      <w:r w:rsidR="003D409B">
        <w:rPr>
          <w:rFonts w:ascii="Times New Roman" w:hAnsi="Times New Roman" w:cs="Times New Roman"/>
        </w:rPr>
        <w:t>that of</w:t>
      </w:r>
      <w:r w:rsidR="005D1E06">
        <w:rPr>
          <w:rFonts w:ascii="Times New Roman" w:hAnsi="Times New Roman" w:cs="Times New Roman"/>
        </w:rPr>
        <w:t xml:space="preserve"> the</w:t>
      </w:r>
      <w:r w:rsidR="003D409B">
        <w:rPr>
          <w:rFonts w:ascii="Times New Roman" w:hAnsi="Times New Roman" w:cs="Times New Roman"/>
        </w:rPr>
        <w:t xml:space="preserve"> NCGs</w:t>
      </w:r>
      <w:r w:rsidR="001E6EBC" w:rsidRPr="00D17E62">
        <w:rPr>
          <w:rFonts w:ascii="Times New Roman" w:hAnsi="Times New Roman" w:cs="Times New Roman"/>
        </w:rPr>
        <w:t xml:space="preserve"> (</w:t>
      </w:r>
      <w:r w:rsidR="00644C83">
        <w:rPr>
          <w:rFonts w:ascii="Times New Roman" w:hAnsi="Times New Roman" w:cs="Times New Roman"/>
        </w:rPr>
        <w:t>1</w:t>
      </w:r>
      <w:r w:rsidR="00EF7631" w:rsidRPr="00D17E62">
        <w:rPr>
          <w:rFonts w:ascii="Times New Roman" w:hAnsi="Times New Roman" w:cs="Times New Roman"/>
        </w:rPr>
        <w:t xml:space="preserve"> gene, </w:t>
      </w:r>
      <w:r w:rsidR="00D84CDA" w:rsidRPr="00D84CDA">
        <w:rPr>
          <w:rFonts w:ascii="Times New Roman" w:hAnsi="Times New Roman" w:cs="Times New Roman"/>
          <w:i/>
        </w:rPr>
        <w:t>P</w:t>
      </w:r>
      <w:r w:rsidR="00D84CDA" w:rsidRPr="00D84CDA">
        <w:rPr>
          <w:rFonts w:ascii="Times New Roman" w:hAnsi="Times New Roman" w:cs="Times New Roman"/>
        </w:rPr>
        <w:t>=</w:t>
      </w:r>
      <w:r w:rsidR="00745EFA" w:rsidRPr="00D17E62">
        <w:rPr>
          <w:rFonts w:ascii="Times New Roman" w:hAnsi="Times New Roman" w:cs="Times New Roman"/>
        </w:rPr>
        <w:t>0.0</w:t>
      </w:r>
      <w:r w:rsidR="00D87DA9">
        <w:rPr>
          <w:rFonts w:ascii="Times New Roman" w:hAnsi="Times New Roman" w:cs="Times New Roman"/>
        </w:rPr>
        <w:t>167</w:t>
      </w:r>
      <w:r w:rsidR="001E6EBC" w:rsidRPr="00D17E62">
        <w:rPr>
          <w:rFonts w:ascii="Times New Roman" w:hAnsi="Times New Roman" w:cs="Times New Roman"/>
        </w:rPr>
        <w:t>)</w:t>
      </w:r>
      <w:r w:rsidR="00544C5A" w:rsidRPr="00D17E62">
        <w:rPr>
          <w:rFonts w:ascii="Times New Roman" w:hAnsi="Times New Roman" w:cs="Times New Roman"/>
        </w:rPr>
        <w:t xml:space="preserve"> (</w:t>
      </w:r>
      <w:r w:rsidR="00544C5A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2</w:t>
      </w:r>
      <w:r w:rsidR="00A15B19">
        <w:rPr>
          <w:rFonts w:ascii="Times New Roman" w:hAnsi="Times New Roman" w:cs="Times New Roman"/>
          <w:b/>
          <w:bCs/>
        </w:rPr>
        <w:t xml:space="preserve"> and</w:t>
      </w:r>
      <w:r w:rsidR="00644C83">
        <w:rPr>
          <w:rFonts w:ascii="Times New Roman" w:hAnsi="Times New Roman" w:cs="Times New Roman"/>
          <w:b/>
          <w:bCs/>
        </w:rPr>
        <w:t xml:space="preserve"> 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544C5A" w:rsidRPr="00D17E62">
        <w:rPr>
          <w:rFonts w:ascii="Times New Roman" w:hAnsi="Times New Roman" w:cs="Times New Roman"/>
        </w:rPr>
        <w:t>)</w:t>
      </w:r>
      <w:r w:rsidR="008736F7">
        <w:rPr>
          <w:rFonts w:ascii="Times New Roman" w:hAnsi="Times New Roman" w:cs="Times New Roman"/>
        </w:rPr>
        <w:t>. In addition,</w:t>
      </w:r>
      <w:r w:rsidR="00DE298A">
        <w:rPr>
          <w:rFonts w:ascii="Times New Roman" w:hAnsi="Times New Roman" w:cs="Times New Roman"/>
        </w:rPr>
        <w:t xml:space="preserve"> </w:t>
      </w:r>
      <w:r w:rsidR="00C563A8">
        <w:rPr>
          <w:rFonts w:ascii="Times New Roman" w:hAnsi="Times New Roman" w:cs="Times New Roman"/>
        </w:rPr>
        <w:t xml:space="preserve">the </w:t>
      </w:r>
      <w:r w:rsidR="001B6AAF">
        <w:rPr>
          <w:rFonts w:ascii="Times New Roman" w:hAnsi="Times New Roman" w:cs="Times New Roman"/>
        </w:rPr>
        <w:t>PCGs</w:t>
      </w:r>
      <w:r w:rsidR="008736F7">
        <w:rPr>
          <w:rFonts w:ascii="Times New Roman" w:hAnsi="Times New Roman" w:cs="Times New Roman"/>
        </w:rPr>
        <w:t xml:space="preserve"> were also </w:t>
      </w:r>
      <w:r w:rsidR="00FE6FDC">
        <w:rPr>
          <w:rFonts w:ascii="Times New Roman" w:hAnsi="Times New Roman" w:cs="Times New Roman"/>
        </w:rPr>
        <w:t>enrich</w:t>
      </w:r>
      <w:r w:rsidR="00A7478F">
        <w:rPr>
          <w:rFonts w:ascii="Times New Roman" w:hAnsi="Times New Roman" w:cs="Times New Roman"/>
        </w:rPr>
        <w:t>ed</w:t>
      </w:r>
      <w:r w:rsidR="008736F7">
        <w:rPr>
          <w:rFonts w:ascii="Times New Roman" w:hAnsi="Times New Roman" w:cs="Times New Roman"/>
        </w:rPr>
        <w:t xml:space="preserve"> in</w:t>
      </w:r>
      <w:r w:rsidR="006D6149">
        <w:rPr>
          <w:rFonts w:ascii="Times New Roman" w:hAnsi="Times New Roman" w:cs="Times New Roman"/>
        </w:rPr>
        <w:t xml:space="preserve"> other purine biosynthetic categories, such as</w:t>
      </w:r>
      <w:r w:rsidR="00865FDE">
        <w:rPr>
          <w:rFonts w:ascii="Times New Roman" w:hAnsi="Times New Roman" w:cs="Times New Roman"/>
        </w:rPr>
        <w:t xml:space="preserve"> </w:t>
      </w:r>
      <w:r w:rsidR="00F650E8">
        <w:rPr>
          <w:rFonts w:ascii="Times New Roman" w:hAnsi="Times New Roman" w:cs="Times New Roman"/>
        </w:rPr>
        <w:t>“</w:t>
      </w:r>
      <w:r w:rsidR="00DB576E">
        <w:rPr>
          <w:rFonts w:ascii="Times New Roman" w:hAnsi="Times New Roman" w:cs="Times New Roman"/>
        </w:rPr>
        <w:t xml:space="preserve">regulation of </w:t>
      </w:r>
      <w:r w:rsidR="00280001">
        <w:rPr>
          <w:rFonts w:ascii="Times New Roman" w:hAnsi="Times New Roman" w:cs="Times New Roman"/>
        </w:rPr>
        <w:t xml:space="preserve">purine </w:t>
      </w:r>
      <w:r w:rsidR="00643916">
        <w:rPr>
          <w:rFonts w:ascii="Times New Roman" w:hAnsi="Times New Roman" w:cs="Times New Roman"/>
        </w:rPr>
        <w:t xml:space="preserve">nucleotide </w:t>
      </w:r>
      <w:r w:rsidR="00280001">
        <w:rPr>
          <w:rFonts w:ascii="Times New Roman" w:hAnsi="Times New Roman" w:cs="Times New Roman"/>
        </w:rPr>
        <w:t>bio</w:t>
      </w:r>
      <w:r w:rsidR="00643916">
        <w:rPr>
          <w:rFonts w:ascii="Times New Roman" w:hAnsi="Times New Roman" w:cs="Times New Roman"/>
        </w:rPr>
        <w:t>synthetic process</w:t>
      </w:r>
      <w:r w:rsidR="00F650E8">
        <w:rPr>
          <w:rFonts w:ascii="Times New Roman" w:hAnsi="Times New Roman" w:cs="Times New Roman"/>
        </w:rPr>
        <w:t>”</w:t>
      </w:r>
      <w:r w:rsidR="00F7127D">
        <w:rPr>
          <w:rFonts w:ascii="Times New Roman" w:hAnsi="Times New Roman" w:cs="Times New Roman"/>
        </w:rPr>
        <w:t xml:space="preserve"> and </w:t>
      </w:r>
      <w:r w:rsidR="00F650E8">
        <w:rPr>
          <w:rFonts w:ascii="Times New Roman" w:hAnsi="Times New Roman" w:cs="Times New Roman"/>
        </w:rPr>
        <w:t>“</w:t>
      </w:r>
      <w:r w:rsidR="00F7127D" w:rsidRPr="00F7127D">
        <w:rPr>
          <w:rFonts w:ascii="Times New Roman" w:hAnsi="Times New Roman" w:cs="Times New Roman"/>
        </w:rPr>
        <w:t>purine</w:t>
      </w:r>
      <w:r w:rsidR="00F7127D">
        <w:rPr>
          <w:rFonts w:ascii="Times New Roman" w:hAnsi="Times New Roman" w:cs="Times New Roman"/>
        </w:rPr>
        <w:t>-</w:t>
      </w:r>
      <w:r w:rsidR="00F7127D" w:rsidRPr="00F7127D">
        <w:rPr>
          <w:rFonts w:ascii="Times New Roman" w:hAnsi="Times New Roman" w:cs="Times New Roman"/>
        </w:rPr>
        <w:t xml:space="preserve">containing compound biosynthetic </w:t>
      </w:r>
      <w:r w:rsidR="00A362D7">
        <w:rPr>
          <w:rFonts w:ascii="Times New Roman" w:hAnsi="Times New Roman" w:cs="Times New Roman"/>
        </w:rPr>
        <w:t>process</w:t>
      </w:r>
      <w:r w:rsidR="00F650E8">
        <w:rPr>
          <w:rFonts w:ascii="Times New Roman" w:hAnsi="Times New Roman" w:cs="Times New Roman"/>
        </w:rPr>
        <w:t>”</w:t>
      </w:r>
      <w:r w:rsidR="00A362D7">
        <w:rPr>
          <w:rFonts w:ascii="Times New Roman" w:hAnsi="Times New Roman" w:cs="Times New Roman"/>
        </w:rPr>
        <w:t xml:space="preserve"> </w:t>
      </w:r>
      <w:r w:rsidR="00A362D7" w:rsidRPr="00D17E62">
        <w:rPr>
          <w:rFonts w:ascii="Times New Roman" w:hAnsi="Times New Roman" w:cs="Times New Roman"/>
        </w:rPr>
        <w:t>(</w:t>
      </w:r>
      <w:r w:rsidR="00A362D7" w:rsidRPr="00D17E62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2</w:t>
      </w:r>
      <w:r w:rsidR="00A362D7">
        <w:rPr>
          <w:rFonts w:ascii="Times New Roman" w:hAnsi="Times New Roman" w:cs="Times New Roman"/>
          <w:b/>
          <w:bCs/>
        </w:rPr>
        <w:t xml:space="preserve"> and Figure </w:t>
      </w:r>
      <w:r w:rsidR="001F4B1F">
        <w:rPr>
          <w:rFonts w:ascii="Times New Roman" w:hAnsi="Times New Roman" w:cs="Times New Roman"/>
          <w:b/>
          <w:bCs/>
        </w:rPr>
        <w:t>5b</w:t>
      </w:r>
      <w:r w:rsidR="00A362D7" w:rsidRPr="00D17E62">
        <w:rPr>
          <w:rFonts w:ascii="Times New Roman" w:hAnsi="Times New Roman" w:cs="Times New Roman"/>
        </w:rPr>
        <w:t>)</w:t>
      </w:r>
      <w:r w:rsidR="001E6EBC" w:rsidRPr="00D17E62">
        <w:rPr>
          <w:rFonts w:ascii="Times New Roman" w:hAnsi="Times New Roman" w:cs="Times New Roman"/>
        </w:rPr>
        <w:t>.</w:t>
      </w:r>
      <w:r w:rsidR="003D3944" w:rsidRPr="00D17E62">
        <w:rPr>
          <w:rFonts w:ascii="Times New Roman" w:hAnsi="Times New Roman" w:cs="Times New Roman"/>
        </w:rPr>
        <w:t xml:space="preserve"> </w:t>
      </w:r>
      <w:r w:rsidR="004666D2" w:rsidRPr="00D17E62">
        <w:rPr>
          <w:rFonts w:ascii="Times New Roman" w:hAnsi="Times New Roman" w:cs="Times New Roman"/>
        </w:rPr>
        <w:t>Previous studies show</w:t>
      </w:r>
      <w:r w:rsidR="006E4ED8">
        <w:rPr>
          <w:rFonts w:ascii="Times New Roman" w:hAnsi="Times New Roman" w:cs="Times New Roman"/>
        </w:rPr>
        <w:t>ed</w:t>
      </w:r>
      <w:r w:rsidR="004666D2" w:rsidRPr="00D17E62">
        <w:rPr>
          <w:rFonts w:ascii="Times New Roman" w:hAnsi="Times New Roman" w:cs="Times New Roman"/>
        </w:rPr>
        <w:t xml:space="preserve"> </w:t>
      </w:r>
      <w:r w:rsidR="00F7127D">
        <w:rPr>
          <w:rFonts w:ascii="Times New Roman" w:hAnsi="Times New Roman" w:cs="Times New Roman"/>
        </w:rPr>
        <w:t xml:space="preserve">that </w:t>
      </w:r>
      <w:r w:rsidR="00C563A8">
        <w:rPr>
          <w:rFonts w:ascii="Times New Roman" w:hAnsi="Times New Roman" w:cs="Times New Roman"/>
        </w:rPr>
        <w:t xml:space="preserve">the </w:t>
      </w:r>
      <w:r w:rsidR="00F83BC5" w:rsidRPr="00D17E62">
        <w:rPr>
          <w:rFonts w:ascii="Times New Roman" w:hAnsi="Times New Roman" w:cs="Times New Roman"/>
        </w:rPr>
        <w:t>addition of dietar</w:t>
      </w:r>
      <w:r w:rsidR="001A660F" w:rsidRPr="00D17E62">
        <w:rPr>
          <w:rFonts w:ascii="Times New Roman" w:hAnsi="Times New Roman" w:cs="Times New Roman"/>
        </w:rPr>
        <w:t>y</w:t>
      </w:r>
      <w:r w:rsidR="00F83BC5" w:rsidRPr="00D17E62">
        <w:rPr>
          <w:rFonts w:ascii="Times New Roman" w:hAnsi="Times New Roman" w:cs="Times New Roman"/>
        </w:rPr>
        <w:t xml:space="preserve"> adenine </w:t>
      </w:r>
      <w:r w:rsidR="00F62936" w:rsidRPr="00D17E62">
        <w:rPr>
          <w:rFonts w:ascii="Times New Roman" w:hAnsi="Times New Roman" w:cs="Times New Roman"/>
        </w:rPr>
        <w:t>c</w:t>
      </w:r>
      <w:r w:rsidR="00147198">
        <w:rPr>
          <w:rFonts w:ascii="Times New Roman" w:hAnsi="Times New Roman" w:cs="Times New Roman"/>
        </w:rPr>
        <w:t>ould</w:t>
      </w:r>
      <w:r w:rsidR="00031E4F" w:rsidRPr="00D17E62">
        <w:rPr>
          <w:rFonts w:ascii="Times New Roman" w:hAnsi="Times New Roman" w:cs="Times New Roman"/>
        </w:rPr>
        <w:t xml:space="preserve"> </w:t>
      </w:r>
      <w:r w:rsidR="00FD2288" w:rsidRPr="00D17E62">
        <w:rPr>
          <w:rFonts w:ascii="Times New Roman" w:hAnsi="Times New Roman" w:cs="Times New Roman"/>
        </w:rPr>
        <w:t>shorten the lifespan by 4</w:t>
      </w:r>
      <w:r w:rsidR="001A660F" w:rsidRPr="00D17E62">
        <w:rPr>
          <w:rFonts w:ascii="Times New Roman" w:hAnsi="Times New Roman" w:cs="Times New Roman"/>
        </w:rPr>
        <w:t>8</w:t>
      </w:r>
      <w:r w:rsidR="00FD2288" w:rsidRPr="00D17E62">
        <w:rPr>
          <w:rFonts w:ascii="Times New Roman" w:hAnsi="Times New Roman" w:cs="Times New Roman"/>
        </w:rPr>
        <w:t>%</w:t>
      </w:r>
      <w:r w:rsidR="00014FEF">
        <w:rPr>
          <w:rFonts w:ascii="Times New Roman" w:hAnsi="Times New Roman" w:cs="Times New Roman"/>
        </w:rPr>
        <w:fldChar w:fldCharType="begin">
          <w:fldData xml:space="preserve">PEVuZE5vdGU+PENpdGU+PEF1dGhvcj5MYW5nPC9BdXRob3I+PFllYXI+MjAxOTwvWWVhcj48UmVj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MYW5nPC9BdXRob3I+PFllYXI+MjAxOTwvWWVhcj48UmVj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014FEF">
        <w:rPr>
          <w:rFonts w:ascii="Times New Roman" w:hAnsi="Times New Roman" w:cs="Times New Roman"/>
        </w:rPr>
      </w:r>
      <w:r w:rsidR="00014FEF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Lang, et al., 2019)</w:t>
      </w:r>
      <w:r w:rsidR="00014FEF">
        <w:rPr>
          <w:rFonts w:ascii="Times New Roman" w:hAnsi="Times New Roman" w:cs="Times New Roman"/>
        </w:rPr>
        <w:fldChar w:fldCharType="end"/>
      </w:r>
      <w:r w:rsidR="00FD2288" w:rsidRPr="00D17E62">
        <w:rPr>
          <w:rFonts w:ascii="Times New Roman" w:hAnsi="Times New Roman" w:cs="Times New Roman"/>
        </w:rPr>
        <w:t xml:space="preserve"> and </w:t>
      </w:r>
      <w:r w:rsidR="00F83BC5" w:rsidRPr="00D17E62">
        <w:rPr>
          <w:rFonts w:ascii="Times New Roman" w:hAnsi="Times New Roman" w:cs="Times New Roman"/>
        </w:rPr>
        <w:t>blocks the longevity effects of dietary restriction</w:t>
      </w:r>
      <w:r w:rsidR="009B2574">
        <w:rPr>
          <w:rFonts w:ascii="Times New Roman" w:hAnsi="Times New Roman" w:cs="Times New Roman"/>
        </w:rPr>
        <w:fldChar w:fldCharType="begin">
          <w:fldData xml:space="preserve">PEVuZE5vdGU+PENpdGU+PEF1dGhvcj5TdGVuZXNlbjwvQXV0aG9yPjxZZWFyPjIwMTM8L1llYXI+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TdGVuZXNlbjwvQXV0aG9yPjxZZWFyPjIwMTM8L1llYXI+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9B2574">
        <w:rPr>
          <w:rFonts w:ascii="Times New Roman" w:hAnsi="Times New Roman" w:cs="Times New Roman"/>
        </w:rPr>
      </w:r>
      <w:r w:rsidR="009B2574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Stenesen, et al., 2013)</w:t>
      </w:r>
      <w:r w:rsidR="009B2574">
        <w:rPr>
          <w:rFonts w:ascii="Times New Roman" w:hAnsi="Times New Roman" w:cs="Times New Roman"/>
        </w:rPr>
        <w:fldChar w:fldCharType="end"/>
      </w:r>
      <w:r w:rsidR="00B71B76" w:rsidRPr="00D17E62">
        <w:rPr>
          <w:rFonts w:ascii="Times New Roman" w:hAnsi="Times New Roman" w:cs="Times New Roman"/>
        </w:rPr>
        <w:t>.</w:t>
      </w:r>
      <w:r w:rsidR="00577697">
        <w:rPr>
          <w:rFonts w:ascii="Times New Roman" w:hAnsi="Times New Roman" w:cs="Times New Roman"/>
        </w:rPr>
        <w:t xml:space="preserve"> These results suggested that genes </w:t>
      </w:r>
      <w:r w:rsidR="00444EC3">
        <w:rPr>
          <w:rFonts w:ascii="Times New Roman" w:hAnsi="Times New Roman" w:cs="Times New Roman"/>
        </w:rPr>
        <w:t>involved in</w:t>
      </w:r>
      <w:r w:rsidR="00E90B13">
        <w:rPr>
          <w:rFonts w:ascii="Times New Roman" w:hAnsi="Times New Roman" w:cs="Times New Roman"/>
        </w:rPr>
        <w:t xml:space="preserve"> purine biosynthetic and puri</w:t>
      </w:r>
      <w:r w:rsidR="0025274D">
        <w:rPr>
          <w:rFonts w:ascii="Times New Roman" w:hAnsi="Times New Roman" w:cs="Times New Roman"/>
        </w:rPr>
        <w:t>n</w:t>
      </w:r>
      <w:r w:rsidR="00E77C91">
        <w:rPr>
          <w:rFonts w:ascii="Times New Roman" w:hAnsi="Times New Roman" w:cs="Times New Roman"/>
        </w:rPr>
        <w:t>e</w:t>
      </w:r>
      <w:r w:rsidR="00E90B13">
        <w:rPr>
          <w:rFonts w:ascii="Times New Roman" w:hAnsi="Times New Roman" w:cs="Times New Roman"/>
        </w:rPr>
        <w:t xml:space="preserve"> signaling </w:t>
      </w:r>
      <w:r w:rsidR="00075407">
        <w:rPr>
          <w:rFonts w:ascii="Times New Roman" w:hAnsi="Times New Roman" w:cs="Times New Roman"/>
        </w:rPr>
        <w:t>transduction</w:t>
      </w:r>
      <w:r w:rsidR="00E90B13">
        <w:rPr>
          <w:rFonts w:ascii="Times New Roman" w:hAnsi="Times New Roman" w:cs="Times New Roman"/>
        </w:rPr>
        <w:t xml:space="preserve"> might </w:t>
      </w:r>
      <w:r w:rsidR="00DF63CE">
        <w:rPr>
          <w:rFonts w:ascii="Times New Roman" w:hAnsi="Times New Roman" w:cs="Times New Roman"/>
        </w:rPr>
        <w:t>suffer different evolutionary constraints in determining</w:t>
      </w:r>
      <w:r w:rsidR="000C4966">
        <w:rPr>
          <w:rFonts w:ascii="Times New Roman" w:hAnsi="Times New Roman" w:cs="Times New Roman"/>
        </w:rPr>
        <w:t xml:space="preserve"> the</w:t>
      </w:r>
      <w:r w:rsidR="00644784">
        <w:rPr>
          <w:rFonts w:ascii="Times New Roman" w:hAnsi="Times New Roman" w:cs="Times New Roman"/>
        </w:rPr>
        <w:t xml:space="preserve"> lifespan</w:t>
      </w:r>
      <w:r w:rsidR="00B75E76">
        <w:rPr>
          <w:rFonts w:ascii="Times New Roman" w:hAnsi="Times New Roman" w:cs="Times New Roman"/>
        </w:rPr>
        <w:t xml:space="preserve"> or </w:t>
      </w:r>
      <w:r w:rsidR="000C4966">
        <w:rPr>
          <w:rFonts w:ascii="Times New Roman" w:hAnsi="Times New Roman" w:cs="Times New Roman"/>
        </w:rPr>
        <w:t>anti-</w:t>
      </w:r>
      <w:r w:rsidR="00B75E76">
        <w:rPr>
          <w:rFonts w:ascii="Times New Roman" w:hAnsi="Times New Roman" w:cs="Times New Roman"/>
        </w:rPr>
        <w:t>aging</w:t>
      </w:r>
      <w:r w:rsidR="000C4966">
        <w:rPr>
          <w:rFonts w:ascii="Times New Roman" w:hAnsi="Times New Roman" w:cs="Times New Roman"/>
        </w:rPr>
        <w:t xml:space="preserve"> in mammals</w:t>
      </w:r>
      <w:r w:rsidR="00577697">
        <w:rPr>
          <w:rFonts w:ascii="Times New Roman" w:hAnsi="Times New Roman" w:cs="Times New Roman"/>
        </w:rPr>
        <w:t>.</w:t>
      </w:r>
    </w:p>
    <w:p w14:paraId="1302CDF1" w14:textId="7CE5CEBA" w:rsidR="00E54C68" w:rsidRDefault="00E54C68" w:rsidP="00BA5AE1">
      <w:pPr>
        <w:spacing w:line="480" w:lineRule="auto"/>
        <w:rPr>
          <w:rFonts w:ascii="Times New Roman" w:hAnsi="Times New Roman" w:cs="Times New Roman"/>
        </w:rPr>
      </w:pPr>
    </w:p>
    <w:p w14:paraId="0A70C1EB" w14:textId="4C5ADA1A" w:rsidR="00B77F20" w:rsidRPr="008A373B" w:rsidRDefault="00B77F20" w:rsidP="00BA5AE1">
      <w:pPr>
        <w:spacing w:line="480" w:lineRule="auto"/>
        <w:rPr>
          <w:rFonts w:ascii="Times New Roman" w:hAnsi="Times New Roman" w:cs="Times New Roman"/>
          <w:b/>
          <w:bCs/>
        </w:rPr>
      </w:pPr>
      <w:r w:rsidRPr="008A373B">
        <w:rPr>
          <w:rFonts w:ascii="Times New Roman" w:hAnsi="Times New Roman" w:cs="Times New Roman" w:hint="eastAsia"/>
          <w:b/>
          <w:bCs/>
        </w:rPr>
        <w:t>N</w:t>
      </w:r>
      <w:r w:rsidRPr="008A373B">
        <w:rPr>
          <w:rFonts w:ascii="Times New Roman" w:hAnsi="Times New Roman" w:cs="Times New Roman"/>
          <w:b/>
          <w:bCs/>
        </w:rPr>
        <w:t>etwork analyses</w:t>
      </w:r>
    </w:p>
    <w:p w14:paraId="3367C77C" w14:textId="428BF278" w:rsidR="00A269E1" w:rsidRDefault="00475EE9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o </w:t>
      </w:r>
      <w:r w:rsidR="0026584E">
        <w:rPr>
          <w:rFonts w:ascii="Times New Roman" w:hAnsi="Times New Roman" w:cs="Times New Roman"/>
        </w:rPr>
        <w:t xml:space="preserve">further explore </w:t>
      </w:r>
      <w:r w:rsidR="00B450E5">
        <w:rPr>
          <w:rFonts w:ascii="Times New Roman" w:hAnsi="Times New Roman" w:cs="Times New Roman"/>
        </w:rPr>
        <w:t>the extent</w:t>
      </w:r>
      <w:r w:rsidR="00B74DFF">
        <w:rPr>
          <w:rFonts w:ascii="Times New Roman" w:hAnsi="Times New Roman" w:cs="Times New Roman"/>
        </w:rPr>
        <w:t xml:space="preserve"> to</w:t>
      </w:r>
      <w:r w:rsidR="00B450E5">
        <w:rPr>
          <w:rFonts w:ascii="Times New Roman" w:hAnsi="Times New Roman" w:cs="Times New Roman"/>
        </w:rPr>
        <w:t xml:space="preserve"> which</w:t>
      </w:r>
      <w:r w:rsidR="002D7D38">
        <w:rPr>
          <w:rFonts w:ascii="Times New Roman" w:hAnsi="Times New Roman" w:cs="Times New Roman"/>
        </w:rPr>
        <w:t xml:space="preserve"> NCGs and PCGs </w:t>
      </w:r>
      <w:r w:rsidR="007B63B1">
        <w:rPr>
          <w:rFonts w:ascii="Times New Roman" w:hAnsi="Times New Roman" w:cs="Times New Roman"/>
        </w:rPr>
        <w:t>interact</w:t>
      </w:r>
      <w:r w:rsidR="00EF4C2B">
        <w:rPr>
          <w:rFonts w:ascii="Times New Roman" w:hAnsi="Times New Roman" w:cs="Times New Roman"/>
        </w:rPr>
        <w:t>ed</w:t>
      </w:r>
      <w:r w:rsidR="007B63B1">
        <w:rPr>
          <w:rFonts w:ascii="Times New Roman" w:hAnsi="Times New Roman" w:cs="Times New Roman"/>
        </w:rPr>
        <w:t xml:space="preserve"> with each other to </w:t>
      </w:r>
      <w:r w:rsidR="000D26B9">
        <w:rPr>
          <w:rFonts w:ascii="Times New Roman" w:hAnsi="Times New Roman" w:cs="Times New Roman"/>
        </w:rPr>
        <w:t>affect l</w:t>
      </w:r>
      <w:r w:rsidR="004C6602">
        <w:rPr>
          <w:rFonts w:ascii="Times New Roman" w:hAnsi="Times New Roman" w:cs="Times New Roman"/>
        </w:rPr>
        <w:t>ifespan</w:t>
      </w:r>
      <w:r w:rsidR="00ED58FB">
        <w:rPr>
          <w:rFonts w:ascii="Times New Roman" w:hAnsi="Times New Roman" w:cs="Times New Roman"/>
        </w:rPr>
        <w:t>,</w:t>
      </w:r>
      <w:r w:rsidR="001D7017">
        <w:rPr>
          <w:rFonts w:ascii="Times New Roman" w:hAnsi="Times New Roman" w:cs="Times New Roman"/>
        </w:rPr>
        <w:t xml:space="preserve"> we </w:t>
      </w:r>
      <w:r w:rsidR="005918B5">
        <w:rPr>
          <w:rFonts w:ascii="Times New Roman" w:hAnsi="Times New Roman" w:cs="Times New Roman"/>
        </w:rPr>
        <w:t>construc</w:t>
      </w:r>
      <w:r w:rsidR="00F53E50">
        <w:rPr>
          <w:rFonts w:ascii="Times New Roman" w:hAnsi="Times New Roman" w:cs="Times New Roman"/>
        </w:rPr>
        <w:t>ted a comprehensive</w:t>
      </w:r>
      <w:r w:rsidR="001D7017">
        <w:rPr>
          <w:rFonts w:ascii="Times New Roman" w:hAnsi="Times New Roman" w:cs="Times New Roman"/>
        </w:rPr>
        <w:t xml:space="preserve"> network</w:t>
      </w:r>
      <w:r w:rsidR="00ED58FB">
        <w:rPr>
          <w:rFonts w:ascii="Times New Roman" w:hAnsi="Times New Roman" w:cs="Times New Roman"/>
        </w:rPr>
        <w:t xml:space="preserve"> </w:t>
      </w:r>
      <w:r w:rsidR="00B7326C">
        <w:rPr>
          <w:rFonts w:ascii="Times New Roman" w:hAnsi="Times New Roman" w:cs="Times New Roman"/>
        </w:rPr>
        <w:t>using</w:t>
      </w:r>
      <w:r w:rsidR="0009183F">
        <w:rPr>
          <w:rFonts w:ascii="Times New Roman" w:hAnsi="Times New Roman" w:cs="Times New Roman"/>
        </w:rPr>
        <w:t xml:space="preserve"> all significantly correlated genes</w:t>
      </w:r>
      <w:r w:rsidR="00B7326C">
        <w:rPr>
          <w:rFonts w:ascii="Times New Roman" w:hAnsi="Times New Roman" w:cs="Times New Roman"/>
        </w:rPr>
        <w:t xml:space="preserve"> </w:t>
      </w:r>
      <w:r w:rsidR="00540C16">
        <w:rPr>
          <w:rFonts w:ascii="Times New Roman" w:hAnsi="Times New Roman" w:cs="Times New Roman"/>
        </w:rPr>
        <w:t>with</w:t>
      </w:r>
      <w:r w:rsidR="00EE77F2">
        <w:rPr>
          <w:rFonts w:ascii="Times New Roman" w:hAnsi="Times New Roman" w:cs="Times New Roman"/>
        </w:rPr>
        <w:t xml:space="preserve"> </w:t>
      </w:r>
      <w:r w:rsidR="00EB77BF">
        <w:rPr>
          <w:rFonts w:ascii="Times New Roman" w:hAnsi="Times New Roman" w:cs="Times New Roman"/>
        </w:rPr>
        <w:t>additional</w:t>
      </w:r>
      <w:r w:rsidR="00EE77F2">
        <w:rPr>
          <w:rFonts w:ascii="Times New Roman" w:hAnsi="Times New Roman" w:cs="Times New Roman"/>
        </w:rPr>
        <w:t xml:space="preserve"> information of their</w:t>
      </w:r>
      <w:r w:rsidR="00CD6F7C">
        <w:rPr>
          <w:rFonts w:ascii="Times New Roman" w:hAnsi="Times New Roman" w:cs="Times New Roman"/>
        </w:rPr>
        <w:t xml:space="preserve"> evolutionary</w:t>
      </w:r>
      <w:r w:rsidR="00BB349A">
        <w:rPr>
          <w:rFonts w:ascii="Times New Roman" w:hAnsi="Times New Roman" w:cs="Times New Roman"/>
        </w:rPr>
        <w:t xml:space="preserve"> driv</w:t>
      </w:r>
      <w:r w:rsidR="007E2AF8">
        <w:rPr>
          <w:rFonts w:ascii="Times New Roman" w:hAnsi="Times New Roman" w:cs="Times New Roman"/>
        </w:rPr>
        <w:t>ing</w:t>
      </w:r>
      <w:r w:rsidR="00CD6F7C">
        <w:rPr>
          <w:rFonts w:ascii="Times New Roman" w:hAnsi="Times New Roman" w:cs="Times New Roman"/>
        </w:rPr>
        <w:t xml:space="preserve"> forces</w:t>
      </w:r>
      <w:r w:rsidR="00E364B0">
        <w:rPr>
          <w:rFonts w:ascii="Times New Roman" w:hAnsi="Times New Roman" w:cs="Times New Roman"/>
        </w:rPr>
        <w:t xml:space="preserve"> (</w:t>
      </w:r>
      <w:r w:rsidR="00E364B0" w:rsidRPr="00417045">
        <w:rPr>
          <w:rFonts w:ascii="Times New Roman" w:hAnsi="Times New Roman" w:cs="Times New Roman"/>
          <w:b/>
          <w:bCs/>
        </w:rPr>
        <w:t>Figure 6</w:t>
      </w:r>
      <w:r w:rsidR="00E364B0">
        <w:rPr>
          <w:rFonts w:ascii="Times New Roman" w:hAnsi="Times New Roman" w:cs="Times New Roman"/>
        </w:rPr>
        <w:t>)</w:t>
      </w:r>
      <w:r w:rsidR="00CD6F7C">
        <w:rPr>
          <w:rFonts w:ascii="Times New Roman" w:hAnsi="Times New Roman" w:cs="Times New Roman"/>
        </w:rPr>
        <w:t>.</w:t>
      </w:r>
      <w:r w:rsidR="009551CE">
        <w:rPr>
          <w:rFonts w:ascii="Times New Roman" w:hAnsi="Times New Roman" w:cs="Times New Roman"/>
        </w:rPr>
        <w:t xml:space="preserve"> </w:t>
      </w:r>
      <w:r w:rsidR="00A0487B">
        <w:rPr>
          <w:rFonts w:ascii="Times New Roman" w:hAnsi="Times New Roman" w:cs="Times New Roman"/>
        </w:rPr>
        <w:t>From the</w:t>
      </w:r>
      <w:r w:rsidR="00AD53BC">
        <w:rPr>
          <w:rFonts w:ascii="Times New Roman" w:hAnsi="Times New Roman" w:cs="Times New Roman"/>
        </w:rPr>
        <w:t xml:space="preserve"> network, </w:t>
      </w:r>
      <w:r w:rsidR="00785D6A">
        <w:rPr>
          <w:rFonts w:ascii="Times New Roman" w:hAnsi="Times New Roman" w:cs="Times New Roman"/>
        </w:rPr>
        <w:t xml:space="preserve">we can </w:t>
      </w:r>
      <w:r w:rsidR="00A85D1F">
        <w:rPr>
          <w:rFonts w:ascii="Times New Roman" w:hAnsi="Times New Roman" w:cs="Times New Roman"/>
        </w:rPr>
        <w:t>identify</w:t>
      </w:r>
      <w:r w:rsidR="003E127D">
        <w:rPr>
          <w:rFonts w:ascii="Times New Roman" w:hAnsi="Times New Roman" w:cs="Times New Roman"/>
        </w:rPr>
        <w:t xml:space="preserve"> at least</w:t>
      </w:r>
      <w:r w:rsidR="00576831">
        <w:rPr>
          <w:rFonts w:ascii="Times New Roman" w:hAnsi="Times New Roman" w:cs="Times New Roman"/>
        </w:rPr>
        <w:t xml:space="preserve"> </w:t>
      </w:r>
      <w:r w:rsidR="00C15077">
        <w:rPr>
          <w:rFonts w:ascii="Times New Roman" w:hAnsi="Times New Roman" w:cs="Times New Roman"/>
        </w:rPr>
        <w:t>five</w:t>
      </w:r>
      <w:r w:rsidR="00576831">
        <w:rPr>
          <w:rFonts w:ascii="Times New Roman" w:hAnsi="Times New Roman" w:cs="Times New Roman"/>
        </w:rPr>
        <w:t xml:space="preserve"> modules</w:t>
      </w:r>
      <w:r w:rsidR="00987903">
        <w:rPr>
          <w:rFonts w:ascii="Times New Roman" w:hAnsi="Times New Roman" w:cs="Times New Roman"/>
        </w:rPr>
        <w:t xml:space="preserve"> with different patterns of evolutionary constraints</w:t>
      </w:r>
      <w:r w:rsidR="00E87434">
        <w:rPr>
          <w:rFonts w:ascii="Times New Roman" w:hAnsi="Times New Roman" w:cs="Times New Roman"/>
        </w:rPr>
        <w:t xml:space="preserve"> (</w:t>
      </w:r>
      <w:r w:rsidR="00E91CAE" w:rsidRPr="00E91CAE">
        <w:rPr>
          <w:rFonts w:ascii="Times New Roman" w:hAnsi="Times New Roman" w:cs="Times New Roman"/>
          <w:b/>
          <w:bCs/>
        </w:rPr>
        <w:t xml:space="preserve">Figure 6 </w:t>
      </w:r>
      <w:r w:rsidR="00B25F1E">
        <w:rPr>
          <w:rFonts w:ascii="Times New Roman" w:hAnsi="Times New Roman" w:cs="Times New Roman"/>
          <w:b/>
          <w:bCs/>
        </w:rPr>
        <w:t>M</w:t>
      </w:r>
      <w:r w:rsidR="00E91CAE" w:rsidRPr="00E91CAE">
        <w:rPr>
          <w:rFonts w:ascii="Times New Roman" w:hAnsi="Times New Roman" w:cs="Times New Roman"/>
          <w:b/>
          <w:bCs/>
        </w:rPr>
        <w:t>odule1-</w:t>
      </w:r>
      <w:r w:rsidR="005D06EF">
        <w:rPr>
          <w:rFonts w:ascii="Times New Roman" w:hAnsi="Times New Roman" w:cs="Times New Roman"/>
          <w:b/>
          <w:bCs/>
        </w:rPr>
        <w:t>5</w:t>
      </w:r>
      <w:r w:rsidR="00E87434">
        <w:rPr>
          <w:rFonts w:ascii="Times New Roman" w:hAnsi="Times New Roman" w:cs="Times New Roman"/>
        </w:rPr>
        <w:t>)</w:t>
      </w:r>
      <w:r w:rsidR="00FC5B3E">
        <w:rPr>
          <w:rFonts w:ascii="Times New Roman" w:hAnsi="Times New Roman" w:cs="Times New Roman"/>
        </w:rPr>
        <w:t>.</w:t>
      </w:r>
      <w:r w:rsidR="003D1226">
        <w:rPr>
          <w:rFonts w:ascii="Times New Roman" w:hAnsi="Times New Roman" w:cs="Times New Roman"/>
        </w:rPr>
        <w:t xml:space="preserve"> For example, </w:t>
      </w:r>
      <w:r w:rsidR="004873FF" w:rsidRPr="004873FF">
        <w:rPr>
          <w:rFonts w:ascii="Times New Roman" w:hAnsi="Times New Roman" w:cs="Times New Roman"/>
        </w:rPr>
        <w:t>for Modue2 and Module 3, which</w:t>
      </w:r>
      <w:r w:rsidR="003B5219">
        <w:rPr>
          <w:rFonts w:ascii="Times New Roman" w:hAnsi="Times New Roman" w:cs="Times New Roman"/>
        </w:rPr>
        <w:t xml:space="preserve"> are</w:t>
      </w:r>
      <w:r w:rsidR="004873FF" w:rsidRPr="004873FF">
        <w:rPr>
          <w:rFonts w:ascii="Times New Roman" w:hAnsi="Times New Roman" w:cs="Times New Roman"/>
        </w:rPr>
        <w:t xml:space="preserve"> involved in </w:t>
      </w:r>
      <w:r w:rsidR="002B19AC">
        <w:rPr>
          <w:rFonts w:ascii="Times New Roman" w:hAnsi="Times New Roman" w:cs="Times New Roman"/>
        </w:rPr>
        <w:t xml:space="preserve">DNA </w:t>
      </w:r>
      <w:r w:rsidR="00E53E94" w:rsidRPr="004873FF">
        <w:rPr>
          <w:rFonts w:ascii="Times New Roman" w:hAnsi="Times New Roman" w:cs="Times New Roman"/>
        </w:rPr>
        <w:t>repair</w:t>
      </w:r>
      <w:r w:rsidR="00C26DDC">
        <w:rPr>
          <w:rFonts w:ascii="Times New Roman" w:hAnsi="Times New Roman" w:cs="Times New Roman"/>
        </w:rPr>
        <w:t xml:space="preserve"> and ribosome biogenesis,</w:t>
      </w:r>
      <w:r w:rsidR="004540ED">
        <w:rPr>
          <w:rFonts w:ascii="Times New Roman" w:hAnsi="Times New Roman" w:cs="Times New Roman"/>
        </w:rPr>
        <w:t xml:space="preserve"> respectively</w:t>
      </w:r>
      <w:r w:rsidR="00E431D8">
        <w:rPr>
          <w:rFonts w:ascii="Times New Roman" w:hAnsi="Times New Roman" w:cs="Times New Roman"/>
        </w:rPr>
        <w:t>.</w:t>
      </w:r>
      <w:r w:rsidR="004873FF" w:rsidRPr="004873FF">
        <w:rPr>
          <w:rFonts w:ascii="Times New Roman" w:hAnsi="Times New Roman" w:cs="Times New Roman"/>
        </w:rPr>
        <w:t xml:space="preserve"> </w:t>
      </w:r>
      <w:r w:rsidR="00E431D8">
        <w:rPr>
          <w:rFonts w:ascii="Times New Roman" w:hAnsi="Times New Roman" w:cs="Times New Roman"/>
        </w:rPr>
        <w:t>A</w:t>
      </w:r>
      <w:r w:rsidR="004873FF" w:rsidRPr="004873FF">
        <w:rPr>
          <w:rFonts w:ascii="Times New Roman" w:hAnsi="Times New Roman" w:cs="Times New Roman"/>
        </w:rPr>
        <w:t xml:space="preserve">lmost all genes </w:t>
      </w:r>
      <w:r w:rsidR="009D2FA2">
        <w:rPr>
          <w:rFonts w:ascii="Times New Roman" w:hAnsi="Times New Roman" w:cs="Times New Roman"/>
        </w:rPr>
        <w:t xml:space="preserve">in these modules </w:t>
      </w:r>
      <w:r w:rsidR="004873FF" w:rsidRPr="004873FF">
        <w:rPr>
          <w:rFonts w:ascii="Times New Roman" w:hAnsi="Times New Roman" w:cs="Times New Roman"/>
        </w:rPr>
        <w:t>were experienced more evolutionary constraints in long-lived mammals.</w:t>
      </w:r>
      <w:r w:rsidR="00C06FFC">
        <w:rPr>
          <w:rFonts w:ascii="Times New Roman" w:hAnsi="Times New Roman" w:cs="Times New Roman"/>
        </w:rPr>
        <w:t xml:space="preserve"> </w:t>
      </w:r>
      <w:r w:rsidR="00AD1158">
        <w:rPr>
          <w:rFonts w:ascii="Times New Roman" w:hAnsi="Times New Roman" w:cs="Times New Roman"/>
        </w:rPr>
        <w:t xml:space="preserve">Enhancing the capability </w:t>
      </w:r>
      <w:r w:rsidR="005D2F79">
        <w:rPr>
          <w:rFonts w:ascii="Times New Roman" w:hAnsi="Times New Roman" w:cs="Times New Roman"/>
        </w:rPr>
        <w:t xml:space="preserve">of </w:t>
      </w:r>
      <w:r w:rsidR="00AD1158">
        <w:rPr>
          <w:rFonts w:ascii="Times New Roman" w:hAnsi="Times New Roman" w:cs="Times New Roman"/>
        </w:rPr>
        <w:t>DNA repair</w:t>
      </w:r>
      <w:r w:rsidR="00AD1158" w:rsidRPr="00D17E62">
        <w:rPr>
          <w:rFonts w:ascii="Times New Roman" w:hAnsi="Times New Roman" w:cs="Times New Roman"/>
        </w:rPr>
        <w:fldChar w:fldCharType="begin">
          <w:fldData xml:space="preserve">PEVuZE5vdGU+PENpdGU+PEF1dGhvcj5UaWFuPC9BdXRob3I+PFllYXI+MjAxOTwvWWVhcj48UmVj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UaWFuPC9BdXRob3I+PFllYXI+MjAxOTwvWWVhcj48UmVj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AD1158" w:rsidRPr="00D17E62">
        <w:rPr>
          <w:rFonts w:ascii="Times New Roman" w:hAnsi="Times New Roman" w:cs="Times New Roman"/>
        </w:rPr>
      </w:r>
      <w:r w:rsidR="00AD1158" w:rsidRPr="00D17E6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ian, et al., 2019)</w:t>
      </w:r>
      <w:r w:rsidR="00AD1158" w:rsidRPr="00D17E62">
        <w:rPr>
          <w:rFonts w:ascii="Times New Roman" w:hAnsi="Times New Roman" w:cs="Times New Roman"/>
        </w:rPr>
        <w:fldChar w:fldCharType="end"/>
      </w:r>
      <w:r w:rsidR="00AD1158">
        <w:rPr>
          <w:rFonts w:ascii="Times New Roman" w:hAnsi="Times New Roman" w:cs="Times New Roman"/>
        </w:rPr>
        <w:t xml:space="preserve"> and slowing down the ribosome turnover</w:t>
      </w:r>
      <w:r w:rsidR="00AD1158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ihNYWNJbm5lcywgMjAxNik8L0Rpc3Bs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ihNYWNJbm5lcywgMjAxNik8L0Rpc3Bs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AD1158">
        <w:rPr>
          <w:rFonts w:ascii="Times New Roman" w:hAnsi="Times New Roman" w:cs="Times New Roman"/>
        </w:rPr>
      </w:r>
      <w:r w:rsidR="00AD1158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MacInnes, 2016)</w:t>
      </w:r>
      <w:r w:rsidR="00AD1158">
        <w:rPr>
          <w:rFonts w:ascii="Times New Roman" w:hAnsi="Times New Roman" w:cs="Times New Roman"/>
        </w:rPr>
        <w:fldChar w:fldCharType="end"/>
      </w:r>
      <w:r w:rsidR="00AD1158">
        <w:rPr>
          <w:rFonts w:ascii="Times New Roman" w:hAnsi="Times New Roman" w:cs="Times New Roman"/>
        </w:rPr>
        <w:t xml:space="preserve"> are two</w:t>
      </w:r>
      <w:r w:rsidR="00AD1158" w:rsidRPr="00900138">
        <w:rPr>
          <w:rFonts w:ascii="Times New Roman" w:hAnsi="Times New Roman" w:cs="Times New Roman"/>
        </w:rPr>
        <w:t xml:space="preserve"> fundamental mechanism</w:t>
      </w:r>
      <w:r w:rsidR="003B5219">
        <w:rPr>
          <w:rFonts w:ascii="Times New Roman" w:hAnsi="Times New Roman" w:cs="Times New Roman"/>
        </w:rPr>
        <w:t>s</w:t>
      </w:r>
      <w:r w:rsidR="00AD1158">
        <w:rPr>
          <w:rFonts w:ascii="Times New Roman" w:hAnsi="Times New Roman" w:cs="Times New Roman"/>
        </w:rPr>
        <w:t xml:space="preserve"> for extending lifespan</w:t>
      </w:r>
      <w:r w:rsidR="00AD1158" w:rsidRPr="00900138">
        <w:rPr>
          <w:rFonts w:ascii="Times New Roman" w:hAnsi="Times New Roman" w:cs="Times New Roman"/>
        </w:rPr>
        <w:t xml:space="preserve"> across eukaryotic </w:t>
      </w:r>
      <w:proofErr w:type="spellStart"/>
      <w:r w:rsidR="00AD1158" w:rsidRPr="00900138">
        <w:rPr>
          <w:rFonts w:ascii="Times New Roman" w:hAnsi="Times New Roman" w:cs="Times New Roman"/>
        </w:rPr>
        <w:t>species</w:t>
      </w:r>
      <w:r w:rsidR="00AD1158">
        <w:rPr>
          <w:rFonts w:ascii="Times New Roman" w:hAnsi="Times New Roman" w:cs="Times New Roman"/>
        </w:rPr>
        <w:t>a</w:t>
      </w:r>
      <w:proofErr w:type="spellEnd"/>
      <w:r w:rsidR="00AD1158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ihNYWNJbm5lcywgMjAxNik8L0Rpc3Bs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NYWNJbm5lczwvQXV0aG9yPjxZZWFyPjIwMTY8L1llYXI+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AD1158">
        <w:rPr>
          <w:rFonts w:ascii="Times New Roman" w:hAnsi="Times New Roman" w:cs="Times New Roman"/>
        </w:rPr>
      </w:r>
      <w:r w:rsidR="00AD1158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MacInnes, 2016)</w:t>
      </w:r>
      <w:r w:rsidR="00AD1158">
        <w:rPr>
          <w:rFonts w:ascii="Times New Roman" w:hAnsi="Times New Roman" w:cs="Times New Roman"/>
        </w:rPr>
        <w:fldChar w:fldCharType="end"/>
      </w:r>
      <w:r w:rsidR="00AD1158" w:rsidRPr="00900138">
        <w:rPr>
          <w:rFonts w:ascii="Times New Roman" w:hAnsi="Times New Roman" w:cs="Times New Roman"/>
        </w:rPr>
        <w:t>.</w:t>
      </w:r>
      <w:r w:rsidR="00E53E94" w:rsidRPr="00D47A12">
        <w:rPr>
          <w:rFonts w:ascii="Times New Roman" w:hAnsi="Times New Roman" w:cs="Times New Roman"/>
        </w:rPr>
        <w:t>WD Repeat-Containing Protein 46</w:t>
      </w:r>
      <w:r w:rsidR="00E53E94">
        <w:rPr>
          <w:rFonts w:ascii="Times New Roman" w:hAnsi="Times New Roman" w:cs="Times New Roman"/>
        </w:rPr>
        <w:t xml:space="preserve"> (</w:t>
      </w:r>
      <w:r w:rsidR="00E53E94" w:rsidRPr="00107A04">
        <w:rPr>
          <w:rFonts w:ascii="Times New Roman" w:hAnsi="Times New Roman" w:cs="Times New Roman"/>
          <w:i/>
          <w:iCs/>
        </w:rPr>
        <w:t>WDR46</w:t>
      </w:r>
      <w:r w:rsidR="00E53E94">
        <w:rPr>
          <w:rFonts w:ascii="Times New Roman" w:hAnsi="Times New Roman" w:cs="Times New Roman"/>
        </w:rPr>
        <w:t xml:space="preserve">) might be the </w:t>
      </w:r>
      <w:r w:rsidR="00967B9C">
        <w:rPr>
          <w:rFonts w:ascii="Times New Roman" w:hAnsi="Times New Roman" w:cs="Times New Roman"/>
        </w:rPr>
        <w:t>hub</w:t>
      </w:r>
      <w:r w:rsidR="00E53E94">
        <w:rPr>
          <w:rFonts w:ascii="Times New Roman" w:hAnsi="Times New Roman" w:cs="Times New Roman"/>
        </w:rPr>
        <w:t xml:space="preserve"> gene </w:t>
      </w:r>
      <w:r w:rsidR="002C50B7">
        <w:rPr>
          <w:rFonts w:ascii="Times New Roman" w:hAnsi="Times New Roman" w:cs="Times New Roman"/>
        </w:rPr>
        <w:t>in Module 2</w:t>
      </w:r>
      <w:r w:rsidR="00E53E94">
        <w:rPr>
          <w:rFonts w:ascii="Times New Roman" w:hAnsi="Times New Roman" w:cs="Times New Roman"/>
        </w:rPr>
        <w:t xml:space="preserve">. All genes in this module activated or catalyzed </w:t>
      </w:r>
      <w:r w:rsidR="00E53E94" w:rsidRPr="00107A04">
        <w:rPr>
          <w:rFonts w:ascii="Times New Roman" w:hAnsi="Times New Roman" w:cs="Times New Roman"/>
          <w:i/>
          <w:iCs/>
        </w:rPr>
        <w:t>WDR46</w:t>
      </w:r>
      <w:r w:rsidR="00E53E94">
        <w:rPr>
          <w:rFonts w:ascii="Times New Roman" w:hAnsi="Times New Roman" w:cs="Times New Roman"/>
        </w:rPr>
        <w:t xml:space="preserve"> (</w:t>
      </w:r>
      <w:r w:rsidR="00E53E94" w:rsidRPr="00B844CA">
        <w:rPr>
          <w:rFonts w:ascii="Times New Roman" w:hAnsi="Times New Roman" w:cs="Times New Roman"/>
          <w:b/>
          <w:bCs/>
        </w:rPr>
        <w:t xml:space="preserve">Figure 6 </w:t>
      </w:r>
      <w:r w:rsidR="00E53E94">
        <w:rPr>
          <w:rFonts w:ascii="Times New Roman" w:hAnsi="Times New Roman" w:cs="Times New Roman"/>
          <w:b/>
          <w:bCs/>
        </w:rPr>
        <w:t>M</w:t>
      </w:r>
      <w:r w:rsidR="00E53E94" w:rsidRPr="00B844CA">
        <w:rPr>
          <w:rFonts w:ascii="Times New Roman" w:hAnsi="Times New Roman" w:cs="Times New Roman"/>
          <w:b/>
          <w:bCs/>
        </w:rPr>
        <w:t xml:space="preserve">odule </w:t>
      </w:r>
      <w:r w:rsidR="00E53E94">
        <w:rPr>
          <w:rFonts w:ascii="Times New Roman" w:hAnsi="Times New Roman" w:cs="Times New Roman"/>
          <w:b/>
          <w:bCs/>
        </w:rPr>
        <w:t>2</w:t>
      </w:r>
      <w:r w:rsidR="00E53E94">
        <w:rPr>
          <w:rFonts w:ascii="Times New Roman" w:hAnsi="Times New Roman" w:cs="Times New Roman"/>
        </w:rPr>
        <w:t xml:space="preserve">). </w:t>
      </w:r>
      <w:r w:rsidR="005D2F79">
        <w:rPr>
          <w:rFonts w:ascii="Times New Roman" w:hAnsi="Times New Roman" w:cs="Times New Roman"/>
        </w:rPr>
        <w:t>A p</w:t>
      </w:r>
      <w:r w:rsidR="00E53E94">
        <w:rPr>
          <w:rFonts w:ascii="Times New Roman" w:hAnsi="Times New Roman" w:cs="Times New Roman"/>
        </w:rPr>
        <w:t>revious study showed that depletion of wdr-46 reduced the lifespan in nematode</w:t>
      </w:r>
      <w:r w:rsidR="00E53E94">
        <w:rPr>
          <w:rFonts w:ascii="Times New Roman" w:hAnsi="Times New Roman" w:cs="Times New Roman"/>
        </w:rPr>
        <w:fldChar w:fldCharType="begin">
          <w:fldData xml:space="preserve">PEVuZE5vdGU+PENpdGU+PEF1dGhvcj5MZXVuZzwvQXV0aG9yPjxZZWFyPjIwMTI8L1llYXI+PFJl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MZXVuZzwvQXV0aG9yPjxZZWFyPjIwMTI8L1llYXI+PFJl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E53E94">
        <w:rPr>
          <w:rFonts w:ascii="Times New Roman" w:hAnsi="Times New Roman" w:cs="Times New Roman"/>
        </w:rPr>
      </w:r>
      <w:r w:rsidR="00E53E94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Leung, et al., 2012)</w:t>
      </w:r>
      <w:r w:rsidR="00E53E94">
        <w:rPr>
          <w:rFonts w:ascii="Times New Roman" w:hAnsi="Times New Roman" w:cs="Times New Roman"/>
        </w:rPr>
        <w:fldChar w:fldCharType="end"/>
      </w:r>
      <w:r w:rsidR="00E53E94">
        <w:rPr>
          <w:rFonts w:ascii="Times New Roman" w:hAnsi="Times New Roman" w:cs="Times New Roman"/>
        </w:rPr>
        <w:t xml:space="preserve">. So, WDR46 might also play an </w:t>
      </w:r>
      <w:r w:rsidR="0053697A">
        <w:rPr>
          <w:rFonts w:ascii="Times New Roman" w:hAnsi="Times New Roman" w:cs="Times New Roman"/>
        </w:rPr>
        <w:t>essential</w:t>
      </w:r>
      <w:r w:rsidR="00E53E94">
        <w:rPr>
          <w:rFonts w:ascii="Times New Roman" w:hAnsi="Times New Roman" w:cs="Times New Roman"/>
        </w:rPr>
        <w:t xml:space="preserve"> role in</w:t>
      </w:r>
      <w:r w:rsidR="009312DF">
        <w:rPr>
          <w:rFonts w:ascii="Times New Roman" w:hAnsi="Times New Roman" w:cs="Times New Roman"/>
        </w:rPr>
        <w:t xml:space="preserve"> the</w:t>
      </w:r>
      <w:r w:rsidR="00E53E94">
        <w:rPr>
          <w:rFonts w:ascii="Times New Roman" w:hAnsi="Times New Roman" w:cs="Times New Roman"/>
        </w:rPr>
        <w:t xml:space="preserve"> regulation of lifespan in mammals. In Module3, </w:t>
      </w:r>
      <w:r w:rsidR="004D6120">
        <w:rPr>
          <w:rFonts w:ascii="Times New Roman" w:hAnsi="Times New Roman" w:cs="Times New Roman"/>
        </w:rPr>
        <w:t xml:space="preserve">we found that the genes in this module mainly activated </w:t>
      </w:r>
      <w:r w:rsidR="004D6120" w:rsidRPr="00107A04">
        <w:rPr>
          <w:rFonts w:ascii="Times New Roman" w:hAnsi="Times New Roman" w:cs="Times New Roman"/>
          <w:i/>
          <w:iCs/>
        </w:rPr>
        <w:t>FANCG</w:t>
      </w:r>
      <w:r w:rsidR="004D6120">
        <w:rPr>
          <w:rFonts w:ascii="Times New Roman" w:hAnsi="Times New Roman" w:cs="Times New Roman"/>
        </w:rPr>
        <w:t xml:space="preserve">, </w:t>
      </w:r>
      <w:r w:rsidR="004D6120" w:rsidRPr="00107A04">
        <w:rPr>
          <w:rFonts w:ascii="Times New Roman" w:hAnsi="Times New Roman" w:cs="Times New Roman"/>
          <w:i/>
          <w:iCs/>
        </w:rPr>
        <w:t>FANCC</w:t>
      </w:r>
      <w:r w:rsidR="002913A1">
        <w:rPr>
          <w:rFonts w:ascii="Times New Roman" w:hAnsi="Times New Roman" w:cs="Times New Roman"/>
          <w:i/>
          <w:iCs/>
        </w:rPr>
        <w:t>,</w:t>
      </w:r>
      <w:r w:rsidR="004D6120">
        <w:rPr>
          <w:rFonts w:ascii="Times New Roman" w:hAnsi="Times New Roman" w:cs="Times New Roman"/>
        </w:rPr>
        <w:t xml:space="preserve"> and </w:t>
      </w:r>
      <w:r w:rsidR="004D6120" w:rsidRPr="00107A04">
        <w:rPr>
          <w:rFonts w:ascii="Times New Roman" w:hAnsi="Times New Roman" w:cs="Times New Roman"/>
          <w:i/>
          <w:iCs/>
        </w:rPr>
        <w:t>PRIM1</w:t>
      </w:r>
      <w:r w:rsidR="004D6120">
        <w:rPr>
          <w:rFonts w:ascii="Times New Roman" w:hAnsi="Times New Roman" w:cs="Times New Roman"/>
        </w:rPr>
        <w:t xml:space="preserve">. Thus, these </w:t>
      </w:r>
      <w:r w:rsidR="00E33547">
        <w:rPr>
          <w:rFonts w:ascii="Times New Roman" w:hAnsi="Times New Roman" w:cs="Times New Roman"/>
        </w:rPr>
        <w:t>three</w:t>
      </w:r>
      <w:r w:rsidR="004D6120">
        <w:rPr>
          <w:rFonts w:ascii="Times New Roman" w:hAnsi="Times New Roman" w:cs="Times New Roman"/>
        </w:rPr>
        <w:t xml:space="preserve"> genes may</w:t>
      </w:r>
      <w:r w:rsidR="00FF1B42">
        <w:rPr>
          <w:rFonts w:ascii="Times New Roman" w:hAnsi="Times New Roman" w:cs="Times New Roman"/>
        </w:rPr>
        <w:t xml:space="preserve"> be the </w:t>
      </w:r>
      <w:r w:rsidR="00FC5B3E">
        <w:rPr>
          <w:rFonts w:ascii="Times New Roman" w:hAnsi="Times New Roman" w:cs="Times New Roman"/>
        </w:rPr>
        <w:t>critical</w:t>
      </w:r>
      <w:r w:rsidR="003352F3">
        <w:rPr>
          <w:rFonts w:ascii="Times New Roman" w:hAnsi="Times New Roman" w:cs="Times New Roman"/>
        </w:rPr>
        <w:t xml:space="preserve"> mediat</w:t>
      </w:r>
      <w:r w:rsidR="00FF1B42">
        <w:rPr>
          <w:rFonts w:ascii="Times New Roman" w:hAnsi="Times New Roman" w:cs="Times New Roman"/>
        </w:rPr>
        <w:t>or</w:t>
      </w:r>
      <w:r w:rsidR="009359E3">
        <w:rPr>
          <w:rFonts w:ascii="Times New Roman" w:hAnsi="Times New Roman" w:cs="Times New Roman"/>
        </w:rPr>
        <w:t>s</w:t>
      </w:r>
      <w:r w:rsidR="00FF1B42">
        <w:rPr>
          <w:rFonts w:ascii="Times New Roman" w:hAnsi="Times New Roman" w:cs="Times New Roman"/>
        </w:rPr>
        <w:t xml:space="preserve"> between</w:t>
      </w:r>
      <w:r w:rsidR="004D6120">
        <w:rPr>
          <w:rFonts w:ascii="Times New Roman" w:hAnsi="Times New Roman" w:cs="Times New Roman"/>
        </w:rPr>
        <w:t xml:space="preserve"> </w:t>
      </w:r>
      <w:r w:rsidR="003D314B">
        <w:rPr>
          <w:rFonts w:ascii="Times New Roman" w:hAnsi="Times New Roman" w:cs="Times New Roman"/>
        </w:rPr>
        <w:t xml:space="preserve">the capability of </w:t>
      </w:r>
      <w:r w:rsidR="004D6120">
        <w:rPr>
          <w:rFonts w:ascii="Times New Roman" w:hAnsi="Times New Roman" w:cs="Times New Roman"/>
        </w:rPr>
        <w:t>DNA repair and lifespan in mammals (</w:t>
      </w:r>
      <w:r w:rsidR="004D6120" w:rsidRPr="00B844CA">
        <w:rPr>
          <w:rFonts w:ascii="Times New Roman" w:hAnsi="Times New Roman" w:cs="Times New Roman"/>
          <w:b/>
          <w:bCs/>
        </w:rPr>
        <w:t xml:space="preserve">Figure 6 </w:t>
      </w:r>
      <w:r w:rsidR="004D6120">
        <w:rPr>
          <w:rFonts w:ascii="Times New Roman" w:hAnsi="Times New Roman" w:cs="Times New Roman"/>
          <w:b/>
          <w:bCs/>
        </w:rPr>
        <w:t>M</w:t>
      </w:r>
      <w:r w:rsidR="004D6120" w:rsidRPr="00B844CA">
        <w:rPr>
          <w:rFonts w:ascii="Times New Roman" w:hAnsi="Times New Roman" w:cs="Times New Roman"/>
          <w:b/>
          <w:bCs/>
        </w:rPr>
        <w:t xml:space="preserve">odule </w:t>
      </w:r>
      <w:r w:rsidR="004D6120">
        <w:rPr>
          <w:rFonts w:ascii="Times New Roman" w:hAnsi="Times New Roman" w:cs="Times New Roman"/>
          <w:b/>
          <w:bCs/>
        </w:rPr>
        <w:t>3</w:t>
      </w:r>
      <w:r w:rsidR="004D6120">
        <w:rPr>
          <w:rFonts w:ascii="Times New Roman" w:hAnsi="Times New Roman" w:cs="Times New Roman"/>
        </w:rPr>
        <w:t>).</w:t>
      </w:r>
      <w:r w:rsidR="00990CF4">
        <w:rPr>
          <w:rFonts w:ascii="Times New Roman" w:hAnsi="Times New Roman" w:cs="Times New Roman"/>
        </w:rPr>
        <w:t xml:space="preserve"> </w:t>
      </w:r>
    </w:p>
    <w:p w14:paraId="561AFAFD" w14:textId="72499280" w:rsidR="00456B04" w:rsidRDefault="00126D6E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</w:t>
      </w:r>
    </w:p>
    <w:p w14:paraId="2BAF48E1" w14:textId="1863732F" w:rsidR="00AD0E31" w:rsidRDefault="00331429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unction</w:t>
      </w:r>
      <w:r w:rsidR="00E64511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of </w:t>
      </w:r>
      <w:r w:rsidR="00B46526">
        <w:rPr>
          <w:rFonts w:ascii="Times New Roman" w:hAnsi="Times New Roman" w:cs="Times New Roman"/>
        </w:rPr>
        <w:t>M</w:t>
      </w:r>
      <w:r w:rsidR="001A5845">
        <w:rPr>
          <w:rFonts w:ascii="Times New Roman" w:hAnsi="Times New Roman" w:cs="Times New Roman"/>
        </w:rPr>
        <w:t>odule 1</w:t>
      </w:r>
      <w:r w:rsidR="00A2401E">
        <w:rPr>
          <w:rFonts w:ascii="Times New Roman" w:hAnsi="Times New Roman" w:cs="Times New Roman"/>
        </w:rPr>
        <w:t xml:space="preserve"> </w:t>
      </w:r>
      <w:r w:rsidR="002913A1">
        <w:rPr>
          <w:rFonts w:ascii="Times New Roman" w:hAnsi="Times New Roman" w:cs="Times New Roman"/>
        </w:rPr>
        <w:t xml:space="preserve">are </w:t>
      </w:r>
      <w:r w:rsidR="00A2401E">
        <w:rPr>
          <w:rFonts w:ascii="Times New Roman" w:hAnsi="Times New Roman" w:cs="Times New Roman"/>
        </w:rPr>
        <w:t>mainly</w:t>
      </w:r>
      <w:r w:rsidR="00B46526">
        <w:rPr>
          <w:rFonts w:ascii="Times New Roman" w:hAnsi="Times New Roman" w:cs="Times New Roman"/>
        </w:rPr>
        <w:t xml:space="preserve"> </w:t>
      </w:r>
      <w:r w:rsidR="00A2401E">
        <w:rPr>
          <w:rFonts w:ascii="Times New Roman" w:hAnsi="Times New Roman" w:cs="Times New Roman"/>
        </w:rPr>
        <w:t>involved</w:t>
      </w:r>
      <w:r w:rsidR="0074567C">
        <w:rPr>
          <w:rFonts w:ascii="Times New Roman" w:hAnsi="Times New Roman" w:cs="Times New Roman"/>
        </w:rPr>
        <w:t xml:space="preserve"> in</w:t>
      </w:r>
      <w:r w:rsidR="00E87EF4">
        <w:rPr>
          <w:rFonts w:ascii="Times New Roman" w:hAnsi="Times New Roman" w:cs="Times New Roman"/>
        </w:rPr>
        <w:t xml:space="preserve"> </w:t>
      </w:r>
      <w:r w:rsidR="0074567C">
        <w:rPr>
          <w:rFonts w:ascii="Times New Roman" w:hAnsi="Times New Roman" w:cs="Times New Roman"/>
        </w:rPr>
        <w:t xml:space="preserve">insulin-associated signaling pathways, </w:t>
      </w:r>
      <w:r w:rsidR="008A3D84">
        <w:rPr>
          <w:rFonts w:ascii="Times New Roman" w:hAnsi="Times New Roman" w:cs="Times New Roman"/>
        </w:rPr>
        <w:t>such as</w:t>
      </w:r>
      <w:r w:rsidR="0074567C">
        <w:rPr>
          <w:rFonts w:ascii="Times New Roman" w:hAnsi="Times New Roman" w:cs="Times New Roman"/>
        </w:rPr>
        <w:t xml:space="preserve"> </w:t>
      </w:r>
      <w:r w:rsidR="00356DAC" w:rsidRPr="00356DAC">
        <w:rPr>
          <w:rFonts w:ascii="Times New Roman" w:hAnsi="Times New Roman" w:cs="Times New Roman"/>
        </w:rPr>
        <w:t>positive regulation of MAPK cascade</w:t>
      </w:r>
      <w:r w:rsidR="00356DAC">
        <w:rPr>
          <w:rFonts w:ascii="Times New Roman" w:hAnsi="Times New Roman" w:cs="Times New Roman"/>
        </w:rPr>
        <w:t xml:space="preserve"> </w:t>
      </w:r>
      <w:r w:rsidR="00356DAC" w:rsidRPr="00356DAC">
        <w:rPr>
          <w:rFonts w:ascii="Times New Roman" w:hAnsi="Times New Roman" w:cs="Times New Roman"/>
        </w:rPr>
        <w:t>and</w:t>
      </w:r>
      <w:r w:rsidR="00356DAC">
        <w:rPr>
          <w:rFonts w:ascii="Times New Roman" w:hAnsi="Times New Roman" w:cs="Times New Roman"/>
        </w:rPr>
        <w:t xml:space="preserve"> </w:t>
      </w:r>
      <w:r w:rsidR="00997B99" w:rsidRPr="00997B99">
        <w:rPr>
          <w:rFonts w:ascii="Times New Roman" w:hAnsi="Times New Roman" w:cs="Times New Roman"/>
        </w:rPr>
        <w:t>transmembrane receptor protein</w:t>
      </w:r>
      <w:r w:rsidR="00997B99">
        <w:rPr>
          <w:rFonts w:ascii="Times New Roman" w:hAnsi="Times New Roman" w:cs="Times New Roman"/>
        </w:rPr>
        <w:t xml:space="preserve"> </w:t>
      </w:r>
      <w:r w:rsidR="00356DAC" w:rsidRPr="00356DAC">
        <w:rPr>
          <w:rFonts w:ascii="Times New Roman" w:hAnsi="Times New Roman" w:cs="Times New Roman"/>
        </w:rPr>
        <w:t>tyrosine kinase signaling pathway</w:t>
      </w:r>
      <w:r w:rsidR="00E7434C">
        <w:rPr>
          <w:rFonts w:ascii="Times New Roman" w:hAnsi="Times New Roman" w:cs="Times New Roman"/>
        </w:rPr>
        <w:t xml:space="preserve"> (RTKs)</w:t>
      </w:r>
      <w:r w:rsidR="00E87EF4">
        <w:rPr>
          <w:rFonts w:ascii="Times New Roman" w:hAnsi="Times New Roman" w:cs="Times New Roman"/>
        </w:rPr>
        <w:t>.</w:t>
      </w:r>
      <w:r w:rsidR="00DB75DB">
        <w:rPr>
          <w:rFonts w:ascii="Times New Roman" w:hAnsi="Times New Roman" w:cs="Times New Roman"/>
        </w:rPr>
        <w:t xml:space="preserve"> </w:t>
      </w:r>
      <w:r w:rsidR="00E7434C">
        <w:rPr>
          <w:rFonts w:ascii="Times New Roman" w:hAnsi="Times New Roman" w:cs="Times New Roman"/>
        </w:rPr>
        <w:t>The</w:t>
      </w:r>
      <w:r w:rsidR="0074567C">
        <w:rPr>
          <w:rFonts w:ascii="Times New Roman" w:hAnsi="Times New Roman" w:cs="Times New Roman"/>
        </w:rPr>
        <w:t>se pathways</w:t>
      </w:r>
      <w:r w:rsidR="00E7434C">
        <w:rPr>
          <w:rFonts w:ascii="Times New Roman" w:hAnsi="Times New Roman" w:cs="Times New Roman"/>
        </w:rPr>
        <w:t xml:space="preserve"> </w:t>
      </w:r>
      <w:r w:rsidR="00173442" w:rsidRPr="00173442">
        <w:rPr>
          <w:rFonts w:ascii="Times New Roman" w:hAnsi="Times New Roman" w:cs="Times New Roman"/>
        </w:rPr>
        <w:t xml:space="preserve">are central signaling pathways that regulate a wide variety of stimulated cellular processes, including </w:t>
      </w:r>
      <w:r w:rsidR="00E60BC6">
        <w:rPr>
          <w:rFonts w:ascii="Times New Roman" w:hAnsi="Times New Roman" w:cs="Times New Roman"/>
        </w:rPr>
        <w:t xml:space="preserve">cell </w:t>
      </w:r>
      <w:r w:rsidR="00173442" w:rsidRPr="00173442">
        <w:rPr>
          <w:rFonts w:ascii="Times New Roman" w:hAnsi="Times New Roman" w:cs="Times New Roman"/>
        </w:rPr>
        <w:t>proliferation</w:t>
      </w:r>
      <w:r w:rsidR="00E60BC6">
        <w:rPr>
          <w:rFonts w:ascii="Times New Roman" w:hAnsi="Times New Roman" w:cs="Times New Roman"/>
        </w:rPr>
        <w:t xml:space="preserve"> and</w:t>
      </w:r>
      <w:r w:rsidR="00173442" w:rsidRPr="00173442">
        <w:rPr>
          <w:rFonts w:ascii="Times New Roman" w:hAnsi="Times New Roman" w:cs="Times New Roman"/>
        </w:rPr>
        <w:t xml:space="preserve"> differentiatio</w:t>
      </w:r>
      <w:r w:rsidR="00394C0F">
        <w:rPr>
          <w:rFonts w:ascii="Times New Roman" w:hAnsi="Times New Roman" w:cs="Times New Roman"/>
        </w:rPr>
        <w:t>n</w:t>
      </w:r>
      <w:r w:rsidR="002A1AA5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Plotnikov&lt;/Author&gt;&lt;Year&gt;2011&lt;/Year&gt;&lt;RecNum&gt;4660&lt;/RecNum&gt;&lt;DisplayText&gt;(Plotnikov, et al., 2011)&lt;/DisplayText&gt;&lt;record&gt;&lt;rec-number&gt;4660&lt;/rec-number&gt;&lt;foreign-keys&gt;&lt;key app="EN" db-id="tv9vrfdemz0pstew0aex95v6axa2v9ftwfvr" timestamp="1626514080" guid="734e1fba-80cc-4a66-a45d-2d71e97c4dd7"&gt;4660&lt;/key&gt;&lt;/foreign-keys&gt;&lt;ref-type name="Journal Article"&gt;17&lt;/ref-type&gt;&lt;contributors&gt;&lt;authors&gt;&lt;author&gt;Plotnikov, A.&lt;/author&gt;&lt;author&gt;Zehorai, E.&lt;/author&gt;&lt;author&gt;Procaccia, S.&lt;/author&gt;&lt;author&gt;Seger, R.&lt;/author&gt;&lt;/authors&gt;&lt;/contributors&gt;&lt;auth-address&gt;Department of Biological Regulation, Weizmann Institute of Science, Rehovot, Isreal.&lt;/auth-address&gt;&lt;titles&gt;&lt;title&gt;The MAPK cascades: signaling components, nuclear roles and mechanisms of nuclear translocation&lt;/title&gt;&lt;secondary-title&gt;Biochim Biophys Acta&lt;/secondary-title&gt;&lt;/titles&gt;&lt;periodical&gt;&lt;full-title&gt;Biochim Biophys Acta&lt;/full-title&gt;&lt;/periodical&gt;&lt;pages&gt;1619-33&lt;/pages&gt;&lt;volume&gt;1813&lt;/volume&gt;&lt;number&gt;9&lt;/number&gt;&lt;edition&gt;2010/12/21&lt;/edition&gt;&lt;keywords&gt;&lt;keyword&gt;Active Transport, Cell Nucleus/genetics/*physiology&lt;/keyword&gt;&lt;keyword&gt;Chromatin Assembly and Disassembly/physiology&lt;/keyword&gt;&lt;keyword&gt;Gene Expression Regulation&lt;/keyword&gt;&lt;keyword&gt;Genes, Immediate-Early&lt;/keyword&gt;&lt;keyword&gt;Humans&lt;/keyword&gt;&lt;keyword&gt;MAP Kinase Signaling System/genetics/*physiology&lt;/keyword&gt;&lt;keyword&gt;Models, Biological&lt;/keyword&gt;&lt;keyword&gt;Nuclear Localization Signals/physiology&lt;/keyword&gt;&lt;keyword&gt;Receptors, Cytoplasmic and Nuclear/physiology&lt;/keyword&gt;&lt;keyword&gt;Stress, Physiological&lt;/keyword&gt;&lt;keyword&gt;Transcription Factors/physiology&lt;/keyword&gt;&lt;/keywords&gt;&lt;dates&gt;&lt;year&gt;2011&lt;/year&gt;&lt;pub-dates&gt;&lt;date&gt;Sep&lt;/date&gt;&lt;/pub-dates&gt;&lt;/dates&gt;&lt;isbn&gt;0006-3002 (Print)&amp;#xD;0006-3002 (Linking)&lt;/isbn&gt;&lt;accession-num&gt;21167873&lt;/accession-num&gt;&lt;urls&gt;&lt;related-urls&gt;&lt;url&gt;https://www.ncbi.nlm.nih.gov/pubmed/21167873&lt;/url&gt;&lt;/related-urls&gt;&lt;/urls&gt;&lt;electronic-resource-num&gt;10.1016/j.bbamcr.2010.12.012&lt;/electronic-resource-num&gt;&lt;/record&gt;&lt;/Cite&gt;&lt;/EndNote&gt;</w:instrText>
      </w:r>
      <w:r w:rsidR="002A1AA5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Plotnikov, et al., 2011)</w:t>
      </w:r>
      <w:r w:rsidR="002A1AA5">
        <w:rPr>
          <w:rFonts w:ascii="Times New Roman" w:hAnsi="Times New Roman" w:cs="Times New Roman"/>
        </w:rPr>
        <w:fldChar w:fldCharType="end"/>
      </w:r>
      <w:r w:rsidR="00ED2C41">
        <w:rPr>
          <w:rFonts w:ascii="Times New Roman" w:hAnsi="Times New Roman" w:cs="Times New Roman"/>
        </w:rPr>
        <w:t>.</w:t>
      </w:r>
      <w:r w:rsidR="008A3D84">
        <w:rPr>
          <w:rFonts w:ascii="Times New Roman" w:hAnsi="Times New Roman" w:cs="Times New Roman"/>
        </w:rPr>
        <w:t xml:space="preserve"> Here, we found that m</w:t>
      </w:r>
      <w:r w:rsidR="008A3D84" w:rsidRPr="001A4F11">
        <w:rPr>
          <w:rFonts w:ascii="Times New Roman" w:hAnsi="Times New Roman" w:cs="Times New Roman"/>
        </w:rPr>
        <w:t xml:space="preserve">ost genes </w:t>
      </w:r>
      <w:r w:rsidR="008A3D84">
        <w:rPr>
          <w:rFonts w:ascii="Times New Roman" w:hAnsi="Times New Roman" w:cs="Times New Roman"/>
        </w:rPr>
        <w:t xml:space="preserve">directly </w:t>
      </w:r>
      <w:r w:rsidR="008A3D84" w:rsidRPr="001A4F11">
        <w:rPr>
          <w:rFonts w:ascii="Times New Roman" w:hAnsi="Times New Roman" w:cs="Times New Roman"/>
        </w:rPr>
        <w:t xml:space="preserve">activate </w:t>
      </w:r>
      <w:r w:rsidR="008A3D84">
        <w:rPr>
          <w:rFonts w:ascii="Times New Roman" w:hAnsi="Times New Roman" w:cs="Times New Roman"/>
        </w:rPr>
        <w:t>these</w:t>
      </w:r>
      <w:r w:rsidR="008A3D84" w:rsidRPr="001A4F11">
        <w:rPr>
          <w:rFonts w:ascii="Times New Roman" w:hAnsi="Times New Roman" w:cs="Times New Roman"/>
        </w:rPr>
        <w:t xml:space="preserve"> pathway</w:t>
      </w:r>
      <w:r w:rsidR="008A3D84">
        <w:rPr>
          <w:rFonts w:ascii="Times New Roman" w:hAnsi="Times New Roman" w:cs="Times New Roman"/>
        </w:rPr>
        <w:t>s</w:t>
      </w:r>
      <w:r w:rsidR="008A3D84" w:rsidRPr="001A4F11">
        <w:rPr>
          <w:rFonts w:ascii="Times New Roman" w:hAnsi="Times New Roman" w:cs="Times New Roman"/>
        </w:rPr>
        <w:t xml:space="preserve"> were</w:t>
      </w:r>
      <w:r w:rsidR="00DE298A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381E26">
        <w:rPr>
          <w:rFonts w:ascii="Times New Roman" w:hAnsi="Times New Roman" w:cs="Times New Roman"/>
        </w:rPr>
        <w:t>,</w:t>
      </w:r>
      <w:r w:rsidR="008A3D84" w:rsidRPr="001A4F11">
        <w:rPr>
          <w:rFonts w:ascii="Times New Roman" w:hAnsi="Times New Roman" w:cs="Times New Roman"/>
        </w:rPr>
        <w:t xml:space="preserve"> and many of them were experienced relaxed selection in long-lived mammals, such as </w:t>
      </w:r>
      <w:r w:rsidR="008A3D84" w:rsidRPr="001E00A5">
        <w:rPr>
          <w:rFonts w:ascii="Times New Roman" w:hAnsi="Times New Roman" w:cs="Times New Roman"/>
          <w:i/>
          <w:iCs/>
        </w:rPr>
        <w:t>INSR</w:t>
      </w:r>
      <w:r w:rsidR="008A3D84" w:rsidRPr="001A4F11">
        <w:rPr>
          <w:rFonts w:ascii="Times New Roman" w:hAnsi="Times New Roman" w:cs="Times New Roman"/>
        </w:rPr>
        <w:t xml:space="preserve">, </w:t>
      </w:r>
      <w:r w:rsidR="008A3D84" w:rsidRPr="001E00A5">
        <w:rPr>
          <w:rFonts w:ascii="Times New Roman" w:hAnsi="Times New Roman" w:cs="Times New Roman"/>
          <w:i/>
          <w:iCs/>
        </w:rPr>
        <w:t>SH3GL2</w:t>
      </w:r>
      <w:r w:rsidR="008A3D84" w:rsidRPr="001A4F11">
        <w:rPr>
          <w:rFonts w:ascii="Times New Roman" w:hAnsi="Times New Roman" w:cs="Times New Roman"/>
        </w:rPr>
        <w:t xml:space="preserve">, </w:t>
      </w:r>
      <w:r w:rsidR="008A3D84" w:rsidRPr="001E00A5">
        <w:rPr>
          <w:rFonts w:ascii="Times New Roman" w:hAnsi="Times New Roman" w:cs="Times New Roman"/>
          <w:i/>
          <w:iCs/>
        </w:rPr>
        <w:t>ANGPT1</w:t>
      </w:r>
      <w:r w:rsidR="002913A1">
        <w:rPr>
          <w:rFonts w:ascii="Times New Roman" w:hAnsi="Times New Roman" w:cs="Times New Roman"/>
          <w:i/>
          <w:iCs/>
        </w:rPr>
        <w:t>,</w:t>
      </w:r>
      <w:r w:rsidR="008A3D84" w:rsidRPr="001A4F11">
        <w:rPr>
          <w:rFonts w:ascii="Times New Roman" w:hAnsi="Times New Roman" w:cs="Times New Roman"/>
        </w:rPr>
        <w:t xml:space="preserve"> and </w:t>
      </w:r>
      <w:r w:rsidR="008A3D84" w:rsidRPr="001E00A5">
        <w:rPr>
          <w:rFonts w:ascii="Times New Roman" w:hAnsi="Times New Roman" w:cs="Times New Roman"/>
          <w:i/>
          <w:iCs/>
        </w:rPr>
        <w:t>PRKCZ</w:t>
      </w:r>
      <w:r w:rsidR="008A3D84">
        <w:rPr>
          <w:rFonts w:ascii="Times New Roman" w:hAnsi="Times New Roman" w:cs="Times New Roman"/>
        </w:rPr>
        <w:t xml:space="preserve"> (</w:t>
      </w:r>
      <w:r w:rsidR="008A3D84" w:rsidRPr="005B0532">
        <w:rPr>
          <w:rFonts w:ascii="Times New Roman" w:hAnsi="Times New Roman" w:cs="Times New Roman"/>
          <w:b/>
          <w:bCs/>
        </w:rPr>
        <w:t>Figure 6</w:t>
      </w:r>
      <w:r w:rsidR="008A3D84">
        <w:rPr>
          <w:rFonts w:ascii="Times New Roman" w:hAnsi="Times New Roman" w:cs="Times New Roman"/>
          <w:b/>
          <w:bCs/>
        </w:rPr>
        <w:t xml:space="preserve"> Module 1</w:t>
      </w:r>
      <w:r w:rsidR="008A3D84">
        <w:rPr>
          <w:rFonts w:ascii="Times New Roman" w:hAnsi="Times New Roman" w:cs="Times New Roman"/>
        </w:rPr>
        <w:t>).</w:t>
      </w:r>
      <w:r w:rsidR="00C27D07">
        <w:rPr>
          <w:rFonts w:ascii="Times New Roman" w:hAnsi="Times New Roman" w:cs="Times New Roman"/>
        </w:rPr>
        <w:t xml:space="preserve"> </w:t>
      </w:r>
      <w:r w:rsidR="00031635">
        <w:rPr>
          <w:rFonts w:ascii="Times New Roman" w:hAnsi="Times New Roman" w:cs="Times New Roman"/>
        </w:rPr>
        <w:t>The insulin receptor (</w:t>
      </w:r>
      <w:r w:rsidR="00031635" w:rsidRPr="005121D6">
        <w:rPr>
          <w:rFonts w:ascii="Times New Roman" w:hAnsi="Times New Roman" w:cs="Times New Roman"/>
          <w:i/>
          <w:iCs/>
        </w:rPr>
        <w:t>INSR</w:t>
      </w:r>
      <w:r w:rsidR="00031635">
        <w:rPr>
          <w:rFonts w:ascii="Times New Roman" w:hAnsi="Times New Roman" w:cs="Times New Roman"/>
        </w:rPr>
        <w:t xml:space="preserve">) was the </w:t>
      </w:r>
      <w:r w:rsidR="00FE3421">
        <w:rPr>
          <w:rFonts w:ascii="Times New Roman" w:hAnsi="Times New Roman" w:cs="Times New Roman"/>
        </w:rPr>
        <w:t>core</w:t>
      </w:r>
      <w:r w:rsidR="00031635">
        <w:rPr>
          <w:rFonts w:ascii="Times New Roman" w:hAnsi="Times New Roman" w:cs="Times New Roman"/>
        </w:rPr>
        <w:t xml:space="preserve"> gene in this module</w:t>
      </w:r>
      <w:r w:rsidR="00FE3421">
        <w:rPr>
          <w:rFonts w:ascii="Times New Roman" w:hAnsi="Times New Roman" w:cs="Times New Roman"/>
        </w:rPr>
        <w:t>,</w:t>
      </w:r>
      <w:r w:rsidR="00A150BA">
        <w:rPr>
          <w:rFonts w:ascii="Times New Roman" w:hAnsi="Times New Roman" w:cs="Times New Roman"/>
        </w:rPr>
        <w:t xml:space="preserve"> which was </w:t>
      </w:r>
      <w:r w:rsidR="00FE3421">
        <w:rPr>
          <w:rFonts w:ascii="Times New Roman" w:hAnsi="Times New Roman" w:cs="Times New Roman"/>
        </w:rPr>
        <w:t xml:space="preserve">also </w:t>
      </w:r>
      <w:r w:rsidR="00A05A2D">
        <w:rPr>
          <w:rFonts w:ascii="Times New Roman" w:hAnsi="Times New Roman" w:cs="Times New Roman"/>
        </w:rPr>
        <w:t>suggested</w:t>
      </w:r>
      <w:r w:rsidR="00031635">
        <w:rPr>
          <w:rFonts w:ascii="Times New Roman" w:hAnsi="Times New Roman" w:cs="Times New Roman"/>
        </w:rPr>
        <w:t xml:space="preserve"> to be experienced rapid evolution in long-lived mammals by a re</w:t>
      </w:r>
      <w:r w:rsidR="005B33E7">
        <w:rPr>
          <w:rFonts w:ascii="Times New Roman" w:hAnsi="Times New Roman" w:cs="Times New Roman"/>
        </w:rPr>
        <w:t>ce</w:t>
      </w:r>
      <w:r w:rsidR="00031635">
        <w:rPr>
          <w:rFonts w:ascii="Times New Roman" w:hAnsi="Times New Roman" w:cs="Times New Roman"/>
        </w:rPr>
        <w:t>nt study</w:t>
      </w:r>
      <w:r w:rsidR="00031635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Yu&lt;/Author&gt;&lt;Year&gt;2021&lt;/Year&gt;&lt;RecNum&gt;4633&lt;/RecNum&gt;&lt;DisplayText&gt;(Yu, et al., 2021)&lt;/DisplayText&gt;&lt;record&gt;&lt;rec-number&gt;4633&lt;/rec-number&gt;&lt;foreign-keys&gt;&lt;key app="EN" db-id="tv9vrfdemz0pstew0aex95v6axa2v9ftwfvr" timestamp="1623867436" guid="cba8ea32-a945-4c89-b409-2aca56be8dc2"&gt;4633&lt;/key&gt;&lt;/foreign-keys&gt;&lt;ref-type name="Journal Article"&gt;17&lt;/ref-type&gt;&lt;contributors&gt;&lt;authors&gt;&lt;author&gt;Yu, Zhenpeng&lt;/author&gt;&lt;author&gt;Seim, Inge&lt;/author&gt;&lt;author&gt;Yin, Mengxin&lt;/author&gt;&lt;author&gt;Tian, Ran&lt;/author&gt;&lt;author&gt;Sun, Di&lt;/author&gt;&lt;author&gt;Ren, Wenhua&lt;/author&gt;&lt;author&gt;Yang, Guang&lt;/author&gt;&lt;author&gt;Xu, Shixia&lt;/author&gt;&lt;/authors&gt;&lt;/contributors&gt;&lt;titles&gt;&lt;title&gt;Comparative analyses of aging-related genes in long-lived mammals provide insights into natural longevity&lt;/title&gt;&lt;secondary-title&gt;The Innovation&lt;/secondary-title&gt;&lt;/titles&gt;&lt;periodical&gt;&lt;full-title&gt;The Innovation&lt;/full-title&gt;&lt;/periodical&gt;&lt;volume&gt;2&lt;/volume&gt;&lt;number&gt;2&lt;/number&gt;&lt;section&gt;100108&lt;/section&gt;&lt;dates&gt;&lt;year&gt;2021&lt;/year&gt;&lt;/dates&gt;&lt;isbn&gt;26666758&lt;/isbn&gt;&lt;urls&gt;&lt;/urls&gt;&lt;electronic-resource-num&gt;10.1016/j.xinn.2021.100108&lt;/electronic-resource-num&gt;&lt;/record&gt;&lt;/Cite&gt;&lt;/EndNote&gt;</w:instrText>
      </w:r>
      <w:r w:rsidR="00031635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Yu, et al., 2021)</w:t>
      </w:r>
      <w:r w:rsidR="00031635">
        <w:rPr>
          <w:rFonts w:ascii="Times New Roman" w:hAnsi="Times New Roman" w:cs="Times New Roman"/>
        </w:rPr>
        <w:fldChar w:fldCharType="end"/>
      </w:r>
      <w:r w:rsidR="00031635">
        <w:rPr>
          <w:rFonts w:ascii="Times New Roman" w:hAnsi="Times New Roman" w:cs="Times New Roman"/>
        </w:rPr>
        <w:t xml:space="preserve">. </w:t>
      </w:r>
      <w:r w:rsidR="00B93022">
        <w:rPr>
          <w:rFonts w:ascii="Times New Roman" w:hAnsi="Times New Roman" w:cs="Times New Roman"/>
        </w:rPr>
        <w:t>M</w:t>
      </w:r>
      <w:r w:rsidR="009512C6">
        <w:rPr>
          <w:rFonts w:ascii="Times New Roman" w:hAnsi="Times New Roman" w:cs="Times New Roman"/>
        </w:rPr>
        <w:t>ore</w:t>
      </w:r>
      <w:r w:rsidR="00B93022">
        <w:rPr>
          <w:rFonts w:ascii="Times New Roman" w:hAnsi="Times New Roman" w:cs="Times New Roman"/>
        </w:rPr>
        <w:t>over</w:t>
      </w:r>
      <w:r w:rsidR="009512C6">
        <w:rPr>
          <w:rFonts w:ascii="Times New Roman" w:hAnsi="Times New Roman" w:cs="Times New Roman"/>
        </w:rPr>
        <w:t xml:space="preserve">, several GO categories that </w:t>
      </w:r>
      <w:r w:rsidR="009A3B1B">
        <w:rPr>
          <w:rFonts w:ascii="Times New Roman" w:hAnsi="Times New Roman" w:cs="Times New Roman"/>
        </w:rPr>
        <w:t xml:space="preserve">were </w:t>
      </w:r>
      <w:r w:rsidR="009512C6">
        <w:rPr>
          <w:rFonts w:ascii="Times New Roman" w:hAnsi="Times New Roman" w:cs="Times New Roman"/>
        </w:rPr>
        <w:t>regulated by insulin-associated signaling pathways were also overrepresented by</w:t>
      </w:r>
      <w:r w:rsidR="00DE298A">
        <w:rPr>
          <w:rFonts w:ascii="Times New Roman" w:hAnsi="Times New Roman" w:cs="Times New Roman"/>
        </w:rPr>
        <w:t xml:space="preserve"> </w:t>
      </w:r>
      <w:r w:rsidR="00B415E0">
        <w:rPr>
          <w:rFonts w:ascii="Times New Roman" w:hAnsi="Times New Roman" w:cs="Times New Roman"/>
        </w:rPr>
        <w:t xml:space="preserve">the </w:t>
      </w:r>
      <w:r w:rsidR="000301FB">
        <w:rPr>
          <w:rFonts w:ascii="Times New Roman" w:hAnsi="Times New Roman" w:cs="Times New Roman"/>
        </w:rPr>
        <w:t xml:space="preserve">relaxed selected </w:t>
      </w:r>
      <w:r w:rsidR="001B6AAF">
        <w:rPr>
          <w:rFonts w:ascii="Times New Roman" w:hAnsi="Times New Roman" w:cs="Times New Roman"/>
        </w:rPr>
        <w:t>PCGs</w:t>
      </w:r>
      <w:r w:rsidR="009512C6">
        <w:rPr>
          <w:rFonts w:ascii="Times New Roman" w:hAnsi="Times New Roman" w:cs="Times New Roman"/>
        </w:rPr>
        <w:t>, such as “</w:t>
      </w:r>
      <w:r w:rsidR="009512C6" w:rsidRPr="009512C6">
        <w:rPr>
          <w:rFonts w:ascii="Times New Roman" w:hAnsi="Times New Roman" w:cs="Times New Roman"/>
        </w:rPr>
        <w:t>positive regulation of glucose import</w:t>
      </w:r>
      <w:r w:rsidR="009512C6">
        <w:rPr>
          <w:rFonts w:ascii="Times New Roman" w:hAnsi="Times New Roman" w:cs="Times New Roman"/>
        </w:rPr>
        <w:t>” and “</w:t>
      </w:r>
      <w:r w:rsidR="009512C6" w:rsidRPr="009512C6">
        <w:rPr>
          <w:rFonts w:ascii="Times New Roman" w:hAnsi="Times New Roman" w:cs="Times New Roman"/>
        </w:rPr>
        <w:t>positive regulation of growth</w:t>
      </w:r>
      <w:r w:rsidR="009512C6">
        <w:rPr>
          <w:rFonts w:ascii="Times New Roman" w:hAnsi="Times New Roman" w:cs="Times New Roman"/>
        </w:rPr>
        <w:t>” (</w:t>
      </w:r>
      <w:r w:rsidR="009512C6" w:rsidRPr="005A7573">
        <w:rPr>
          <w:rFonts w:ascii="Times New Roman" w:hAnsi="Times New Roman" w:cs="Times New Roman"/>
          <w:b/>
          <w:bCs/>
        </w:rPr>
        <w:t xml:space="preserve">Figure </w:t>
      </w:r>
      <w:r w:rsidR="001F4B1F">
        <w:rPr>
          <w:rFonts w:ascii="Times New Roman" w:hAnsi="Times New Roman" w:cs="Times New Roman"/>
          <w:b/>
          <w:bCs/>
        </w:rPr>
        <w:t>4</w:t>
      </w:r>
      <w:r w:rsidR="009512C6" w:rsidRPr="005A7573">
        <w:rPr>
          <w:rFonts w:ascii="Times New Roman" w:hAnsi="Times New Roman" w:cs="Times New Roman"/>
          <w:b/>
          <w:bCs/>
        </w:rPr>
        <w:t>b</w:t>
      </w:r>
      <w:r w:rsidR="00597EBB">
        <w:rPr>
          <w:rFonts w:ascii="Times New Roman" w:hAnsi="Times New Roman" w:cs="Times New Roman"/>
          <w:b/>
          <w:bCs/>
        </w:rPr>
        <w:t xml:space="preserve"> and Supplementary Table </w:t>
      </w:r>
      <w:r w:rsidR="00BF117D">
        <w:rPr>
          <w:rFonts w:ascii="Times New Roman" w:hAnsi="Times New Roman" w:cs="Times New Roman"/>
          <w:b/>
          <w:bCs/>
        </w:rPr>
        <w:t>10</w:t>
      </w:r>
      <w:r w:rsidR="009512C6">
        <w:rPr>
          <w:rFonts w:ascii="Times New Roman" w:hAnsi="Times New Roman" w:cs="Times New Roman"/>
        </w:rPr>
        <w:t xml:space="preserve">). </w:t>
      </w:r>
      <w:r w:rsidR="00D67218">
        <w:rPr>
          <w:rFonts w:ascii="Times New Roman" w:hAnsi="Times New Roman" w:cs="Times New Roman"/>
        </w:rPr>
        <w:t xml:space="preserve">However, </w:t>
      </w:r>
      <w:r w:rsidR="006942BC">
        <w:rPr>
          <w:rFonts w:ascii="Times New Roman" w:hAnsi="Times New Roman" w:cs="Times New Roman"/>
        </w:rPr>
        <w:t>we</w:t>
      </w:r>
      <w:r w:rsidR="00DA65D5">
        <w:rPr>
          <w:rFonts w:ascii="Times New Roman" w:hAnsi="Times New Roman" w:cs="Times New Roman"/>
        </w:rPr>
        <w:t xml:space="preserve"> </w:t>
      </w:r>
      <w:r w:rsidR="00517BD5" w:rsidRPr="00517BD5">
        <w:rPr>
          <w:rFonts w:ascii="Times New Roman" w:hAnsi="Times New Roman" w:cs="Times New Roman"/>
        </w:rPr>
        <w:t>unexpectedly</w:t>
      </w:r>
      <w:r w:rsidR="00517BD5">
        <w:rPr>
          <w:rFonts w:ascii="Times New Roman" w:hAnsi="Times New Roman" w:cs="Times New Roman"/>
        </w:rPr>
        <w:t xml:space="preserve"> </w:t>
      </w:r>
      <w:r w:rsidR="006942BC">
        <w:rPr>
          <w:rFonts w:ascii="Times New Roman" w:hAnsi="Times New Roman" w:cs="Times New Roman"/>
        </w:rPr>
        <w:t xml:space="preserve">found </w:t>
      </w:r>
      <w:r w:rsidR="0073380D">
        <w:rPr>
          <w:rFonts w:ascii="Times New Roman" w:hAnsi="Times New Roman" w:cs="Times New Roman"/>
        </w:rPr>
        <w:t>five</w:t>
      </w:r>
      <w:r w:rsidR="006942BC">
        <w:rPr>
          <w:rFonts w:ascii="Times New Roman" w:hAnsi="Times New Roman" w:cs="Times New Roman"/>
        </w:rPr>
        <w:t xml:space="preserve"> genes in the</w:t>
      </w:r>
      <w:r w:rsidR="008E7C53">
        <w:rPr>
          <w:rFonts w:ascii="Times New Roman" w:hAnsi="Times New Roman" w:cs="Times New Roman"/>
        </w:rPr>
        <w:t xml:space="preserve"> most</w:t>
      </w:r>
      <w:r w:rsidR="006942BC">
        <w:rPr>
          <w:rFonts w:ascii="Times New Roman" w:hAnsi="Times New Roman" w:cs="Times New Roman"/>
        </w:rPr>
        <w:t xml:space="preserve"> upstream of </w:t>
      </w:r>
      <w:r w:rsidR="00886890">
        <w:rPr>
          <w:rFonts w:ascii="Times New Roman" w:hAnsi="Times New Roman" w:cs="Times New Roman"/>
        </w:rPr>
        <w:t>the pathway</w:t>
      </w:r>
      <w:r w:rsidR="009A1888">
        <w:rPr>
          <w:rFonts w:ascii="Times New Roman" w:hAnsi="Times New Roman" w:cs="Times New Roman"/>
        </w:rPr>
        <w:t>s</w:t>
      </w:r>
      <w:r w:rsidR="00313CAD">
        <w:rPr>
          <w:rFonts w:ascii="Times New Roman" w:hAnsi="Times New Roman" w:cs="Times New Roman"/>
        </w:rPr>
        <w:t xml:space="preserve"> </w:t>
      </w:r>
      <w:r w:rsidR="00492DF2">
        <w:rPr>
          <w:rFonts w:ascii="Times New Roman" w:hAnsi="Times New Roman" w:cs="Times New Roman"/>
        </w:rPr>
        <w:t xml:space="preserve">that </w:t>
      </w:r>
      <w:r w:rsidR="006942BC">
        <w:rPr>
          <w:rFonts w:ascii="Times New Roman" w:hAnsi="Times New Roman" w:cs="Times New Roman"/>
        </w:rPr>
        <w:t xml:space="preserve">were </w:t>
      </w:r>
      <w:r w:rsidR="007C385F" w:rsidRPr="00B27166">
        <w:rPr>
          <w:rFonts w:ascii="Times New Roman" w:hAnsi="Times New Roman" w:cs="Times New Roman"/>
        </w:rPr>
        <w:t>consistently</w:t>
      </w:r>
      <w:r w:rsidR="007C385F">
        <w:rPr>
          <w:rFonts w:ascii="Times New Roman" w:hAnsi="Times New Roman" w:cs="Times New Roman"/>
        </w:rPr>
        <w:t xml:space="preserve"> </w:t>
      </w:r>
      <w:r w:rsidR="006942BC">
        <w:rPr>
          <w:rFonts w:ascii="Times New Roman" w:hAnsi="Times New Roman" w:cs="Times New Roman"/>
        </w:rPr>
        <w:t xml:space="preserve">experienced increasing </w:t>
      </w:r>
      <w:r w:rsidR="006942BC" w:rsidRPr="00D17E62">
        <w:rPr>
          <w:rFonts w:ascii="Times New Roman" w:hAnsi="Times New Roman" w:cs="Times New Roman"/>
        </w:rPr>
        <w:t>evolutionary constraint</w:t>
      </w:r>
      <w:r w:rsidR="006942BC">
        <w:rPr>
          <w:rFonts w:ascii="Times New Roman" w:hAnsi="Times New Roman" w:cs="Times New Roman"/>
        </w:rPr>
        <w:t>s</w:t>
      </w:r>
      <w:r w:rsidR="00492DF2">
        <w:rPr>
          <w:rFonts w:ascii="Times New Roman" w:hAnsi="Times New Roman" w:cs="Times New Roman"/>
        </w:rPr>
        <w:t xml:space="preserve"> in long-lived mammals</w:t>
      </w:r>
      <w:r w:rsidR="006942BC">
        <w:rPr>
          <w:rFonts w:ascii="Times New Roman" w:hAnsi="Times New Roman" w:cs="Times New Roman"/>
        </w:rPr>
        <w:t xml:space="preserve">, </w:t>
      </w:r>
      <w:r w:rsidR="006F7E38">
        <w:rPr>
          <w:rFonts w:ascii="Times New Roman" w:hAnsi="Times New Roman" w:cs="Times New Roman"/>
        </w:rPr>
        <w:t xml:space="preserve">especially </w:t>
      </w:r>
      <w:r w:rsidR="006942BC">
        <w:rPr>
          <w:rFonts w:ascii="Times New Roman" w:hAnsi="Times New Roman" w:cs="Times New Roman"/>
        </w:rPr>
        <w:t>three of them (</w:t>
      </w:r>
      <w:r w:rsidR="006942BC" w:rsidRPr="001E00A5">
        <w:rPr>
          <w:rFonts w:ascii="Times New Roman" w:hAnsi="Times New Roman" w:cs="Times New Roman"/>
          <w:i/>
          <w:iCs/>
        </w:rPr>
        <w:t>MUC20/EPHB2/SYNJ1</w:t>
      </w:r>
      <w:r w:rsidR="006942BC">
        <w:rPr>
          <w:rFonts w:ascii="Times New Roman" w:hAnsi="Times New Roman" w:cs="Times New Roman"/>
        </w:rPr>
        <w:t>) were experienced positive selection</w:t>
      </w:r>
      <w:r w:rsidR="00DE5E18">
        <w:rPr>
          <w:rFonts w:ascii="Times New Roman" w:hAnsi="Times New Roman" w:cs="Times New Roman"/>
        </w:rPr>
        <w:t xml:space="preserve"> because the positively selected gene were relatively rare either in our network or in our significantly correlated genes (</w:t>
      </w:r>
      <w:r w:rsidR="00DE5E18" w:rsidRPr="00A96668">
        <w:rPr>
          <w:rFonts w:ascii="Times New Roman" w:hAnsi="Times New Roman" w:cs="Times New Roman"/>
          <w:b/>
          <w:bCs/>
        </w:rPr>
        <w:t xml:space="preserve">Figure </w:t>
      </w:r>
      <w:r w:rsidR="00043DB0" w:rsidRPr="00A96668">
        <w:rPr>
          <w:rFonts w:ascii="Times New Roman" w:hAnsi="Times New Roman" w:cs="Times New Roman"/>
          <w:b/>
          <w:bCs/>
        </w:rPr>
        <w:t>3</w:t>
      </w:r>
      <w:r w:rsidR="0038094E">
        <w:rPr>
          <w:rFonts w:ascii="Times New Roman" w:hAnsi="Times New Roman" w:cs="Times New Roman"/>
          <w:b/>
          <w:bCs/>
        </w:rPr>
        <w:t>a</w:t>
      </w:r>
      <w:r w:rsidR="00D26A33" w:rsidRPr="00A96668">
        <w:rPr>
          <w:rFonts w:ascii="Times New Roman" w:hAnsi="Times New Roman" w:cs="Times New Roman"/>
          <w:b/>
          <w:bCs/>
        </w:rPr>
        <w:t xml:space="preserve"> and Supplementary Figure 3</w:t>
      </w:r>
      <w:r w:rsidR="00DE5E18">
        <w:rPr>
          <w:rFonts w:ascii="Times New Roman" w:hAnsi="Times New Roman" w:cs="Times New Roman"/>
        </w:rPr>
        <w:t>)</w:t>
      </w:r>
      <w:r w:rsidR="0062582B">
        <w:rPr>
          <w:rFonts w:ascii="Times New Roman" w:hAnsi="Times New Roman" w:cs="Times New Roman"/>
        </w:rPr>
        <w:t>.</w:t>
      </w:r>
      <w:r w:rsidR="006942BC">
        <w:rPr>
          <w:rFonts w:ascii="Times New Roman" w:hAnsi="Times New Roman" w:cs="Times New Roman"/>
        </w:rPr>
        <w:t xml:space="preserve"> </w:t>
      </w:r>
      <w:r w:rsidR="00ED0254">
        <w:rPr>
          <w:rFonts w:ascii="Times New Roman" w:hAnsi="Times New Roman" w:cs="Times New Roman"/>
        </w:rPr>
        <w:t xml:space="preserve">These genes </w:t>
      </w:r>
      <w:r w:rsidR="002E5B74">
        <w:rPr>
          <w:rFonts w:ascii="Times New Roman" w:hAnsi="Times New Roman" w:cs="Times New Roman"/>
        </w:rPr>
        <w:t xml:space="preserve">might also </w:t>
      </w:r>
      <w:r w:rsidR="00476993">
        <w:rPr>
          <w:rFonts w:ascii="Times New Roman" w:hAnsi="Times New Roman" w:cs="Times New Roman"/>
        </w:rPr>
        <w:t>affect</w:t>
      </w:r>
      <w:r w:rsidR="002E5B74">
        <w:rPr>
          <w:rFonts w:ascii="Times New Roman" w:hAnsi="Times New Roman" w:cs="Times New Roman"/>
        </w:rPr>
        <w:t xml:space="preserve"> l</w:t>
      </w:r>
      <w:r w:rsidR="00D67218">
        <w:rPr>
          <w:rFonts w:ascii="Times New Roman" w:hAnsi="Times New Roman" w:cs="Times New Roman"/>
        </w:rPr>
        <w:t>ifespan</w:t>
      </w:r>
      <w:r w:rsidR="002E5B74">
        <w:rPr>
          <w:rFonts w:ascii="Times New Roman" w:hAnsi="Times New Roman" w:cs="Times New Roman"/>
        </w:rPr>
        <w:t xml:space="preserve"> </w:t>
      </w:r>
      <w:r w:rsidR="00D334A5">
        <w:rPr>
          <w:rFonts w:ascii="Times New Roman" w:hAnsi="Times New Roman" w:cs="Times New Roman"/>
        </w:rPr>
        <w:t>or</w:t>
      </w:r>
      <w:r w:rsidR="002E5B74">
        <w:rPr>
          <w:rFonts w:ascii="Times New Roman" w:hAnsi="Times New Roman" w:cs="Times New Roman"/>
        </w:rPr>
        <w:t xml:space="preserve"> aging</w:t>
      </w:r>
      <w:r w:rsidR="00ED0254">
        <w:rPr>
          <w:rFonts w:ascii="Times New Roman" w:hAnsi="Times New Roman" w:cs="Times New Roman"/>
        </w:rPr>
        <w:t xml:space="preserve">. </w:t>
      </w:r>
      <w:r w:rsidR="006942BC">
        <w:rPr>
          <w:rFonts w:ascii="Times New Roman" w:hAnsi="Times New Roman" w:cs="Times New Roman"/>
        </w:rPr>
        <w:t xml:space="preserve">For example, </w:t>
      </w:r>
      <w:r w:rsidR="006E3AA4" w:rsidRPr="006E3AA4">
        <w:rPr>
          <w:rFonts w:ascii="Times New Roman" w:hAnsi="Times New Roman" w:cs="Times New Roman"/>
        </w:rPr>
        <w:t xml:space="preserve">mucin 20 </w:t>
      </w:r>
      <w:r w:rsidR="00886890">
        <w:rPr>
          <w:rFonts w:ascii="Times New Roman" w:hAnsi="Times New Roman" w:cs="Times New Roman"/>
        </w:rPr>
        <w:t>(</w:t>
      </w:r>
      <w:r w:rsidR="006942BC" w:rsidRPr="001E00A5">
        <w:rPr>
          <w:rFonts w:ascii="Times New Roman" w:hAnsi="Times New Roman" w:cs="Times New Roman"/>
          <w:i/>
          <w:iCs/>
        </w:rPr>
        <w:t>MUC20</w:t>
      </w:r>
      <w:r w:rsidR="00886890">
        <w:rPr>
          <w:rFonts w:ascii="Times New Roman" w:hAnsi="Times New Roman" w:cs="Times New Roman"/>
        </w:rPr>
        <w:t>)</w:t>
      </w:r>
      <w:r w:rsidR="00921DEE">
        <w:rPr>
          <w:rFonts w:ascii="Times New Roman" w:hAnsi="Times New Roman" w:cs="Times New Roman"/>
        </w:rPr>
        <w:t xml:space="preserve">, a negative regulator of </w:t>
      </w:r>
      <w:r w:rsidR="00197D08" w:rsidRPr="00197D08">
        <w:rPr>
          <w:rFonts w:ascii="Times New Roman" w:hAnsi="Times New Roman" w:cs="Times New Roman"/>
        </w:rPr>
        <w:t>MAPK cascade</w:t>
      </w:r>
      <w:r w:rsidR="00197D08">
        <w:rPr>
          <w:rFonts w:ascii="Times New Roman" w:hAnsi="Times New Roman" w:cs="Times New Roman"/>
        </w:rPr>
        <w:t xml:space="preserve"> and RTKs</w:t>
      </w:r>
      <w:r w:rsidR="00921DEE">
        <w:rPr>
          <w:rFonts w:ascii="Times New Roman" w:hAnsi="Times New Roman" w:cs="Times New Roman"/>
        </w:rPr>
        <w:t>,</w:t>
      </w:r>
      <w:r w:rsidR="00886890">
        <w:rPr>
          <w:rFonts w:ascii="Times New Roman" w:hAnsi="Times New Roman" w:cs="Times New Roman"/>
        </w:rPr>
        <w:t xml:space="preserve"> </w:t>
      </w:r>
      <w:r w:rsidR="006942BC">
        <w:rPr>
          <w:rFonts w:ascii="Times New Roman" w:hAnsi="Times New Roman" w:cs="Times New Roman"/>
        </w:rPr>
        <w:t>was one</w:t>
      </w:r>
      <w:r w:rsidR="00421171">
        <w:rPr>
          <w:rFonts w:ascii="Times New Roman" w:hAnsi="Times New Roman" w:cs="Times New Roman"/>
        </w:rPr>
        <w:t xml:space="preserve"> of</w:t>
      </w:r>
      <w:r w:rsidR="006942BC">
        <w:rPr>
          <w:rFonts w:ascii="Times New Roman" w:hAnsi="Times New Roman" w:cs="Times New Roman"/>
        </w:rPr>
        <w:t xml:space="preserve"> the most </w:t>
      </w:r>
      <w:r w:rsidR="006942BC" w:rsidRPr="001C4262">
        <w:rPr>
          <w:rFonts w:ascii="Times New Roman" w:hAnsi="Times New Roman" w:cs="Times New Roman"/>
        </w:rPr>
        <w:t>prominent</w:t>
      </w:r>
      <w:r w:rsidR="006942BC">
        <w:rPr>
          <w:rFonts w:ascii="Times New Roman" w:hAnsi="Times New Roman" w:cs="Times New Roman"/>
        </w:rPr>
        <w:t xml:space="preserve"> </w:t>
      </w:r>
      <w:r w:rsidR="006942BC" w:rsidRPr="001C5382">
        <w:rPr>
          <w:rFonts w:ascii="Times New Roman" w:hAnsi="Times New Roman" w:cs="Times New Roman"/>
        </w:rPr>
        <w:t>calorie restriction</w:t>
      </w:r>
      <w:r w:rsidR="006942BC">
        <w:rPr>
          <w:rFonts w:ascii="Times New Roman" w:hAnsi="Times New Roman" w:cs="Times New Roman"/>
        </w:rPr>
        <w:t xml:space="preserve"> (CR)</w:t>
      </w:r>
      <w:r w:rsidR="006942BC" w:rsidRPr="001C4262">
        <w:rPr>
          <w:rFonts w:ascii="Times New Roman" w:hAnsi="Times New Roman" w:cs="Times New Roman"/>
        </w:rPr>
        <w:t>-associated genes</w:t>
      </w:r>
      <w:r w:rsidR="00EE0FF0">
        <w:rPr>
          <w:rFonts w:ascii="Times New Roman" w:hAnsi="Times New Roman" w:cs="Times New Roman"/>
        </w:rPr>
        <w:t xml:space="preserve"> in </w:t>
      </w:r>
      <w:r w:rsidR="00380DF4">
        <w:rPr>
          <w:rFonts w:ascii="Times New Roman" w:hAnsi="Times New Roman" w:cs="Times New Roman"/>
        </w:rPr>
        <w:t>mice</w:t>
      </w:r>
      <w:r w:rsidR="006942BC">
        <w:rPr>
          <w:rFonts w:ascii="Times New Roman" w:hAnsi="Times New Roman" w:cs="Times New Roman"/>
        </w:rPr>
        <w:fldChar w:fldCharType="begin">
          <w:fldData xml:space="preserve">PEVuZE5vdGU+PENpdGU+PEF1dGhvcj5Lb2s8L0F1dGhvcj48WWVhcj4yMDE4PC9ZZWFyPjxSZWNO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Lb2s8L0F1dGhvcj48WWVhcj4yMDE4PC9ZZWFyPjxSZWNO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6942BC">
        <w:rPr>
          <w:rFonts w:ascii="Times New Roman" w:hAnsi="Times New Roman" w:cs="Times New Roman"/>
        </w:rPr>
      </w:r>
      <w:r w:rsidR="006942BC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Kok, et al., 2018)</w:t>
      </w:r>
      <w:r w:rsidR="006942BC">
        <w:rPr>
          <w:rFonts w:ascii="Times New Roman" w:hAnsi="Times New Roman" w:cs="Times New Roman"/>
        </w:rPr>
        <w:fldChar w:fldCharType="end"/>
      </w:r>
      <w:r w:rsidR="006942BC">
        <w:rPr>
          <w:rFonts w:ascii="Times New Roman" w:hAnsi="Times New Roman" w:cs="Times New Roman"/>
        </w:rPr>
        <w:t>.</w:t>
      </w:r>
      <w:r w:rsidR="00100E1E">
        <w:rPr>
          <w:rFonts w:ascii="Times New Roman" w:hAnsi="Times New Roman" w:cs="Times New Roman"/>
        </w:rPr>
        <w:t xml:space="preserve"> The pattern of evolutionary constraint </w:t>
      </w:r>
      <w:r w:rsidR="003B30ED">
        <w:rPr>
          <w:rFonts w:ascii="Times New Roman" w:hAnsi="Times New Roman" w:cs="Times New Roman"/>
        </w:rPr>
        <w:t>in</w:t>
      </w:r>
      <w:r w:rsidR="00100E1E">
        <w:rPr>
          <w:rFonts w:ascii="Times New Roman" w:hAnsi="Times New Roman" w:cs="Times New Roman"/>
        </w:rPr>
        <w:t xml:space="preserve"> Module 5 was </w:t>
      </w:r>
      <w:r w:rsidR="00CA7CBC">
        <w:rPr>
          <w:rFonts w:ascii="Times New Roman" w:hAnsi="Times New Roman" w:cs="Times New Roman"/>
        </w:rPr>
        <w:t xml:space="preserve">a little bit </w:t>
      </w:r>
      <w:r w:rsidR="00087424">
        <w:rPr>
          <w:rFonts w:ascii="Times New Roman" w:hAnsi="Times New Roman" w:cs="Times New Roman"/>
        </w:rPr>
        <w:t>like</w:t>
      </w:r>
      <w:r w:rsidR="00100E1E">
        <w:rPr>
          <w:rFonts w:ascii="Times New Roman" w:hAnsi="Times New Roman" w:cs="Times New Roman"/>
        </w:rPr>
        <w:t xml:space="preserve"> Module 1.</w:t>
      </w:r>
      <w:r w:rsidR="00873D80">
        <w:rPr>
          <w:rFonts w:ascii="Times New Roman" w:hAnsi="Times New Roman" w:cs="Times New Roman"/>
        </w:rPr>
        <w:t xml:space="preserve"> </w:t>
      </w:r>
      <w:r w:rsidR="00E30701">
        <w:rPr>
          <w:rFonts w:ascii="Times New Roman" w:hAnsi="Times New Roman" w:cs="Times New Roman"/>
        </w:rPr>
        <w:t>Module 5</w:t>
      </w:r>
      <w:r w:rsidR="001019B2">
        <w:rPr>
          <w:rFonts w:ascii="Times New Roman" w:hAnsi="Times New Roman" w:cs="Times New Roman"/>
        </w:rPr>
        <w:t xml:space="preserve"> </w:t>
      </w:r>
      <w:r w:rsidR="00E6684D">
        <w:rPr>
          <w:rFonts w:ascii="Times New Roman" w:hAnsi="Times New Roman" w:cs="Times New Roman"/>
        </w:rPr>
        <w:t>appeared to be</w:t>
      </w:r>
      <w:r w:rsidR="00AD6A70">
        <w:rPr>
          <w:rFonts w:ascii="Times New Roman" w:hAnsi="Times New Roman" w:cs="Times New Roman"/>
        </w:rPr>
        <w:t xml:space="preserve"> a protein complex</w:t>
      </w:r>
      <w:r w:rsidR="002A7D75">
        <w:rPr>
          <w:rFonts w:ascii="Times New Roman" w:hAnsi="Times New Roman" w:cs="Times New Roman"/>
        </w:rPr>
        <w:t xml:space="preserve"> and</w:t>
      </w:r>
      <w:r w:rsidR="00B415E0">
        <w:rPr>
          <w:rFonts w:ascii="Times New Roman" w:hAnsi="Times New Roman" w:cs="Times New Roman"/>
        </w:rPr>
        <w:t xml:space="preserve"> </w:t>
      </w:r>
      <w:r w:rsidR="00E6684D">
        <w:rPr>
          <w:rFonts w:ascii="Times New Roman" w:hAnsi="Times New Roman" w:cs="Times New Roman"/>
        </w:rPr>
        <w:t xml:space="preserve">mainly </w:t>
      </w:r>
      <w:r w:rsidR="00F124E7">
        <w:rPr>
          <w:rFonts w:ascii="Times New Roman" w:hAnsi="Times New Roman" w:cs="Times New Roman"/>
        </w:rPr>
        <w:t xml:space="preserve">involved in </w:t>
      </w:r>
      <w:r w:rsidR="00B415E0">
        <w:rPr>
          <w:rFonts w:ascii="Times New Roman" w:hAnsi="Times New Roman" w:cs="Times New Roman"/>
        </w:rPr>
        <w:t xml:space="preserve">the </w:t>
      </w:r>
      <w:r w:rsidR="00F124E7">
        <w:rPr>
          <w:rFonts w:ascii="Times New Roman" w:hAnsi="Times New Roman" w:cs="Times New Roman"/>
        </w:rPr>
        <w:t xml:space="preserve">cell cycle and cell division. </w:t>
      </w:r>
      <w:r w:rsidR="00086552">
        <w:rPr>
          <w:rFonts w:ascii="Times New Roman" w:hAnsi="Times New Roman" w:cs="Times New Roman"/>
        </w:rPr>
        <w:t xml:space="preserve">Most of the genes in this module were very conservative in </w:t>
      </w:r>
      <w:r w:rsidR="0061141B">
        <w:rPr>
          <w:rFonts w:ascii="Times New Roman" w:hAnsi="Times New Roman" w:cs="Times New Roman"/>
        </w:rPr>
        <w:t>long-lived mammals</w:t>
      </w:r>
      <w:r w:rsidR="00F124E7">
        <w:rPr>
          <w:rFonts w:ascii="Times New Roman" w:hAnsi="Times New Roman" w:cs="Times New Roman"/>
        </w:rPr>
        <w:t>. However,</w:t>
      </w:r>
      <w:r w:rsidR="00A95550">
        <w:rPr>
          <w:rFonts w:ascii="Times New Roman" w:hAnsi="Times New Roman" w:cs="Times New Roman"/>
        </w:rPr>
        <w:t xml:space="preserve"> </w:t>
      </w:r>
      <w:r w:rsidR="00D63130" w:rsidRPr="00D63130">
        <w:rPr>
          <w:rFonts w:ascii="Times New Roman" w:hAnsi="Times New Roman" w:cs="Times New Roman"/>
        </w:rPr>
        <w:t>Nucleoporin 107</w:t>
      </w:r>
      <w:r w:rsidR="00100E1E">
        <w:rPr>
          <w:rFonts w:ascii="Times New Roman" w:hAnsi="Times New Roman" w:cs="Times New Roman"/>
        </w:rPr>
        <w:t xml:space="preserve"> </w:t>
      </w:r>
      <w:r w:rsidR="00D63130" w:rsidRPr="00D63130">
        <w:rPr>
          <w:rFonts w:ascii="Times New Roman" w:hAnsi="Times New Roman" w:cs="Times New Roman"/>
        </w:rPr>
        <w:t>(</w:t>
      </w:r>
      <w:r w:rsidR="00100E1E" w:rsidRPr="001E00A5">
        <w:rPr>
          <w:rFonts w:ascii="Times New Roman" w:hAnsi="Times New Roman" w:cs="Times New Roman"/>
          <w:i/>
          <w:iCs/>
        </w:rPr>
        <w:t>NUP107</w:t>
      </w:r>
      <w:r w:rsidR="00D63130" w:rsidRPr="00D63130">
        <w:rPr>
          <w:rFonts w:ascii="Times New Roman" w:hAnsi="Times New Roman" w:cs="Times New Roman"/>
        </w:rPr>
        <w:t>)</w:t>
      </w:r>
      <w:r w:rsidR="00100E1E">
        <w:rPr>
          <w:rFonts w:ascii="Times New Roman" w:hAnsi="Times New Roman" w:cs="Times New Roman"/>
        </w:rPr>
        <w:t>, the only gene</w:t>
      </w:r>
      <w:r w:rsidR="005D11B0">
        <w:rPr>
          <w:rFonts w:ascii="Times New Roman" w:hAnsi="Times New Roman" w:cs="Times New Roman"/>
        </w:rPr>
        <w:t xml:space="preserve"> in t</w:t>
      </w:r>
      <w:r w:rsidR="00244518">
        <w:rPr>
          <w:rFonts w:ascii="Times New Roman" w:hAnsi="Times New Roman" w:cs="Times New Roman"/>
        </w:rPr>
        <w:t>his module</w:t>
      </w:r>
      <w:r w:rsidR="003B30ED">
        <w:rPr>
          <w:rFonts w:ascii="Times New Roman" w:hAnsi="Times New Roman" w:cs="Times New Roman"/>
        </w:rPr>
        <w:t xml:space="preserve"> that direct</w:t>
      </w:r>
      <w:r w:rsidR="00B415E0">
        <w:rPr>
          <w:rFonts w:ascii="Times New Roman" w:hAnsi="Times New Roman" w:cs="Times New Roman"/>
        </w:rPr>
        <w:t>ly</w:t>
      </w:r>
      <w:r w:rsidR="003B30ED">
        <w:rPr>
          <w:rFonts w:ascii="Times New Roman" w:hAnsi="Times New Roman" w:cs="Times New Roman"/>
        </w:rPr>
        <w:t xml:space="preserve"> regulate</w:t>
      </w:r>
      <w:r w:rsidR="003E11AC">
        <w:rPr>
          <w:rFonts w:ascii="Times New Roman" w:hAnsi="Times New Roman" w:cs="Times New Roman"/>
        </w:rPr>
        <w:t>d</w:t>
      </w:r>
      <w:r w:rsidR="003B30ED">
        <w:rPr>
          <w:rFonts w:ascii="Times New Roman" w:hAnsi="Times New Roman" w:cs="Times New Roman"/>
        </w:rPr>
        <w:t xml:space="preserve"> genes</w:t>
      </w:r>
      <w:r w:rsidR="00E05E4C">
        <w:rPr>
          <w:rFonts w:ascii="Times New Roman" w:hAnsi="Times New Roman" w:cs="Times New Roman"/>
        </w:rPr>
        <w:t xml:space="preserve"> </w:t>
      </w:r>
      <w:r w:rsidR="00D309BE">
        <w:rPr>
          <w:rFonts w:ascii="Times New Roman" w:hAnsi="Times New Roman" w:cs="Times New Roman"/>
        </w:rPr>
        <w:t>out</w:t>
      </w:r>
      <w:r w:rsidR="00AD41E0">
        <w:rPr>
          <w:rFonts w:ascii="Times New Roman" w:hAnsi="Times New Roman" w:cs="Times New Roman"/>
        </w:rPr>
        <w:t>side</w:t>
      </w:r>
      <w:r w:rsidR="00E05E4C">
        <w:rPr>
          <w:rFonts w:ascii="Times New Roman" w:hAnsi="Times New Roman" w:cs="Times New Roman"/>
        </w:rPr>
        <w:t xml:space="preserve"> the module</w:t>
      </w:r>
      <w:r w:rsidR="000933D5">
        <w:rPr>
          <w:rFonts w:ascii="Times New Roman" w:hAnsi="Times New Roman" w:cs="Times New Roman"/>
        </w:rPr>
        <w:t>,</w:t>
      </w:r>
      <w:r w:rsidR="003B30ED">
        <w:rPr>
          <w:rFonts w:ascii="Times New Roman" w:hAnsi="Times New Roman" w:cs="Times New Roman"/>
        </w:rPr>
        <w:t xml:space="preserve"> was a </w:t>
      </w:r>
      <w:r w:rsidR="00D8532A">
        <w:rPr>
          <w:rFonts w:ascii="Times New Roman" w:hAnsi="Times New Roman" w:cs="Times New Roman"/>
        </w:rPr>
        <w:t>positively correlated gene</w:t>
      </w:r>
      <w:r w:rsidR="00FB267A">
        <w:rPr>
          <w:rFonts w:ascii="Times New Roman" w:hAnsi="Times New Roman" w:cs="Times New Roman"/>
        </w:rPr>
        <w:t xml:space="preserve"> and suffered relaxed selection</w:t>
      </w:r>
      <w:r w:rsidR="003B30ED">
        <w:rPr>
          <w:rFonts w:ascii="Times New Roman" w:hAnsi="Times New Roman" w:cs="Times New Roman"/>
        </w:rPr>
        <w:t>.</w:t>
      </w:r>
      <w:r w:rsidR="00D8532A">
        <w:rPr>
          <w:rFonts w:ascii="Times New Roman" w:hAnsi="Times New Roman" w:cs="Times New Roman"/>
        </w:rPr>
        <w:t xml:space="preserve"> </w:t>
      </w:r>
      <w:r w:rsidR="00F96261" w:rsidRPr="001E00A5">
        <w:rPr>
          <w:rFonts w:ascii="Times New Roman" w:hAnsi="Times New Roman" w:cs="Times New Roman"/>
          <w:i/>
          <w:iCs/>
        </w:rPr>
        <w:t>NUP107</w:t>
      </w:r>
      <w:r w:rsidR="00244518">
        <w:rPr>
          <w:rFonts w:ascii="Times New Roman" w:hAnsi="Times New Roman" w:cs="Times New Roman"/>
        </w:rPr>
        <w:t xml:space="preserve"> may </w:t>
      </w:r>
      <w:r w:rsidR="00147BD8">
        <w:rPr>
          <w:rFonts w:ascii="Times New Roman" w:hAnsi="Times New Roman" w:cs="Times New Roman"/>
        </w:rPr>
        <w:t>combine</w:t>
      </w:r>
      <w:r w:rsidR="00377BEA">
        <w:rPr>
          <w:rFonts w:ascii="Times New Roman" w:hAnsi="Times New Roman" w:cs="Times New Roman"/>
        </w:rPr>
        <w:t xml:space="preserve"> other protein</w:t>
      </w:r>
      <w:r w:rsidR="00260529">
        <w:rPr>
          <w:rFonts w:ascii="Times New Roman" w:hAnsi="Times New Roman" w:cs="Times New Roman"/>
        </w:rPr>
        <w:t>s</w:t>
      </w:r>
      <w:r w:rsidR="00377BEA">
        <w:rPr>
          <w:rFonts w:ascii="Times New Roman" w:hAnsi="Times New Roman" w:cs="Times New Roman"/>
        </w:rPr>
        <w:t xml:space="preserve">, such as </w:t>
      </w:r>
      <w:r w:rsidR="00377BEA" w:rsidRPr="001E00A5">
        <w:rPr>
          <w:rFonts w:ascii="Times New Roman" w:hAnsi="Times New Roman" w:cs="Times New Roman"/>
          <w:i/>
          <w:iCs/>
        </w:rPr>
        <w:t>NUP88</w:t>
      </w:r>
      <w:r w:rsidR="00377BEA">
        <w:rPr>
          <w:rFonts w:ascii="Times New Roman" w:hAnsi="Times New Roman" w:cs="Times New Roman"/>
        </w:rPr>
        <w:t xml:space="preserve"> and </w:t>
      </w:r>
      <w:r w:rsidR="00377BEA" w:rsidRPr="001E00A5">
        <w:rPr>
          <w:rFonts w:ascii="Times New Roman" w:hAnsi="Times New Roman" w:cs="Times New Roman"/>
          <w:i/>
          <w:iCs/>
        </w:rPr>
        <w:t>NUP155</w:t>
      </w:r>
      <w:r w:rsidR="000933D5">
        <w:rPr>
          <w:rFonts w:ascii="Times New Roman" w:hAnsi="Times New Roman" w:cs="Times New Roman"/>
          <w:i/>
          <w:iCs/>
        </w:rPr>
        <w:t>,</w:t>
      </w:r>
      <w:r w:rsidR="00377BEA">
        <w:rPr>
          <w:rFonts w:ascii="Times New Roman" w:hAnsi="Times New Roman" w:cs="Times New Roman"/>
        </w:rPr>
        <w:t xml:space="preserve"> to activate </w:t>
      </w:r>
      <w:r w:rsidR="00377BEA" w:rsidRPr="00932E4D">
        <w:rPr>
          <w:rFonts w:ascii="Times New Roman" w:hAnsi="Times New Roman" w:cs="Times New Roman"/>
          <w:i/>
          <w:iCs/>
        </w:rPr>
        <w:t>CP</w:t>
      </w:r>
      <w:r w:rsidR="00EB23A3" w:rsidRPr="00932E4D">
        <w:rPr>
          <w:rFonts w:ascii="Times New Roman" w:hAnsi="Times New Roman" w:cs="Times New Roman"/>
          <w:i/>
          <w:iCs/>
        </w:rPr>
        <w:t>S</w:t>
      </w:r>
      <w:r w:rsidR="00377BEA" w:rsidRPr="00932E4D">
        <w:rPr>
          <w:rFonts w:ascii="Times New Roman" w:hAnsi="Times New Roman" w:cs="Times New Roman"/>
          <w:i/>
          <w:iCs/>
        </w:rPr>
        <w:t>F3</w:t>
      </w:r>
      <w:r w:rsidR="00377BEA">
        <w:rPr>
          <w:rFonts w:ascii="Times New Roman" w:hAnsi="Times New Roman" w:cs="Times New Roman"/>
        </w:rPr>
        <w:t xml:space="preserve"> and </w:t>
      </w:r>
      <w:r w:rsidR="00377BEA" w:rsidRPr="00932E4D">
        <w:rPr>
          <w:rFonts w:ascii="Times New Roman" w:hAnsi="Times New Roman" w:cs="Times New Roman"/>
          <w:i/>
          <w:iCs/>
        </w:rPr>
        <w:t>NCBP</w:t>
      </w:r>
      <w:r w:rsidR="00FB6C6A" w:rsidRPr="00932E4D">
        <w:rPr>
          <w:rFonts w:ascii="Times New Roman" w:hAnsi="Times New Roman" w:cs="Times New Roman"/>
          <w:i/>
          <w:iCs/>
        </w:rPr>
        <w:t>1</w:t>
      </w:r>
      <w:r w:rsidR="00E57141">
        <w:rPr>
          <w:rFonts w:ascii="Times New Roman" w:hAnsi="Times New Roman" w:cs="Times New Roman"/>
        </w:rPr>
        <w:t xml:space="preserve"> (</w:t>
      </w:r>
      <w:r w:rsidR="00E57141" w:rsidRPr="00B844CA">
        <w:rPr>
          <w:rFonts w:ascii="Times New Roman" w:hAnsi="Times New Roman" w:cs="Times New Roman"/>
          <w:b/>
          <w:bCs/>
        </w:rPr>
        <w:t xml:space="preserve">Figure 6 </w:t>
      </w:r>
      <w:r w:rsidR="002474E2">
        <w:rPr>
          <w:rFonts w:ascii="Times New Roman" w:hAnsi="Times New Roman" w:cs="Times New Roman"/>
          <w:b/>
          <w:bCs/>
        </w:rPr>
        <w:t>M</w:t>
      </w:r>
      <w:r w:rsidR="00E57141" w:rsidRPr="00B844CA">
        <w:rPr>
          <w:rFonts w:ascii="Times New Roman" w:hAnsi="Times New Roman" w:cs="Times New Roman"/>
          <w:b/>
          <w:bCs/>
        </w:rPr>
        <w:t xml:space="preserve">odule </w:t>
      </w:r>
      <w:r w:rsidR="00E57141">
        <w:rPr>
          <w:rFonts w:ascii="Times New Roman" w:hAnsi="Times New Roman" w:cs="Times New Roman"/>
          <w:b/>
          <w:bCs/>
        </w:rPr>
        <w:t>5</w:t>
      </w:r>
      <w:r w:rsidR="00E57141">
        <w:rPr>
          <w:rFonts w:ascii="Times New Roman" w:hAnsi="Times New Roman" w:cs="Times New Roman"/>
        </w:rPr>
        <w:t>)</w:t>
      </w:r>
      <w:r w:rsidR="00002D2B">
        <w:rPr>
          <w:rFonts w:ascii="Times New Roman" w:hAnsi="Times New Roman" w:cs="Times New Roman"/>
        </w:rPr>
        <w:t xml:space="preserve"> and thus control cell </w:t>
      </w:r>
      <w:r w:rsidR="004439E9">
        <w:rPr>
          <w:rFonts w:ascii="Times New Roman" w:hAnsi="Times New Roman" w:cs="Times New Roman"/>
        </w:rPr>
        <w:t>cycle and cycle division</w:t>
      </w:r>
      <w:r w:rsidR="00062B35">
        <w:rPr>
          <w:rFonts w:ascii="Times New Roman" w:hAnsi="Times New Roman" w:cs="Times New Roman"/>
        </w:rPr>
        <w:t>.</w:t>
      </w:r>
    </w:p>
    <w:p w14:paraId="78304B31" w14:textId="6FE47D7E" w:rsidR="008B3108" w:rsidRDefault="00B941DA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34585DD3" w14:textId="3601D3DB" w:rsidR="003E428B" w:rsidRDefault="00331429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unction</w:t>
      </w:r>
      <w:r w:rsidR="00E64511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of </w:t>
      </w:r>
      <w:r w:rsidR="0089608D">
        <w:rPr>
          <w:rFonts w:ascii="Times New Roman" w:hAnsi="Times New Roman" w:cs="Times New Roman"/>
        </w:rPr>
        <w:t>Module 4</w:t>
      </w:r>
      <w:r w:rsidR="00BB7393">
        <w:rPr>
          <w:rFonts w:ascii="Times New Roman" w:hAnsi="Times New Roman" w:cs="Times New Roman"/>
        </w:rPr>
        <w:t xml:space="preserve"> </w:t>
      </w:r>
      <w:r w:rsidR="00A859F8">
        <w:rPr>
          <w:rFonts w:ascii="Times New Roman" w:hAnsi="Times New Roman" w:cs="Times New Roman"/>
        </w:rPr>
        <w:t xml:space="preserve">are </w:t>
      </w:r>
      <w:r w:rsidR="005D11B0">
        <w:rPr>
          <w:rFonts w:ascii="Times New Roman" w:hAnsi="Times New Roman" w:cs="Times New Roman"/>
        </w:rPr>
        <w:t>mainly</w:t>
      </w:r>
      <w:r w:rsidR="00292202">
        <w:rPr>
          <w:rFonts w:ascii="Times New Roman" w:hAnsi="Times New Roman" w:cs="Times New Roman"/>
        </w:rPr>
        <w:t xml:space="preserve"> </w:t>
      </w:r>
      <w:r w:rsidR="008B3108">
        <w:rPr>
          <w:rFonts w:ascii="Times New Roman" w:hAnsi="Times New Roman" w:cs="Times New Roman"/>
        </w:rPr>
        <w:t>involve</w:t>
      </w:r>
      <w:r w:rsidR="00292202">
        <w:rPr>
          <w:rFonts w:ascii="Times New Roman" w:hAnsi="Times New Roman" w:cs="Times New Roman"/>
        </w:rPr>
        <w:t>d</w:t>
      </w:r>
      <w:r w:rsidR="008B3108">
        <w:rPr>
          <w:rFonts w:ascii="Times New Roman" w:hAnsi="Times New Roman" w:cs="Times New Roman"/>
        </w:rPr>
        <w:t xml:space="preserve"> in </w:t>
      </w:r>
      <w:r w:rsidR="0099164C" w:rsidRPr="0099164C">
        <w:rPr>
          <w:rFonts w:ascii="Times New Roman" w:hAnsi="Times New Roman" w:cs="Times New Roman"/>
        </w:rPr>
        <w:t>cell adhesion</w:t>
      </w:r>
      <w:r w:rsidR="00404F1F">
        <w:rPr>
          <w:rFonts w:ascii="Times New Roman" w:hAnsi="Times New Roman" w:cs="Times New Roman"/>
        </w:rPr>
        <w:t>,</w:t>
      </w:r>
      <w:r w:rsidR="0099164C">
        <w:rPr>
          <w:rFonts w:ascii="Times New Roman" w:hAnsi="Times New Roman" w:cs="Times New Roman"/>
        </w:rPr>
        <w:t xml:space="preserve"> cell</w:t>
      </w:r>
      <w:r w:rsidR="00A859F8">
        <w:rPr>
          <w:rFonts w:ascii="Times New Roman" w:hAnsi="Times New Roman" w:cs="Times New Roman"/>
        </w:rPr>
        <w:t>-</w:t>
      </w:r>
      <w:r w:rsidR="00000603">
        <w:rPr>
          <w:rFonts w:ascii="Times New Roman" w:hAnsi="Times New Roman" w:cs="Times New Roman"/>
        </w:rPr>
        <w:t>matrix interaction</w:t>
      </w:r>
      <w:r w:rsidR="00FC51A1">
        <w:rPr>
          <w:rFonts w:ascii="Times New Roman" w:hAnsi="Times New Roman" w:cs="Times New Roman"/>
        </w:rPr>
        <w:t xml:space="preserve">, </w:t>
      </w:r>
      <w:r w:rsidR="00FC51A1" w:rsidRPr="00FC51A1">
        <w:rPr>
          <w:rFonts w:ascii="Times New Roman" w:hAnsi="Times New Roman" w:cs="Times New Roman"/>
        </w:rPr>
        <w:t>extracellular matrix organization</w:t>
      </w:r>
      <w:r w:rsidR="00535A60">
        <w:rPr>
          <w:rFonts w:ascii="Times New Roman" w:hAnsi="Times New Roman" w:cs="Times New Roman"/>
        </w:rPr>
        <w:t>.</w:t>
      </w:r>
      <w:r w:rsidR="00664B74">
        <w:rPr>
          <w:rFonts w:ascii="Times New Roman" w:hAnsi="Times New Roman" w:cs="Times New Roman"/>
        </w:rPr>
        <w:t xml:space="preserve"> </w:t>
      </w:r>
      <w:r w:rsidR="00840DA8">
        <w:rPr>
          <w:rFonts w:ascii="Times New Roman" w:hAnsi="Times New Roman" w:cs="Times New Roman"/>
        </w:rPr>
        <w:t>S</w:t>
      </w:r>
      <w:r w:rsidR="00664B74">
        <w:rPr>
          <w:rFonts w:ascii="Times New Roman" w:hAnsi="Times New Roman" w:cs="Times New Roman"/>
        </w:rPr>
        <w:t xml:space="preserve">tudies </w:t>
      </w:r>
      <w:r w:rsidR="00664B74" w:rsidRPr="00664B74">
        <w:rPr>
          <w:rFonts w:ascii="Times New Roman" w:hAnsi="Times New Roman" w:cs="Times New Roman"/>
        </w:rPr>
        <w:t xml:space="preserve">in both </w:t>
      </w:r>
      <w:r w:rsidR="00664B74" w:rsidRPr="00202E9A">
        <w:rPr>
          <w:rFonts w:ascii="Times New Roman" w:hAnsi="Times New Roman" w:cs="Times New Roman"/>
          <w:i/>
          <w:iCs/>
        </w:rPr>
        <w:t>Caenorhabditis elegans</w:t>
      </w:r>
      <w:r w:rsidR="00664B74" w:rsidRPr="00664B74">
        <w:rPr>
          <w:rFonts w:ascii="Times New Roman" w:hAnsi="Times New Roman" w:cs="Times New Roman"/>
        </w:rPr>
        <w:t xml:space="preserve"> and </w:t>
      </w:r>
      <w:r w:rsidR="00664B74" w:rsidRPr="00202E9A">
        <w:rPr>
          <w:rFonts w:ascii="Times New Roman" w:hAnsi="Times New Roman" w:cs="Times New Roman"/>
          <w:i/>
          <w:iCs/>
        </w:rPr>
        <w:t>Drosophila melanogaster</w:t>
      </w:r>
      <w:r w:rsidR="00664B74" w:rsidRPr="00664B74">
        <w:rPr>
          <w:rFonts w:ascii="Times New Roman" w:hAnsi="Times New Roman" w:cs="Times New Roman"/>
        </w:rPr>
        <w:t xml:space="preserve"> have revealed that loss-of</w:t>
      </w:r>
      <w:r w:rsidR="00A859F8">
        <w:rPr>
          <w:rFonts w:ascii="Times New Roman" w:hAnsi="Times New Roman" w:cs="Times New Roman"/>
        </w:rPr>
        <w:t>-</w:t>
      </w:r>
      <w:r w:rsidR="00664B74" w:rsidRPr="00664B74">
        <w:rPr>
          <w:rFonts w:ascii="Times New Roman" w:hAnsi="Times New Roman" w:cs="Times New Roman"/>
        </w:rPr>
        <w:t>function mutations and knockdown of genes encoding components of the integrin-signaling complex</w:t>
      </w:r>
      <w:r w:rsidR="00664B74">
        <w:rPr>
          <w:rFonts w:ascii="Times New Roman" w:hAnsi="Times New Roman" w:cs="Times New Roman"/>
        </w:rPr>
        <w:t xml:space="preserve"> can extend lifespan and </w:t>
      </w:r>
      <w:r w:rsidR="00664B74" w:rsidRPr="00664B74">
        <w:rPr>
          <w:rFonts w:ascii="Times New Roman" w:hAnsi="Times New Roman" w:cs="Times New Roman"/>
        </w:rPr>
        <w:t xml:space="preserve">improve </w:t>
      </w:r>
      <w:r w:rsidR="008C567F">
        <w:rPr>
          <w:rFonts w:ascii="Times New Roman" w:hAnsi="Times New Roman" w:cs="Times New Roman"/>
        </w:rPr>
        <w:t>anti-</w:t>
      </w:r>
      <w:r w:rsidR="00664B74" w:rsidRPr="00664B74">
        <w:rPr>
          <w:rFonts w:ascii="Times New Roman" w:hAnsi="Times New Roman" w:cs="Times New Roman"/>
        </w:rPr>
        <w:t>aging</w:t>
      </w:r>
      <w:r w:rsidR="00DF33A6">
        <w:rPr>
          <w:rFonts w:ascii="Times New Roman" w:hAnsi="Times New Roman" w:cs="Times New Roman"/>
        </w:rPr>
        <w:t xml:space="preserve"> </w:t>
      </w:r>
      <w:r w:rsidR="00DF33A6" w:rsidRPr="00664B74">
        <w:rPr>
          <w:rFonts w:ascii="Times New Roman" w:hAnsi="Times New Roman" w:cs="Times New Roman"/>
        </w:rPr>
        <w:t>performance</w:t>
      </w:r>
      <w:r w:rsidR="00FA0D51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De Luca&lt;/Author&gt;&lt;Year&gt;2019&lt;/Year&gt;&lt;RecNum&gt;4670&lt;/RecNum&gt;&lt;DisplayText&gt;(De Luca, 2019)&lt;/DisplayText&gt;&lt;record&gt;&lt;rec-number&gt;4670&lt;/rec-number&gt;&lt;foreign-keys&gt;&lt;key app="EN" db-id="tv9vrfdemz0pstew0aex95v6axa2v9ftwfvr" timestamp="1630904903" guid="1a84673b-d009-4550-8093-223e64f98ec7"&gt;4670&lt;/key&gt;&lt;/foreign-keys&gt;&lt;ref-type name="Journal Article"&gt;17&lt;/ref-type&gt;&lt;contributors&gt;&lt;authors&gt;&lt;author&gt;De Luca, M.&lt;/author&gt;&lt;/authors&gt;&lt;/contributors&gt;&lt;auth-address&gt;Department of Nutrition Sciences, University of Alabama at Birmingham, Webb 451-1720 2nd Ave S, Birmingham, AL, 35294-3360, USA. Electronic address: mdeluca2@uab.edu.&lt;/auth-address&gt;&lt;titles&gt;&lt;title&gt;The role of the cell-matrix interface in aging and its interaction with the renin-angiotensin system in the aged vasculature&lt;/title&gt;&lt;secondary-title&gt;Mech Ageing Dev&lt;/secondary-title&gt;&lt;/titles&gt;&lt;periodical&gt;&lt;full-title&gt;Mech Ageing Dev&lt;/full-title&gt;&lt;/periodical&gt;&lt;pages&gt;66-73&lt;/pages&gt;&lt;volume&gt;177&lt;/volume&gt;&lt;edition&gt;2018/04/08&lt;/edition&gt;&lt;keywords&gt;&lt;keyword&gt;Aging/*metabolism/pathology&lt;/keyword&gt;&lt;keyword&gt;Animals&lt;/keyword&gt;&lt;keyword&gt;Arteries/*metabolism/pathology&lt;/keyword&gt;&lt;keyword&gt;Extracellular Matrix/*metabolism/pathology&lt;/keyword&gt;&lt;keyword&gt;Humans&lt;/keyword&gt;&lt;keyword&gt;*Renin-Angiotensin System&lt;/keyword&gt;&lt;keyword&gt;*Vascular Stiffness&lt;/keyword&gt;&lt;keyword&gt;*Arterial stiffness&lt;/keyword&gt;&lt;keyword&gt;*Cellular senescence&lt;/keyword&gt;&lt;keyword&gt;*Fibronectin&lt;/keyword&gt;&lt;keyword&gt;*Integrin&lt;/keyword&gt;&lt;keyword&gt;*Reactive oxygen species&lt;/keyword&gt;&lt;/keywords&gt;&lt;dates&gt;&lt;year&gt;2019&lt;/year&gt;&lt;pub-dates&gt;&lt;date&gt;Jan&lt;/date&gt;&lt;/pub-dates&gt;&lt;/dates&gt;&lt;isbn&gt;1872-6216 (Electronic)&amp;#xD;0047-6374 (Linking)&lt;/isbn&gt;&lt;accession-num&gt;29626500&lt;/accession-num&gt;&lt;urls&gt;&lt;related-urls&gt;&lt;url&gt;https://www.ncbi.nlm.nih.gov/pubmed/29626500&lt;/url&gt;&lt;/related-urls&gt;&lt;/urls&gt;&lt;custom2&gt;PMC6170735&lt;/custom2&gt;&lt;electronic-resource-num&gt;10.1016/j.mad.2018.04.002&lt;/electronic-resource-num&gt;&lt;/record&gt;&lt;/Cite&gt;&lt;/EndNote&gt;</w:instrText>
      </w:r>
      <w:r w:rsidR="00FA0D51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De Luca, 2019)</w:t>
      </w:r>
      <w:r w:rsidR="00FA0D51">
        <w:rPr>
          <w:rFonts w:ascii="Times New Roman" w:hAnsi="Times New Roman" w:cs="Times New Roman"/>
        </w:rPr>
        <w:fldChar w:fldCharType="end"/>
      </w:r>
      <w:r w:rsidR="00664B74">
        <w:rPr>
          <w:rFonts w:ascii="Times New Roman" w:hAnsi="Times New Roman" w:cs="Times New Roman"/>
        </w:rPr>
        <w:t>.</w:t>
      </w:r>
      <w:r w:rsidR="002023A4">
        <w:rPr>
          <w:rFonts w:ascii="Times New Roman" w:hAnsi="Times New Roman" w:cs="Times New Roman"/>
        </w:rPr>
        <w:t xml:space="preserve"> Here, we found</w:t>
      </w:r>
      <w:r w:rsidR="005D11B0">
        <w:rPr>
          <w:rFonts w:ascii="Times New Roman" w:hAnsi="Times New Roman" w:cs="Times New Roman"/>
        </w:rPr>
        <w:t xml:space="preserve"> </w:t>
      </w:r>
      <w:r w:rsidR="0073590F">
        <w:rPr>
          <w:rFonts w:ascii="Times New Roman" w:hAnsi="Times New Roman" w:cs="Times New Roman"/>
        </w:rPr>
        <w:t xml:space="preserve">that </w:t>
      </w:r>
      <w:r w:rsidR="002023A4">
        <w:rPr>
          <w:rFonts w:ascii="Times New Roman" w:hAnsi="Times New Roman" w:cs="Times New Roman"/>
        </w:rPr>
        <w:t>m</w:t>
      </w:r>
      <w:r w:rsidR="00D73082">
        <w:rPr>
          <w:rFonts w:ascii="Times New Roman" w:hAnsi="Times New Roman" w:cs="Times New Roman"/>
        </w:rPr>
        <w:t xml:space="preserve">ost </w:t>
      </w:r>
      <w:r w:rsidR="00535A60">
        <w:rPr>
          <w:rFonts w:ascii="Times New Roman" w:hAnsi="Times New Roman" w:cs="Times New Roman"/>
        </w:rPr>
        <w:t xml:space="preserve">of the </w:t>
      </w:r>
      <w:r w:rsidR="00136C1B">
        <w:rPr>
          <w:rFonts w:ascii="Times New Roman" w:hAnsi="Times New Roman" w:cs="Times New Roman"/>
        </w:rPr>
        <w:t xml:space="preserve">regulator genes upstream of </w:t>
      </w:r>
      <w:r w:rsidR="00D73082">
        <w:rPr>
          <w:rFonts w:ascii="Times New Roman" w:hAnsi="Times New Roman" w:cs="Times New Roman"/>
        </w:rPr>
        <w:t>Module 4 were</w:t>
      </w:r>
      <w:r w:rsidR="00E747A2">
        <w:rPr>
          <w:rFonts w:ascii="Times New Roman" w:hAnsi="Times New Roman" w:cs="Times New Roman"/>
        </w:rPr>
        <w:t xml:space="preserve"> experienced</w:t>
      </w:r>
      <w:r w:rsidR="00D73082">
        <w:rPr>
          <w:rFonts w:ascii="Times New Roman" w:hAnsi="Times New Roman" w:cs="Times New Roman"/>
        </w:rPr>
        <w:t xml:space="preserve"> </w:t>
      </w:r>
      <w:r w:rsidR="00E747A2">
        <w:rPr>
          <w:rFonts w:ascii="Times New Roman" w:hAnsi="Times New Roman" w:cs="Times New Roman"/>
        </w:rPr>
        <w:t>rapid evolution and driven by relaxed selection in long-lived mammals</w:t>
      </w:r>
      <w:r w:rsidR="00D73082">
        <w:rPr>
          <w:rFonts w:ascii="Times New Roman" w:hAnsi="Times New Roman" w:cs="Times New Roman"/>
        </w:rPr>
        <w:t>. However,</w:t>
      </w:r>
      <w:r w:rsidR="00D73082" w:rsidRPr="00D73082">
        <w:t xml:space="preserve"> </w:t>
      </w:r>
      <w:r w:rsidR="00D73082">
        <w:rPr>
          <w:rFonts w:ascii="Times New Roman" w:hAnsi="Times New Roman" w:cs="Times New Roman"/>
        </w:rPr>
        <w:t>the i</w:t>
      </w:r>
      <w:r w:rsidR="00D73082" w:rsidRPr="00D73082">
        <w:rPr>
          <w:rFonts w:ascii="Times New Roman" w:hAnsi="Times New Roman" w:cs="Times New Roman"/>
        </w:rPr>
        <w:t xml:space="preserve">ntegrin </w:t>
      </w:r>
      <w:r w:rsidR="00D73082">
        <w:rPr>
          <w:rFonts w:ascii="Times New Roman" w:hAnsi="Times New Roman" w:cs="Times New Roman"/>
        </w:rPr>
        <w:t>s</w:t>
      </w:r>
      <w:r w:rsidR="00D73082" w:rsidRPr="00D73082">
        <w:rPr>
          <w:rFonts w:ascii="Times New Roman" w:hAnsi="Times New Roman" w:cs="Times New Roman"/>
        </w:rPr>
        <w:t xml:space="preserve">ubunit </w:t>
      </w:r>
      <w:r w:rsidR="00D73082">
        <w:rPr>
          <w:rFonts w:ascii="Times New Roman" w:hAnsi="Times New Roman" w:cs="Times New Roman"/>
        </w:rPr>
        <w:t>b</w:t>
      </w:r>
      <w:r w:rsidR="00D73082" w:rsidRPr="00D73082">
        <w:rPr>
          <w:rFonts w:ascii="Times New Roman" w:hAnsi="Times New Roman" w:cs="Times New Roman"/>
        </w:rPr>
        <w:t>eta 7</w:t>
      </w:r>
      <w:r w:rsidR="00D73082">
        <w:rPr>
          <w:rFonts w:ascii="Times New Roman" w:hAnsi="Times New Roman" w:cs="Times New Roman"/>
        </w:rPr>
        <w:t xml:space="preserve"> (</w:t>
      </w:r>
      <w:r w:rsidR="003B2347" w:rsidRPr="001E00A5">
        <w:rPr>
          <w:rFonts w:ascii="Times New Roman" w:hAnsi="Times New Roman" w:cs="Times New Roman"/>
          <w:i/>
          <w:iCs/>
        </w:rPr>
        <w:t>ITGB7</w:t>
      </w:r>
      <w:r w:rsidR="00D73082">
        <w:rPr>
          <w:rFonts w:ascii="Times New Roman" w:hAnsi="Times New Roman" w:cs="Times New Roman"/>
        </w:rPr>
        <w:t>)</w:t>
      </w:r>
      <w:r w:rsidR="008C655E">
        <w:rPr>
          <w:rFonts w:ascii="Times New Roman" w:hAnsi="Times New Roman" w:cs="Times New Roman"/>
        </w:rPr>
        <w:t>, the</w:t>
      </w:r>
      <w:r w:rsidR="002C6A58">
        <w:rPr>
          <w:rFonts w:ascii="Times New Roman" w:hAnsi="Times New Roman" w:cs="Times New Roman"/>
        </w:rPr>
        <w:t xml:space="preserve"> core</w:t>
      </w:r>
      <w:r w:rsidR="008C655E">
        <w:rPr>
          <w:rFonts w:ascii="Times New Roman" w:hAnsi="Times New Roman" w:cs="Times New Roman"/>
        </w:rPr>
        <w:t xml:space="preserve"> gene in this module,</w:t>
      </w:r>
      <w:r w:rsidR="006201DD">
        <w:rPr>
          <w:rFonts w:ascii="Times New Roman" w:hAnsi="Times New Roman" w:cs="Times New Roman"/>
        </w:rPr>
        <w:t xml:space="preserve"> </w:t>
      </w:r>
      <w:r w:rsidR="00D73082">
        <w:rPr>
          <w:rFonts w:ascii="Times New Roman" w:hAnsi="Times New Roman" w:cs="Times New Roman"/>
        </w:rPr>
        <w:t xml:space="preserve">was experienced </w:t>
      </w:r>
      <w:r w:rsidR="00113A20" w:rsidRPr="00113A20">
        <w:rPr>
          <w:rFonts w:ascii="Times New Roman" w:hAnsi="Times New Roman" w:cs="Times New Roman"/>
        </w:rPr>
        <w:t>increased</w:t>
      </w:r>
      <w:r w:rsidR="00D73082">
        <w:rPr>
          <w:rFonts w:ascii="Times New Roman" w:hAnsi="Times New Roman" w:cs="Times New Roman"/>
        </w:rPr>
        <w:t xml:space="preserve"> evolutionary constraint in long-lived mammal</w:t>
      </w:r>
      <w:r w:rsidR="00E859A2">
        <w:rPr>
          <w:rFonts w:ascii="Times New Roman" w:hAnsi="Times New Roman" w:cs="Times New Roman"/>
        </w:rPr>
        <w:t xml:space="preserve">s </w:t>
      </w:r>
      <w:r w:rsidR="00D73082">
        <w:rPr>
          <w:rFonts w:ascii="Times New Roman" w:hAnsi="Times New Roman" w:cs="Times New Roman"/>
        </w:rPr>
        <w:t>(</w:t>
      </w:r>
      <w:r w:rsidR="00D73082" w:rsidRPr="00B844CA">
        <w:rPr>
          <w:rFonts w:ascii="Times New Roman" w:hAnsi="Times New Roman" w:cs="Times New Roman"/>
          <w:b/>
          <w:bCs/>
        </w:rPr>
        <w:t xml:space="preserve">Figure 6 </w:t>
      </w:r>
      <w:r w:rsidR="00D73082">
        <w:rPr>
          <w:rFonts w:ascii="Times New Roman" w:hAnsi="Times New Roman" w:cs="Times New Roman"/>
          <w:b/>
          <w:bCs/>
        </w:rPr>
        <w:t>M</w:t>
      </w:r>
      <w:r w:rsidR="00D73082" w:rsidRPr="00B844CA">
        <w:rPr>
          <w:rFonts w:ascii="Times New Roman" w:hAnsi="Times New Roman" w:cs="Times New Roman"/>
          <w:b/>
          <w:bCs/>
        </w:rPr>
        <w:t xml:space="preserve">odule </w:t>
      </w:r>
      <w:r w:rsidR="00D73082">
        <w:rPr>
          <w:rFonts w:ascii="Times New Roman" w:hAnsi="Times New Roman" w:cs="Times New Roman"/>
          <w:b/>
          <w:bCs/>
        </w:rPr>
        <w:t>4</w:t>
      </w:r>
      <w:r w:rsidR="00D73082">
        <w:rPr>
          <w:rFonts w:ascii="Times New Roman" w:hAnsi="Times New Roman" w:cs="Times New Roman"/>
        </w:rPr>
        <w:t>).</w:t>
      </w:r>
      <w:r w:rsidR="00842592">
        <w:rPr>
          <w:rFonts w:ascii="Times New Roman" w:hAnsi="Times New Roman" w:cs="Times New Roman"/>
        </w:rPr>
        <w:t xml:space="preserve"> </w:t>
      </w:r>
      <w:r w:rsidR="00732DB7" w:rsidRPr="001E00A5">
        <w:rPr>
          <w:rFonts w:ascii="Times New Roman" w:hAnsi="Times New Roman" w:cs="Times New Roman"/>
          <w:i/>
          <w:iCs/>
        </w:rPr>
        <w:t>ITGB7</w:t>
      </w:r>
      <w:r w:rsidR="00732DB7">
        <w:rPr>
          <w:rFonts w:ascii="Times New Roman" w:hAnsi="Times New Roman" w:cs="Times New Roman"/>
        </w:rPr>
        <w:t xml:space="preserve"> was an </w:t>
      </w:r>
      <w:r w:rsidR="00732DB7" w:rsidRPr="00732DB7">
        <w:rPr>
          <w:rFonts w:ascii="Times New Roman" w:hAnsi="Times New Roman" w:cs="Times New Roman"/>
        </w:rPr>
        <w:t>integrin receptor</w:t>
      </w:r>
      <w:r w:rsidR="00732DB7">
        <w:rPr>
          <w:rFonts w:ascii="Times New Roman" w:hAnsi="Times New Roman" w:cs="Times New Roman"/>
        </w:rPr>
        <w:t xml:space="preserve"> </w:t>
      </w:r>
      <w:r w:rsidR="005F3F7F" w:rsidRPr="005F3F7F">
        <w:rPr>
          <w:rFonts w:ascii="Times New Roman" w:hAnsi="Times New Roman" w:cs="Times New Roman"/>
        </w:rPr>
        <w:t>that function</w:t>
      </w:r>
      <w:r w:rsidR="00D50450">
        <w:rPr>
          <w:rFonts w:ascii="Times New Roman" w:hAnsi="Times New Roman" w:cs="Times New Roman"/>
        </w:rPr>
        <w:t>s</w:t>
      </w:r>
      <w:r w:rsidR="005F3F7F" w:rsidRPr="005F3F7F">
        <w:rPr>
          <w:rFonts w:ascii="Times New Roman" w:hAnsi="Times New Roman" w:cs="Times New Roman"/>
        </w:rPr>
        <w:t xml:space="preserve"> in signaling from the extracellular matrix to the cell</w:t>
      </w:r>
      <w:r w:rsidR="00D77043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Erle&lt;/Author&gt;&lt;Year&gt;1991&lt;/Year&gt;&lt;RecNum&gt;4671&lt;/RecNum&gt;&lt;DisplayText&gt;(Erle, et al., 1991)&lt;/DisplayText&gt;&lt;record&gt;&lt;rec-number&gt;4671&lt;/rec-number&gt;&lt;foreign-keys&gt;&lt;key app="EN" db-id="tv9vrfdemz0pstew0aex95v6axa2v9ftwfvr" timestamp="1631331313" guid="38096d9c-5cea-4eec-a0fd-f46f760a6e9f"&gt;4671&lt;/key&gt;&lt;/foreign-keys&gt;&lt;ref-type name="Journal Article"&gt;17&lt;/ref-type&gt;&lt;contributors&gt;&lt;authors&gt;&lt;author&gt;Erle, D. J.&lt;/author&gt;&lt;author&gt;Rüegg, C.&lt;/author&gt;&lt;author&gt;Sheppard, D.&lt;/author&gt;&lt;author&gt;Pytela, R.&lt;/author&gt;&lt;/authors&gt;&lt;/contributors&gt;&lt;titles&gt;&lt;title&gt;Complete amino acid sequence of an integrin beta subunit (beta 7) identified in leukocytes&lt;/title&gt;&lt;secondary-title&gt;Journal of Biological Chemistry&lt;/secondary-title&gt;&lt;/titles&gt;&lt;periodical&gt;&lt;full-title&gt;Journal of Biological Chemistry&lt;/full-title&gt;&lt;abbr-1&gt;J. Biol. Chem.&lt;/abbr-1&gt;&lt;abbr-2&gt;J Biol Chem&lt;/abbr-2&gt;&lt;/periodical&gt;&lt;pages&gt;11009-11016&lt;/pages&gt;&lt;volume&gt;266&lt;/volume&gt;&lt;number&gt;17&lt;/number&gt;&lt;section&gt;11009&lt;/section&gt;&lt;dates&gt;&lt;year&gt;1991&lt;/year&gt;&lt;/dates&gt;&lt;isbn&gt;00219258&lt;/isbn&gt;&lt;urls&gt;&lt;/urls&gt;&lt;electronic-resource-num&gt;10.1016/s0021-9258(18)99120-9&lt;/electronic-resource-num&gt;&lt;/record&gt;&lt;/Cite&gt;&lt;/EndNote&gt;</w:instrText>
      </w:r>
      <w:r w:rsidR="00D77043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Erle, et al., 1991)</w:t>
      </w:r>
      <w:r w:rsidR="00D77043">
        <w:rPr>
          <w:rFonts w:ascii="Times New Roman" w:hAnsi="Times New Roman" w:cs="Times New Roman"/>
        </w:rPr>
        <w:fldChar w:fldCharType="end"/>
      </w:r>
      <w:r w:rsidR="005F3F7F">
        <w:rPr>
          <w:rFonts w:ascii="Times New Roman" w:hAnsi="Times New Roman" w:cs="Times New Roman"/>
        </w:rPr>
        <w:t>.</w:t>
      </w:r>
      <w:r w:rsidR="003E428B">
        <w:rPr>
          <w:rFonts w:ascii="Times New Roman" w:hAnsi="Times New Roman" w:cs="Times New Roman"/>
        </w:rPr>
        <w:t xml:space="preserve"> </w:t>
      </w:r>
      <w:r w:rsidR="007A4268">
        <w:rPr>
          <w:rFonts w:ascii="Times New Roman" w:hAnsi="Times New Roman" w:cs="Times New Roman"/>
        </w:rPr>
        <w:t>Although w</w:t>
      </w:r>
      <w:r w:rsidR="003E428B">
        <w:rPr>
          <w:rFonts w:ascii="Times New Roman" w:hAnsi="Times New Roman" w:cs="Times New Roman"/>
        </w:rPr>
        <w:t xml:space="preserve">e </w:t>
      </w:r>
      <w:r w:rsidR="007A4268">
        <w:rPr>
          <w:rFonts w:ascii="Times New Roman" w:hAnsi="Times New Roman" w:cs="Times New Roman"/>
        </w:rPr>
        <w:t>know</w:t>
      </w:r>
      <w:r w:rsidR="003E428B">
        <w:rPr>
          <w:rFonts w:ascii="Times New Roman" w:hAnsi="Times New Roman" w:cs="Times New Roman"/>
        </w:rPr>
        <w:t xml:space="preserve"> little information about </w:t>
      </w:r>
      <w:r w:rsidR="007A4268">
        <w:rPr>
          <w:rFonts w:ascii="Times New Roman" w:hAnsi="Times New Roman" w:cs="Times New Roman"/>
        </w:rPr>
        <w:t>the biological implication of</w:t>
      </w:r>
      <w:r w:rsidR="007A4268" w:rsidRPr="001E00A5">
        <w:rPr>
          <w:rFonts w:ascii="Times New Roman" w:hAnsi="Times New Roman" w:cs="Times New Roman"/>
          <w:i/>
          <w:iCs/>
        </w:rPr>
        <w:t xml:space="preserve"> ITGB7</w:t>
      </w:r>
      <w:r w:rsidR="007A4268">
        <w:rPr>
          <w:rFonts w:ascii="Times New Roman" w:hAnsi="Times New Roman" w:cs="Times New Roman"/>
        </w:rPr>
        <w:t>, it</w:t>
      </w:r>
      <w:r w:rsidR="00212AA9">
        <w:rPr>
          <w:rFonts w:ascii="Times New Roman" w:hAnsi="Times New Roman" w:cs="Times New Roman"/>
        </w:rPr>
        <w:t xml:space="preserve"> is </w:t>
      </w:r>
      <w:r w:rsidR="007A4268">
        <w:rPr>
          <w:rFonts w:ascii="Times New Roman" w:hAnsi="Times New Roman" w:cs="Times New Roman"/>
        </w:rPr>
        <w:t>worth</w:t>
      </w:r>
      <w:r w:rsidR="00212AA9">
        <w:rPr>
          <w:rFonts w:ascii="Times New Roman" w:hAnsi="Times New Roman" w:cs="Times New Roman"/>
        </w:rPr>
        <w:t xml:space="preserve"> exploring the effects of </w:t>
      </w:r>
      <w:r w:rsidR="00212AA9" w:rsidRPr="001E00A5">
        <w:rPr>
          <w:rFonts w:ascii="Times New Roman" w:hAnsi="Times New Roman" w:cs="Times New Roman"/>
          <w:i/>
          <w:iCs/>
        </w:rPr>
        <w:t>ITGB7</w:t>
      </w:r>
      <w:r w:rsidR="00212AA9">
        <w:rPr>
          <w:rFonts w:ascii="Times New Roman" w:hAnsi="Times New Roman" w:cs="Times New Roman"/>
        </w:rPr>
        <w:t xml:space="preserve"> in the regulation of lifespan in </w:t>
      </w:r>
      <w:r w:rsidR="005C4BAC">
        <w:rPr>
          <w:rFonts w:ascii="Times New Roman" w:hAnsi="Times New Roman" w:cs="Times New Roman"/>
        </w:rPr>
        <w:t xml:space="preserve">the </w:t>
      </w:r>
      <w:r w:rsidR="00212AA9">
        <w:rPr>
          <w:rFonts w:ascii="Times New Roman" w:hAnsi="Times New Roman" w:cs="Times New Roman"/>
        </w:rPr>
        <w:t>mammal</w:t>
      </w:r>
      <w:r w:rsidR="00281104">
        <w:rPr>
          <w:rFonts w:ascii="Times New Roman" w:hAnsi="Times New Roman" w:cs="Times New Roman"/>
        </w:rPr>
        <w:t>.</w:t>
      </w:r>
    </w:p>
    <w:p w14:paraId="4FA64818" w14:textId="77777777" w:rsidR="00AD0E31" w:rsidRDefault="00AD0E31" w:rsidP="00BA5AE1">
      <w:pPr>
        <w:spacing w:line="480" w:lineRule="auto"/>
        <w:rPr>
          <w:rFonts w:ascii="Times New Roman" w:hAnsi="Times New Roman" w:cs="Times New Roman"/>
        </w:rPr>
      </w:pPr>
    </w:p>
    <w:p w14:paraId="5EBA4567" w14:textId="26F77A41" w:rsidR="000D3FB6" w:rsidRDefault="00803FD1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B</w:t>
      </w:r>
      <w:r>
        <w:rPr>
          <w:rFonts w:ascii="Times New Roman" w:hAnsi="Times New Roman" w:cs="Times New Roman"/>
        </w:rPr>
        <w:t>eside</w:t>
      </w:r>
      <w:r w:rsidR="00D80877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</w:t>
      </w:r>
      <w:r w:rsidR="00D80877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>five modules</w:t>
      </w:r>
      <w:r w:rsidR="0085322A">
        <w:rPr>
          <w:rFonts w:ascii="Times New Roman" w:hAnsi="Times New Roman" w:cs="Times New Roman"/>
        </w:rPr>
        <w:t xml:space="preserve"> above</w:t>
      </w:r>
      <w:r>
        <w:rPr>
          <w:rFonts w:ascii="Times New Roman" w:hAnsi="Times New Roman" w:cs="Times New Roman"/>
        </w:rPr>
        <w:t xml:space="preserve">, </w:t>
      </w:r>
      <w:r w:rsidR="00683D29">
        <w:rPr>
          <w:rFonts w:ascii="Times New Roman" w:hAnsi="Times New Roman" w:cs="Times New Roman"/>
        </w:rPr>
        <w:t>other</w:t>
      </w:r>
      <w:r w:rsidR="00E051C5">
        <w:rPr>
          <w:rFonts w:ascii="Times New Roman" w:hAnsi="Times New Roman" w:cs="Times New Roman"/>
        </w:rPr>
        <w:t xml:space="preserve"> genes </w:t>
      </w:r>
      <w:r w:rsidR="00683D29">
        <w:rPr>
          <w:rFonts w:ascii="Times New Roman" w:hAnsi="Times New Roman" w:cs="Times New Roman"/>
        </w:rPr>
        <w:t>might also</w:t>
      </w:r>
      <w:r w:rsidR="001E2C51">
        <w:rPr>
          <w:rFonts w:ascii="Times New Roman" w:hAnsi="Times New Roman" w:cs="Times New Roman"/>
        </w:rPr>
        <w:t xml:space="preserve"> be</w:t>
      </w:r>
      <w:r w:rsidR="00683D29">
        <w:rPr>
          <w:rFonts w:ascii="Times New Roman" w:hAnsi="Times New Roman" w:cs="Times New Roman"/>
        </w:rPr>
        <w:t xml:space="preserve"> </w:t>
      </w:r>
      <w:r w:rsidR="00E051C5">
        <w:rPr>
          <w:rFonts w:ascii="Times New Roman" w:hAnsi="Times New Roman" w:cs="Times New Roman"/>
        </w:rPr>
        <w:t>involve</w:t>
      </w:r>
      <w:r w:rsidR="001E2C51">
        <w:rPr>
          <w:rFonts w:ascii="Times New Roman" w:hAnsi="Times New Roman" w:cs="Times New Roman"/>
        </w:rPr>
        <w:t>d</w:t>
      </w:r>
      <w:r w:rsidR="00E051C5">
        <w:rPr>
          <w:rFonts w:ascii="Times New Roman" w:hAnsi="Times New Roman" w:cs="Times New Roman"/>
        </w:rPr>
        <w:t xml:space="preserve"> in </w:t>
      </w:r>
      <w:r w:rsidR="001E2C51">
        <w:rPr>
          <w:rFonts w:ascii="Times New Roman" w:hAnsi="Times New Roman" w:cs="Times New Roman"/>
        </w:rPr>
        <w:t>regulating</w:t>
      </w:r>
      <w:r w:rsidR="00183A34">
        <w:rPr>
          <w:rFonts w:ascii="Times New Roman" w:hAnsi="Times New Roman" w:cs="Times New Roman"/>
        </w:rPr>
        <w:t xml:space="preserve"> </w:t>
      </w:r>
      <w:r w:rsidR="00E051C5">
        <w:rPr>
          <w:rFonts w:ascii="Times New Roman" w:hAnsi="Times New Roman" w:cs="Times New Roman"/>
        </w:rPr>
        <w:t>l</w:t>
      </w:r>
      <w:r w:rsidR="00C030B4">
        <w:rPr>
          <w:rFonts w:ascii="Times New Roman" w:hAnsi="Times New Roman" w:cs="Times New Roman"/>
        </w:rPr>
        <w:t>ifespan</w:t>
      </w:r>
      <w:r w:rsidR="00E051C5">
        <w:rPr>
          <w:rFonts w:ascii="Times New Roman" w:hAnsi="Times New Roman" w:cs="Times New Roman"/>
        </w:rPr>
        <w:t xml:space="preserve"> </w:t>
      </w:r>
      <w:r w:rsidR="00C030B4">
        <w:rPr>
          <w:rFonts w:ascii="Times New Roman" w:hAnsi="Times New Roman" w:cs="Times New Roman"/>
        </w:rPr>
        <w:t>or</w:t>
      </w:r>
      <w:r w:rsidR="00E051C5">
        <w:rPr>
          <w:rFonts w:ascii="Times New Roman" w:hAnsi="Times New Roman" w:cs="Times New Roman"/>
        </w:rPr>
        <w:t xml:space="preserve"> aging in our network. For example, </w:t>
      </w:r>
      <w:r w:rsidR="00773862">
        <w:rPr>
          <w:rFonts w:ascii="Times New Roman" w:hAnsi="Times New Roman" w:cs="Times New Roman"/>
        </w:rPr>
        <w:t>c</w:t>
      </w:r>
      <w:r w:rsidR="00773862" w:rsidRPr="007244F0">
        <w:rPr>
          <w:rFonts w:ascii="Times New Roman" w:hAnsi="Times New Roman" w:cs="Times New Roman"/>
        </w:rPr>
        <w:t xml:space="preserve">yclin D1 </w:t>
      </w:r>
      <w:r w:rsidR="00773862">
        <w:rPr>
          <w:rFonts w:ascii="Times New Roman" w:hAnsi="Times New Roman" w:cs="Times New Roman"/>
        </w:rPr>
        <w:t>(</w:t>
      </w:r>
      <w:r w:rsidR="00773862" w:rsidRPr="001E00A5">
        <w:rPr>
          <w:rFonts w:ascii="Times New Roman" w:hAnsi="Times New Roman" w:cs="Times New Roman"/>
          <w:i/>
          <w:iCs/>
        </w:rPr>
        <w:t>CCND1</w:t>
      </w:r>
      <w:r w:rsidR="00773862">
        <w:rPr>
          <w:rFonts w:ascii="Times New Roman" w:hAnsi="Times New Roman" w:cs="Times New Roman"/>
        </w:rPr>
        <w:t>)</w:t>
      </w:r>
      <w:r w:rsidR="00151805">
        <w:rPr>
          <w:rFonts w:ascii="Times New Roman" w:hAnsi="Times New Roman" w:cs="Times New Roman"/>
        </w:rPr>
        <w:t xml:space="preserve">, a </w:t>
      </w:r>
      <w:r w:rsidR="00E510DD">
        <w:rPr>
          <w:rFonts w:ascii="Times New Roman" w:hAnsi="Times New Roman" w:cs="Times New Roman"/>
        </w:rPr>
        <w:t>positively correlated gene</w:t>
      </w:r>
      <w:r w:rsidR="00151805">
        <w:rPr>
          <w:rFonts w:ascii="Times New Roman" w:hAnsi="Times New Roman" w:cs="Times New Roman"/>
        </w:rPr>
        <w:t>,</w:t>
      </w:r>
      <w:r w:rsidR="00773862">
        <w:rPr>
          <w:rFonts w:ascii="Times New Roman" w:hAnsi="Times New Roman" w:cs="Times New Roman"/>
        </w:rPr>
        <w:t xml:space="preserve"> was </w:t>
      </w:r>
      <w:r w:rsidR="002E3FB5">
        <w:rPr>
          <w:rFonts w:ascii="Times New Roman" w:hAnsi="Times New Roman" w:cs="Times New Roman"/>
        </w:rPr>
        <w:t>targeted</w:t>
      </w:r>
      <w:r w:rsidR="00773862">
        <w:rPr>
          <w:rFonts w:ascii="Times New Roman" w:hAnsi="Times New Roman" w:cs="Times New Roman"/>
        </w:rPr>
        <w:t xml:space="preserve"> by </w:t>
      </w:r>
      <w:r w:rsidR="00F138E4">
        <w:rPr>
          <w:rFonts w:ascii="Times New Roman" w:hAnsi="Times New Roman" w:cs="Times New Roman"/>
        </w:rPr>
        <w:t xml:space="preserve">the </w:t>
      </w:r>
      <w:r w:rsidR="00773862">
        <w:rPr>
          <w:rFonts w:ascii="Times New Roman" w:hAnsi="Times New Roman" w:cs="Times New Roman"/>
        </w:rPr>
        <w:t xml:space="preserve">largest number of </w:t>
      </w:r>
      <w:r w:rsidR="00151805">
        <w:rPr>
          <w:rFonts w:ascii="Times New Roman" w:hAnsi="Times New Roman" w:cs="Times New Roman"/>
        </w:rPr>
        <w:t>member</w:t>
      </w:r>
      <w:r w:rsidR="00773862">
        <w:rPr>
          <w:rFonts w:ascii="Times New Roman" w:hAnsi="Times New Roman" w:cs="Times New Roman"/>
        </w:rPr>
        <w:t xml:space="preserve">s in </w:t>
      </w:r>
      <w:r w:rsidR="00183A34">
        <w:rPr>
          <w:rFonts w:ascii="Times New Roman" w:hAnsi="Times New Roman" w:cs="Times New Roman"/>
        </w:rPr>
        <w:t xml:space="preserve">our </w:t>
      </w:r>
      <w:r w:rsidR="00495604">
        <w:rPr>
          <w:rFonts w:ascii="Times New Roman" w:hAnsi="Times New Roman" w:cs="Times New Roman"/>
        </w:rPr>
        <w:t>comprehensive</w:t>
      </w:r>
      <w:r w:rsidR="00773862">
        <w:rPr>
          <w:rFonts w:ascii="Times New Roman" w:hAnsi="Times New Roman" w:cs="Times New Roman"/>
        </w:rPr>
        <w:t xml:space="preserve"> network</w:t>
      </w:r>
      <w:r w:rsidR="00183A34">
        <w:rPr>
          <w:rFonts w:ascii="Times New Roman" w:hAnsi="Times New Roman" w:cs="Times New Roman"/>
        </w:rPr>
        <w:t xml:space="preserve"> (</w:t>
      </w:r>
      <w:r w:rsidR="00183A34" w:rsidRPr="00183A34">
        <w:rPr>
          <w:rFonts w:ascii="Times New Roman" w:hAnsi="Times New Roman" w:cs="Times New Roman"/>
          <w:b/>
          <w:bCs/>
        </w:rPr>
        <w:t>Figure 6</w:t>
      </w:r>
      <w:r w:rsidR="00183A34">
        <w:rPr>
          <w:rFonts w:ascii="Times New Roman" w:hAnsi="Times New Roman" w:cs="Times New Roman"/>
        </w:rPr>
        <w:t>)</w:t>
      </w:r>
      <w:r w:rsidR="00EB059C">
        <w:rPr>
          <w:rFonts w:ascii="Times New Roman" w:hAnsi="Times New Roman" w:cs="Times New Roman"/>
        </w:rPr>
        <w:t>.</w:t>
      </w:r>
      <w:r w:rsidR="00B80C63">
        <w:rPr>
          <w:rFonts w:ascii="Times New Roman" w:hAnsi="Times New Roman" w:cs="Times New Roman"/>
        </w:rPr>
        <w:t xml:space="preserve"> </w:t>
      </w:r>
      <w:r w:rsidR="00F84367">
        <w:rPr>
          <w:rFonts w:ascii="Times New Roman" w:hAnsi="Times New Roman" w:cs="Times New Roman"/>
        </w:rPr>
        <w:t xml:space="preserve">Overexpression of </w:t>
      </w:r>
      <w:r w:rsidR="006F3831" w:rsidRPr="001E00A5">
        <w:rPr>
          <w:rFonts w:ascii="Times New Roman" w:hAnsi="Times New Roman" w:cs="Times New Roman"/>
          <w:i/>
          <w:iCs/>
        </w:rPr>
        <w:t>CCND1</w:t>
      </w:r>
      <w:r w:rsidR="006F3831">
        <w:rPr>
          <w:rFonts w:ascii="Times New Roman" w:hAnsi="Times New Roman" w:cs="Times New Roman"/>
        </w:rPr>
        <w:t xml:space="preserve"> </w:t>
      </w:r>
      <w:r w:rsidR="00F84367">
        <w:rPr>
          <w:rFonts w:ascii="Times New Roman" w:hAnsi="Times New Roman" w:cs="Times New Roman"/>
        </w:rPr>
        <w:t>will lead to cell senescence</w:t>
      </w:r>
      <w:r w:rsidR="00532C8C">
        <w:rPr>
          <w:rFonts w:ascii="Times New Roman" w:hAnsi="Times New Roman" w:cs="Times New Roman"/>
        </w:rPr>
        <w:fldChar w:fldCharType="begin">
          <w:fldData xml:space="preserve">PEVuZE5vdGU+PENpdGU+PEF1dGhvcj5BdGFkamE8L0F1dGhvcj48WWVhcj4xOTk1PC9ZZWFyPjxS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BdGFkamE8L0F1dGhvcj48WWVhcj4xOTk1PC9ZZWFyPjxS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532C8C">
        <w:rPr>
          <w:rFonts w:ascii="Times New Roman" w:hAnsi="Times New Roman" w:cs="Times New Roman"/>
        </w:rPr>
      </w:r>
      <w:r w:rsidR="00532C8C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Atadja, et al., 1995)</w:t>
      </w:r>
      <w:r w:rsidR="00532C8C">
        <w:rPr>
          <w:rFonts w:ascii="Times New Roman" w:hAnsi="Times New Roman" w:cs="Times New Roman"/>
        </w:rPr>
        <w:fldChar w:fldCharType="end"/>
      </w:r>
      <w:r w:rsidR="00F84367">
        <w:rPr>
          <w:rFonts w:ascii="Times New Roman" w:hAnsi="Times New Roman" w:cs="Times New Roman"/>
        </w:rPr>
        <w:t>.</w:t>
      </w:r>
      <w:r w:rsidR="006C5664">
        <w:rPr>
          <w:rFonts w:ascii="Times New Roman" w:hAnsi="Times New Roman" w:cs="Times New Roman"/>
        </w:rPr>
        <w:t xml:space="preserve"> </w:t>
      </w:r>
      <w:r w:rsidR="00C7173E">
        <w:rPr>
          <w:rFonts w:ascii="Times New Roman" w:hAnsi="Times New Roman" w:cs="Times New Roman"/>
        </w:rPr>
        <w:t xml:space="preserve">Another </w:t>
      </w:r>
      <w:r w:rsidR="00650A34">
        <w:rPr>
          <w:rFonts w:ascii="Times New Roman" w:hAnsi="Times New Roman" w:cs="Times New Roman"/>
        </w:rPr>
        <w:t xml:space="preserve">most </w:t>
      </w:r>
      <w:r w:rsidR="00C00B9C">
        <w:rPr>
          <w:rFonts w:ascii="Times New Roman" w:hAnsi="Times New Roman" w:cs="Times New Roman"/>
        </w:rPr>
        <w:t xml:space="preserve">targeted </w:t>
      </w:r>
      <w:r w:rsidR="00C7173E">
        <w:rPr>
          <w:rFonts w:ascii="Times New Roman" w:hAnsi="Times New Roman" w:cs="Times New Roman"/>
        </w:rPr>
        <w:t>gene was</w:t>
      </w:r>
      <w:r w:rsidR="00151805">
        <w:rPr>
          <w:rFonts w:ascii="Times New Roman" w:hAnsi="Times New Roman" w:cs="Times New Roman"/>
        </w:rPr>
        <w:t xml:space="preserve"> </w:t>
      </w:r>
      <w:r w:rsidR="00A6733E" w:rsidRPr="00A6733E">
        <w:rPr>
          <w:rFonts w:ascii="Times New Roman" w:hAnsi="Times New Roman" w:cs="Times New Roman"/>
        </w:rPr>
        <w:t xml:space="preserve">BCL2 </w:t>
      </w:r>
      <w:r w:rsidR="00A6733E">
        <w:rPr>
          <w:rFonts w:ascii="Times New Roman" w:hAnsi="Times New Roman" w:cs="Times New Roman"/>
        </w:rPr>
        <w:t>a</w:t>
      </w:r>
      <w:r w:rsidR="00A6733E" w:rsidRPr="00A6733E">
        <w:rPr>
          <w:rFonts w:ascii="Times New Roman" w:hAnsi="Times New Roman" w:cs="Times New Roman"/>
        </w:rPr>
        <w:t xml:space="preserve">poptosis </w:t>
      </w:r>
      <w:r w:rsidR="00A6733E">
        <w:rPr>
          <w:rFonts w:ascii="Times New Roman" w:hAnsi="Times New Roman" w:cs="Times New Roman"/>
        </w:rPr>
        <w:t>r</w:t>
      </w:r>
      <w:r w:rsidR="00A6733E" w:rsidRPr="00A6733E">
        <w:rPr>
          <w:rFonts w:ascii="Times New Roman" w:hAnsi="Times New Roman" w:cs="Times New Roman"/>
        </w:rPr>
        <w:t>egulator</w:t>
      </w:r>
      <w:r w:rsidR="005A1113">
        <w:rPr>
          <w:rFonts w:ascii="Times New Roman" w:hAnsi="Times New Roman" w:cs="Times New Roman"/>
        </w:rPr>
        <w:t xml:space="preserve"> (</w:t>
      </w:r>
      <w:r w:rsidR="00C7173E" w:rsidRPr="001E00A5">
        <w:rPr>
          <w:rFonts w:ascii="Times New Roman" w:hAnsi="Times New Roman" w:cs="Times New Roman"/>
          <w:i/>
          <w:iCs/>
        </w:rPr>
        <w:t>BCL2</w:t>
      </w:r>
      <w:r w:rsidR="005A1113">
        <w:rPr>
          <w:rFonts w:ascii="Times New Roman" w:hAnsi="Times New Roman" w:cs="Times New Roman"/>
        </w:rPr>
        <w:t>)</w:t>
      </w:r>
      <w:r w:rsidR="00C7173E">
        <w:rPr>
          <w:rFonts w:ascii="Times New Roman" w:hAnsi="Times New Roman" w:cs="Times New Roman"/>
        </w:rPr>
        <w:t>,</w:t>
      </w:r>
      <w:r w:rsidR="00B75844">
        <w:rPr>
          <w:rFonts w:ascii="Times New Roman" w:hAnsi="Times New Roman" w:cs="Times New Roman"/>
        </w:rPr>
        <w:t xml:space="preserve"> a </w:t>
      </w:r>
      <w:r w:rsidR="00E510DD">
        <w:rPr>
          <w:rFonts w:ascii="Times New Roman" w:hAnsi="Times New Roman" w:cs="Times New Roman"/>
        </w:rPr>
        <w:t>negatively correlated gene</w:t>
      </w:r>
      <w:r w:rsidR="0033127E">
        <w:rPr>
          <w:rFonts w:ascii="Times New Roman" w:hAnsi="Times New Roman" w:cs="Times New Roman"/>
        </w:rPr>
        <w:t xml:space="preserve"> that was</w:t>
      </w:r>
      <w:r w:rsidR="00B75844">
        <w:rPr>
          <w:rFonts w:ascii="Times New Roman" w:hAnsi="Times New Roman" w:cs="Times New Roman"/>
        </w:rPr>
        <w:t xml:space="preserve"> </w:t>
      </w:r>
      <w:r w:rsidR="005B0A45">
        <w:rPr>
          <w:rFonts w:ascii="Times New Roman" w:hAnsi="Times New Roman" w:cs="Times New Roman"/>
        </w:rPr>
        <w:t xml:space="preserve">regulated by </w:t>
      </w:r>
      <w:r w:rsidR="001E2C51">
        <w:rPr>
          <w:rFonts w:ascii="Times New Roman" w:hAnsi="Times New Roman" w:cs="Times New Roman"/>
        </w:rPr>
        <w:t>four</w:t>
      </w:r>
      <w:r w:rsidR="00323D8B">
        <w:rPr>
          <w:rFonts w:ascii="Times New Roman" w:hAnsi="Times New Roman" w:cs="Times New Roman"/>
        </w:rPr>
        <w:t xml:space="preserve"> gene</w:t>
      </w:r>
      <w:r w:rsidR="00EE5152">
        <w:rPr>
          <w:rFonts w:ascii="Times New Roman" w:hAnsi="Times New Roman" w:cs="Times New Roman"/>
        </w:rPr>
        <w:t>s</w:t>
      </w:r>
      <w:r w:rsidR="00323D8B">
        <w:rPr>
          <w:rFonts w:ascii="Times New Roman" w:hAnsi="Times New Roman" w:cs="Times New Roman"/>
        </w:rPr>
        <w:t>.</w:t>
      </w:r>
      <w:r w:rsidR="00C7173E">
        <w:rPr>
          <w:rFonts w:ascii="Times New Roman" w:hAnsi="Times New Roman" w:cs="Times New Roman"/>
        </w:rPr>
        <w:t xml:space="preserve"> </w:t>
      </w:r>
      <w:r w:rsidR="00C7173E" w:rsidRPr="001E00A5">
        <w:rPr>
          <w:rFonts w:ascii="Times New Roman" w:hAnsi="Times New Roman" w:cs="Times New Roman"/>
          <w:i/>
          <w:iCs/>
        </w:rPr>
        <w:t>BCL2</w:t>
      </w:r>
      <w:r w:rsidR="00323D8B">
        <w:rPr>
          <w:rFonts w:ascii="Times New Roman" w:hAnsi="Times New Roman" w:cs="Times New Roman"/>
        </w:rPr>
        <w:t xml:space="preserve"> is</w:t>
      </w:r>
      <w:r w:rsidR="00C7173E">
        <w:rPr>
          <w:rFonts w:ascii="Times New Roman" w:hAnsi="Times New Roman" w:cs="Times New Roman"/>
        </w:rPr>
        <w:t xml:space="preserve"> a negative </w:t>
      </w:r>
      <w:r w:rsidR="00C37ED9">
        <w:rPr>
          <w:rFonts w:ascii="Times New Roman" w:hAnsi="Times New Roman" w:cs="Times New Roman"/>
        </w:rPr>
        <w:t xml:space="preserve">regulator of autophagy, </w:t>
      </w:r>
      <w:r w:rsidR="00EC29B0">
        <w:rPr>
          <w:rFonts w:ascii="Times New Roman" w:hAnsi="Times New Roman" w:cs="Times New Roman"/>
        </w:rPr>
        <w:t>d</w:t>
      </w:r>
      <w:r w:rsidR="00EC29B0" w:rsidRPr="00EC29B0">
        <w:rPr>
          <w:rFonts w:ascii="Times New Roman" w:hAnsi="Times New Roman" w:cs="Times New Roman"/>
        </w:rPr>
        <w:t xml:space="preserve">isruption of the </w:t>
      </w:r>
      <w:proofErr w:type="spellStart"/>
      <w:r w:rsidR="00EC29B0" w:rsidRPr="00EC29B0">
        <w:rPr>
          <w:rFonts w:ascii="Times New Roman" w:hAnsi="Times New Roman" w:cs="Times New Roman"/>
        </w:rPr>
        <w:t>beclin</w:t>
      </w:r>
      <w:proofErr w:type="spellEnd"/>
      <w:r w:rsidR="00EC29B0" w:rsidRPr="00EC29B0">
        <w:rPr>
          <w:rFonts w:ascii="Times New Roman" w:hAnsi="Times New Roman" w:cs="Times New Roman"/>
        </w:rPr>
        <w:t xml:space="preserve"> 1-B</w:t>
      </w:r>
      <w:r w:rsidR="00EC08C2">
        <w:rPr>
          <w:rFonts w:ascii="Times New Roman" w:hAnsi="Times New Roman" w:cs="Times New Roman"/>
        </w:rPr>
        <w:t>cl</w:t>
      </w:r>
      <w:r w:rsidR="00EC29B0" w:rsidRPr="00EC29B0">
        <w:rPr>
          <w:rFonts w:ascii="Times New Roman" w:hAnsi="Times New Roman" w:cs="Times New Roman"/>
        </w:rPr>
        <w:t>2 autophagy regulatory complex promotes longevity in mice</w:t>
      </w:r>
      <w:r w:rsidR="003D47DD">
        <w:rPr>
          <w:rFonts w:ascii="Times New Roman" w:hAnsi="Times New Roman" w:cs="Times New Roman"/>
        </w:rPr>
        <w:fldChar w:fldCharType="begin">
          <w:fldData xml:space="preserve">PEVuZE5vdGU+PENpdGU+PEF1dGhvcj5GZXJuYW5kZXo8L0F1dGhvcj48WWVhcj4yMDE4PC9ZZWFy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GZXJuYW5kZXo8L0F1dGhvcj48WWVhcj4yMDE4PC9ZZWFy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3D47DD">
        <w:rPr>
          <w:rFonts w:ascii="Times New Roman" w:hAnsi="Times New Roman" w:cs="Times New Roman"/>
        </w:rPr>
      </w:r>
      <w:r w:rsidR="003D47DD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Fernandez, et al., 2018)</w:t>
      </w:r>
      <w:r w:rsidR="003D47DD">
        <w:rPr>
          <w:rFonts w:ascii="Times New Roman" w:hAnsi="Times New Roman" w:cs="Times New Roman"/>
        </w:rPr>
        <w:fldChar w:fldCharType="end"/>
      </w:r>
      <w:r w:rsidR="00F138E4">
        <w:rPr>
          <w:rFonts w:ascii="Times New Roman" w:hAnsi="Times New Roman" w:cs="Times New Roman"/>
        </w:rPr>
        <w:t>,</w:t>
      </w:r>
      <w:r w:rsidR="000639D7">
        <w:rPr>
          <w:rFonts w:ascii="Times New Roman" w:hAnsi="Times New Roman" w:cs="Times New Roman"/>
        </w:rPr>
        <w:t xml:space="preserve"> and </w:t>
      </w:r>
      <w:r w:rsidR="000639D7" w:rsidRPr="000639D7">
        <w:rPr>
          <w:rFonts w:ascii="Times New Roman" w:hAnsi="Times New Roman" w:cs="Times New Roman"/>
        </w:rPr>
        <w:t xml:space="preserve">down-regulation of Bcl-2 </w:t>
      </w:r>
      <w:r w:rsidR="00313632">
        <w:rPr>
          <w:rFonts w:ascii="Times New Roman" w:hAnsi="Times New Roman" w:cs="Times New Roman"/>
        </w:rPr>
        <w:t xml:space="preserve">expression </w:t>
      </w:r>
      <w:r w:rsidR="000639D7" w:rsidRPr="000639D7">
        <w:rPr>
          <w:rFonts w:ascii="Times New Roman" w:hAnsi="Times New Roman" w:cs="Times New Roman"/>
        </w:rPr>
        <w:t xml:space="preserve">controls </w:t>
      </w:r>
      <w:r w:rsidR="003C6BEA">
        <w:rPr>
          <w:rFonts w:ascii="Times New Roman" w:hAnsi="Times New Roman" w:cs="Times New Roman"/>
        </w:rPr>
        <w:t>murine</w:t>
      </w:r>
      <w:r w:rsidR="00C0638C">
        <w:rPr>
          <w:rFonts w:ascii="Times New Roman" w:hAnsi="Times New Roman" w:cs="Times New Roman"/>
        </w:rPr>
        <w:t xml:space="preserve"> </w:t>
      </w:r>
      <w:r w:rsidR="00C62328">
        <w:rPr>
          <w:rFonts w:ascii="Times New Roman" w:hAnsi="Times New Roman" w:cs="Times New Roman"/>
        </w:rPr>
        <w:t>dendritic cell</w:t>
      </w:r>
      <w:r w:rsidR="000639D7" w:rsidRPr="000639D7">
        <w:rPr>
          <w:rFonts w:ascii="Times New Roman" w:hAnsi="Times New Roman" w:cs="Times New Roman"/>
        </w:rPr>
        <w:t xml:space="preserve"> longevity</w:t>
      </w:r>
      <w:r w:rsidR="006B1BAF">
        <w:rPr>
          <w:rFonts w:ascii="Times New Roman" w:hAnsi="Times New Roman" w:cs="Times New Roman"/>
        </w:rPr>
        <w:fldChar w:fldCharType="begin">
          <w:fldData xml:space="preserve">PEVuZE5vdGU+PENpdGU+PEF1dGhvcj5Ob3BvcmE8L0F1dGhvcj48WWVhcj4yMDAyPC9ZZWFyPjxS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Ob3BvcmE8L0F1dGhvcj48WWVhcj4yMDAyPC9ZZWFyPjxS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6B1BAF">
        <w:rPr>
          <w:rFonts w:ascii="Times New Roman" w:hAnsi="Times New Roman" w:cs="Times New Roman"/>
        </w:rPr>
      </w:r>
      <w:r w:rsidR="006B1BAF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Nopora, et al., 2002)</w:t>
      </w:r>
      <w:r w:rsidR="006B1BAF">
        <w:rPr>
          <w:rFonts w:ascii="Times New Roman" w:hAnsi="Times New Roman" w:cs="Times New Roman"/>
        </w:rPr>
        <w:fldChar w:fldCharType="end"/>
      </w:r>
      <w:r w:rsidR="00C0638C">
        <w:rPr>
          <w:rFonts w:ascii="Times New Roman" w:hAnsi="Times New Roman" w:cs="Times New Roman"/>
        </w:rPr>
        <w:t>.</w:t>
      </w:r>
    </w:p>
    <w:p w14:paraId="6B9F6290" w14:textId="77777777" w:rsidR="0066331E" w:rsidRDefault="0066331E" w:rsidP="00BA5AE1">
      <w:pPr>
        <w:spacing w:line="480" w:lineRule="auto"/>
        <w:rPr>
          <w:rFonts w:ascii="Times New Roman" w:hAnsi="Times New Roman" w:cs="Times New Roman"/>
        </w:rPr>
      </w:pPr>
    </w:p>
    <w:p w14:paraId="6F6064C8" w14:textId="23CBF939" w:rsidR="002964A2" w:rsidRDefault="00A12F24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DISCUSSION</w:t>
      </w:r>
    </w:p>
    <w:p w14:paraId="0FABD1A8" w14:textId="08E10B4E" w:rsidR="00682716" w:rsidRDefault="001B23F0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100E1E">
        <w:rPr>
          <w:rFonts w:ascii="Times New Roman" w:hAnsi="Times New Roman" w:cs="Times New Roman"/>
        </w:rPr>
        <w:t>earson correlation</w:t>
      </w:r>
      <w:r w:rsidR="00562817">
        <w:rPr>
          <w:rFonts w:ascii="Times New Roman" w:hAnsi="Times New Roman" w:cs="Times New Roman"/>
        </w:rPr>
        <w:t xml:space="preserve"> in</w:t>
      </w:r>
      <w:r w:rsidR="00B07E97">
        <w:rPr>
          <w:rFonts w:ascii="Times New Roman" w:hAnsi="Times New Roman" w:cs="Times New Roman"/>
        </w:rPr>
        <w:t xml:space="preserve"> the</w:t>
      </w:r>
      <w:r w:rsidR="00562817">
        <w:rPr>
          <w:rFonts w:ascii="Times New Roman" w:hAnsi="Times New Roman" w:cs="Times New Roman"/>
        </w:rPr>
        <w:t xml:space="preserve"> </w:t>
      </w:r>
      <w:r w:rsidR="00562817" w:rsidRPr="00562817">
        <w:rPr>
          <w:rFonts w:ascii="Times New Roman" w:hAnsi="Times New Roman" w:cs="Times New Roman"/>
          <w:i/>
          <w:iCs/>
        </w:rPr>
        <w:t>RERconverge</w:t>
      </w:r>
      <w:r w:rsidR="00562817">
        <w:rPr>
          <w:rFonts w:ascii="Times New Roman" w:hAnsi="Times New Roman" w:cs="Times New Roman"/>
        </w:rPr>
        <w:t xml:space="preserve"> package</w:t>
      </w:r>
      <w:r w:rsidR="00100E1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was used </w:t>
      </w:r>
      <w:r w:rsidR="00100E1E">
        <w:rPr>
          <w:rFonts w:ascii="Times New Roman" w:hAnsi="Times New Roman" w:cs="Times New Roman"/>
        </w:rPr>
        <w:t>to</w:t>
      </w:r>
      <w:r w:rsidR="007803E1">
        <w:rPr>
          <w:rFonts w:ascii="Times New Roman" w:hAnsi="Times New Roman" w:cs="Times New Roman"/>
        </w:rPr>
        <w:t xml:space="preserve"> determine</w:t>
      </w:r>
      <w:r w:rsidR="001918BD">
        <w:rPr>
          <w:rFonts w:ascii="Times New Roman" w:hAnsi="Times New Roman" w:cs="Times New Roman"/>
        </w:rPr>
        <w:t xml:space="preserve"> whether a</w:t>
      </w:r>
      <w:r w:rsidR="00100E1E">
        <w:rPr>
          <w:rFonts w:ascii="Times New Roman" w:hAnsi="Times New Roman" w:cs="Times New Roman"/>
        </w:rPr>
        <w:t xml:space="preserve"> </w:t>
      </w:r>
      <w:r w:rsidR="00EF5107">
        <w:rPr>
          <w:rFonts w:ascii="Times New Roman" w:hAnsi="Times New Roman" w:cs="Times New Roman"/>
        </w:rPr>
        <w:t>gene</w:t>
      </w:r>
      <w:r w:rsidR="001918BD">
        <w:rPr>
          <w:rFonts w:ascii="Times New Roman" w:hAnsi="Times New Roman" w:cs="Times New Roman"/>
        </w:rPr>
        <w:t xml:space="preserve"> </w:t>
      </w:r>
      <w:r w:rsidR="00C62201">
        <w:rPr>
          <w:rFonts w:ascii="Times New Roman" w:hAnsi="Times New Roman" w:cs="Times New Roman"/>
        </w:rPr>
        <w:t>significantly correlates</w:t>
      </w:r>
      <w:r w:rsidR="00613868">
        <w:rPr>
          <w:rFonts w:ascii="Times New Roman" w:hAnsi="Times New Roman" w:cs="Times New Roman"/>
        </w:rPr>
        <w:t xml:space="preserve"> </w:t>
      </w:r>
      <w:r w:rsidR="00EF5107">
        <w:rPr>
          <w:rFonts w:ascii="Times New Roman" w:hAnsi="Times New Roman" w:cs="Times New Roman"/>
        </w:rPr>
        <w:t xml:space="preserve">between </w:t>
      </w:r>
      <w:r w:rsidR="00716757">
        <w:rPr>
          <w:rFonts w:ascii="Times New Roman" w:hAnsi="Times New Roman" w:cs="Times New Roman"/>
        </w:rPr>
        <w:t xml:space="preserve">protein </w:t>
      </w:r>
      <w:r w:rsidR="00EF5107">
        <w:rPr>
          <w:rFonts w:ascii="Times New Roman" w:hAnsi="Times New Roman" w:cs="Times New Roman"/>
        </w:rPr>
        <w:t>evolutionary rate and lifespan</w:t>
      </w:r>
      <w:r w:rsidR="00F124E7">
        <w:rPr>
          <w:rFonts w:ascii="Times New Roman" w:hAnsi="Times New Roman" w:cs="Times New Roman"/>
        </w:rPr>
        <w:t xml:space="preserve"> </w:t>
      </w:r>
      <w:r w:rsidR="001E1ED8">
        <w:rPr>
          <w:rFonts w:ascii="Times New Roman" w:hAnsi="Times New Roman" w:cs="Times New Roman"/>
        </w:rPr>
        <w:t xml:space="preserve">across </w:t>
      </w:r>
      <w:r w:rsidR="0085380C">
        <w:rPr>
          <w:rFonts w:ascii="Times New Roman" w:hAnsi="Times New Roman" w:cs="Times New Roman"/>
        </w:rPr>
        <w:t xml:space="preserve">the </w:t>
      </w:r>
      <w:r w:rsidR="00410E10">
        <w:rPr>
          <w:rFonts w:ascii="Times New Roman" w:hAnsi="Times New Roman" w:cs="Times New Roman"/>
        </w:rPr>
        <w:t>phylogeny</w:t>
      </w:r>
      <w:r w:rsidR="00F124E7">
        <w:rPr>
          <w:rFonts w:ascii="Times New Roman" w:hAnsi="Times New Roman" w:cs="Times New Roman"/>
        </w:rPr>
        <w:t xml:space="preserve">. The </w:t>
      </w:r>
      <w:r w:rsidR="00965B88" w:rsidRPr="00965B88">
        <w:rPr>
          <w:rFonts w:ascii="Times New Roman" w:hAnsi="Times New Roman" w:cs="Times New Roman"/>
        </w:rPr>
        <w:t>reliability</w:t>
      </w:r>
      <w:r w:rsidR="000B10AC">
        <w:rPr>
          <w:rFonts w:ascii="Times New Roman" w:hAnsi="Times New Roman" w:cs="Times New Roman"/>
        </w:rPr>
        <w:t xml:space="preserve"> and sensi</w:t>
      </w:r>
      <w:r w:rsidR="00A16F75">
        <w:rPr>
          <w:rFonts w:ascii="Times New Roman" w:hAnsi="Times New Roman" w:cs="Times New Roman"/>
        </w:rPr>
        <w:t>tivity</w:t>
      </w:r>
      <w:r w:rsidR="00965B88" w:rsidRPr="00965B88">
        <w:rPr>
          <w:rFonts w:ascii="Times New Roman" w:hAnsi="Times New Roman" w:cs="Times New Roman"/>
        </w:rPr>
        <w:t xml:space="preserve"> </w:t>
      </w:r>
      <w:r w:rsidR="00F124E7">
        <w:rPr>
          <w:rFonts w:ascii="Times New Roman" w:hAnsi="Times New Roman" w:cs="Times New Roman"/>
        </w:rPr>
        <w:t xml:space="preserve">of </w:t>
      </w:r>
      <w:r w:rsidR="00304148">
        <w:rPr>
          <w:rFonts w:ascii="Times New Roman" w:hAnsi="Times New Roman" w:cs="Times New Roman"/>
        </w:rPr>
        <w:t xml:space="preserve">the </w:t>
      </w:r>
      <w:r w:rsidR="00F124E7">
        <w:rPr>
          <w:rFonts w:ascii="Times New Roman" w:hAnsi="Times New Roman" w:cs="Times New Roman"/>
        </w:rPr>
        <w:t>correlative analys</w:t>
      </w:r>
      <w:r w:rsidR="00F37A9D">
        <w:rPr>
          <w:rFonts w:ascii="Times New Roman" w:hAnsi="Times New Roman" w:cs="Times New Roman"/>
        </w:rPr>
        <w:t>i</w:t>
      </w:r>
      <w:r w:rsidR="00F124E7">
        <w:rPr>
          <w:rFonts w:ascii="Times New Roman" w:hAnsi="Times New Roman" w:cs="Times New Roman"/>
        </w:rPr>
        <w:t xml:space="preserve">s largely </w:t>
      </w:r>
      <w:r w:rsidR="00965B88">
        <w:rPr>
          <w:rFonts w:ascii="Times New Roman" w:hAnsi="Times New Roman" w:cs="Times New Roman"/>
        </w:rPr>
        <w:t>depend</w:t>
      </w:r>
      <w:r w:rsidR="00F124E7">
        <w:rPr>
          <w:rFonts w:ascii="Times New Roman" w:hAnsi="Times New Roman" w:cs="Times New Roman"/>
        </w:rPr>
        <w:t xml:space="preserve"> on the sample size. </w:t>
      </w:r>
      <w:r w:rsidR="00965B88">
        <w:rPr>
          <w:rFonts w:ascii="Times New Roman" w:hAnsi="Times New Roman" w:cs="Times New Roman"/>
        </w:rPr>
        <w:t xml:space="preserve">Here, we </w:t>
      </w:r>
      <w:r w:rsidR="006F7C03">
        <w:rPr>
          <w:rFonts w:ascii="Times New Roman" w:hAnsi="Times New Roman" w:cs="Times New Roman"/>
        </w:rPr>
        <w:t>collected</w:t>
      </w:r>
      <w:r w:rsidR="00965B88">
        <w:rPr>
          <w:rFonts w:ascii="Times New Roman" w:hAnsi="Times New Roman" w:cs="Times New Roman"/>
        </w:rPr>
        <w:t xml:space="preserve"> 74 mammals</w:t>
      </w:r>
      <w:r w:rsidR="00E34C82">
        <w:rPr>
          <w:rFonts w:ascii="Times New Roman" w:hAnsi="Times New Roman" w:cs="Times New Roman"/>
        </w:rPr>
        <w:t xml:space="preserve">, which </w:t>
      </w:r>
      <w:r w:rsidR="00354873">
        <w:rPr>
          <w:rFonts w:ascii="Times New Roman" w:hAnsi="Times New Roman" w:cs="Times New Roman"/>
        </w:rPr>
        <w:t>mean</w:t>
      </w:r>
      <w:r w:rsidR="00F175D8">
        <w:rPr>
          <w:rFonts w:ascii="Times New Roman" w:hAnsi="Times New Roman" w:cs="Times New Roman"/>
        </w:rPr>
        <w:t>s</w:t>
      </w:r>
      <w:r w:rsidR="00E34C82">
        <w:rPr>
          <w:rFonts w:ascii="Times New Roman" w:hAnsi="Times New Roman" w:cs="Times New Roman"/>
        </w:rPr>
        <w:t xml:space="preserve"> </w:t>
      </w:r>
      <w:r w:rsidR="00FF57A6">
        <w:rPr>
          <w:rFonts w:ascii="Times New Roman" w:hAnsi="Times New Roman" w:cs="Times New Roman"/>
        </w:rPr>
        <w:t xml:space="preserve">our </w:t>
      </w:r>
      <w:r w:rsidR="00D55A58">
        <w:rPr>
          <w:rFonts w:ascii="Times New Roman" w:hAnsi="Times New Roman" w:cs="Times New Roman"/>
        </w:rPr>
        <w:t>correlative analyses</w:t>
      </w:r>
      <w:r w:rsidR="00B521D7">
        <w:rPr>
          <w:rFonts w:ascii="Times New Roman" w:hAnsi="Times New Roman" w:cs="Times New Roman"/>
        </w:rPr>
        <w:t xml:space="preserve"> </w:t>
      </w:r>
      <w:r w:rsidR="00D7491E">
        <w:rPr>
          <w:rFonts w:ascii="Times New Roman" w:hAnsi="Times New Roman" w:cs="Times New Roman"/>
        </w:rPr>
        <w:t xml:space="preserve">were </w:t>
      </w:r>
      <w:r w:rsidR="00B521D7">
        <w:rPr>
          <w:rFonts w:ascii="Times New Roman" w:hAnsi="Times New Roman" w:cs="Times New Roman"/>
        </w:rPr>
        <w:t>based</w:t>
      </w:r>
      <w:r w:rsidR="00E34C82">
        <w:rPr>
          <w:rFonts w:ascii="Times New Roman" w:hAnsi="Times New Roman" w:cs="Times New Roman"/>
        </w:rPr>
        <w:t xml:space="preserve"> on </w:t>
      </w:r>
      <w:r w:rsidR="00D55A58">
        <w:rPr>
          <w:rFonts w:ascii="Times New Roman" w:hAnsi="Times New Roman" w:cs="Times New Roman"/>
        </w:rPr>
        <w:t xml:space="preserve">up to </w:t>
      </w:r>
      <w:r w:rsidR="006F7C03">
        <w:rPr>
          <w:rFonts w:ascii="Times New Roman" w:hAnsi="Times New Roman" w:cs="Times New Roman"/>
        </w:rPr>
        <w:t>155</w:t>
      </w:r>
      <w:r w:rsidR="00EB5D27">
        <w:rPr>
          <w:rFonts w:ascii="Times New Roman" w:hAnsi="Times New Roman" w:cs="Times New Roman"/>
        </w:rPr>
        <w:t xml:space="preserve"> pairs of data</w:t>
      </w:r>
      <w:r w:rsidR="00E52717">
        <w:rPr>
          <w:rFonts w:ascii="Times New Roman" w:hAnsi="Times New Roman" w:cs="Times New Roman"/>
        </w:rPr>
        <w:t xml:space="preserve"> (74 terminal branches and 71 internal branches (unroot tree)</w:t>
      </w:r>
      <w:r w:rsidR="007545F6">
        <w:rPr>
          <w:rFonts w:ascii="Times New Roman" w:hAnsi="Times New Roman" w:cs="Times New Roman"/>
        </w:rPr>
        <w:t>,</w:t>
      </w:r>
      <w:r w:rsidR="007545F6" w:rsidRPr="007545F6">
        <w:rPr>
          <w:rFonts w:ascii="Times New Roman" w:hAnsi="Times New Roman" w:cs="Times New Roman"/>
          <w:b/>
          <w:bCs/>
        </w:rPr>
        <w:t xml:space="preserve"> Supplementary Figure 2</w:t>
      </w:r>
      <w:r w:rsidR="00E52717">
        <w:rPr>
          <w:rFonts w:ascii="Times New Roman" w:hAnsi="Times New Roman" w:cs="Times New Roman"/>
        </w:rPr>
        <w:t>)</w:t>
      </w:r>
      <w:r w:rsidR="006F7C03">
        <w:rPr>
          <w:rFonts w:ascii="Times New Roman" w:hAnsi="Times New Roman" w:cs="Times New Roman"/>
        </w:rPr>
        <w:t xml:space="preserve">. </w:t>
      </w:r>
      <w:r w:rsidR="00E34C82">
        <w:rPr>
          <w:rFonts w:ascii="Times New Roman" w:hAnsi="Times New Roman" w:cs="Times New Roman"/>
        </w:rPr>
        <w:t xml:space="preserve">Even the orthologous genes with </w:t>
      </w:r>
      <w:r w:rsidR="00F175D8">
        <w:rPr>
          <w:rFonts w:ascii="Times New Roman" w:hAnsi="Times New Roman" w:cs="Times New Roman"/>
        </w:rPr>
        <w:t xml:space="preserve">the </w:t>
      </w:r>
      <w:r w:rsidR="0008287C">
        <w:rPr>
          <w:rFonts w:ascii="Times New Roman" w:hAnsi="Times New Roman" w:cs="Times New Roman"/>
        </w:rPr>
        <w:t>fewest</w:t>
      </w:r>
      <w:r w:rsidR="00E34C82">
        <w:rPr>
          <w:rFonts w:ascii="Times New Roman" w:hAnsi="Times New Roman" w:cs="Times New Roman"/>
        </w:rPr>
        <w:t xml:space="preserve"> species</w:t>
      </w:r>
      <w:r w:rsidR="00682716">
        <w:rPr>
          <w:rFonts w:ascii="Times New Roman" w:hAnsi="Times New Roman" w:cs="Times New Roman"/>
        </w:rPr>
        <w:t xml:space="preserve"> (50 mammals)</w:t>
      </w:r>
      <w:r w:rsidR="00E34C82">
        <w:rPr>
          <w:rFonts w:ascii="Times New Roman" w:hAnsi="Times New Roman" w:cs="Times New Roman"/>
        </w:rPr>
        <w:t xml:space="preserve"> also include 97 </w:t>
      </w:r>
      <w:r w:rsidR="00A51BAB">
        <w:rPr>
          <w:rFonts w:ascii="Times New Roman" w:hAnsi="Times New Roman" w:cs="Times New Roman"/>
        </w:rPr>
        <w:t>pairs</w:t>
      </w:r>
      <w:r w:rsidR="000D2A9F">
        <w:rPr>
          <w:rFonts w:ascii="Times New Roman" w:hAnsi="Times New Roman" w:cs="Times New Roman"/>
        </w:rPr>
        <w:t xml:space="preserve"> of data</w:t>
      </w:r>
      <w:r w:rsidR="002C0814">
        <w:rPr>
          <w:rFonts w:ascii="Times New Roman" w:hAnsi="Times New Roman" w:cs="Times New Roman"/>
        </w:rPr>
        <w:t xml:space="preserve">. However, the previous </w:t>
      </w:r>
      <w:r w:rsidR="0008287C">
        <w:rPr>
          <w:rFonts w:ascii="Times New Roman" w:hAnsi="Times New Roman" w:cs="Times New Roman"/>
        </w:rPr>
        <w:t>study</w:t>
      </w:r>
      <w:r w:rsidR="002C0814">
        <w:rPr>
          <w:rFonts w:ascii="Times New Roman" w:hAnsi="Times New Roman" w:cs="Times New Roman"/>
        </w:rPr>
        <w:t xml:space="preserve"> us</w:t>
      </w:r>
      <w:r w:rsidR="00B6423C">
        <w:rPr>
          <w:rFonts w:ascii="Times New Roman" w:hAnsi="Times New Roman" w:cs="Times New Roman"/>
        </w:rPr>
        <w:t>ed</w:t>
      </w:r>
      <w:r w:rsidR="00806E28">
        <w:rPr>
          <w:rFonts w:ascii="Times New Roman" w:hAnsi="Times New Roman" w:cs="Times New Roman"/>
        </w:rPr>
        <w:t xml:space="preserve"> </w:t>
      </w:r>
      <w:r w:rsidR="00B6423C">
        <w:rPr>
          <w:rFonts w:ascii="Times New Roman" w:hAnsi="Times New Roman" w:cs="Times New Roman"/>
        </w:rPr>
        <w:t>34 mammals</w:t>
      </w:r>
      <w:r w:rsidR="00B32C86">
        <w:rPr>
          <w:rFonts w:ascii="Times New Roman" w:hAnsi="Times New Roman" w:cs="Times New Roman"/>
        </w:rPr>
        <w:t xml:space="preserve"> as </w:t>
      </w:r>
      <w:r w:rsidR="00EA0BE7">
        <w:rPr>
          <w:rFonts w:ascii="Times New Roman" w:hAnsi="Times New Roman" w:cs="Times New Roman"/>
        </w:rPr>
        <w:t xml:space="preserve">the </w:t>
      </w:r>
      <w:r w:rsidR="00B32C86">
        <w:rPr>
          <w:rFonts w:ascii="Times New Roman" w:hAnsi="Times New Roman" w:cs="Times New Roman"/>
        </w:rPr>
        <w:t>m</w:t>
      </w:r>
      <w:r w:rsidR="008033F9">
        <w:rPr>
          <w:rFonts w:ascii="Times New Roman" w:hAnsi="Times New Roman" w:cs="Times New Roman"/>
        </w:rPr>
        <w:t>aximum</w:t>
      </w:r>
      <w:r w:rsidR="00B6423C">
        <w:rPr>
          <w:rFonts w:ascii="Times New Roman" w:hAnsi="Times New Roman" w:cs="Times New Roman"/>
        </w:rPr>
        <w:t xml:space="preserve"> in their </w:t>
      </w:r>
      <w:r w:rsidR="00CA25EE">
        <w:rPr>
          <w:rFonts w:ascii="Times New Roman" w:hAnsi="Times New Roman" w:cs="Times New Roman"/>
        </w:rPr>
        <w:t xml:space="preserve">main </w:t>
      </w:r>
      <w:r w:rsidR="00B6423C">
        <w:rPr>
          <w:rFonts w:ascii="Times New Roman" w:hAnsi="Times New Roman" w:cs="Times New Roman"/>
        </w:rPr>
        <w:t>study.</w:t>
      </w:r>
      <w:r w:rsidR="008B0222">
        <w:rPr>
          <w:rFonts w:ascii="Times New Roman" w:hAnsi="Times New Roman" w:cs="Times New Roman"/>
        </w:rPr>
        <w:t xml:space="preserve"> Although the authors also analyzed 61 mammals in their additional analyses, they did</w:t>
      </w:r>
      <w:r w:rsidR="00935C20">
        <w:rPr>
          <w:rFonts w:ascii="Times New Roman" w:hAnsi="Times New Roman" w:cs="Times New Roman"/>
        </w:rPr>
        <w:t xml:space="preserve"> not</w:t>
      </w:r>
      <w:r w:rsidR="008B0222">
        <w:rPr>
          <w:rFonts w:ascii="Times New Roman" w:hAnsi="Times New Roman" w:cs="Times New Roman"/>
        </w:rPr>
        <w:t xml:space="preserve"> limit their analyses on one-to-one orthologous genes</w:t>
      </w:r>
      <w:r w:rsidR="00486AC0">
        <w:rPr>
          <w:rFonts w:ascii="Times New Roman" w:hAnsi="Times New Roman" w:cs="Times New Roman"/>
        </w:rPr>
        <w:t>,</w:t>
      </w:r>
      <w:r w:rsidR="00CA25EE">
        <w:rPr>
          <w:rFonts w:ascii="Times New Roman" w:hAnsi="Times New Roman" w:cs="Times New Roman"/>
        </w:rPr>
        <w:t xml:space="preserve"> </w:t>
      </w:r>
      <w:r w:rsidR="00486AC0">
        <w:rPr>
          <w:rFonts w:ascii="Times New Roman" w:hAnsi="Times New Roman" w:cs="Times New Roman"/>
        </w:rPr>
        <w:t>while</w:t>
      </w:r>
      <w:r w:rsidR="00CA25EE">
        <w:rPr>
          <w:rFonts w:ascii="Times New Roman" w:hAnsi="Times New Roman" w:cs="Times New Roman"/>
        </w:rPr>
        <w:t xml:space="preserve"> </w:t>
      </w:r>
      <w:r w:rsidR="00EC37E4">
        <w:rPr>
          <w:rFonts w:ascii="Times New Roman" w:hAnsi="Times New Roman" w:cs="Times New Roman"/>
        </w:rPr>
        <w:t>gene duplication</w:t>
      </w:r>
      <w:r w:rsidR="002C0814">
        <w:rPr>
          <w:rFonts w:ascii="Times New Roman" w:hAnsi="Times New Roman" w:cs="Times New Roman"/>
        </w:rPr>
        <w:t>s</w:t>
      </w:r>
      <w:r w:rsidR="00EC37E4">
        <w:rPr>
          <w:rFonts w:ascii="Times New Roman" w:hAnsi="Times New Roman" w:cs="Times New Roman"/>
        </w:rPr>
        <w:t xml:space="preserve"> will</w:t>
      </w:r>
      <w:r w:rsidR="0008287C">
        <w:rPr>
          <w:rFonts w:ascii="Times New Roman" w:hAnsi="Times New Roman" w:cs="Times New Roman"/>
        </w:rPr>
        <w:t xml:space="preserve"> affect</w:t>
      </w:r>
      <w:r w:rsidR="00A17FAF">
        <w:rPr>
          <w:rFonts w:ascii="Times New Roman" w:hAnsi="Times New Roman" w:cs="Times New Roman"/>
        </w:rPr>
        <w:t xml:space="preserve"> </w:t>
      </w:r>
      <w:r w:rsidR="00C9723A">
        <w:rPr>
          <w:rFonts w:ascii="Times New Roman" w:hAnsi="Times New Roman" w:cs="Times New Roman"/>
        </w:rPr>
        <w:t>its</w:t>
      </w:r>
      <w:r w:rsidR="00A17FAF">
        <w:rPr>
          <w:rFonts w:ascii="Times New Roman" w:hAnsi="Times New Roman" w:cs="Times New Roman"/>
        </w:rPr>
        <w:t xml:space="preserve"> evolutionary constraints and</w:t>
      </w:r>
      <w:r w:rsidR="00EC37E4">
        <w:rPr>
          <w:rFonts w:ascii="Times New Roman" w:hAnsi="Times New Roman" w:cs="Times New Roman"/>
        </w:rPr>
        <w:t xml:space="preserve"> </w:t>
      </w:r>
      <w:r w:rsidR="00A17FAF">
        <w:rPr>
          <w:rFonts w:ascii="Times New Roman" w:hAnsi="Times New Roman" w:cs="Times New Roman"/>
        </w:rPr>
        <w:t>e</w:t>
      </w:r>
      <w:r w:rsidR="00CA25EE">
        <w:rPr>
          <w:rFonts w:ascii="Times New Roman" w:hAnsi="Times New Roman" w:cs="Times New Roman"/>
        </w:rPr>
        <w:t>volutionary rates</w:t>
      </w:r>
      <w:r w:rsidR="00F3018E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Crow&lt;/Author&gt;&lt;Year&gt;2006&lt;/Year&gt;&lt;RecNum&gt;4666&lt;/RecNum&gt;&lt;DisplayText&gt;(Crow, et al., 2006)&lt;/DisplayText&gt;&lt;record&gt;&lt;rec-number&gt;4666&lt;/rec-number&gt;&lt;foreign-keys&gt;&lt;key app="EN" db-id="tv9vrfdemz0pstew0aex95v6axa2v9ftwfvr" timestamp="1630564301" guid="0c98fd23-2c98-45ef-8625-8b88b8be8986"&gt;4666&lt;/key&gt;&lt;/foreign-keys&gt;&lt;ref-type name="Journal Article"&gt;17&lt;/ref-type&gt;&lt;contributors&gt;&lt;authors&gt;&lt;author&gt;Crow, K. D.&lt;/author&gt;&lt;author&gt;Wagner, G. P.&lt;/author&gt;&lt;author&gt;Smbe Tri-National Young Investigators&lt;/author&gt;&lt;/authors&gt;&lt;/contributors&gt;&lt;auth-address&gt;Department of Ecology and Evolutionary Biology, Yale University, CT, USA. karen.crow@yale.edu&lt;/auth-address&gt;&lt;titles&gt;&lt;title&gt;What is the role of genome duplication in the evolution of complexity and diversity?&lt;/title&gt;&lt;secondary-title&gt;Mol Biol Evol&lt;/secondary-title&gt;&lt;/titles&gt;&lt;periodical&gt;&lt;full-title&gt;Molecular Biology and Evolution&lt;/full-title&gt;&lt;abbr-1&gt;Mol. Biol. Evol.&lt;/abbr-1&gt;&lt;abbr-2&gt;Mol Biol Evol&lt;/abbr-2&gt;&lt;/periodical&gt;&lt;pages&gt;887-92&lt;/pages&gt;&lt;volume&gt;23&lt;/volume&gt;&lt;number&gt;5&lt;/number&gt;&lt;edition&gt;2005/12/22&lt;/edition&gt;&lt;keywords&gt;&lt;keyword&gt;Animals&lt;/keyword&gt;&lt;keyword&gt;Caenorhabditis elegans&lt;/keyword&gt;&lt;keyword&gt;Cell Lineage&lt;/keyword&gt;&lt;keyword&gt;Diploidy&lt;/keyword&gt;&lt;keyword&gt;*Evolution, Molecular&lt;/keyword&gt;&lt;keyword&gt;Fishes&lt;/keyword&gt;&lt;keyword&gt;*Gene Duplication&lt;/keyword&gt;&lt;keyword&gt;Genetic Variation&lt;/keyword&gt;&lt;keyword&gt;Genome&lt;/keyword&gt;&lt;keyword&gt;*Genomics&lt;/keyword&gt;&lt;keyword&gt;Models, Genetic&lt;/keyword&gt;&lt;keyword&gt;Mutation&lt;/keyword&gt;&lt;keyword&gt;Phylogeny&lt;/keyword&gt;&lt;/keywords&gt;&lt;dates&gt;&lt;year&gt;2006&lt;/year&gt;&lt;pub-dates&gt;&lt;date&gt;May&lt;/date&gt;&lt;/pub-dates&gt;&lt;/dates&gt;&lt;isbn&gt;0737-4038 (Print)&amp;#xD;0737-4038 (Linking)&lt;/isbn&gt;&lt;accession-num&gt;16368775&lt;/accession-num&gt;&lt;urls&gt;&lt;related-urls&gt;&lt;url&gt;https://www.ncbi.nlm.nih.gov/pubmed/16368775&lt;/url&gt;&lt;/related-urls&gt;&lt;/urls&gt;&lt;electronic-resource-num&gt;10.1093/molbev/msj083&lt;/electronic-resource-num&gt;&lt;/record&gt;&lt;/Cite&gt;&lt;/EndNote&gt;</w:instrText>
      </w:r>
      <w:r w:rsidR="00F3018E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Crow, et al., 2006)</w:t>
      </w:r>
      <w:r w:rsidR="00F3018E">
        <w:rPr>
          <w:rFonts w:ascii="Times New Roman" w:hAnsi="Times New Roman" w:cs="Times New Roman"/>
        </w:rPr>
        <w:fldChar w:fldCharType="end"/>
      </w:r>
      <w:r w:rsidR="00EC37E4">
        <w:rPr>
          <w:rFonts w:ascii="Times New Roman" w:hAnsi="Times New Roman" w:cs="Times New Roman"/>
        </w:rPr>
        <w:t>.</w:t>
      </w:r>
      <w:r w:rsidR="00935C20">
        <w:rPr>
          <w:rFonts w:ascii="Times New Roman" w:hAnsi="Times New Roman" w:cs="Times New Roman"/>
        </w:rPr>
        <w:t xml:space="preserve"> </w:t>
      </w:r>
      <w:r w:rsidR="00636F73">
        <w:rPr>
          <w:rFonts w:ascii="Times New Roman" w:hAnsi="Times New Roman" w:cs="Times New Roman"/>
        </w:rPr>
        <w:t xml:space="preserve">In addition, </w:t>
      </w:r>
      <w:r w:rsidR="00423731">
        <w:rPr>
          <w:rFonts w:ascii="Times New Roman" w:hAnsi="Times New Roman" w:cs="Times New Roman"/>
        </w:rPr>
        <w:t>l</w:t>
      </w:r>
      <w:r w:rsidR="00423731" w:rsidRPr="00423731">
        <w:rPr>
          <w:rFonts w:ascii="Times New Roman" w:hAnsi="Times New Roman" w:cs="Times New Roman"/>
        </w:rPr>
        <w:t>arge-scale identification of one-to-one orthologous and multiple sequence alignment are still full challenges</w:t>
      </w:r>
      <w:r w:rsidR="00574CC9">
        <w:rPr>
          <w:rFonts w:ascii="Times New Roman" w:hAnsi="Times New Roman" w:cs="Times New Roman"/>
        </w:rPr>
        <w:t xml:space="preserve"> so far</w:t>
      </w:r>
      <w:r w:rsidR="00EB7171">
        <w:rPr>
          <w:rFonts w:ascii="Times New Roman" w:hAnsi="Times New Roman" w:cs="Times New Roman"/>
        </w:rPr>
        <w:t xml:space="preserve">. Here, </w:t>
      </w:r>
      <w:r w:rsidR="00636F73">
        <w:rPr>
          <w:rFonts w:ascii="Times New Roman" w:hAnsi="Times New Roman" w:cs="Times New Roman"/>
        </w:rPr>
        <w:t>we remove</w:t>
      </w:r>
      <w:r w:rsidR="001315C2">
        <w:rPr>
          <w:rFonts w:ascii="Times New Roman" w:hAnsi="Times New Roman" w:cs="Times New Roman"/>
        </w:rPr>
        <w:t>d</w:t>
      </w:r>
      <w:r w:rsidR="00636F73">
        <w:rPr>
          <w:rFonts w:ascii="Times New Roman" w:hAnsi="Times New Roman" w:cs="Times New Roman"/>
        </w:rPr>
        <w:t xml:space="preserve"> the fake one-to-one orthologous genes and </w:t>
      </w:r>
      <w:r w:rsidR="001E1ED8">
        <w:rPr>
          <w:rFonts w:ascii="Times New Roman" w:hAnsi="Times New Roman" w:cs="Times New Roman"/>
        </w:rPr>
        <w:t>drop</w:t>
      </w:r>
      <w:r w:rsidR="001315C2">
        <w:rPr>
          <w:rFonts w:ascii="Times New Roman" w:hAnsi="Times New Roman" w:cs="Times New Roman"/>
        </w:rPr>
        <w:t>ped</w:t>
      </w:r>
      <w:r w:rsidR="001E1ED8">
        <w:rPr>
          <w:rFonts w:ascii="Times New Roman" w:hAnsi="Times New Roman" w:cs="Times New Roman"/>
        </w:rPr>
        <w:t xml:space="preserve"> </w:t>
      </w:r>
      <w:r w:rsidR="00636F73">
        <w:rPr>
          <w:rFonts w:ascii="Times New Roman" w:hAnsi="Times New Roman" w:cs="Times New Roman"/>
        </w:rPr>
        <w:t xml:space="preserve">the poorly aligned region, which will further promote the accuracy of calculating </w:t>
      </w:r>
      <w:r w:rsidR="001315C2">
        <w:rPr>
          <w:rFonts w:ascii="Times New Roman" w:hAnsi="Times New Roman" w:cs="Times New Roman"/>
        </w:rPr>
        <w:t xml:space="preserve">the </w:t>
      </w:r>
      <w:r w:rsidR="00636F73">
        <w:rPr>
          <w:rFonts w:ascii="Times New Roman" w:hAnsi="Times New Roman" w:cs="Times New Roman"/>
        </w:rPr>
        <w:t>branch length</w:t>
      </w:r>
      <w:r w:rsidR="001315C2">
        <w:rPr>
          <w:rFonts w:ascii="Times New Roman" w:hAnsi="Times New Roman" w:cs="Times New Roman"/>
        </w:rPr>
        <w:t>s</w:t>
      </w:r>
      <w:r w:rsidR="001E1ED8">
        <w:rPr>
          <w:rFonts w:ascii="Times New Roman" w:hAnsi="Times New Roman" w:cs="Times New Roman"/>
        </w:rPr>
        <w:t>.</w:t>
      </w:r>
      <w:r w:rsidR="00DB2165">
        <w:rPr>
          <w:rFonts w:ascii="Times New Roman" w:hAnsi="Times New Roman" w:cs="Times New Roman"/>
        </w:rPr>
        <w:t xml:space="preserve"> Thus, our analyses might be more reliab</w:t>
      </w:r>
      <w:r w:rsidR="00D40811">
        <w:rPr>
          <w:rFonts w:ascii="Times New Roman" w:hAnsi="Times New Roman" w:cs="Times New Roman"/>
        </w:rPr>
        <w:t>le</w:t>
      </w:r>
      <w:r w:rsidR="00DB2165">
        <w:rPr>
          <w:rFonts w:ascii="Times New Roman" w:hAnsi="Times New Roman" w:cs="Times New Roman"/>
        </w:rPr>
        <w:t xml:space="preserve"> and sensitiv</w:t>
      </w:r>
      <w:r w:rsidR="00D40811">
        <w:rPr>
          <w:rFonts w:ascii="Times New Roman" w:hAnsi="Times New Roman" w:cs="Times New Roman"/>
        </w:rPr>
        <w:t>e</w:t>
      </w:r>
      <w:r w:rsidR="00DB2165">
        <w:rPr>
          <w:rFonts w:ascii="Times New Roman" w:hAnsi="Times New Roman" w:cs="Times New Roman"/>
        </w:rPr>
        <w:t xml:space="preserve"> in </w:t>
      </w:r>
      <w:r w:rsidR="00C9723A">
        <w:rPr>
          <w:rFonts w:ascii="Times New Roman" w:hAnsi="Times New Roman" w:cs="Times New Roman"/>
        </w:rPr>
        <w:t>identifying</w:t>
      </w:r>
      <w:r w:rsidR="00DB2165">
        <w:rPr>
          <w:rFonts w:ascii="Times New Roman" w:hAnsi="Times New Roman" w:cs="Times New Roman"/>
        </w:rPr>
        <w:t xml:space="preserve"> </w:t>
      </w:r>
      <w:r w:rsidR="00C9723A">
        <w:rPr>
          <w:rFonts w:ascii="Times New Roman" w:hAnsi="Times New Roman" w:cs="Times New Roman"/>
        </w:rPr>
        <w:t xml:space="preserve">significantly </w:t>
      </w:r>
      <w:r w:rsidR="00DB2165">
        <w:rPr>
          <w:rFonts w:ascii="Times New Roman" w:hAnsi="Times New Roman" w:cs="Times New Roman"/>
        </w:rPr>
        <w:t xml:space="preserve">correlated genes than </w:t>
      </w:r>
      <w:r w:rsidR="00407D8E">
        <w:rPr>
          <w:rFonts w:ascii="Times New Roman" w:hAnsi="Times New Roman" w:cs="Times New Roman"/>
        </w:rPr>
        <w:t xml:space="preserve">the </w:t>
      </w:r>
      <w:r w:rsidR="00DB2165">
        <w:rPr>
          <w:rFonts w:ascii="Times New Roman" w:hAnsi="Times New Roman" w:cs="Times New Roman"/>
        </w:rPr>
        <w:t>previous study.</w:t>
      </w:r>
    </w:p>
    <w:p w14:paraId="62B51F86" w14:textId="77777777" w:rsidR="007072A2" w:rsidRDefault="007072A2" w:rsidP="00BA5AE1">
      <w:pPr>
        <w:spacing w:line="480" w:lineRule="auto"/>
        <w:rPr>
          <w:rFonts w:ascii="Times New Roman" w:hAnsi="Times New Roman" w:cs="Times New Roman"/>
        </w:rPr>
      </w:pPr>
    </w:p>
    <w:p w14:paraId="72C76589" w14:textId="23D0AF2D" w:rsidR="007072A2" w:rsidRDefault="00B46CB2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ur e</w:t>
      </w:r>
      <w:r w:rsidR="007072A2">
        <w:rPr>
          <w:rFonts w:ascii="Times New Roman" w:hAnsi="Times New Roman" w:cs="Times New Roman"/>
        </w:rPr>
        <w:t xml:space="preserve">volutionary </w:t>
      </w:r>
      <w:r w:rsidR="005854C0">
        <w:rPr>
          <w:rFonts w:ascii="Times New Roman" w:hAnsi="Times New Roman" w:cs="Times New Roman"/>
        </w:rPr>
        <w:t>selection analyse</w:t>
      </w:r>
      <w:r w:rsidR="007072A2">
        <w:rPr>
          <w:rFonts w:ascii="Times New Roman" w:hAnsi="Times New Roman" w:cs="Times New Roman"/>
        </w:rPr>
        <w:t>s supported that relaxed selection play</w:t>
      </w:r>
      <w:r w:rsidR="004C3723">
        <w:rPr>
          <w:rFonts w:ascii="Times New Roman" w:hAnsi="Times New Roman" w:cs="Times New Roman"/>
        </w:rPr>
        <w:t>s</w:t>
      </w:r>
      <w:r w:rsidR="007072A2">
        <w:rPr>
          <w:rFonts w:ascii="Times New Roman" w:hAnsi="Times New Roman" w:cs="Times New Roman"/>
        </w:rPr>
        <w:t xml:space="preserve"> </w:t>
      </w:r>
      <w:r w:rsidR="00AF573E">
        <w:rPr>
          <w:rFonts w:ascii="Times New Roman" w:hAnsi="Times New Roman" w:cs="Times New Roman"/>
        </w:rPr>
        <w:t xml:space="preserve">an </w:t>
      </w:r>
      <w:r w:rsidR="000253DC">
        <w:rPr>
          <w:rFonts w:ascii="Times New Roman" w:hAnsi="Times New Roman" w:cs="Times New Roman"/>
        </w:rPr>
        <w:t>essential role</w:t>
      </w:r>
      <w:r w:rsidR="007072A2">
        <w:rPr>
          <w:rFonts w:ascii="Times New Roman" w:hAnsi="Times New Roman" w:cs="Times New Roman"/>
        </w:rPr>
        <w:t xml:space="preserve"> in </w:t>
      </w:r>
      <w:r w:rsidR="004C3723">
        <w:rPr>
          <w:rFonts w:ascii="Times New Roman" w:hAnsi="Times New Roman" w:cs="Times New Roman"/>
        </w:rPr>
        <w:t xml:space="preserve">the </w:t>
      </w:r>
      <w:r w:rsidR="00AF4094">
        <w:rPr>
          <w:rFonts w:ascii="Times New Roman" w:hAnsi="Times New Roman" w:cs="Times New Roman"/>
        </w:rPr>
        <w:t>regulation of l</w:t>
      </w:r>
      <w:r w:rsidR="007072A2">
        <w:rPr>
          <w:rFonts w:ascii="Times New Roman" w:hAnsi="Times New Roman" w:cs="Times New Roman"/>
        </w:rPr>
        <w:t>ifespan</w:t>
      </w:r>
      <w:r w:rsidR="00C1689C">
        <w:rPr>
          <w:rFonts w:ascii="Times New Roman" w:hAnsi="Times New Roman" w:cs="Times New Roman"/>
        </w:rPr>
        <w:t xml:space="preserve"> </w:t>
      </w:r>
      <w:r w:rsidR="007072A2">
        <w:rPr>
          <w:rFonts w:ascii="Times New Roman" w:hAnsi="Times New Roman" w:cs="Times New Roman"/>
        </w:rPr>
        <w:t>in mammals. We found 62.7% of</w:t>
      </w:r>
      <w:r w:rsidR="00812EF8">
        <w:rPr>
          <w:rFonts w:ascii="Times New Roman" w:hAnsi="Times New Roman" w:cs="Times New Roman"/>
        </w:rPr>
        <w:t xml:space="preserve"> the</w:t>
      </w:r>
      <w:r w:rsidR="007072A2">
        <w:rPr>
          <w:rFonts w:ascii="Times New Roman" w:hAnsi="Times New Roman" w:cs="Times New Roman"/>
        </w:rPr>
        <w:t xml:space="preserve"> PCGs were suffered relaxation of evolutionary constraints in long-lived mammals, </w:t>
      </w:r>
      <w:r w:rsidR="00812EF8">
        <w:rPr>
          <w:rFonts w:ascii="Times New Roman" w:hAnsi="Times New Roman" w:cs="Times New Roman"/>
        </w:rPr>
        <w:t xml:space="preserve">which was </w:t>
      </w:r>
      <w:r w:rsidR="007072A2">
        <w:rPr>
          <w:rFonts w:ascii="Times New Roman" w:hAnsi="Times New Roman" w:cs="Times New Roman"/>
        </w:rPr>
        <w:t xml:space="preserve">much more than only 1% of </w:t>
      </w:r>
      <w:r w:rsidR="00E94735">
        <w:rPr>
          <w:rFonts w:ascii="Times New Roman" w:hAnsi="Times New Roman" w:cs="Times New Roman"/>
        </w:rPr>
        <w:t xml:space="preserve">the </w:t>
      </w:r>
      <w:r w:rsidR="007072A2">
        <w:rPr>
          <w:rFonts w:ascii="Times New Roman" w:hAnsi="Times New Roman" w:cs="Times New Roman"/>
        </w:rPr>
        <w:t xml:space="preserve">PCGs were suffered positive selection. However, we could not </w:t>
      </w:r>
      <w:r w:rsidR="007F613A">
        <w:rPr>
          <w:rFonts w:ascii="Times New Roman" w:hAnsi="Times New Roman" w:cs="Times New Roman"/>
        </w:rPr>
        <w:t>a</w:t>
      </w:r>
      <w:r w:rsidR="007F613A" w:rsidRPr="007F613A">
        <w:rPr>
          <w:rFonts w:ascii="Times New Roman" w:hAnsi="Times New Roman" w:cs="Times New Roman"/>
        </w:rPr>
        <w:t>rbitrarily</w:t>
      </w:r>
      <w:r w:rsidR="007072A2">
        <w:rPr>
          <w:rFonts w:ascii="Times New Roman" w:hAnsi="Times New Roman" w:cs="Times New Roman"/>
        </w:rPr>
        <w:t xml:space="preserve"> </w:t>
      </w:r>
      <w:r w:rsidR="00603E61">
        <w:rPr>
          <w:rFonts w:ascii="Times New Roman" w:hAnsi="Times New Roman" w:cs="Times New Roman"/>
        </w:rPr>
        <w:t>declare</w:t>
      </w:r>
      <w:r w:rsidR="007072A2">
        <w:rPr>
          <w:rFonts w:ascii="Times New Roman" w:hAnsi="Times New Roman" w:cs="Times New Roman"/>
        </w:rPr>
        <w:t xml:space="preserve"> that relaxed selection </w:t>
      </w:r>
      <w:r w:rsidR="00EE6342">
        <w:rPr>
          <w:rFonts w:ascii="Times New Roman" w:hAnsi="Times New Roman" w:cs="Times New Roman"/>
        </w:rPr>
        <w:t>play</w:t>
      </w:r>
      <w:r w:rsidR="003F2C75">
        <w:rPr>
          <w:rFonts w:ascii="Times New Roman" w:hAnsi="Times New Roman" w:cs="Times New Roman"/>
        </w:rPr>
        <w:t>s</w:t>
      </w:r>
      <w:r w:rsidR="00EE6342">
        <w:rPr>
          <w:rFonts w:ascii="Times New Roman" w:hAnsi="Times New Roman" w:cs="Times New Roman"/>
        </w:rPr>
        <w:t xml:space="preserve"> </w:t>
      </w:r>
      <w:r w:rsidR="007072A2">
        <w:rPr>
          <w:rFonts w:ascii="Times New Roman" w:hAnsi="Times New Roman" w:cs="Times New Roman"/>
        </w:rPr>
        <w:t>more important</w:t>
      </w:r>
      <w:r w:rsidR="00EE6342">
        <w:rPr>
          <w:rFonts w:ascii="Times New Roman" w:hAnsi="Times New Roman" w:cs="Times New Roman"/>
        </w:rPr>
        <w:t xml:space="preserve"> roles</w:t>
      </w:r>
      <w:r w:rsidR="007072A2">
        <w:rPr>
          <w:rFonts w:ascii="Times New Roman" w:hAnsi="Times New Roman" w:cs="Times New Roman"/>
        </w:rPr>
        <w:t xml:space="preserve"> than</w:t>
      </w:r>
      <w:r w:rsidR="00EE6342">
        <w:rPr>
          <w:rFonts w:ascii="Times New Roman" w:hAnsi="Times New Roman" w:cs="Times New Roman"/>
        </w:rPr>
        <w:t xml:space="preserve"> that of</w:t>
      </w:r>
      <w:r w:rsidR="007072A2">
        <w:rPr>
          <w:rFonts w:ascii="Times New Roman" w:hAnsi="Times New Roman" w:cs="Times New Roman"/>
        </w:rPr>
        <w:t xml:space="preserve"> positive selection </w:t>
      </w:r>
      <w:r w:rsidR="00C16ECF">
        <w:rPr>
          <w:rFonts w:ascii="Times New Roman" w:hAnsi="Times New Roman" w:cs="Times New Roman"/>
        </w:rPr>
        <w:t>in</w:t>
      </w:r>
      <w:r w:rsidR="007072A2">
        <w:rPr>
          <w:rFonts w:ascii="Times New Roman" w:hAnsi="Times New Roman" w:cs="Times New Roman"/>
        </w:rPr>
        <w:t xml:space="preserve"> the </w:t>
      </w:r>
      <w:r w:rsidR="00C16ECF">
        <w:rPr>
          <w:rFonts w:ascii="Times New Roman" w:hAnsi="Times New Roman" w:cs="Times New Roman"/>
        </w:rPr>
        <w:t>determination</w:t>
      </w:r>
      <w:r w:rsidR="007072A2">
        <w:rPr>
          <w:rFonts w:ascii="Times New Roman" w:hAnsi="Times New Roman" w:cs="Times New Roman"/>
        </w:rPr>
        <w:t xml:space="preserve"> of lifespan in mammals because the </w:t>
      </w:r>
      <w:r w:rsidR="00C16ECF">
        <w:rPr>
          <w:rFonts w:ascii="Times New Roman" w:hAnsi="Times New Roman" w:cs="Times New Roman"/>
        </w:rPr>
        <w:t>period of positive selection usually was very short</w:t>
      </w:r>
      <w:r w:rsidR="003040B0">
        <w:rPr>
          <w:rFonts w:ascii="Times New Roman" w:hAnsi="Times New Roman" w:cs="Times New Roman"/>
        </w:rPr>
        <w:t>,</w:t>
      </w:r>
      <w:r w:rsidR="00C16ECF">
        <w:rPr>
          <w:rFonts w:ascii="Times New Roman" w:hAnsi="Times New Roman" w:cs="Times New Roman"/>
        </w:rPr>
        <w:t xml:space="preserve"> and the </w:t>
      </w:r>
      <w:r w:rsidR="007072A2">
        <w:rPr>
          <w:rFonts w:ascii="Times New Roman" w:hAnsi="Times New Roman" w:cs="Times New Roman"/>
        </w:rPr>
        <w:t xml:space="preserve">signals of positive selection </w:t>
      </w:r>
      <w:r w:rsidR="00A52393" w:rsidRPr="00A52393">
        <w:rPr>
          <w:rFonts w:ascii="Times New Roman" w:hAnsi="Times New Roman" w:cs="Times New Roman"/>
        </w:rPr>
        <w:t xml:space="preserve">can </w:t>
      </w:r>
      <w:r w:rsidR="008C57CD">
        <w:rPr>
          <w:rFonts w:ascii="Times New Roman" w:hAnsi="Times New Roman" w:cs="Times New Roman" w:hint="eastAsia"/>
        </w:rPr>
        <w:t>quickly</w:t>
      </w:r>
      <w:r w:rsidR="00A52393" w:rsidRPr="00A52393">
        <w:rPr>
          <w:rFonts w:ascii="Times New Roman" w:hAnsi="Times New Roman" w:cs="Times New Roman"/>
        </w:rPr>
        <w:t xml:space="preserve"> be overwhelmed</w:t>
      </w:r>
      <w:r w:rsidR="00A52393">
        <w:rPr>
          <w:rFonts w:ascii="Times New Roman" w:hAnsi="Times New Roman" w:cs="Times New Roman"/>
        </w:rPr>
        <w:t xml:space="preserve"> ove</w:t>
      </w:r>
      <w:r w:rsidR="00F13A10">
        <w:rPr>
          <w:rFonts w:ascii="Times New Roman" w:hAnsi="Times New Roman" w:cs="Times New Roman"/>
        </w:rPr>
        <w:t>r</w:t>
      </w:r>
      <w:r w:rsidR="007072A2">
        <w:rPr>
          <w:rFonts w:ascii="Times New Roman" w:hAnsi="Times New Roman" w:cs="Times New Roman"/>
        </w:rPr>
        <w:t xml:space="preserve"> time</w:t>
      </w:r>
      <w:r w:rsidR="007072A2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Yang&lt;/Author&gt;&lt;Year&gt;2007&lt;/Year&gt;&lt;RecNum&gt;4454&lt;/RecNum&gt;&lt;DisplayText&gt;(Yang, 2007)&lt;/DisplayText&gt;&lt;record&gt;&lt;rec-number&gt;4454&lt;/rec-number&gt;&lt;foreign-keys&gt;&lt;key app="EN" db-id="tv9vrfdemz0pstew0aex95v6axa2v9ftwfvr" timestamp="1578051698" guid="8e4bd28f-2d10-4de0-be12-4e5221b51fd1"&gt;4454&lt;/key&gt;&lt;/foreign-keys&gt;&lt;ref-type name="Journal Article"&gt;17&lt;/ref-type&gt;&lt;contributors&gt;&lt;authors&gt;&lt;author&gt;Yang, Z. H.&lt;/author&gt;&lt;/authors&gt;&lt;/contributors&gt;&lt;auth-address&gt;UCL, Dept Biol, Galton Lab, London, England&lt;/auth-address&gt;&lt;titles&gt;&lt;title&gt;PAML 4: Phylogenetic analysis by maximum likelihood&lt;/title&gt;&lt;secondary-title&gt;Molecular Biology and Evolution&lt;/secondary-title&gt;&lt;alt-title&gt;Mol Biol Evol&lt;/alt-title&gt;&lt;/titles&gt;&lt;periodical&gt;&lt;full-title&gt;Molecular Biology and Evolution&lt;/full-title&gt;&lt;abbr-1&gt;Mol. Biol. Evol.&lt;/abbr-1&gt;&lt;abbr-2&gt;Mol Biol Evol&lt;/abbr-2&gt;&lt;/periodical&gt;&lt;alt-periodical&gt;&lt;full-title&gt;Molecular Biology and Evolution&lt;/full-title&gt;&lt;abbr-1&gt;Mol. Biol. Evol.&lt;/abbr-1&gt;&lt;abbr-2&gt;Mol Biol Evol&lt;/abbr-2&gt;&lt;/alt-periodical&gt;&lt;pages&gt;1586-1591&lt;/pages&gt;&lt;volume&gt;24&lt;/volume&gt;&lt;number&gt;8&lt;/number&gt;&lt;keywords&gt;&lt;keyword&gt;codon models&lt;/keyword&gt;&lt;keyword&gt;likelihood&lt;/keyword&gt;&lt;keyword&gt;paml&lt;/keyword&gt;&lt;keyword&gt;phylogenetic analysis&lt;/keyword&gt;&lt;keyword&gt;software&lt;/keyword&gt;&lt;keyword&gt;detecting positive selection&lt;/keyword&gt;&lt;keyword&gt;codon-substitution models&lt;/keyword&gt;&lt;keyword&gt;amino-acid sites&lt;/keyword&gt;&lt;keyword&gt;episodic adaptive evolution&lt;/keyword&gt;&lt;keyword&gt;nucleotide substitution&lt;/keyword&gt;&lt;keyword&gt;divergence times&lt;/keyword&gt;&lt;keyword&gt;molecular evolution&lt;/keyword&gt;&lt;keyword&gt;statistical-methods&lt;/keyword&gt;&lt;keyword&gt;bayesian-estimation&lt;/keyword&gt;&lt;keyword&gt;ratio tests&lt;/keyword&gt;&lt;/keywords&gt;&lt;dates&gt;&lt;year&gt;2007&lt;/year&gt;&lt;pub-dates&gt;&lt;date&gt;Aug&lt;/date&gt;&lt;/pub-dates&gt;&lt;/dates&gt;&lt;isbn&gt;0737-4038&lt;/isbn&gt;&lt;accession-num&gt;WOS:000248848400003&lt;/accession-num&gt;&lt;urls&gt;&lt;related-urls&gt;&lt;url&gt;&amp;lt;Go to ISI&amp;gt;://WOS:000248848400003&lt;/url&gt;&lt;/related-urls&gt;&lt;/urls&gt;&lt;electronic-resource-num&gt;10.1093/molbev/msm088&lt;/electronic-resource-num&gt;&lt;language&gt;English&lt;/language&gt;&lt;/record&gt;&lt;/Cite&gt;&lt;/EndNote&gt;</w:instrText>
      </w:r>
      <w:r w:rsidR="007072A2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Yang, 2007)</w:t>
      </w:r>
      <w:r w:rsidR="007072A2">
        <w:rPr>
          <w:rFonts w:ascii="Times New Roman" w:hAnsi="Times New Roman" w:cs="Times New Roman"/>
        </w:rPr>
        <w:fldChar w:fldCharType="end"/>
      </w:r>
      <w:r w:rsidR="007072A2">
        <w:rPr>
          <w:rFonts w:ascii="Times New Roman" w:hAnsi="Times New Roman" w:cs="Times New Roman"/>
        </w:rPr>
        <w:t>.</w:t>
      </w:r>
    </w:p>
    <w:p w14:paraId="1786E3DD" w14:textId="289838CA" w:rsidR="00A12F24" w:rsidRPr="007072A2" w:rsidRDefault="00A12F24" w:rsidP="00BA5AE1">
      <w:pPr>
        <w:spacing w:line="480" w:lineRule="auto"/>
        <w:rPr>
          <w:rFonts w:ascii="Times New Roman" w:hAnsi="Times New Roman" w:cs="Times New Roman"/>
        </w:rPr>
      </w:pPr>
    </w:p>
    <w:p w14:paraId="2F048A27" w14:textId="6DEC2B81" w:rsidR="00AF6930" w:rsidRDefault="00641D62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O</w:t>
      </w:r>
      <w:r>
        <w:rPr>
          <w:rFonts w:ascii="Times New Roman" w:hAnsi="Times New Roman" w:cs="Times New Roman"/>
        </w:rPr>
        <w:t>ur GO enrichment analyses</w:t>
      </w:r>
      <w:r w:rsidR="00D62F39">
        <w:rPr>
          <w:rFonts w:ascii="Times New Roman" w:hAnsi="Times New Roman" w:cs="Times New Roman"/>
        </w:rPr>
        <w:t xml:space="preserve"> </w:t>
      </w:r>
      <w:r w:rsidR="002D65D2">
        <w:rPr>
          <w:rFonts w:ascii="Times New Roman" w:hAnsi="Times New Roman" w:cs="Times New Roman"/>
        </w:rPr>
        <w:t xml:space="preserve">found </w:t>
      </w:r>
      <w:r w:rsidR="00891708">
        <w:rPr>
          <w:rFonts w:ascii="Times New Roman" w:hAnsi="Times New Roman" w:cs="Times New Roman"/>
        </w:rPr>
        <w:t xml:space="preserve">the NCGs and the PCGs were uniquely enriched </w:t>
      </w:r>
      <w:r w:rsidR="000754AE">
        <w:rPr>
          <w:rFonts w:ascii="Times New Roman" w:hAnsi="Times New Roman" w:cs="Times New Roman"/>
        </w:rPr>
        <w:t xml:space="preserve">in </w:t>
      </w:r>
      <w:r w:rsidR="006417A1">
        <w:rPr>
          <w:rFonts w:ascii="Times New Roman" w:hAnsi="Times New Roman" w:cs="Times New Roman"/>
        </w:rPr>
        <w:t xml:space="preserve">many canonical pathways known to regulate lifespan </w:t>
      </w:r>
      <w:r w:rsidR="00891708">
        <w:rPr>
          <w:rFonts w:ascii="Times New Roman" w:hAnsi="Times New Roman" w:cs="Times New Roman"/>
        </w:rPr>
        <w:t>or</w:t>
      </w:r>
      <w:r w:rsidR="006417A1">
        <w:rPr>
          <w:rFonts w:ascii="Times New Roman" w:hAnsi="Times New Roman" w:cs="Times New Roman"/>
        </w:rPr>
        <w:t xml:space="preserve"> aging</w:t>
      </w:r>
      <w:r w:rsidR="00E96C56">
        <w:rPr>
          <w:rFonts w:ascii="Times New Roman" w:hAnsi="Times New Roman" w:cs="Times New Roman"/>
        </w:rPr>
        <w:t xml:space="preserve"> (</w:t>
      </w:r>
      <w:r w:rsidR="00E96C56" w:rsidRPr="00E96C56">
        <w:rPr>
          <w:rFonts w:ascii="Times New Roman" w:hAnsi="Times New Roman" w:cs="Times New Roman"/>
          <w:b/>
          <w:bCs/>
        </w:rPr>
        <w:t>Figure 4</w:t>
      </w:r>
      <w:r w:rsidR="00E96C56">
        <w:rPr>
          <w:rFonts w:ascii="Times New Roman" w:hAnsi="Times New Roman" w:cs="Times New Roman"/>
        </w:rPr>
        <w:t>)</w:t>
      </w:r>
      <w:r w:rsidR="00EC665F">
        <w:rPr>
          <w:rFonts w:ascii="Times New Roman" w:hAnsi="Times New Roman" w:cs="Times New Roman"/>
        </w:rPr>
        <w:t>.</w:t>
      </w:r>
      <w:r w:rsidR="00E67507">
        <w:rPr>
          <w:rFonts w:ascii="Times New Roman" w:hAnsi="Times New Roman" w:cs="Times New Roman"/>
        </w:rPr>
        <w:t xml:space="preserve"> </w:t>
      </w:r>
      <w:r w:rsidR="00E96C56">
        <w:rPr>
          <w:rFonts w:ascii="Times New Roman" w:hAnsi="Times New Roman" w:cs="Times New Roman"/>
        </w:rPr>
        <w:t>T</w:t>
      </w:r>
      <w:r w:rsidR="006417A1">
        <w:rPr>
          <w:rFonts w:ascii="Times New Roman" w:hAnsi="Times New Roman" w:cs="Times New Roman"/>
        </w:rPr>
        <w:t xml:space="preserve">hese categories were not only </w:t>
      </w:r>
      <w:r w:rsidR="00DF35BF">
        <w:rPr>
          <w:rFonts w:ascii="Times New Roman" w:hAnsi="Times New Roman" w:cs="Times New Roman"/>
        </w:rPr>
        <w:t xml:space="preserve">significantly </w:t>
      </w:r>
      <w:r w:rsidR="00ED4D58">
        <w:rPr>
          <w:rFonts w:ascii="Times New Roman" w:hAnsi="Times New Roman" w:cs="Times New Roman"/>
        </w:rPr>
        <w:t xml:space="preserve">overrepresented </w:t>
      </w:r>
      <w:r w:rsidR="00446B45">
        <w:rPr>
          <w:rFonts w:ascii="Times New Roman" w:hAnsi="Times New Roman" w:cs="Times New Roman"/>
        </w:rPr>
        <w:t>when comparing</w:t>
      </w:r>
      <w:r w:rsidR="00AA5EC2">
        <w:rPr>
          <w:rFonts w:ascii="Times New Roman" w:hAnsi="Times New Roman" w:cs="Times New Roman"/>
        </w:rPr>
        <w:t xml:space="preserve"> to</w:t>
      </w:r>
      <w:r w:rsidR="00ED4D58">
        <w:rPr>
          <w:rFonts w:ascii="Times New Roman" w:hAnsi="Times New Roman" w:cs="Times New Roman"/>
        </w:rPr>
        <w:t xml:space="preserve"> the background genes, but also </w:t>
      </w:r>
      <w:r w:rsidR="00AA5EC2">
        <w:rPr>
          <w:rFonts w:ascii="Times New Roman" w:hAnsi="Times New Roman" w:cs="Times New Roman"/>
        </w:rPr>
        <w:t>were significantly ove</w:t>
      </w:r>
      <w:r w:rsidR="00ED4D58">
        <w:rPr>
          <w:rFonts w:ascii="Times New Roman" w:hAnsi="Times New Roman" w:cs="Times New Roman"/>
        </w:rPr>
        <w:t>r</w:t>
      </w:r>
      <w:r w:rsidR="00AA5EC2">
        <w:rPr>
          <w:rFonts w:ascii="Times New Roman" w:hAnsi="Times New Roman" w:cs="Times New Roman"/>
        </w:rPr>
        <w:t>r</w:t>
      </w:r>
      <w:r w:rsidR="00ED4D58">
        <w:rPr>
          <w:rFonts w:ascii="Times New Roman" w:hAnsi="Times New Roman" w:cs="Times New Roman"/>
        </w:rPr>
        <w:t xml:space="preserve">epresented when comparing </w:t>
      </w:r>
      <w:r w:rsidR="005B4879">
        <w:rPr>
          <w:rFonts w:ascii="Times New Roman" w:hAnsi="Times New Roman" w:cs="Times New Roman"/>
        </w:rPr>
        <w:t>to the</w:t>
      </w:r>
      <w:r w:rsidR="00274B75">
        <w:rPr>
          <w:rFonts w:ascii="Times New Roman" w:hAnsi="Times New Roman" w:cs="Times New Roman"/>
        </w:rPr>
        <w:t>ir</w:t>
      </w:r>
      <w:r w:rsidR="005B4879">
        <w:rPr>
          <w:rFonts w:ascii="Times New Roman" w:hAnsi="Times New Roman" w:cs="Times New Roman"/>
        </w:rPr>
        <w:t xml:space="preserve"> adverse correlated genes</w:t>
      </w:r>
      <w:r w:rsidR="00ED4D58">
        <w:rPr>
          <w:rFonts w:ascii="Times New Roman" w:hAnsi="Times New Roman" w:cs="Times New Roman"/>
        </w:rPr>
        <w:t xml:space="preserve">. </w:t>
      </w:r>
      <w:r w:rsidR="00056BA9">
        <w:rPr>
          <w:rFonts w:ascii="Times New Roman" w:hAnsi="Times New Roman" w:cs="Times New Roman"/>
        </w:rPr>
        <w:t>Th</w:t>
      </w:r>
      <w:r w:rsidR="00DC00B7">
        <w:rPr>
          <w:rFonts w:ascii="Times New Roman" w:hAnsi="Times New Roman" w:cs="Times New Roman"/>
        </w:rPr>
        <w:t xml:space="preserve">is </w:t>
      </w:r>
      <w:r w:rsidR="00056BA9">
        <w:rPr>
          <w:rFonts w:ascii="Times New Roman" w:hAnsi="Times New Roman" w:cs="Times New Roman"/>
        </w:rPr>
        <w:t>further</w:t>
      </w:r>
      <w:r w:rsidR="00971228">
        <w:rPr>
          <w:rFonts w:ascii="Times New Roman" w:hAnsi="Times New Roman" w:cs="Times New Roman"/>
        </w:rPr>
        <w:t xml:space="preserve"> support</w:t>
      </w:r>
      <w:r w:rsidR="00AE65A3">
        <w:rPr>
          <w:rFonts w:ascii="Times New Roman" w:hAnsi="Times New Roman" w:cs="Times New Roman"/>
        </w:rPr>
        <w:t>ed</w:t>
      </w:r>
      <w:r w:rsidR="00971228">
        <w:rPr>
          <w:rFonts w:ascii="Times New Roman" w:hAnsi="Times New Roman" w:cs="Times New Roman"/>
        </w:rPr>
        <w:t xml:space="preserve"> different functional categories</w:t>
      </w:r>
      <w:r w:rsidR="0017211E">
        <w:rPr>
          <w:rFonts w:ascii="Times New Roman" w:hAnsi="Times New Roman" w:cs="Times New Roman"/>
        </w:rPr>
        <w:t>-</w:t>
      </w:r>
      <w:r w:rsidR="00532E9C">
        <w:rPr>
          <w:rFonts w:ascii="Times New Roman" w:hAnsi="Times New Roman" w:cs="Times New Roman"/>
        </w:rPr>
        <w:t>associated</w:t>
      </w:r>
      <w:r w:rsidR="00813C14">
        <w:rPr>
          <w:rFonts w:ascii="Times New Roman" w:hAnsi="Times New Roman" w:cs="Times New Roman"/>
        </w:rPr>
        <w:t xml:space="preserve"> genes</w:t>
      </w:r>
      <w:r w:rsidR="00AE65A3">
        <w:rPr>
          <w:rFonts w:ascii="Times New Roman" w:hAnsi="Times New Roman" w:cs="Times New Roman"/>
        </w:rPr>
        <w:t xml:space="preserve"> were consistently suffered different evolutionary constraints</w:t>
      </w:r>
      <w:r w:rsidR="009C66B6">
        <w:rPr>
          <w:rFonts w:ascii="Times New Roman" w:hAnsi="Times New Roman" w:cs="Times New Roman"/>
        </w:rPr>
        <w:t xml:space="preserve"> </w:t>
      </w:r>
      <w:r w:rsidR="00813C14">
        <w:rPr>
          <w:rFonts w:ascii="Times New Roman" w:hAnsi="Times New Roman" w:cs="Times New Roman"/>
        </w:rPr>
        <w:t>in long-lived mammals</w:t>
      </w:r>
      <w:r w:rsidR="00DD5687">
        <w:rPr>
          <w:rFonts w:ascii="Times New Roman" w:hAnsi="Times New Roman" w:cs="Times New Roman"/>
        </w:rPr>
        <w:t>,</w:t>
      </w:r>
      <w:r w:rsidR="00813C14">
        <w:rPr>
          <w:rFonts w:ascii="Times New Roman" w:hAnsi="Times New Roman" w:cs="Times New Roman"/>
        </w:rPr>
        <w:t xml:space="preserve"> </w:t>
      </w:r>
      <w:r w:rsidR="009C66B6">
        <w:rPr>
          <w:rFonts w:ascii="Times New Roman" w:hAnsi="Times New Roman" w:cs="Times New Roman"/>
        </w:rPr>
        <w:t>and both</w:t>
      </w:r>
      <w:r w:rsidR="00123CBE">
        <w:rPr>
          <w:rFonts w:ascii="Times New Roman" w:hAnsi="Times New Roman" w:cs="Times New Roman"/>
        </w:rPr>
        <w:t xml:space="preserve"> the</w:t>
      </w:r>
      <w:r w:rsidR="009C66B6">
        <w:rPr>
          <w:rFonts w:ascii="Times New Roman" w:hAnsi="Times New Roman" w:cs="Times New Roman"/>
        </w:rPr>
        <w:t xml:space="preserve"> NCGs and </w:t>
      </w:r>
      <w:r w:rsidR="00123CBE">
        <w:rPr>
          <w:rFonts w:ascii="Times New Roman" w:hAnsi="Times New Roman" w:cs="Times New Roman"/>
        </w:rPr>
        <w:t xml:space="preserve">the </w:t>
      </w:r>
      <w:r w:rsidR="009C66B6">
        <w:rPr>
          <w:rFonts w:ascii="Times New Roman" w:hAnsi="Times New Roman" w:cs="Times New Roman"/>
        </w:rPr>
        <w:t xml:space="preserve">PCGs </w:t>
      </w:r>
      <w:r w:rsidR="00123CBE">
        <w:rPr>
          <w:rFonts w:ascii="Times New Roman" w:hAnsi="Times New Roman" w:cs="Times New Roman"/>
        </w:rPr>
        <w:t xml:space="preserve">play an essential role in </w:t>
      </w:r>
      <w:r w:rsidR="00B0294D">
        <w:rPr>
          <w:rFonts w:ascii="Times New Roman" w:hAnsi="Times New Roman" w:cs="Times New Roman"/>
        </w:rPr>
        <w:t xml:space="preserve">the </w:t>
      </w:r>
      <w:r w:rsidR="00123CBE">
        <w:rPr>
          <w:rFonts w:ascii="Times New Roman" w:hAnsi="Times New Roman" w:cs="Times New Roman"/>
        </w:rPr>
        <w:t>regulating lifespan</w:t>
      </w:r>
      <w:r w:rsidR="00794B3C">
        <w:rPr>
          <w:rFonts w:ascii="Times New Roman" w:hAnsi="Times New Roman" w:cs="Times New Roman"/>
        </w:rPr>
        <w:t>.</w:t>
      </w:r>
      <w:r w:rsidR="00056BA9">
        <w:rPr>
          <w:rFonts w:ascii="Times New Roman" w:hAnsi="Times New Roman" w:cs="Times New Roman"/>
        </w:rPr>
        <w:t xml:space="preserve"> </w:t>
      </w:r>
      <w:r w:rsidR="00404D2E">
        <w:rPr>
          <w:rFonts w:ascii="Times New Roman" w:hAnsi="Times New Roman" w:cs="Times New Roman"/>
        </w:rPr>
        <w:t xml:space="preserve">For example, </w:t>
      </w:r>
      <w:r w:rsidR="00433043">
        <w:rPr>
          <w:rFonts w:ascii="Times New Roman" w:hAnsi="Times New Roman" w:cs="Times New Roman" w:hint="eastAsia"/>
        </w:rPr>
        <w:t>both</w:t>
      </w:r>
      <w:r w:rsidR="00433043">
        <w:rPr>
          <w:rFonts w:ascii="Times New Roman" w:hAnsi="Times New Roman" w:cs="Times New Roman"/>
        </w:rPr>
        <w:t xml:space="preserve"> </w:t>
      </w:r>
      <w:r w:rsidR="00404D2E">
        <w:rPr>
          <w:rFonts w:ascii="Times New Roman" w:hAnsi="Times New Roman" w:cs="Times New Roman"/>
        </w:rPr>
        <w:t xml:space="preserve">our study and </w:t>
      </w:r>
      <w:r w:rsidR="007649D0">
        <w:rPr>
          <w:rFonts w:ascii="Times New Roman" w:hAnsi="Times New Roman" w:cs="Times New Roman"/>
        </w:rPr>
        <w:t>many</w:t>
      </w:r>
      <w:r w:rsidR="00404D2E">
        <w:rPr>
          <w:rFonts w:ascii="Times New Roman" w:hAnsi="Times New Roman" w:cs="Times New Roman"/>
        </w:rPr>
        <w:t xml:space="preserve"> </w:t>
      </w:r>
      <w:r w:rsidR="00586F5D">
        <w:rPr>
          <w:rFonts w:ascii="Times New Roman" w:hAnsi="Times New Roman" w:cs="Times New Roman"/>
        </w:rPr>
        <w:t>previous stud</w:t>
      </w:r>
      <w:r w:rsidR="008F11F9">
        <w:rPr>
          <w:rFonts w:ascii="Times New Roman" w:hAnsi="Times New Roman" w:cs="Times New Roman"/>
        </w:rPr>
        <w:t>ies</w:t>
      </w:r>
      <w:r w:rsidR="00E7487C">
        <w:rPr>
          <w:rFonts w:ascii="Times New Roman" w:hAnsi="Times New Roman" w:cs="Times New Roman"/>
        </w:rPr>
        <w:t xml:space="preserve"> </w:t>
      </w:r>
      <w:r w:rsidR="00586F5D">
        <w:rPr>
          <w:rFonts w:ascii="Times New Roman" w:hAnsi="Times New Roman" w:cs="Times New Roman"/>
        </w:rPr>
        <w:t xml:space="preserve">found </w:t>
      </w:r>
      <w:r w:rsidR="0078281B">
        <w:rPr>
          <w:rFonts w:ascii="Times New Roman" w:hAnsi="Times New Roman" w:cs="Times New Roman"/>
        </w:rPr>
        <w:t xml:space="preserve">the </w:t>
      </w:r>
      <w:r w:rsidR="001B6AAF">
        <w:rPr>
          <w:rFonts w:ascii="Times New Roman" w:hAnsi="Times New Roman" w:cs="Times New Roman"/>
        </w:rPr>
        <w:t>NCGs</w:t>
      </w:r>
      <w:r w:rsidR="00586F5D">
        <w:rPr>
          <w:rFonts w:ascii="Times New Roman" w:hAnsi="Times New Roman" w:cs="Times New Roman"/>
        </w:rPr>
        <w:t xml:space="preserve"> were enriched in DNA repair pathways. </w:t>
      </w:r>
      <w:r w:rsidR="001E0D98">
        <w:rPr>
          <w:rFonts w:ascii="Times New Roman" w:hAnsi="Times New Roman" w:cs="Times New Roman"/>
        </w:rPr>
        <w:t xml:space="preserve">However, our study </w:t>
      </w:r>
      <w:r w:rsidR="004836B9">
        <w:rPr>
          <w:rFonts w:ascii="Times New Roman" w:hAnsi="Times New Roman" w:cs="Times New Roman"/>
        </w:rPr>
        <w:t>further</w:t>
      </w:r>
      <w:r w:rsidR="001E0D98">
        <w:rPr>
          <w:rFonts w:ascii="Times New Roman" w:hAnsi="Times New Roman" w:cs="Times New Roman"/>
        </w:rPr>
        <w:t xml:space="preserve"> found</w:t>
      </w:r>
      <w:r w:rsidR="00C404C7">
        <w:rPr>
          <w:rFonts w:ascii="Times New Roman" w:hAnsi="Times New Roman" w:cs="Times New Roman"/>
        </w:rPr>
        <w:t xml:space="preserve"> that </w:t>
      </w:r>
      <w:r w:rsidR="0081426B">
        <w:rPr>
          <w:rFonts w:ascii="Times New Roman" w:hAnsi="Times New Roman" w:cs="Times New Roman"/>
        </w:rPr>
        <w:t>the number of</w:t>
      </w:r>
      <w:r w:rsidR="00686BD8">
        <w:rPr>
          <w:rFonts w:ascii="Times New Roman" w:hAnsi="Times New Roman" w:cs="Times New Roman"/>
        </w:rPr>
        <w:t xml:space="preserve"> </w:t>
      </w:r>
      <w:r w:rsidR="0081426B">
        <w:rPr>
          <w:rFonts w:ascii="Times New Roman" w:hAnsi="Times New Roman" w:cs="Times New Roman"/>
        </w:rPr>
        <w:t>NCGs involved in</w:t>
      </w:r>
      <w:r w:rsidR="00C404C7">
        <w:rPr>
          <w:rFonts w:ascii="Times New Roman" w:hAnsi="Times New Roman" w:cs="Times New Roman"/>
        </w:rPr>
        <w:t xml:space="preserve"> DNA repair pathways</w:t>
      </w:r>
      <w:r w:rsidR="0081426B">
        <w:rPr>
          <w:rFonts w:ascii="Times New Roman" w:hAnsi="Times New Roman" w:cs="Times New Roman"/>
        </w:rPr>
        <w:t xml:space="preserve"> was</w:t>
      </w:r>
      <w:r w:rsidR="00CE64A7">
        <w:rPr>
          <w:rFonts w:ascii="Times New Roman" w:hAnsi="Times New Roman" w:cs="Times New Roman"/>
        </w:rPr>
        <w:t xml:space="preserve"> also</w:t>
      </w:r>
      <w:r w:rsidR="0081426B">
        <w:rPr>
          <w:rFonts w:ascii="Times New Roman" w:hAnsi="Times New Roman" w:cs="Times New Roman"/>
        </w:rPr>
        <w:t xml:space="preserve"> much more than that of </w:t>
      </w:r>
      <w:r w:rsidR="00686BD8">
        <w:rPr>
          <w:rFonts w:ascii="Times New Roman" w:hAnsi="Times New Roman" w:cs="Times New Roman"/>
        </w:rPr>
        <w:t xml:space="preserve">the </w:t>
      </w:r>
      <w:r w:rsidR="0081426B">
        <w:rPr>
          <w:rFonts w:ascii="Times New Roman" w:hAnsi="Times New Roman" w:cs="Times New Roman"/>
        </w:rPr>
        <w:t>PCGs</w:t>
      </w:r>
      <w:r w:rsidR="0078281B">
        <w:rPr>
          <w:rFonts w:ascii="Times New Roman" w:hAnsi="Times New Roman" w:cs="Times New Roman"/>
        </w:rPr>
        <w:t>. A</w:t>
      </w:r>
      <w:r w:rsidR="0081426B">
        <w:rPr>
          <w:rFonts w:ascii="Times New Roman" w:hAnsi="Times New Roman" w:cs="Times New Roman"/>
        </w:rPr>
        <w:t>lmost no genes in</w:t>
      </w:r>
      <w:r w:rsidR="00E7487C">
        <w:rPr>
          <w:rFonts w:ascii="Times New Roman" w:hAnsi="Times New Roman" w:cs="Times New Roman"/>
        </w:rPr>
        <w:t>volved in</w:t>
      </w:r>
      <w:r w:rsidR="0081426B">
        <w:rPr>
          <w:rFonts w:ascii="Times New Roman" w:hAnsi="Times New Roman" w:cs="Times New Roman"/>
        </w:rPr>
        <w:t xml:space="preserve"> </w:t>
      </w:r>
      <w:r w:rsidR="000235A0">
        <w:rPr>
          <w:rFonts w:ascii="Times New Roman" w:hAnsi="Times New Roman" w:cs="Times New Roman"/>
        </w:rPr>
        <w:t>DNA repair pathways</w:t>
      </w:r>
      <w:r w:rsidR="00E7487C">
        <w:rPr>
          <w:rFonts w:ascii="Times New Roman" w:hAnsi="Times New Roman" w:cs="Times New Roman"/>
        </w:rPr>
        <w:t xml:space="preserve"> were</w:t>
      </w:r>
      <w:r w:rsidR="000235A0">
        <w:rPr>
          <w:rFonts w:ascii="Times New Roman" w:hAnsi="Times New Roman" w:cs="Times New Roman"/>
        </w:rPr>
        <w:t xml:space="preserve"> experienced rapid evolution in long-lived mammals</w:t>
      </w:r>
      <w:r w:rsidR="00B7217A">
        <w:rPr>
          <w:rFonts w:ascii="Times New Roman" w:hAnsi="Times New Roman" w:cs="Times New Roman"/>
        </w:rPr>
        <w:t xml:space="preserve"> (</w:t>
      </w:r>
      <w:r w:rsidR="00B7217A" w:rsidRPr="008669BE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1</w:t>
      </w:r>
      <w:r w:rsidR="00B7217A">
        <w:rPr>
          <w:rFonts w:ascii="Times New Roman" w:hAnsi="Times New Roman" w:cs="Times New Roman"/>
        </w:rPr>
        <w:t>)</w:t>
      </w:r>
      <w:r w:rsidR="00C404C7">
        <w:rPr>
          <w:rFonts w:ascii="Times New Roman" w:hAnsi="Times New Roman" w:cs="Times New Roman"/>
        </w:rPr>
        <w:t>.</w:t>
      </w:r>
      <w:r w:rsidR="009176D4">
        <w:rPr>
          <w:rFonts w:ascii="Times New Roman" w:hAnsi="Times New Roman" w:cs="Times New Roman"/>
        </w:rPr>
        <w:t xml:space="preserve"> As well,</w:t>
      </w:r>
      <w:r w:rsidR="00E62E17">
        <w:rPr>
          <w:rFonts w:ascii="Times New Roman" w:hAnsi="Times New Roman" w:cs="Times New Roman"/>
        </w:rPr>
        <w:t xml:space="preserve"> </w:t>
      </w:r>
      <w:r w:rsidR="004B2755">
        <w:rPr>
          <w:rFonts w:ascii="Times New Roman" w:hAnsi="Times New Roman" w:cs="Times New Roman"/>
        </w:rPr>
        <w:t>the number of</w:t>
      </w:r>
      <w:r w:rsidR="00E62E17">
        <w:rPr>
          <w:rFonts w:ascii="Times New Roman" w:hAnsi="Times New Roman" w:cs="Times New Roman"/>
        </w:rPr>
        <w:t xml:space="preserve"> </w:t>
      </w:r>
      <w:r w:rsidR="00E7331A">
        <w:rPr>
          <w:rFonts w:ascii="Times New Roman" w:hAnsi="Times New Roman" w:cs="Times New Roman"/>
        </w:rPr>
        <w:t>PCG</w:t>
      </w:r>
      <w:r w:rsidR="00E62E17">
        <w:rPr>
          <w:rFonts w:ascii="Times New Roman" w:hAnsi="Times New Roman" w:cs="Times New Roman"/>
        </w:rPr>
        <w:t>s</w:t>
      </w:r>
      <w:r w:rsidR="004B2755">
        <w:rPr>
          <w:rFonts w:ascii="Times New Roman" w:hAnsi="Times New Roman" w:cs="Times New Roman"/>
        </w:rPr>
        <w:t xml:space="preserve"> involved in</w:t>
      </w:r>
      <w:r w:rsidR="00F63B38">
        <w:rPr>
          <w:rFonts w:ascii="Times New Roman" w:hAnsi="Times New Roman" w:cs="Times New Roman"/>
        </w:rPr>
        <w:t xml:space="preserve"> many categories</w:t>
      </w:r>
      <w:r w:rsidR="00EF0506">
        <w:rPr>
          <w:rFonts w:ascii="Times New Roman" w:hAnsi="Times New Roman" w:cs="Times New Roman"/>
        </w:rPr>
        <w:t xml:space="preserve">, such as </w:t>
      </w:r>
      <w:r w:rsidR="00322DE1" w:rsidRPr="00322DE1">
        <w:rPr>
          <w:rFonts w:ascii="Times New Roman" w:hAnsi="Times New Roman" w:cs="Times New Roman"/>
        </w:rPr>
        <w:t>positive regulation of glucose import</w:t>
      </w:r>
      <w:r w:rsidR="00322DE1">
        <w:rPr>
          <w:rFonts w:ascii="Times New Roman" w:hAnsi="Times New Roman" w:cs="Times New Roman"/>
        </w:rPr>
        <w:t>,</w:t>
      </w:r>
      <w:r w:rsidR="00322DE1" w:rsidRPr="00322DE1">
        <w:rPr>
          <w:rFonts w:ascii="Times New Roman" w:hAnsi="Times New Roman" w:cs="Times New Roman"/>
        </w:rPr>
        <w:t xml:space="preserve"> ionotropic glutamate receptor signaling pathway, positive regulation of ubiquitin-dependent protein catabolic process</w:t>
      </w:r>
      <w:r w:rsidR="00A15A9C">
        <w:rPr>
          <w:rFonts w:ascii="Times New Roman" w:hAnsi="Times New Roman" w:cs="Times New Roman"/>
        </w:rPr>
        <w:t>,</w:t>
      </w:r>
      <w:r w:rsidR="004B2755">
        <w:rPr>
          <w:rFonts w:ascii="Times New Roman" w:hAnsi="Times New Roman" w:cs="Times New Roman"/>
        </w:rPr>
        <w:t xml:space="preserve"> w</w:t>
      </w:r>
      <w:r w:rsidR="00686BD8">
        <w:rPr>
          <w:rFonts w:ascii="Times New Roman" w:hAnsi="Times New Roman" w:cs="Times New Roman"/>
        </w:rPr>
        <w:t>as</w:t>
      </w:r>
      <w:r w:rsidR="004B2755">
        <w:rPr>
          <w:rFonts w:ascii="Times New Roman" w:hAnsi="Times New Roman" w:cs="Times New Roman"/>
        </w:rPr>
        <w:t xml:space="preserve"> </w:t>
      </w:r>
      <w:r w:rsidR="00A15A9C">
        <w:rPr>
          <w:rFonts w:ascii="Times New Roman" w:hAnsi="Times New Roman" w:cs="Times New Roman"/>
        </w:rPr>
        <w:t>higher</w:t>
      </w:r>
      <w:r w:rsidR="004B2755">
        <w:rPr>
          <w:rFonts w:ascii="Times New Roman" w:hAnsi="Times New Roman" w:cs="Times New Roman"/>
        </w:rPr>
        <w:t xml:space="preserve"> tha</w:t>
      </w:r>
      <w:r w:rsidR="00F63B38">
        <w:rPr>
          <w:rFonts w:ascii="Times New Roman" w:hAnsi="Times New Roman" w:cs="Times New Roman"/>
        </w:rPr>
        <w:t>n</w:t>
      </w:r>
      <w:r w:rsidR="00594186">
        <w:rPr>
          <w:rFonts w:ascii="Times New Roman" w:hAnsi="Times New Roman" w:cs="Times New Roman"/>
        </w:rPr>
        <w:t xml:space="preserve"> expect</w:t>
      </w:r>
      <w:r w:rsidR="00686BD8">
        <w:rPr>
          <w:rFonts w:ascii="Times New Roman" w:hAnsi="Times New Roman" w:cs="Times New Roman"/>
        </w:rPr>
        <w:t>ed</w:t>
      </w:r>
      <w:r w:rsidR="00E36885">
        <w:rPr>
          <w:rFonts w:ascii="Times New Roman" w:hAnsi="Times New Roman" w:cs="Times New Roman"/>
        </w:rPr>
        <w:t xml:space="preserve"> and </w:t>
      </w:r>
      <w:r w:rsidR="007531E3">
        <w:rPr>
          <w:rFonts w:ascii="Times New Roman" w:hAnsi="Times New Roman" w:cs="Times New Roman"/>
        </w:rPr>
        <w:t>significantly</w:t>
      </w:r>
      <w:r w:rsidR="00E36885">
        <w:rPr>
          <w:rFonts w:ascii="Times New Roman" w:hAnsi="Times New Roman" w:cs="Times New Roman"/>
        </w:rPr>
        <w:t xml:space="preserve"> more tha</w:t>
      </w:r>
      <w:r w:rsidR="00A15A9C">
        <w:rPr>
          <w:rFonts w:ascii="Times New Roman" w:hAnsi="Times New Roman" w:cs="Times New Roman"/>
        </w:rPr>
        <w:t>n</w:t>
      </w:r>
      <w:r w:rsidR="00F63B38">
        <w:rPr>
          <w:rFonts w:ascii="Times New Roman" w:hAnsi="Times New Roman" w:cs="Times New Roman"/>
        </w:rPr>
        <w:t xml:space="preserve"> that of </w:t>
      </w:r>
      <w:r w:rsidR="00686BD8">
        <w:rPr>
          <w:rFonts w:ascii="Times New Roman" w:hAnsi="Times New Roman" w:cs="Times New Roman"/>
        </w:rPr>
        <w:t xml:space="preserve">the </w:t>
      </w:r>
      <w:r w:rsidR="00F63B38">
        <w:rPr>
          <w:rFonts w:ascii="Times New Roman" w:hAnsi="Times New Roman" w:cs="Times New Roman"/>
        </w:rPr>
        <w:t>NCGs</w:t>
      </w:r>
      <w:r w:rsidR="00E7331A">
        <w:rPr>
          <w:rFonts w:ascii="Times New Roman" w:hAnsi="Times New Roman" w:cs="Times New Roman"/>
        </w:rPr>
        <w:t xml:space="preserve"> </w:t>
      </w:r>
      <w:r w:rsidR="0078387C">
        <w:rPr>
          <w:rFonts w:ascii="Times New Roman" w:hAnsi="Times New Roman" w:cs="Times New Roman"/>
        </w:rPr>
        <w:t>(</w:t>
      </w:r>
      <w:r w:rsidR="0078387C" w:rsidRPr="0078387C">
        <w:rPr>
          <w:rFonts w:ascii="Times New Roman" w:hAnsi="Times New Roman" w:cs="Times New Roman"/>
          <w:b/>
          <w:bCs/>
        </w:rPr>
        <w:t xml:space="preserve">Supplementary Table </w:t>
      </w:r>
      <w:r w:rsidR="001F4B1F">
        <w:rPr>
          <w:rFonts w:ascii="Times New Roman" w:hAnsi="Times New Roman" w:cs="Times New Roman"/>
          <w:b/>
          <w:bCs/>
        </w:rPr>
        <w:t>12</w:t>
      </w:r>
      <w:r w:rsidR="0078387C">
        <w:rPr>
          <w:rFonts w:ascii="Times New Roman" w:hAnsi="Times New Roman" w:cs="Times New Roman"/>
        </w:rPr>
        <w:t>).</w:t>
      </w:r>
      <w:r w:rsidR="00EC4C53">
        <w:rPr>
          <w:rFonts w:ascii="Times New Roman" w:hAnsi="Times New Roman" w:cs="Times New Roman"/>
        </w:rPr>
        <w:t xml:space="preserve"> </w:t>
      </w:r>
    </w:p>
    <w:p w14:paraId="2F6987DE" w14:textId="599E9F1D" w:rsidR="00327D2B" w:rsidRDefault="00327D2B" w:rsidP="00BA5AE1">
      <w:pPr>
        <w:spacing w:line="480" w:lineRule="auto"/>
        <w:rPr>
          <w:rFonts w:ascii="Times New Roman" w:hAnsi="Times New Roman" w:cs="Times New Roman"/>
        </w:rPr>
      </w:pPr>
    </w:p>
    <w:p w14:paraId="0D74E6FD" w14:textId="7CA7F36C" w:rsidR="00EF644A" w:rsidRDefault="00FF220B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ur comprehensive n</w:t>
      </w:r>
      <w:r w:rsidR="0076096D">
        <w:rPr>
          <w:rFonts w:ascii="Times New Roman" w:hAnsi="Times New Roman" w:cs="Times New Roman"/>
        </w:rPr>
        <w:t xml:space="preserve">etwork analyses </w:t>
      </w:r>
      <w:r w:rsidR="006A6523">
        <w:rPr>
          <w:rFonts w:ascii="Times New Roman" w:hAnsi="Times New Roman" w:cs="Times New Roman"/>
        </w:rPr>
        <w:t>of</w:t>
      </w:r>
      <w:r w:rsidR="005A7311">
        <w:rPr>
          <w:rFonts w:ascii="Times New Roman" w:hAnsi="Times New Roman" w:cs="Times New Roman"/>
        </w:rPr>
        <w:t xml:space="preserve"> the NCGs and PCGs </w:t>
      </w:r>
      <w:r w:rsidR="00635736">
        <w:rPr>
          <w:rFonts w:ascii="Times New Roman" w:hAnsi="Times New Roman" w:cs="Times New Roman"/>
        </w:rPr>
        <w:t xml:space="preserve">showed </w:t>
      </w:r>
      <w:r w:rsidR="00DA04ED">
        <w:rPr>
          <w:rFonts w:ascii="Times New Roman" w:hAnsi="Times New Roman" w:cs="Times New Roman"/>
        </w:rPr>
        <w:t xml:space="preserve">the </w:t>
      </w:r>
      <w:r w:rsidR="005A7311">
        <w:rPr>
          <w:rFonts w:ascii="Times New Roman" w:hAnsi="Times New Roman" w:cs="Times New Roman"/>
        </w:rPr>
        <w:t xml:space="preserve">five modules </w:t>
      </w:r>
      <w:r w:rsidR="00DA04ED">
        <w:rPr>
          <w:rFonts w:ascii="Times New Roman" w:hAnsi="Times New Roman" w:cs="Times New Roman"/>
        </w:rPr>
        <w:t xml:space="preserve">have </w:t>
      </w:r>
      <w:r w:rsidR="00651156">
        <w:rPr>
          <w:rFonts w:ascii="WwymxtAdvTT86d47313" w:hAnsi="WwymxtAdvTT86d47313"/>
          <w:color w:val="131413"/>
          <w:sz w:val="20"/>
          <w:szCs w:val="20"/>
        </w:rPr>
        <w:t>three</w:t>
      </w:r>
      <w:r w:rsidR="00FB1E60">
        <w:rPr>
          <w:rFonts w:ascii="WwymxtAdvTT86d47313" w:hAnsi="WwymxtAdvTT86d47313"/>
          <w:color w:val="131413"/>
          <w:sz w:val="20"/>
          <w:szCs w:val="20"/>
        </w:rPr>
        <w:t xml:space="preserve"> different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patterns of evolutionary</w:t>
      </w:r>
      <w:r w:rsidR="00FB1E60">
        <w:rPr>
          <w:rFonts w:ascii="WwymxtAdvTT86d47313" w:hAnsi="WwymxtAdvTT86d47313"/>
          <w:color w:val="131413"/>
          <w:sz w:val="20"/>
          <w:szCs w:val="20"/>
        </w:rPr>
        <w:t xml:space="preserve"> constraints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. The first pattern was almost all genes in the modules were suffered more evolutionary constraints in long-lived mammals, such as </w:t>
      </w:r>
      <w:r w:rsidR="00947843">
        <w:rPr>
          <w:rFonts w:ascii="WwymxtAdvTT86d47313" w:hAnsi="WwymxtAdvTT86d47313"/>
          <w:color w:val="131413"/>
          <w:sz w:val="20"/>
          <w:szCs w:val="20"/>
        </w:rPr>
        <w:t xml:space="preserve">Module 1 and Module 4, which </w:t>
      </w:r>
      <w:r w:rsidR="00143953">
        <w:rPr>
          <w:rFonts w:ascii="WwymxtAdvTT86d47313" w:hAnsi="WwymxtAdvTT86d47313"/>
          <w:color w:val="131413"/>
          <w:sz w:val="20"/>
          <w:szCs w:val="20"/>
        </w:rPr>
        <w:t>mainly involved maintaining genome stability</w:t>
      </w:r>
      <w:r w:rsidR="00651156">
        <w:rPr>
          <w:rFonts w:ascii="WwymxtAdvTT86d47313" w:hAnsi="WwymxtAdvTT86d47313"/>
          <w:color w:val="131413"/>
          <w:sz w:val="20"/>
          <w:szCs w:val="20"/>
        </w:rPr>
        <w:t>.</w:t>
      </w:r>
      <w:r w:rsidR="00BE52CD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651156">
        <w:rPr>
          <w:rFonts w:ascii="WwymxtAdvTT86d47313" w:hAnsi="WwymxtAdvTT86d47313" w:hint="eastAsia"/>
          <w:color w:val="131413"/>
          <w:sz w:val="20"/>
          <w:szCs w:val="20"/>
        </w:rPr>
        <w:t>T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he second pattern was </w:t>
      </w:r>
      <w:r w:rsidR="00967522">
        <w:rPr>
          <w:rFonts w:ascii="WwymxtAdvTT86d47313" w:hAnsi="WwymxtAdvTT86d47313"/>
          <w:color w:val="131413"/>
          <w:sz w:val="20"/>
          <w:szCs w:val="20"/>
        </w:rPr>
        <w:t>the genes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upstream of signaling pathway</w:t>
      </w:r>
      <w:r w:rsidR="00967522">
        <w:rPr>
          <w:rFonts w:ascii="WwymxtAdvTT86d47313" w:hAnsi="WwymxtAdvTT86d47313" w:hint="eastAsia"/>
          <w:color w:val="131413"/>
          <w:sz w:val="20"/>
          <w:szCs w:val="20"/>
        </w:rPr>
        <w:t>s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were suffered more evolutionary constraints</w:t>
      </w:r>
      <w:r w:rsidR="008E4007">
        <w:rPr>
          <w:rFonts w:ascii="WwymxtAdvTT86d47313" w:hAnsi="WwymxtAdvTT86d47313"/>
          <w:color w:val="131413"/>
          <w:sz w:val="20"/>
          <w:szCs w:val="20"/>
        </w:rPr>
        <w:t xml:space="preserve"> in </w:t>
      </w:r>
      <w:r w:rsidR="00A67CA7">
        <w:rPr>
          <w:rFonts w:ascii="WwymxtAdvTT86d47313" w:hAnsi="WwymxtAdvTT86d47313"/>
          <w:color w:val="131413"/>
          <w:sz w:val="20"/>
          <w:szCs w:val="20"/>
        </w:rPr>
        <w:t>long-lived mammals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A67CA7">
        <w:rPr>
          <w:rFonts w:ascii="WwymxtAdvTT86d47313" w:hAnsi="WwymxtAdvTT86d47313"/>
          <w:color w:val="131413"/>
          <w:sz w:val="20"/>
          <w:szCs w:val="20"/>
        </w:rPr>
        <w:t>while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the genes downstream</w:t>
      </w:r>
      <w:r w:rsidR="00024F92">
        <w:rPr>
          <w:rFonts w:ascii="WwymxtAdvTT86d47313" w:hAnsi="WwymxtAdvTT86d47313"/>
          <w:color w:val="131413"/>
          <w:sz w:val="20"/>
          <w:szCs w:val="20"/>
        </w:rPr>
        <w:t xml:space="preserve"> of the pathw</w:t>
      </w:r>
      <w:r w:rsidR="006040A6">
        <w:rPr>
          <w:rFonts w:ascii="WwymxtAdvTT86d47313" w:hAnsi="WwymxtAdvTT86d47313" w:hint="eastAsia"/>
          <w:color w:val="131413"/>
          <w:sz w:val="20"/>
          <w:szCs w:val="20"/>
        </w:rPr>
        <w:t>a</w:t>
      </w:r>
      <w:r w:rsidR="00024F92">
        <w:rPr>
          <w:rFonts w:ascii="WwymxtAdvTT86d47313" w:hAnsi="WwymxtAdvTT86d47313"/>
          <w:color w:val="131413"/>
          <w:sz w:val="20"/>
          <w:szCs w:val="20"/>
        </w:rPr>
        <w:t>ys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were suffered relaxation of evolutionary constraints, such as Module 1 and Module 5</w:t>
      </w:r>
      <w:r w:rsidR="007C5BFA">
        <w:rPr>
          <w:rFonts w:ascii="WwymxtAdvTT86d47313" w:hAnsi="WwymxtAdvTT86d47313"/>
          <w:color w:val="131413"/>
          <w:sz w:val="20"/>
          <w:szCs w:val="20"/>
        </w:rPr>
        <w:t>, which</w:t>
      </w:r>
      <w:r w:rsidR="003A1F80">
        <w:rPr>
          <w:rFonts w:ascii="WwymxtAdvTT86d47313" w:hAnsi="WwymxtAdvTT86d47313"/>
          <w:color w:val="131413"/>
          <w:sz w:val="20"/>
          <w:szCs w:val="20"/>
        </w:rPr>
        <w:t xml:space="preserve"> mainly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involved in cell division</w:t>
      </w:r>
      <w:r w:rsidR="00711033">
        <w:rPr>
          <w:rFonts w:ascii="WwymxtAdvTT86d47313" w:hAnsi="WwymxtAdvTT86d47313"/>
          <w:color w:val="131413"/>
          <w:sz w:val="20"/>
          <w:szCs w:val="20"/>
        </w:rPr>
        <w:t xml:space="preserve"> and</w:t>
      </w:r>
      <w:r w:rsidR="00651156">
        <w:rPr>
          <w:rFonts w:ascii="WwymxtAdvTT86d47313" w:hAnsi="WwymxtAdvTT86d47313"/>
          <w:color w:val="131413"/>
          <w:sz w:val="20"/>
          <w:szCs w:val="20"/>
        </w:rPr>
        <w:t xml:space="preserve"> cell proliferation.</w:t>
      </w:r>
      <w:r w:rsidR="00E42FC9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For </w:t>
      </w:r>
      <w:r w:rsidR="00E423BC">
        <w:rPr>
          <w:rFonts w:ascii="WwymxtAdvTT86d47313" w:hAnsi="WwymxtAdvTT86d47313"/>
          <w:color w:val="131413"/>
          <w:sz w:val="20"/>
          <w:szCs w:val="20"/>
        </w:rPr>
        <w:t>the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signal</w:t>
      </w:r>
      <w:r w:rsidR="009548C4">
        <w:rPr>
          <w:rFonts w:ascii="WwymxtAdvTT86d47313" w:hAnsi="WwymxtAdvTT86d47313"/>
          <w:color w:val="131413"/>
          <w:sz w:val="20"/>
          <w:szCs w:val="20"/>
        </w:rPr>
        <w:t>ing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pathway</w:t>
      </w:r>
      <w:r w:rsidR="00E423BC">
        <w:rPr>
          <w:rFonts w:ascii="WwymxtAdvTT86d47313" w:hAnsi="WwymxtAdvTT86d47313"/>
          <w:color w:val="131413"/>
          <w:sz w:val="20"/>
          <w:szCs w:val="20"/>
        </w:rPr>
        <w:t>s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that control cell division and proliferation, the upstream gene</w:t>
      </w:r>
      <w:r w:rsidR="006B4B75">
        <w:rPr>
          <w:rFonts w:ascii="WwymxtAdvTT86d47313" w:hAnsi="WwymxtAdvTT86d47313"/>
          <w:color w:val="131413"/>
          <w:sz w:val="20"/>
          <w:szCs w:val="20"/>
        </w:rPr>
        <w:t>s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may </w:t>
      </w:r>
      <w:r w:rsidR="005F3643">
        <w:rPr>
          <w:rFonts w:ascii="WwymxtAdvTT86d47313" w:hAnsi="WwymxtAdvTT86d47313" w:hint="eastAsia"/>
          <w:color w:val="131413"/>
          <w:sz w:val="20"/>
          <w:szCs w:val="20"/>
        </w:rPr>
        <w:t>primari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ly function </w:t>
      </w:r>
      <w:r w:rsidR="006B4B75">
        <w:rPr>
          <w:rFonts w:ascii="WwymxtAdvTT86d47313" w:hAnsi="WwymxtAdvTT86d47313"/>
          <w:color w:val="131413"/>
          <w:sz w:val="20"/>
          <w:szCs w:val="20"/>
        </w:rPr>
        <w:t xml:space="preserve">as 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a signal </w:t>
      </w:r>
      <w:r w:rsidR="007A4B91">
        <w:rPr>
          <w:rFonts w:ascii="WwymxtAdvTT86d47313" w:hAnsi="WwymxtAdvTT86d47313"/>
          <w:color w:val="131413"/>
          <w:sz w:val="20"/>
          <w:szCs w:val="20"/>
        </w:rPr>
        <w:t>to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initiate cell division</w:t>
      </w:r>
      <w:r w:rsidR="00DD7B34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0C4D23">
        <w:rPr>
          <w:rFonts w:ascii="WwymxtAdvTT86d47313" w:hAnsi="WwymxtAdvTT86d47313"/>
          <w:color w:val="131413"/>
          <w:sz w:val="20"/>
          <w:szCs w:val="20"/>
        </w:rPr>
        <w:t>or</w:t>
      </w:r>
      <w:r w:rsidR="00DD7B34">
        <w:rPr>
          <w:rFonts w:ascii="WwymxtAdvTT86d47313" w:hAnsi="WwymxtAdvTT86d47313"/>
          <w:color w:val="131413"/>
          <w:sz w:val="20"/>
          <w:szCs w:val="20"/>
        </w:rPr>
        <w:t xml:space="preserve"> proliferation</w:t>
      </w:r>
      <w:r w:rsidR="00711033">
        <w:rPr>
          <w:rFonts w:ascii="WwymxtAdvTT86d47313" w:hAnsi="WwymxtAdvTT86d47313" w:hint="eastAsia"/>
          <w:color w:val="131413"/>
          <w:sz w:val="20"/>
          <w:szCs w:val="20"/>
        </w:rPr>
        <w:t>. In contrast,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the downstream gene</w:t>
      </w:r>
      <w:r w:rsidR="006B4B75">
        <w:rPr>
          <w:rFonts w:ascii="WwymxtAdvTT86d47313" w:hAnsi="WwymxtAdvTT86d47313"/>
          <w:color w:val="131413"/>
          <w:sz w:val="20"/>
          <w:szCs w:val="20"/>
        </w:rPr>
        <w:t>s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may </w:t>
      </w:r>
      <w:r w:rsidR="00B8253C">
        <w:rPr>
          <w:rFonts w:ascii="WwymxtAdvTT86d47313" w:hAnsi="WwymxtAdvTT86d47313"/>
          <w:color w:val="131413"/>
          <w:sz w:val="20"/>
          <w:szCs w:val="20"/>
        </w:rPr>
        <w:t xml:space="preserve">function as 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>directly induc</w:t>
      </w:r>
      <w:r w:rsidR="00B8253C">
        <w:rPr>
          <w:rFonts w:ascii="WwymxtAdvTT86d47313" w:hAnsi="WwymxtAdvTT86d47313"/>
          <w:color w:val="131413"/>
          <w:sz w:val="20"/>
          <w:szCs w:val="20"/>
        </w:rPr>
        <w:t>ing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 xml:space="preserve"> cell division</w:t>
      </w:r>
      <w:r w:rsidR="009B0E06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0C4D23">
        <w:rPr>
          <w:rFonts w:ascii="WwymxtAdvTT86d47313" w:hAnsi="WwymxtAdvTT86d47313"/>
          <w:color w:val="131413"/>
          <w:sz w:val="20"/>
          <w:szCs w:val="20"/>
        </w:rPr>
        <w:t>or</w:t>
      </w:r>
      <w:r w:rsidR="00D10594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9B0E06">
        <w:rPr>
          <w:rFonts w:ascii="WwymxtAdvTT86d47313" w:hAnsi="WwymxtAdvTT86d47313"/>
          <w:color w:val="131413"/>
          <w:sz w:val="20"/>
          <w:szCs w:val="20"/>
        </w:rPr>
        <w:t>proliferation</w:t>
      </w:r>
      <w:r w:rsidR="00BC3CCF" w:rsidRPr="00BC3CCF">
        <w:rPr>
          <w:rFonts w:ascii="WwymxtAdvTT86d47313" w:hAnsi="WwymxtAdvTT86d47313"/>
          <w:color w:val="131413"/>
          <w:sz w:val="20"/>
          <w:szCs w:val="20"/>
        </w:rPr>
        <w:t>.</w:t>
      </w:r>
      <w:r w:rsidR="005D2AA3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EF644A" w:rsidRPr="0021622C">
        <w:rPr>
          <w:rFonts w:ascii="WwymxtAdvTT86d47313" w:hAnsi="WwymxtAdvTT86d47313"/>
          <w:color w:val="131413"/>
          <w:sz w:val="20"/>
          <w:szCs w:val="20"/>
        </w:rPr>
        <w:t xml:space="preserve">Long-lived species </w:t>
      </w:r>
      <w:r w:rsidR="00EF644A">
        <w:rPr>
          <w:rFonts w:ascii="WwymxtAdvTT86d47313" w:hAnsi="WwymxtAdvTT86d47313"/>
          <w:color w:val="131413"/>
          <w:sz w:val="20"/>
          <w:szCs w:val="20"/>
        </w:rPr>
        <w:t>usually</w:t>
      </w:r>
      <w:r w:rsidR="00EF644A" w:rsidRPr="0021622C">
        <w:rPr>
          <w:rFonts w:ascii="WwymxtAdvTT86d47313" w:hAnsi="WwymxtAdvTT86d47313"/>
          <w:color w:val="131413"/>
          <w:sz w:val="20"/>
          <w:szCs w:val="20"/>
        </w:rPr>
        <w:t xml:space="preserve"> undergo more cell division and cell proliferation in their lifetime</w:t>
      </w:r>
      <w:r w:rsidR="00EF644A">
        <w:rPr>
          <w:rFonts w:ascii="WwymxtAdvTT86d47313" w:hAnsi="WwymxtAdvTT86d47313"/>
          <w:color w:val="131413"/>
          <w:sz w:val="20"/>
          <w:szCs w:val="20"/>
        </w:rPr>
        <w:t xml:space="preserve">, and more cell division will increase the risk of developing cancer. However, many long-lived mammals do not have </w:t>
      </w:r>
      <w:r w:rsidR="0032778B">
        <w:rPr>
          <w:rFonts w:ascii="WwymxtAdvTT86d47313" w:hAnsi="WwymxtAdvTT86d47313"/>
          <w:color w:val="131413"/>
          <w:sz w:val="20"/>
          <w:szCs w:val="20"/>
        </w:rPr>
        <w:t xml:space="preserve">a </w:t>
      </w:r>
      <w:r w:rsidR="00EF644A">
        <w:rPr>
          <w:rFonts w:ascii="WwymxtAdvTT86d47313" w:hAnsi="WwymxtAdvTT86d47313"/>
          <w:color w:val="131413"/>
          <w:sz w:val="20"/>
          <w:szCs w:val="20"/>
        </w:rPr>
        <w:t>higher risk of developing</w:t>
      </w:r>
      <w:r w:rsidR="00EF644A" w:rsidRPr="008158F3">
        <w:rPr>
          <w:rFonts w:ascii="Times New Roman" w:hAnsi="Times New Roman" w:cs="Times New Roman"/>
        </w:rPr>
        <w:t xml:space="preserve"> cancer</w:t>
      </w:r>
      <w:r w:rsidR="00EF644A">
        <w:rPr>
          <w:rFonts w:ascii="Times New Roman" w:hAnsi="Times New Roman" w:cs="Times New Roman"/>
        </w:rPr>
        <w:t>. This</w:t>
      </w:r>
      <w:r w:rsidR="00EF644A" w:rsidRPr="008158F3">
        <w:rPr>
          <w:rFonts w:ascii="Times New Roman" w:hAnsi="Times New Roman" w:cs="Times New Roman"/>
        </w:rPr>
        <w:t xml:space="preserve"> is </w:t>
      </w:r>
      <w:r w:rsidR="00EF644A">
        <w:rPr>
          <w:rFonts w:ascii="Times New Roman" w:hAnsi="Times New Roman" w:cs="Times New Roman"/>
        </w:rPr>
        <w:t>called</w:t>
      </w:r>
      <w:r w:rsidR="00EF644A" w:rsidRPr="008158F3">
        <w:rPr>
          <w:rFonts w:ascii="Times New Roman" w:hAnsi="Times New Roman" w:cs="Times New Roman"/>
        </w:rPr>
        <w:t xml:space="preserve"> Peto’s Paradox</w:t>
      </w:r>
      <w:r w:rsidR="00EF644A">
        <w:rPr>
          <w:rFonts w:ascii="Times New Roman" w:hAnsi="Times New Roman" w:cs="Times New Roman"/>
        </w:rPr>
        <w:fldChar w:fldCharType="begin"/>
      </w:r>
      <w:r w:rsidR="00355B27">
        <w:rPr>
          <w:rFonts w:ascii="Times New Roman" w:hAnsi="Times New Roman" w:cs="Times New Roman"/>
        </w:rPr>
        <w:instrText xml:space="preserve"> ADDIN EN.CITE &lt;EndNote&gt;&lt;Cite&gt;&lt;Author&gt;Tollis&lt;/Author&gt;&lt;Year&gt;2017&lt;/Year&gt;&lt;RecNum&gt;4668&lt;/RecNum&gt;&lt;DisplayText&gt;(Tollis, et al., 2017)&lt;/DisplayText&gt;&lt;record&gt;&lt;rec-number&gt;4668&lt;/rec-number&gt;&lt;foreign-keys&gt;&lt;key app="EN" db-id="tv9vrfdemz0pstew0aex95v6axa2v9ftwfvr" timestamp="1630797091" guid="19e6c616-2b51-4c19-8154-91ba7a520d03"&gt;4668&lt;/key&gt;&lt;/foreign-keys&gt;&lt;ref-type name="Journal Article"&gt;17&lt;/ref-type&gt;&lt;contributors&gt;&lt;authors&gt;&lt;author&gt;Tollis, M.&lt;/author&gt;&lt;author&gt;Boddy, A. M.&lt;/author&gt;&lt;author&gt;Maley, C. C.&lt;/author&gt;&lt;/authors&gt;&lt;/contributors&gt;&lt;auth-address&gt;Virginia G. Piper Center for Personalized Diagnostics, Biodesign Institute, Arizona State University, 727 E. Tyler St., Tempe, AZ, 85287-5001, USA.&amp;#xD;Virginia G. Piper Center for Personalized Diagnostics, Biodesign Institute, Arizona State University, 727 E. Tyler St., Tempe, AZ, 85287-5001, USA. maley@asu.edu.&lt;/auth-address&gt;&lt;titles&gt;&lt;title&gt;Peto&amp;apos;s Paradox: how has evolution solved the problem of cancer prevention?&lt;/title&gt;&lt;secondary-title&gt;BMC Biol&lt;/secondary-title&gt;&lt;/titles&gt;&lt;periodical&gt;&lt;full-title&gt;BMC Biology&lt;/full-title&gt;&lt;abbr-1&gt;BMC Biol.&lt;/abbr-1&gt;&lt;abbr-2&gt;BMC Biol&lt;/abbr-2&gt;&lt;/periodical&gt;&lt;pages&gt;60&lt;/pages&gt;&lt;volume&gt;15&lt;/volume&gt;&lt;number&gt;1&lt;/number&gt;&lt;edition&gt;2017/07/15&lt;/edition&gt;&lt;keywords&gt;&lt;keyword&gt;Animals&lt;/keyword&gt;&lt;keyword&gt;*Biological Evolution&lt;/keyword&gt;&lt;keyword&gt;*Body Size&lt;/keyword&gt;&lt;keyword&gt;Humans&lt;/keyword&gt;&lt;keyword&gt;*Longevity&lt;/keyword&gt;&lt;keyword&gt;Models, Biological&lt;/keyword&gt;&lt;keyword&gt;Neoplasms/*prevention &amp;amp; control&lt;/keyword&gt;&lt;/keywords&gt;&lt;dates&gt;&lt;year&gt;2017&lt;/year&gt;&lt;pub-dates&gt;&lt;date&gt;Jul 13&lt;/date&gt;&lt;/pub-dates&gt;&lt;/dates&gt;&lt;isbn&gt;1741-7007 (Electronic)&amp;#xD;1741-7007 (Linking)&lt;/isbn&gt;&lt;accession-num&gt;28705195&lt;/accession-num&gt;&lt;urls&gt;&lt;related-urls&gt;&lt;url&gt;https://www.ncbi.nlm.nih.gov/pubmed/28705195&lt;/url&gt;&lt;/related-urls&gt;&lt;/urls&gt;&lt;custom2&gt;PMC5513346&lt;/custom2&gt;&lt;electronic-resource-num&gt;10.1186/s12915-017-0401-7&lt;/electronic-resource-num&gt;&lt;/record&gt;&lt;/Cite&gt;&lt;/EndNote&gt;</w:instrText>
      </w:r>
      <w:r w:rsidR="00EF644A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Tollis, et al., 2017)</w:t>
      </w:r>
      <w:r w:rsidR="00EF644A">
        <w:rPr>
          <w:rFonts w:ascii="Times New Roman" w:hAnsi="Times New Roman" w:cs="Times New Roman"/>
        </w:rPr>
        <w:fldChar w:fldCharType="end"/>
      </w:r>
      <w:r w:rsidR="00EF644A" w:rsidRPr="008158F3">
        <w:rPr>
          <w:rFonts w:ascii="Times New Roman" w:hAnsi="Times New Roman" w:cs="Times New Roman"/>
        </w:rPr>
        <w:t>.</w:t>
      </w:r>
      <w:r w:rsidR="00EF644A">
        <w:rPr>
          <w:rFonts w:ascii="Times New Roman" w:hAnsi="Times New Roman" w:cs="Times New Roman"/>
        </w:rPr>
        <w:t xml:space="preserve"> Here, we found </w:t>
      </w:r>
      <w:r w:rsidR="000028DA">
        <w:rPr>
          <w:rFonts w:ascii="Times New Roman" w:hAnsi="Times New Roman" w:cs="Times New Roman"/>
        </w:rPr>
        <w:t xml:space="preserve">that </w:t>
      </w:r>
      <w:r w:rsidR="00EF644A">
        <w:rPr>
          <w:rFonts w:ascii="Times New Roman" w:hAnsi="Times New Roman" w:cs="Times New Roman"/>
        </w:rPr>
        <w:t xml:space="preserve">genes </w:t>
      </w:r>
      <w:proofErr w:type="spellStart"/>
      <w:r w:rsidR="00FF3323">
        <w:rPr>
          <w:rFonts w:ascii="Times New Roman" w:hAnsi="Times New Roman" w:cs="Times New Roman" w:hint="eastAsia"/>
        </w:rPr>
        <w:t>re</w:t>
      </w:r>
      <w:r w:rsidR="00FF3323">
        <w:rPr>
          <w:rFonts w:ascii="Times New Roman" w:hAnsi="Times New Roman" w:cs="Times New Roman"/>
        </w:rPr>
        <w:t>sponsed</w:t>
      </w:r>
      <w:proofErr w:type="spellEnd"/>
      <w:r w:rsidR="00FF3323">
        <w:rPr>
          <w:rFonts w:ascii="Times New Roman" w:hAnsi="Times New Roman" w:cs="Times New Roman"/>
        </w:rPr>
        <w:t xml:space="preserve"> for</w:t>
      </w:r>
      <w:r w:rsidR="00EF644A">
        <w:rPr>
          <w:rFonts w:ascii="Times New Roman" w:hAnsi="Times New Roman" w:cs="Times New Roman"/>
        </w:rPr>
        <w:t xml:space="preserve"> maintaining genomic stability and regulating</w:t>
      </w:r>
      <w:r w:rsidR="000028DA">
        <w:rPr>
          <w:rFonts w:ascii="Times New Roman" w:hAnsi="Times New Roman" w:cs="Times New Roman"/>
        </w:rPr>
        <w:t xml:space="preserve"> the signals </w:t>
      </w:r>
      <w:r w:rsidR="00302CEE">
        <w:rPr>
          <w:rFonts w:ascii="Times New Roman" w:hAnsi="Times New Roman" w:cs="Times New Roman"/>
        </w:rPr>
        <w:t>that</w:t>
      </w:r>
      <w:r w:rsidR="000028DA">
        <w:rPr>
          <w:rFonts w:ascii="Times New Roman" w:hAnsi="Times New Roman" w:cs="Times New Roman"/>
        </w:rPr>
        <w:t xml:space="preserve"> initial</w:t>
      </w:r>
      <w:r w:rsidR="00EF644A">
        <w:rPr>
          <w:rFonts w:ascii="Times New Roman" w:hAnsi="Times New Roman" w:cs="Times New Roman"/>
        </w:rPr>
        <w:t xml:space="preserve"> cell division </w:t>
      </w:r>
      <w:r w:rsidR="001A0195">
        <w:rPr>
          <w:rFonts w:ascii="Times New Roman" w:hAnsi="Times New Roman" w:cs="Times New Roman"/>
        </w:rPr>
        <w:t>or</w:t>
      </w:r>
      <w:r w:rsidR="00EF644A">
        <w:rPr>
          <w:rFonts w:ascii="Times New Roman" w:hAnsi="Times New Roman" w:cs="Times New Roman"/>
        </w:rPr>
        <w:t xml:space="preserve"> proliferation</w:t>
      </w:r>
      <w:r w:rsidR="005671A4">
        <w:rPr>
          <w:rFonts w:ascii="Times New Roman" w:hAnsi="Times New Roman" w:cs="Times New Roman"/>
        </w:rPr>
        <w:t xml:space="preserve"> process</w:t>
      </w:r>
      <w:r w:rsidR="00EF644A">
        <w:rPr>
          <w:rFonts w:ascii="Times New Roman" w:hAnsi="Times New Roman" w:cs="Times New Roman"/>
        </w:rPr>
        <w:t xml:space="preserve"> were suffered more evolutionary constraints</w:t>
      </w:r>
      <w:r w:rsidR="00B82A57">
        <w:rPr>
          <w:rFonts w:ascii="Times New Roman" w:hAnsi="Times New Roman" w:cs="Times New Roman"/>
        </w:rPr>
        <w:t xml:space="preserve"> in long-lived mammal</w:t>
      </w:r>
      <w:r w:rsidR="00CF3CBA">
        <w:rPr>
          <w:rFonts w:ascii="Times New Roman" w:hAnsi="Times New Roman" w:cs="Times New Roman"/>
        </w:rPr>
        <w:t>s</w:t>
      </w:r>
      <w:r w:rsidR="00133182">
        <w:rPr>
          <w:rFonts w:ascii="Times New Roman" w:hAnsi="Times New Roman" w:cs="Times New Roman"/>
        </w:rPr>
        <w:t>. In contrast,</w:t>
      </w:r>
      <w:r w:rsidR="00EF644A">
        <w:rPr>
          <w:rFonts w:ascii="Times New Roman" w:hAnsi="Times New Roman" w:cs="Times New Roman"/>
        </w:rPr>
        <w:t xml:space="preserve"> genes </w:t>
      </w:r>
      <w:r w:rsidR="00A01B20">
        <w:rPr>
          <w:rFonts w:ascii="Times New Roman" w:hAnsi="Times New Roman" w:cs="Times New Roman"/>
        </w:rPr>
        <w:t xml:space="preserve">directly </w:t>
      </w:r>
      <w:r w:rsidR="00EF644A">
        <w:rPr>
          <w:rFonts w:ascii="Times New Roman" w:hAnsi="Times New Roman" w:cs="Times New Roman"/>
        </w:rPr>
        <w:t>induce</w:t>
      </w:r>
      <w:r w:rsidR="00A01B20">
        <w:rPr>
          <w:rFonts w:ascii="Times New Roman" w:hAnsi="Times New Roman" w:cs="Times New Roman"/>
        </w:rPr>
        <w:t>d</w:t>
      </w:r>
      <w:r w:rsidR="00EF644A">
        <w:rPr>
          <w:rFonts w:ascii="Times New Roman" w:hAnsi="Times New Roman" w:cs="Times New Roman"/>
        </w:rPr>
        <w:t xml:space="preserve"> cell division </w:t>
      </w:r>
      <w:r w:rsidR="001A0195">
        <w:rPr>
          <w:rFonts w:ascii="Times New Roman" w:hAnsi="Times New Roman" w:cs="Times New Roman"/>
        </w:rPr>
        <w:t>or</w:t>
      </w:r>
      <w:r w:rsidR="00EF644A">
        <w:rPr>
          <w:rFonts w:ascii="Times New Roman" w:hAnsi="Times New Roman" w:cs="Times New Roman"/>
        </w:rPr>
        <w:t xml:space="preserve"> proliferation we</w:t>
      </w:r>
      <w:r w:rsidR="00B82A57">
        <w:rPr>
          <w:rFonts w:ascii="Times New Roman" w:hAnsi="Times New Roman" w:cs="Times New Roman"/>
        </w:rPr>
        <w:t>re</w:t>
      </w:r>
      <w:r w:rsidR="00EF644A">
        <w:rPr>
          <w:rFonts w:ascii="Times New Roman" w:hAnsi="Times New Roman" w:cs="Times New Roman"/>
        </w:rPr>
        <w:t xml:space="preserve"> suffered</w:t>
      </w:r>
      <w:r w:rsidR="00133182">
        <w:rPr>
          <w:rFonts w:ascii="Times New Roman" w:hAnsi="Times New Roman" w:cs="Times New Roman"/>
        </w:rPr>
        <w:t xml:space="preserve"> </w:t>
      </w:r>
      <w:r w:rsidR="00FF680B">
        <w:rPr>
          <w:rFonts w:ascii="Times New Roman" w:hAnsi="Times New Roman" w:cs="Times New Roman"/>
        </w:rPr>
        <w:t>r</w:t>
      </w:r>
      <w:r w:rsidR="00EF644A">
        <w:rPr>
          <w:rFonts w:ascii="Times New Roman" w:hAnsi="Times New Roman" w:cs="Times New Roman"/>
        </w:rPr>
        <w:t xml:space="preserve">elaxed selection. This may partly explain Peto’s Paradox. </w:t>
      </w:r>
    </w:p>
    <w:p w14:paraId="3040E4CD" w14:textId="77777777" w:rsidR="00F54A82" w:rsidRDefault="00F54A82" w:rsidP="00BA5AE1">
      <w:pPr>
        <w:spacing w:line="480" w:lineRule="auto"/>
        <w:rPr>
          <w:rFonts w:ascii="WwymxtAdvTT86d47313" w:hAnsi="WwymxtAdvTT86d47313" w:hint="eastAsia"/>
          <w:color w:val="131413"/>
          <w:sz w:val="20"/>
          <w:szCs w:val="20"/>
        </w:rPr>
      </w:pPr>
    </w:p>
    <w:p w14:paraId="098E303E" w14:textId="2BD9FA94" w:rsidR="00717ED9" w:rsidRDefault="00651156" w:rsidP="00BA5AE1">
      <w:pPr>
        <w:spacing w:line="480" w:lineRule="auto"/>
        <w:rPr>
          <w:rFonts w:ascii="Times New Roman" w:hAnsi="Times New Roman" w:cs="Times New Roman"/>
        </w:rPr>
      </w:pPr>
      <w:r w:rsidRPr="008158F3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third pattern was </w:t>
      </w:r>
      <w:r w:rsidR="0021425F">
        <w:rPr>
          <w:rFonts w:ascii="Times New Roman" w:hAnsi="Times New Roman" w:cs="Times New Roman"/>
        </w:rPr>
        <w:t>contra</w:t>
      </w:r>
      <w:r w:rsidR="0042017B">
        <w:rPr>
          <w:rFonts w:ascii="Times New Roman" w:hAnsi="Times New Roman" w:cs="Times New Roman"/>
        </w:rPr>
        <w:t>ry</w:t>
      </w:r>
      <w:r>
        <w:rPr>
          <w:rFonts w:ascii="Times New Roman" w:hAnsi="Times New Roman" w:cs="Times New Roman"/>
        </w:rPr>
        <w:t xml:space="preserve"> to the second pattern, the upstream genes were suffered relaxed selection</w:t>
      </w:r>
      <w:r w:rsidR="00D36D47">
        <w:rPr>
          <w:rFonts w:ascii="Times New Roman" w:hAnsi="Times New Roman" w:cs="Times New Roman"/>
        </w:rPr>
        <w:t xml:space="preserve"> in the long-lived mammals</w:t>
      </w:r>
      <w:r>
        <w:rPr>
          <w:rFonts w:ascii="Times New Roman" w:hAnsi="Times New Roman" w:cs="Times New Roman"/>
        </w:rPr>
        <w:t>, while the downstream genes were suffered more evolutionary constraints, such as Module 4</w:t>
      </w:r>
      <w:r w:rsidR="00DE0F05">
        <w:rPr>
          <w:rFonts w:ascii="Times New Roman" w:hAnsi="Times New Roman" w:cs="Times New Roman"/>
        </w:rPr>
        <w:t>, which involved</w:t>
      </w:r>
      <w:r w:rsidR="00135949">
        <w:rPr>
          <w:rFonts w:ascii="Times New Roman" w:hAnsi="Times New Roman" w:cs="Times New Roman"/>
        </w:rPr>
        <w:t xml:space="preserve"> </w:t>
      </w:r>
      <w:r w:rsidR="00DE0F05" w:rsidRPr="00FC51A1">
        <w:rPr>
          <w:rFonts w:ascii="Times New Roman" w:hAnsi="Times New Roman" w:cs="Times New Roman"/>
        </w:rPr>
        <w:t>extracellular matrix organization</w:t>
      </w:r>
      <w:r w:rsidR="00766B9E">
        <w:rPr>
          <w:rFonts w:ascii="Times New Roman" w:hAnsi="Times New Roman" w:cs="Times New Roman"/>
        </w:rPr>
        <w:t xml:space="preserve"> and cell</w:t>
      </w:r>
      <w:r w:rsidR="00135949">
        <w:rPr>
          <w:rFonts w:ascii="Times New Roman" w:hAnsi="Times New Roman" w:cs="Times New Roman"/>
        </w:rPr>
        <w:t>-</w:t>
      </w:r>
      <w:r w:rsidR="00766B9E">
        <w:rPr>
          <w:rFonts w:ascii="Times New Roman" w:hAnsi="Times New Roman" w:cs="Times New Roman"/>
        </w:rPr>
        <w:t>matrix interaction</w:t>
      </w:r>
      <w:r>
        <w:rPr>
          <w:rFonts w:ascii="Times New Roman" w:hAnsi="Times New Roman" w:cs="Times New Roman"/>
        </w:rPr>
        <w:t>.</w:t>
      </w:r>
      <w:r w:rsidR="004C04D5">
        <w:rPr>
          <w:rFonts w:ascii="Times New Roman" w:hAnsi="Times New Roman" w:cs="Times New Roman"/>
        </w:rPr>
        <w:t xml:space="preserve"> </w:t>
      </w:r>
      <w:r w:rsidR="00CC6749">
        <w:rPr>
          <w:rFonts w:ascii="Times New Roman" w:hAnsi="Times New Roman" w:cs="Times New Roman"/>
        </w:rPr>
        <w:t xml:space="preserve">Interesting, </w:t>
      </w:r>
      <w:r w:rsidR="00937B0E">
        <w:rPr>
          <w:rFonts w:ascii="Times New Roman" w:hAnsi="Times New Roman" w:cs="Times New Roman"/>
        </w:rPr>
        <w:t xml:space="preserve">several </w:t>
      </w:r>
      <w:r w:rsidR="00F235BC">
        <w:rPr>
          <w:rFonts w:ascii="Times New Roman" w:hAnsi="Times New Roman" w:cs="Times New Roman"/>
        </w:rPr>
        <w:t>overrepresented GO categories had similar</w:t>
      </w:r>
      <w:r w:rsidR="00F30687">
        <w:rPr>
          <w:rFonts w:ascii="Times New Roman" w:hAnsi="Times New Roman" w:cs="Times New Roman"/>
        </w:rPr>
        <w:t xml:space="preserve"> evolutionary constraints</w:t>
      </w:r>
      <w:r w:rsidR="00151C5D">
        <w:rPr>
          <w:rFonts w:ascii="Times New Roman" w:hAnsi="Times New Roman" w:cs="Times New Roman"/>
        </w:rPr>
        <w:t>.</w:t>
      </w:r>
      <w:r w:rsidR="00F30687">
        <w:rPr>
          <w:rFonts w:ascii="Times New Roman" w:hAnsi="Times New Roman" w:cs="Times New Roman"/>
        </w:rPr>
        <w:t xml:space="preserve"> </w:t>
      </w:r>
      <w:r w:rsidR="00151C5D">
        <w:rPr>
          <w:rFonts w:ascii="Times New Roman" w:hAnsi="Times New Roman" w:cs="Times New Roman"/>
        </w:rPr>
        <w:t>S</w:t>
      </w:r>
      <w:r w:rsidR="00F30687">
        <w:rPr>
          <w:rFonts w:ascii="Times New Roman" w:hAnsi="Times New Roman" w:cs="Times New Roman"/>
        </w:rPr>
        <w:t xml:space="preserve">uch as </w:t>
      </w:r>
      <w:r w:rsidR="000557A5">
        <w:rPr>
          <w:rFonts w:ascii="Times New Roman" w:hAnsi="Times New Roman" w:cs="Times New Roman"/>
        </w:rPr>
        <w:t xml:space="preserve">the process </w:t>
      </w:r>
      <w:r w:rsidR="00A43A70">
        <w:rPr>
          <w:rFonts w:ascii="Times New Roman" w:hAnsi="Times New Roman" w:cs="Times New Roman"/>
        </w:rPr>
        <w:t>responsible for</w:t>
      </w:r>
      <w:r w:rsidR="000557A5">
        <w:rPr>
          <w:rFonts w:ascii="Times New Roman" w:hAnsi="Times New Roman" w:cs="Times New Roman"/>
        </w:rPr>
        <w:t xml:space="preserve"> </w:t>
      </w:r>
      <w:r w:rsidR="000557A5" w:rsidRPr="00FD5B06">
        <w:rPr>
          <w:rFonts w:ascii="Times New Roman" w:hAnsi="Times New Roman" w:cs="Times New Roman"/>
        </w:rPr>
        <w:t xml:space="preserve">purine nucleotide </w:t>
      </w:r>
      <w:r w:rsidR="00225231">
        <w:rPr>
          <w:rFonts w:ascii="Times New Roman" w:hAnsi="Times New Roman" w:cs="Times New Roman"/>
        </w:rPr>
        <w:t xml:space="preserve">metabolic and </w:t>
      </w:r>
      <w:r w:rsidR="000557A5" w:rsidRPr="00FD5B06">
        <w:rPr>
          <w:rFonts w:ascii="Times New Roman" w:hAnsi="Times New Roman" w:cs="Times New Roman"/>
        </w:rPr>
        <w:t>biosynthetic</w:t>
      </w:r>
      <w:r w:rsidR="000557A5">
        <w:rPr>
          <w:rFonts w:ascii="Times New Roman" w:hAnsi="Times New Roman" w:cs="Times New Roman"/>
        </w:rPr>
        <w:t xml:space="preserve"> was enriched by </w:t>
      </w:r>
      <w:r w:rsidR="005634A0">
        <w:rPr>
          <w:rFonts w:ascii="Times New Roman" w:hAnsi="Times New Roman" w:cs="Times New Roman"/>
        </w:rPr>
        <w:t xml:space="preserve">the </w:t>
      </w:r>
      <w:r w:rsidR="000557A5">
        <w:rPr>
          <w:rFonts w:ascii="Times New Roman" w:hAnsi="Times New Roman" w:cs="Times New Roman"/>
        </w:rPr>
        <w:t>PCGs</w:t>
      </w:r>
      <w:r w:rsidR="00CD4DF8">
        <w:rPr>
          <w:rFonts w:ascii="Times New Roman" w:hAnsi="Times New Roman" w:cs="Times New Roman"/>
        </w:rPr>
        <w:t xml:space="preserve"> </w:t>
      </w:r>
      <w:r w:rsidR="00503738">
        <w:rPr>
          <w:rFonts w:ascii="Times New Roman" w:hAnsi="Times New Roman" w:cs="Times New Roman"/>
        </w:rPr>
        <w:t xml:space="preserve">which were </w:t>
      </w:r>
      <w:r w:rsidR="00CD4DF8">
        <w:rPr>
          <w:rFonts w:ascii="Times New Roman" w:hAnsi="Times New Roman" w:cs="Times New Roman"/>
        </w:rPr>
        <w:t>driven by relaxed selection</w:t>
      </w:r>
      <w:r w:rsidR="00D0201E">
        <w:rPr>
          <w:rFonts w:ascii="Times New Roman" w:hAnsi="Times New Roman" w:cs="Times New Roman"/>
        </w:rPr>
        <w:t xml:space="preserve"> (</w:t>
      </w:r>
      <w:r w:rsidR="00D0201E" w:rsidRPr="002E0EB4">
        <w:rPr>
          <w:rFonts w:ascii="Times New Roman" w:hAnsi="Times New Roman" w:cs="Times New Roman"/>
          <w:b/>
          <w:bCs/>
        </w:rPr>
        <w:t xml:space="preserve">Supplementary Table </w:t>
      </w:r>
      <w:r w:rsidR="00D0201E">
        <w:rPr>
          <w:rFonts w:ascii="Times New Roman" w:hAnsi="Times New Roman" w:cs="Times New Roman"/>
          <w:b/>
          <w:bCs/>
        </w:rPr>
        <w:t>10 and Figure 5b</w:t>
      </w:r>
      <w:r w:rsidR="00D0201E">
        <w:rPr>
          <w:rFonts w:ascii="Times New Roman" w:hAnsi="Times New Roman" w:cs="Times New Roman"/>
        </w:rPr>
        <w:t>)</w:t>
      </w:r>
      <w:r w:rsidR="00463658">
        <w:rPr>
          <w:rFonts w:ascii="Times New Roman" w:hAnsi="Times New Roman" w:cs="Times New Roman"/>
        </w:rPr>
        <w:t xml:space="preserve">, while </w:t>
      </w:r>
      <w:r w:rsidR="00F30687">
        <w:rPr>
          <w:rFonts w:ascii="Times New Roman" w:hAnsi="Times New Roman" w:cs="Times New Roman"/>
        </w:rPr>
        <w:t>the process responsible for</w:t>
      </w:r>
      <w:r w:rsidR="00F30687" w:rsidRPr="002F60A3">
        <w:rPr>
          <w:rFonts w:ascii="Times New Roman" w:hAnsi="Times New Roman" w:cs="Times New Roman"/>
        </w:rPr>
        <w:t xml:space="preserve"> purinergic</w:t>
      </w:r>
      <w:r w:rsidR="00F30687">
        <w:rPr>
          <w:rFonts w:ascii="Times New Roman" w:hAnsi="Times New Roman" w:cs="Times New Roman"/>
        </w:rPr>
        <w:t xml:space="preserve"> nucleotide</w:t>
      </w:r>
      <w:r w:rsidR="00F30687" w:rsidRPr="002F60A3">
        <w:rPr>
          <w:rFonts w:ascii="Times New Roman" w:hAnsi="Times New Roman" w:cs="Times New Roman"/>
        </w:rPr>
        <w:t xml:space="preserve"> receptors</w:t>
      </w:r>
      <w:r w:rsidR="00F30687">
        <w:rPr>
          <w:rFonts w:ascii="Times New Roman" w:hAnsi="Times New Roman" w:cs="Times New Roman"/>
        </w:rPr>
        <w:t xml:space="preserve"> signaling transduction was enriched by </w:t>
      </w:r>
      <w:r w:rsidR="005634A0">
        <w:rPr>
          <w:rFonts w:ascii="Times New Roman" w:hAnsi="Times New Roman" w:cs="Times New Roman"/>
        </w:rPr>
        <w:t xml:space="preserve">the </w:t>
      </w:r>
      <w:r w:rsidR="00F30687">
        <w:rPr>
          <w:rFonts w:ascii="Times New Roman" w:hAnsi="Times New Roman" w:cs="Times New Roman"/>
        </w:rPr>
        <w:t>NCGs</w:t>
      </w:r>
      <w:r w:rsidR="00D0201E">
        <w:rPr>
          <w:rFonts w:ascii="Times New Roman" w:hAnsi="Times New Roman" w:cs="Times New Roman"/>
        </w:rPr>
        <w:t xml:space="preserve"> (</w:t>
      </w:r>
      <w:r w:rsidR="00D0201E" w:rsidRPr="002E0EB4">
        <w:rPr>
          <w:rFonts w:ascii="Times New Roman" w:hAnsi="Times New Roman" w:cs="Times New Roman"/>
          <w:b/>
          <w:bCs/>
        </w:rPr>
        <w:t xml:space="preserve">Supplementary Table </w:t>
      </w:r>
      <w:r w:rsidR="00D0201E">
        <w:rPr>
          <w:rFonts w:ascii="Times New Roman" w:hAnsi="Times New Roman" w:cs="Times New Roman"/>
          <w:b/>
          <w:bCs/>
        </w:rPr>
        <w:t>9 and Figure 5b</w:t>
      </w:r>
      <w:r w:rsidR="00D0201E">
        <w:rPr>
          <w:rFonts w:ascii="Times New Roman" w:hAnsi="Times New Roman" w:cs="Times New Roman"/>
        </w:rPr>
        <w:t>)</w:t>
      </w:r>
      <w:r w:rsidR="00F30687">
        <w:rPr>
          <w:rFonts w:ascii="Times New Roman" w:hAnsi="Times New Roman" w:cs="Times New Roman"/>
        </w:rPr>
        <w:t>.</w:t>
      </w:r>
      <w:r w:rsidR="00343F9D">
        <w:rPr>
          <w:rFonts w:ascii="Times New Roman" w:hAnsi="Times New Roman" w:cs="Times New Roman"/>
        </w:rPr>
        <w:t xml:space="preserve"> </w:t>
      </w:r>
      <w:r w:rsidR="00B71EFC">
        <w:rPr>
          <w:rFonts w:ascii="Times New Roman" w:hAnsi="Times New Roman" w:cs="Times New Roman"/>
        </w:rPr>
        <w:t xml:space="preserve">This may be caused by gene pleiotropy. </w:t>
      </w:r>
      <w:r w:rsidR="00B57DBD">
        <w:rPr>
          <w:rFonts w:ascii="Times New Roman" w:hAnsi="Times New Roman" w:cs="Times New Roman"/>
        </w:rPr>
        <w:t>Both m</w:t>
      </w:r>
      <w:r w:rsidR="008E5AE5">
        <w:rPr>
          <w:rFonts w:ascii="Times New Roman" w:hAnsi="Times New Roman" w:cs="Times New Roman"/>
        </w:rPr>
        <w:t>aintaining the</w:t>
      </w:r>
      <w:r w:rsidR="00A7789B">
        <w:rPr>
          <w:rFonts w:ascii="Times New Roman" w:hAnsi="Times New Roman" w:cs="Times New Roman"/>
        </w:rPr>
        <w:t>ir</w:t>
      </w:r>
      <w:r w:rsidR="008E5AE5">
        <w:rPr>
          <w:rFonts w:ascii="Times New Roman" w:hAnsi="Times New Roman" w:cs="Times New Roman"/>
        </w:rPr>
        <w:t xml:space="preserve"> </w:t>
      </w:r>
      <w:r w:rsidR="00017587">
        <w:rPr>
          <w:rFonts w:ascii="Times New Roman" w:hAnsi="Times New Roman" w:cs="Times New Roman"/>
        </w:rPr>
        <w:t xml:space="preserve">functional </w:t>
      </w:r>
      <w:r w:rsidR="008E5AE5">
        <w:rPr>
          <w:rFonts w:ascii="Times New Roman" w:hAnsi="Times New Roman" w:cs="Times New Roman"/>
        </w:rPr>
        <w:t>conserv</w:t>
      </w:r>
      <w:r w:rsidR="00A7789B">
        <w:rPr>
          <w:rFonts w:ascii="Times New Roman" w:hAnsi="Times New Roman" w:cs="Times New Roman"/>
        </w:rPr>
        <w:t>ation</w:t>
      </w:r>
      <w:r w:rsidR="008E5AE5">
        <w:rPr>
          <w:rFonts w:ascii="Times New Roman" w:hAnsi="Times New Roman" w:cs="Times New Roman"/>
        </w:rPr>
        <w:t xml:space="preserve"> </w:t>
      </w:r>
      <w:r w:rsidR="00B57DBD">
        <w:rPr>
          <w:rFonts w:ascii="Times New Roman" w:hAnsi="Times New Roman" w:cs="Times New Roman"/>
        </w:rPr>
        <w:t>and decreasing the</w:t>
      </w:r>
      <w:r w:rsidR="00B71EFC">
        <w:rPr>
          <w:rFonts w:ascii="Times New Roman" w:hAnsi="Times New Roman" w:cs="Times New Roman"/>
        </w:rPr>
        <w:t>ir</w:t>
      </w:r>
      <w:r w:rsidR="009F4565">
        <w:rPr>
          <w:rFonts w:ascii="Times New Roman" w:hAnsi="Times New Roman" w:cs="Times New Roman"/>
        </w:rPr>
        <w:t xml:space="preserve"> </w:t>
      </w:r>
      <w:r w:rsidR="008B369F">
        <w:rPr>
          <w:rFonts w:ascii="Times New Roman" w:hAnsi="Times New Roman" w:cs="Times New Roman"/>
        </w:rPr>
        <w:t>activ</w:t>
      </w:r>
      <w:r w:rsidR="009F4565">
        <w:rPr>
          <w:rFonts w:ascii="Times New Roman" w:hAnsi="Times New Roman" w:cs="Times New Roman"/>
        </w:rPr>
        <w:t>at</w:t>
      </w:r>
      <w:r w:rsidR="00B57DBD">
        <w:rPr>
          <w:rFonts w:ascii="Times New Roman" w:hAnsi="Times New Roman" w:cs="Times New Roman"/>
        </w:rPr>
        <w:t>ion</w:t>
      </w:r>
      <w:r w:rsidR="005C27C0">
        <w:rPr>
          <w:rFonts w:ascii="Times New Roman" w:hAnsi="Times New Roman" w:cs="Times New Roman"/>
        </w:rPr>
        <w:t xml:space="preserve"> of these pathways</w:t>
      </w:r>
      <w:r w:rsidR="00B57DBD">
        <w:rPr>
          <w:rFonts w:ascii="Times New Roman" w:hAnsi="Times New Roman" w:cs="Times New Roman"/>
        </w:rPr>
        <w:t xml:space="preserve"> </w:t>
      </w:r>
      <w:r w:rsidR="00042E06">
        <w:rPr>
          <w:rFonts w:ascii="Times New Roman" w:hAnsi="Times New Roman" w:cs="Times New Roman"/>
        </w:rPr>
        <w:t>are</w:t>
      </w:r>
      <w:r w:rsidR="00A362B1">
        <w:rPr>
          <w:rFonts w:ascii="Times New Roman" w:hAnsi="Times New Roman" w:cs="Times New Roman"/>
        </w:rPr>
        <w:t xml:space="preserve"> </w:t>
      </w:r>
      <w:r w:rsidR="009433EF">
        <w:rPr>
          <w:rFonts w:ascii="Times New Roman" w:hAnsi="Times New Roman" w:cs="Times New Roman"/>
        </w:rPr>
        <w:t>essential</w:t>
      </w:r>
      <w:r w:rsidR="00B71EFC">
        <w:rPr>
          <w:rFonts w:ascii="Times New Roman" w:hAnsi="Times New Roman" w:cs="Times New Roman"/>
        </w:rPr>
        <w:t xml:space="preserve"> to</w:t>
      </w:r>
      <w:r w:rsidR="00A561E9">
        <w:rPr>
          <w:rFonts w:ascii="Times New Roman" w:hAnsi="Times New Roman" w:cs="Times New Roman"/>
        </w:rPr>
        <w:t xml:space="preserve"> extend lifespan</w:t>
      </w:r>
      <w:r w:rsidR="00B57DBD">
        <w:rPr>
          <w:rFonts w:ascii="Times New Roman" w:hAnsi="Times New Roman" w:cs="Times New Roman"/>
        </w:rPr>
        <w:t xml:space="preserve"> in mammals</w:t>
      </w:r>
      <w:r w:rsidR="00D12F5C">
        <w:rPr>
          <w:rFonts w:ascii="Times New Roman" w:hAnsi="Times New Roman" w:cs="Times New Roman"/>
        </w:rPr>
        <w:t>.</w:t>
      </w:r>
      <w:r w:rsidR="00B57DBD">
        <w:rPr>
          <w:rFonts w:ascii="Times New Roman" w:hAnsi="Times New Roman" w:cs="Times New Roman"/>
        </w:rPr>
        <w:t xml:space="preserve"> </w:t>
      </w:r>
      <w:r w:rsidR="00D12F5C">
        <w:rPr>
          <w:rFonts w:ascii="Times New Roman" w:hAnsi="Times New Roman" w:cs="Times New Roman"/>
        </w:rPr>
        <w:t>For example,</w:t>
      </w:r>
      <w:r w:rsidR="002D6B00">
        <w:rPr>
          <w:rFonts w:ascii="Times New Roman" w:hAnsi="Times New Roman" w:cs="Times New Roman"/>
        </w:rPr>
        <w:t xml:space="preserve"> </w:t>
      </w:r>
      <w:r w:rsidR="007327CC">
        <w:rPr>
          <w:rFonts w:ascii="Times New Roman" w:hAnsi="Times New Roman" w:cs="Times New Roman"/>
        </w:rPr>
        <w:t>h</w:t>
      </w:r>
      <w:r w:rsidR="007327CC" w:rsidRPr="007327CC">
        <w:rPr>
          <w:rFonts w:ascii="Times New Roman" w:hAnsi="Times New Roman" w:cs="Times New Roman"/>
        </w:rPr>
        <w:t>eterozygous</w:t>
      </w:r>
      <w:r w:rsidR="00963F0C">
        <w:rPr>
          <w:rFonts w:ascii="Times New Roman" w:hAnsi="Times New Roman" w:cs="Times New Roman"/>
        </w:rPr>
        <w:t xml:space="preserve"> </w:t>
      </w:r>
      <w:r w:rsidR="008B50F3">
        <w:rPr>
          <w:rFonts w:ascii="Times New Roman" w:hAnsi="Times New Roman" w:cs="Times New Roman"/>
        </w:rPr>
        <w:t>purine n</w:t>
      </w:r>
      <w:r w:rsidR="002A2992">
        <w:rPr>
          <w:rFonts w:ascii="Times New Roman" w:hAnsi="Times New Roman" w:cs="Times New Roman"/>
        </w:rPr>
        <w:t>ucleotide</w:t>
      </w:r>
      <w:r w:rsidR="00963F0C" w:rsidRPr="00863B33">
        <w:rPr>
          <w:rFonts w:ascii="Times New Roman" w:hAnsi="Times New Roman" w:cs="Times New Roman"/>
        </w:rPr>
        <w:t xml:space="preserve"> biosynthesis</w:t>
      </w:r>
      <w:r w:rsidR="007327CC">
        <w:rPr>
          <w:rFonts w:ascii="Times New Roman" w:hAnsi="Times New Roman" w:cs="Times New Roman"/>
        </w:rPr>
        <w:t xml:space="preserve"> mutation</w:t>
      </w:r>
      <w:r w:rsidR="00963F0C" w:rsidRPr="00863B33">
        <w:rPr>
          <w:rFonts w:ascii="Times New Roman" w:hAnsi="Times New Roman" w:cs="Times New Roman"/>
        </w:rPr>
        <w:t xml:space="preserve"> </w:t>
      </w:r>
      <w:r w:rsidR="00963F0C">
        <w:rPr>
          <w:rFonts w:ascii="Times New Roman" w:hAnsi="Times New Roman" w:cs="Times New Roman"/>
        </w:rPr>
        <w:t>can extend lifespan in model animals</w:t>
      </w:r>
      <w:r w:rsidR="00385734">
        <w:rPr>
          <w:rFonts w:ascii="Times New Roman" w:hAnsi="Times New Roman" w:cs="Times New Roman"/>
        </w:rPr>
        <w:fldChar w:fldCharType="begin">
          <w:fldData xml:space="preserve">PEVuZE5vdGU+PENpdGU+PEF1dGhvcj5EZSBMdWNhPC9BdXRob3I+PFllYXI+MjAxOTwvWWVhcj48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 </w:instrText>
      </w:r>
      <w:r w:rsidR="00355B27">
        <w:rPr>
          <w:rFonts w:ascii="Times New Roman" w:hAnsi="Times New Roman" w:cs="Times New Roman"/>
        </w:rPr>
        <w:fldChar w:fldCharType="begin">
          <w:fldData xml:space="preserve">PEVuZE5vdGU+PENpdGU+PEF1dGhvcj5EZSBMdWNhPC9BdXRob3I+PFllYXI+MjAxOTwvWWVhcj48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</w:fldData>
        </w:fldChar>
      </w:r>
      <w:r w:rsidR="00355B27">
        <w:rPr>
          <w:rFonts w:ascii="Times New Roman" w:hAnsi="Times New Roman" w:cs="Times New Roman"/>
        </w:rPr>
        <w:instrText xml:space="preserve"> ADDIN EN.CITE.DATA </w:instrText>
      </w:r>
      <w:r w:rsidR="00355B27">
        <w:rPr>
          <w:rFonts w:ascii="Times New Roman" w:hAnsi="Times New Roman" w:cs="Times New Roman"/>
        </w:rPr>
      </w:r>
      <w:r w:rsidR="00355B27">
        <w:rPr>
          <w:rFonts w:ascii="Times New Roman" w:hAnsi="Times New Roman" w:cs="Times New Roman"/>
        </w:rPr>
        <w:fldChar w:fldCharType="end"/>
      </w:r>
      <w:r w:rsidR="00385734">
        <w:rPr>
          <w:rFonts w:ascii="Times New Roman" w:hAnsi="Times New Roman" w:cs="Times New Roman"/>
        </w:rPr>
      </w:r>
      <w:r w:rsidR="00385734">
        <w:rPr>
          <w:rFonts w:ascii="Times New Roman" w:hAnsi="Times New Roman" w:cs="Times New Roman"/>
        </w:rPr>
        <w:fldChar w:fldCharType="separate"/>
      </w:r>
      <w:r w:rsidR="00355B27">
        <w:rPr>
          <w:rFonts w:ascii="Times New Roman" w:hAnsi="Times New Roman" w:cs="Times New Roman"/>
          <w:noProof/>
        </w:rPr>
        <w:t>(De Luca, 2019;Stenesen, et al., 2013)</w:t>
      </w:r>
      <w:r w:rsidR="00385734">
        <w:rPr>
          <w:rFonts w:ascii="Times New Roman" w:hAnsi="Times New Roman" w:cs="Times New Roman"/>
        </w:rPr>
        <w:fldChar w:fldCharType="end"/>
      </w:r>
      <w:r w:rsidR="00963F0C">
        <w:rPr>
          <w:rFonts w:ascii="Times New Roman" w:hAnsi="Times New Roman" w:cs="Times New Roman"/>
        </w:rPr>
        <w:t>,</w:t>
      </w:r>
      <w:r w:rsidR="00B57DBD">
        <w:rPr>
          <w:rFonts w:ascii="Times New Roman" w:hAnsi="Times New Roman" w:cs="Times New Roman"/>
        </w:rPr>
        <w:t xml:space="preserve"> </w:t>
      </w:r>
      <w:r w:rsidR="007327CC">
        <w:rPr>
          <w:rFonts w:ascii="Times New Roman" w:hAnsi="Times New Roman" w:cs="Times New Roman"/>
        </w:rPr>
        <w:t xml:space="preserve">while </w:t>
      </w:r>
      <w:r w:rsidR="005D1CC1">
        <w:rPr>
          <w:rFonts w:ascii="Times New Roman" w:hAnsi="Times New Roman" w:cs="Times New Roman"/>
        </w:rPr>
        <w:t xml:space="preserve">complete depletion </w:t>
      </w:r>
      <w:r w:rsidR="005D1CC1">
        <w:rPr>
          <w:rFonts w:ascii="Times New Roman" w:hAnsi="Times New Roman" w:cs="Times New Roman"/>
          <w:color w:val="000000"/>
          <w:shd w:val="clear" w:color="auto" w:fill="FFFFFF"/>
        </w:rPr>
        <w:t xml:space="preserve">of them </w:t>
      </w:r>
      <w:r w:rsidR="009E1D67">
        <w:rPr>
          <w:rFonts w:ascii="Times New Roman" w:hAnsi="Times New Roman" w:cs="Times New Roman"/>
          <w:color w:val="000000"/>
          <w:shd w:val="clear" w:color="auto" w:fill="FFFFFF"/>
        </w:rPr>
        <w:t>will</w:t>
      </w:r>
      <w:r w:rsidR="005D1CC1">
        <w:rPr>
          <w:rFonts w:ascii="Times New Roman" w:hAnsi="Times New Roman" w:cs="Times New Roman"/>
          <w:color w:val="000000"/>
          <w:shd w:val="clear" w:color="auto" w:fill="FFFFFF"/>
        </w:rPr>
        <w:t xml:space="preserve"> cause lethality in </w:t>
      </w:r>
      <w:r w:rsidR="00D02BB4">
        <w:rPr>
          <w:rFonts w:ascii="Times New Roman" w:hAnsi="Times New Roman" w:cs="Times New Roman"/>
          <w:color w:val="000000"/>
          <w:shd w:val="clear" w:color="auto" w:fill="FFFFFF"/>
        </w:rPr>
        <w:t xml:space="preserve">the </w:t>
      </w:r>
      <w:r w:rsidR="005D1CC1">
        <w:rPr>
          <w:rFonts w:ascii="Times New Roman" w:hAnsi="Times New Roman" w:cs="Times New Roman"/>
          <w:color w:val="000000"/>
          <w:shd w:val="clear" w:color="auto" w:fill="FFFFFF"/>
        </w:rPr>
        <w:t>early development</w:t>
      </w:r>
      <w:r w:rsidR="00DF0061">
        <w:rPr>
          <w:rFonts w:ascii="Times New Roman" w:hAnsi="Times New Roman" w:cs="Times New Roman"/>
          <w:color w:val="000000"/>
          <w:shd w:val="clear" w:color="auto" w:fill="FFFFFF"/>
        </w:rPr>
        <w:fldChar w:fldCharType="begin">
          <w:fldData xml:space="preserve">PEVuZE5vdGU+PENpdGU+PEF1dGhvcj5Ib2xsYW5kPC9BdXRob3I+PFllYXI+MjAxMTwvWWVhcj48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</w:fldData>
        </w:fldChar>
      </w:r>
      <w:r w:rsidR="00355B27"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EN.CITE </w:instrText>
      </w:r>
      <w:r w:rsidR="00355B27">
        <w:rPr>
          <w:rFonts w:ascii="Times New Roman" w:hAnsi="Times New Roman" w:cs="Times New Roman"/>
          <w:color w:val="000000"/>
          <w:shd w:val="clear" w:color="auto" w:fill="FFFFFF"/>
        </w:rPr>
        <w:fldChar w:fldCharType="begin">
          <w:fldData xml:space="preserve">PEVuZE5vdGU+PENpdGU+PEF1dGhvcj5Ib2xsYW5kPC9BdXRob3I+PFllYXI+MjAxMTwvWWVhcj48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</w:fldData>
        </w:fldChar>
      </w:r>
      <w:r w:rsidR="00355B27">
        <w:rPr>
          <w:rFonts w:ascii="Times New Roman" w:hAnsi="Times New Roman" w:cs="Times New Roman"/>
          <w:color w:val="000000"/>
          <w:shd w:val="clear" w:color="auto" w:fill="FFFFFF"/>
        </w:rPr>
        <w:instrText xml:space="preserve"> ADDIN EN.CITE.DATA </w:instrText>
      </w:r>
      <w:r w:rsidR="00355B27">
        <w:rPr>
          <w:rFonts w:ascii="Times New Roman" w:hAnsi="Times New Roman" w:cs="Times New Roman"/>
          <w:color w:val="000000"/>
          <w:shd w:val="clear" w:color="auto" w:fill="FFFFFF"/>
        </w:rPr>
      </w:r>
      <w:r w:rsidR="00355B27"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 w:rsidR="00DF0061">
        <w:rPr>
          <w:rFonts w:ascii="Times New Roman" w:hAnsi="Times New Roman" w:cs="Times New Roman"/>
          <w:color w:val="000000"/>
          <w:shd w:val="clear" w:color="auto" w:fill="FFFFFF"/>
        </w:rPr>
      </w:r>
      <w:r w:rsidR="00DF0061">
        <w:rPr>
          <w:rFonts w:ascii="Times New Roman" w:hAnsi="Times New Roman" w:cs="Times New Roman"/>
          <w:color w:val="000000"/>
          <w:shd w:val="clear" w:color="auto" w:fill="FFFFFF"/>
        </w:rPr>
        <w:fldChar w:fldCharType="separate"/>
      </w:r>
      <w:r w:rsidR="00355B27">
        <w:rPr>
          <w:rFonts w:ascii="Times New Roman" w:hAnsi="Times New Roman" w:cs="Times New Roman"/>
          <w:noProof/>
          <w:color w:val="000000"/>
          <w:shd w:val="clear" w:color="auto" w:fill="FFFFFF"/>
        </w:rPr>
        <w:t>(Holland, et al., 2011)</w:t>
      </w:r>
      <w:r w:rsidR="00DF0061">
        <w:rPr>
          <w:rFonts w:ascii="Times New Roman" w:hAnsi="Times New Roman" w:cs="Times New Roman"/>
          <w:color w:val="000000"/>
          <w:shd w:val="clear" w:color="auto" w:fill="FFFFFF"/>
        </w:rPr>
        <w:fldChar w:fldCharType="end"/>
      </w:r>
      <w:r w:rsidR="005D1CC1">
        <w:rPr>
          <w:rFonts w:ascii="Times New Roman" w:hAnsi="Times New Roman" w:cs="Times New Roman"/>
          <w:color w:val="000000"/>
          <w:shd w:val="clear" w:color="auto" w:fill="FFFFFF"/>
        </w:rPr>
        <w:t>.</w:t>
      </w:r>
    </w:p>
    <w:p w14:paraId="2F52D6F6" w14:textId="77777777" w:rsidR="001274D5" w:rsidRPr="008A75B8" w:rsidRDefault="001274D5" w:rsidP="00BA5AE1">
      <w:pPr>
        <w:spacing w:line="480" w:lineRule="auto"/>
        <w:rPr>
          <w:rFonts w:ascii="Times New Roman" w:hAnsi="Times New Roman" w:cs="Times New Roman"/>
        </w:rPr>
      </w:pPr>
    </w:p>
    <w:p w14:paraId="6B507B95" w14:textId="5BCA12CA" w:rsidR="00C027AC" w:rsidRDefault="00DB60C0" w:rsidP="00BA5A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addition, </w:t>
      </w:r>
      <w:r w:rsidR="000840FA">
        <w:rPr>
          <w:rFonts w:ascii="Times New Roman" w:hAnsi="Times New Roman" w:cs="Times New Roman"/>
        </w:rPr>
        <w:t>c</w:t>
      </w:r>
      <w:r w:rsidR="00ED308B">
        <w:rPr>
          <w:rFonts w:ascii="Times New Roman" w:hAnsi="Times New Roman" w:cs="Times New Roman"/>
        </w:rPr>
        <w:t xml:space="preserve">omparing to </w:t>
      </w:r>
      <w:r w:rsidR="00DF2916" w:rsidRPr="00DF2916">
        <w:rPr>
          <w:rFonts w:ascii="Times New Roman" w:hAnsi="Times New Roman" w:cs="Times New Roman"/>
        </w:rPr>
        <w:t>ordinary</w:t>
      </w:r>
      <w:r w:rsidR="00606746">
        <w:rPr>
          <w:rFonts w:ascii="Times New Roman" w:hAnsi="Times New Roman" w:cs="Times New Roman"/>
        </w:rPr>
        <w:t xml:space="preserve"> </w:t>
      </w:r>
      <w:r w:rsidR="00ED308B">
        <w:rPr>
          <w:rFonts w:ascii="Times New Roman" w:hAnsi="Times New Roman" w:cs="Times New Roman"/>
        </w:rPr>
        <w:t xml:space="preserve">protein-protein interaction network, </w:t>
      </w:r>
      <w:r w:rsidR="00956DF5">
        <w:rPr>
          <w:rFonts w:ascii="Times New Roman" w:hAnsi="Times New Roman" w:cs="Times New Roman"/>
        </w:rPr>
        <w:t xml:space="preserve">our </w:t>
      </w:r>
      <w:r w:rsidR="00495604">
        <w:rPr>
          <w:rFonts w:ascii="Times New Roman" w:hAnsi="Times New Roman" w:cs="Times New Roman"/>
        </w:rPr>
        <w:t>comprehensive</w:t>
      </w:r>
      <w:r w:rsidR="00144C81">
        <w:rPr>
          <w:rFonts w:ascii="Times New Roman" w:hAnsi="Times New Roman" w:cs="Times New Roman"/>
        </w:rPr>
        <w:t xml:space="preserve"> network</w:t>
      </w:r>
      <w:r w:rsidR="00956DF5">
        <w:rPr>
          <w:rFonts w:ascii="Times New Roman" w:hAnsi="Times New Roman" w:cs="Times New Roman"/>
        </w:rPr>
        <w:t xml:space="preserve"> analyses</w:t>
      </w:r>
      <w:r w:rsidR="00144C81">
        <w:rPr>
          <w:rFonts w:ascii="Times New Roman" w:hAnsi="Times New Roman" w:cs="Times New Roman"/>
        </w:rPr>
        <w:t xml:space="preserve"> </w:t>
      </w:r>
      <w:r w:rsidR="00864FDA">
        <w:rPr>
          <w:rFonts w:ascii="Times New Roman" w:hAnsi="Times New Roman" w:cs="Times New Roman"/>
        </w:rPr>
        <w:t xml:space="preserve">includes </w:t>
      </w:r>
      <w:r w:rsidR="003238FF">
        <w:rPr>
          <w:rFonts w:ascii="Times New Roman" w:hAnsi="Times New Roman" w:cs="Times New Roman"/>
        </w:rPr>
        <w:t xml:space="preserve">the </w:t>
      </w:r>
      <w:r w:rsidR="004311B2">
        <w:rPr>
          <w:rFonts w:ascii="Times New Roman" w:hAnsi="Times New Roman" w:cs="Times New Roman"/>
        </w:rPr>
        <w:t xml:space="preserve">information of </w:t>
      </w:r>
      <w:r w:rsidR="003238FF">
        <w:rPr>
          <w:rFonts w:ascii="Times New Roman" w:hAnsi="Times New Roman" w:cs="Times New Roman"/>
        </w:rPr>
        <w:t>directions and signs</w:t>
      </w:r>
      <w:r w:rsidR="00150828">
        <w:rPr>
          <w:rFonts w:ascii="Times New Roman" w:hAnsi="Times New Roman" w:cs="Times New Roman"/>
        </w:rPr>
        <w:t xml:space="preserve">, which </w:t>
      </w:r>
      <w:r w:rsidR="0076731D">
        <w:rPr>
          <w:rFonts w:ascii="Times New Roman" w:hAnsi="Times New Roman" w:cs="Times New Roman"/>
        </w:rPr>
        <w:t xml:space="preserve">will </w:t>
      </w:r>
      <w:r w:rsidR="00791B6D">
        <w:rPr>
          <w:rFonts w:ascii="Times New Roman" w:hAnsi="Times New Roman" w:cs="Times New Roman"/>
        </w:rPr>
        <w:t>make</w:t>
      </w:r>
      <w:r w:rsidR="00553CF7">
        <w:rPr>
          <w:rFonts w:ascii="Times New Roman" w:hAnsi="Times New Roman" w:cs="Times New Roman"/>
        </w:rPr>
        <w:t xml:space="preserve"> </w:t>
      </w:r>
      <w:r w:rsidR="00150828">
        <w:rPr>
          <w:rFonts w:ascii="Times New Roman" w:hAnsi="Times New Roman" w:cs="Times New Roman"/>
        </w:rPr>
        <w:t xml:space="preserve">the </w:t>
      </w:r>
      <w:r w:rsidR="00ED1692" w:rsidRPr="00ED1692">
        <w:rPr>
          <w:rFonts w:ascii="WwymxtAdvTT86d47313" w:hAnsi="WwymxtAdvTT86d47313"/>
          <w:color w:val="131413"/>
          <w:sz w:val="20"/>
          <w:szCs w:val="20"/>
        </w:rPr>
        <w:t>causality</w:t>
      </w:r>
      <w:r w:rsidR="005F69C9">
        <w:rPr>
          <w:rFonts w:ascii="WwymxtAdvTT86d47313" w:hAnsi="WwymxtAdvTT86d47313"/>
          <w:color w:val="131413"/>
          <w:sz w:val="20"/>
          <w:szCs w:val="20"/>
        </w:rPr>
        <w:t xml:space="preserve"> of the network</w:t>
      </w:r>
      <w:r w:rsidR="00791B6D">
        <w:rPr>
          <w:rFonts w:ascii="WwymxtAdvTT86d47313" w:hAnsi="WwymxtAdvTT86d47313"/>
          <w:color w:val="131413"/>
          <w:sz w:val="20"/>
          <w:szCs w:val="20"/>
        </w:rPr>
        <w:t xml:space="preserve"> promine</w:t>
      </w:r>
      <w:r w:rsidR="003B5841">
        <w:rPr>
          <w:rFonts w:ascii="WwymxtAdvTT86d47313" w:hAnsi="WwymxtAdvTT86d47313"/>
          <w:color w:val="131413"/>
          <w:sz w:val="20"/>
          <w:szCs w:val="20"/>
        </w:rPr>
        <w:t>nt</w:t>
      </w:r>
      <w:r w:rsidR="00150828">
        <w:rPr>
          <w:rFonts w:ascii="WwymxtAdvTT86d47313" w:hAnsi="WwymxtAdvTT86d47313"/>
          <w:color w:val="131413"/>
          <w:sz w:val="20"/>
          <w:szCs w:val="20"/>
        </w:rPr>
        <w:t xml:space="preserve"> and</w:t>
      </w:r>
      <w:r w:rsidR="007B2550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9B0A30">
        <w:rPr>
          <w:rFonts w:ascii="WwymxtAdvTT86d47313" w:hAnsi="WwymxtAdvTT86d47313"/>
          <w:color w:val="131413"/>
          <w:sz w:val="20"/>
          <w:szCs w:val="20"/>
        </w:rPr>
        <w:t>highlight</w:t>
      </w:r>
      <w:r w:rsidR="00FD0FFD">
        <w:rPr>
          <w:rFonts w:ascii="WwymxtAdvTT86d47313" w:hAnsi="WwymxtAdvTT86d47313"/>
          <w:color w:val="131413"/>
          <w:sz w:val="20"/>
          <w:szCs w:val="20"/>
        </w:rPr>
        <w:t xml:space="preserve"> the </w:t>
      </w:r>
      <w:r w:rsidR="00EE3948">
        <w:rPr>
          <w:rFonts w:ascii="WwymxtAdvTT86d47313" w:hAnsi="WwymxtAdvTT86d47313"/>
          <w:color w:val="131413"/>
          <w:sz w:val="20"/>
          <w:szCs w:val="20"/>
        </w:rPr>
        <w:t>core</w:t>
      </w:r>
      <w:r w:rsidR="00FD0FFD">
        <w:rPr>
          <w:rFonts w:ascii="WwymxtAdvTT86d47313" w:hAnsi="WwymxtAdvTT86d47313"/>
          <w:color w:val="131413"/>
          <w:sz w:val="20"/>
          <w:szCs w:val="20"/>
        </w:rPr>
        <w:t xml:space="preserve"> genes in the modules</w:t>
      </w:r>
      <w:r w:rsidR="00AD780F">
        <w:rPr>
          <w:rFonts w:ascii="WwymxtAdvTT86d47313" w:hAnsi="WwymxtAdvTT86d47313" w:hint="eastAsia"/>
          <w:color w:val="131413"/>
          <w:sz w:val="20"/>
          <w:szCs w:val="20"/>
        </w:rPr>
        <w:fldChar w:fldCharType="begin"/>
      </w:r>
      <w:r w:rsidR="00355B27">
        <w:rPr>
          <w:rFonts w:ascii="WwymxtAdvTT86d47313" w:hAnsi="WwymxtAdvTT86d47313" w:hint="eastAsia"/>
          <w:color w:val="131413"/>
          <w:sz w:val="20"/>
          <w:szCs w:val="20"/>
        </w:rPr>
        <w:instrText xml:space="preserve"> ADDIN EN.CITE &lt;EndNote&gt;&lt;Cite&gt;&lt;Author&gt;Yim&lt;/Author&gt;&lt;Year&gt;2018&lt;/Year&gt;&lt;RecNum&gt;4628&lt;/RecNum&gt;&lt;DisplayText&gt;(Yim, et al., 2018)&lt;/DisplayText&gt;&lt;record&gt;&lt;rec-number&gt;4628&lt;/rec-number&gt;&lt;foreign-keys&gt;&lt;key app="EN" db-id="tv9vrfdemz0pstew0aex95v6axa2v9ftwfvr" timestamp="1623214541" guid="ab87254c-256e-40f1-a123-a8d36e5215d7"&gt;4628&lt;/key&gt;&lt;/foreign-keys&gt;&lt;ref-type name="Journal Article"&gt;17&lt;/ref-type&gt;&lt;contributors&gt;&lt;authors&gt;&lt;author&gt;Yim, S.&lt;/author&gt;&lt;author&gt;Yu, H.&lt;/author&gt;&lt;author&gt;Jang, D.&lt;/author&gt;&lt;author&gt;Lee, D.&lt;/author&gt;&lt;/authors&gt;&lt;/contributors&gt;&lt;auth-address&gt;Department of Bio and Brain Engineering, KAIST, 291 Daehak-ro, Yuseong-gu, Daejeon, 34141, Republic of Korea.&amp;#xD;Bio-Synergy Research Center, 291 Daehak-ro, Yuseong-gu, Daejeon, 34141, Republic of Korea.&amp;#xD;Department of Bio and Brain Engineering, KAIST, 291 Daehak-ro, Yuseong-gu, Daejeon, 34141, Republic of Korea. dhlee@biosoft.kaist.ac.kr.&amp;#xD;Bio-Synergy Research Center, 291 Daehak-ro, Yuseong-gu, Daejeon, 34141, Republic of Korea. dhlee@biosoft.kaist.ac.kr.&lt;/auth-address&gt;&lt;titles&gt;&lt;title&gt;Annotating activation/inhibition relationships to protein-protein interactions using gene ontology relations&lt;/title&gt;&lt;secondary-title&gt;BMC Syst Biol&lt;/secondary-title&gt;&lt;/titles&gt;&lt;periodical&gt;&lt;full-title&gt;BMC Syst Biol&lt;/full-title&gt;&lt;/periodical&gt;&lt;pages&gt;9&lt;/pages&gt;&lt;volume&gt;12&lt;/volume&gt;&lt;number&gt;Suppl 1&lt;/number&gt;&lt;edition&gt;2018/04/20&lt;/edition&gt;&lt;keywords&gt;&lt;keyword&gt;Computational Biology/*methods&lt;/keyword&gt;&lt;keyword&gt;*Gene Ontology&lt;/keyword&gt;&lt;keyword&gt;Humans&lt;/keyword&gt;&lt;keyword&gt;*Protein Interaction Mapping&lt;/keyword&gt;&lt;keyword&gt;*Activation&lt;/keyword&gt;&lt;keyword&gt;*Inhibition&lt;/keyword&gt;&lt;keyword&gt;*Protein-protein interaction&lt;/keyword&gt;&lt;/keywords&gt;&lt;dates&gt;&lt;year&gt;2018&lt;/year&gt;&lt;pub-dates&gt;&lt;date&gt;Apr 11&lt;/date&gt;&lt;/pub-dates&gt;&lt;/dates&gt;&lt;isbn&gt;1752-0509 (Electronic)&amp;#xD;1752-0509 (Linking)&lt;/isbn&gt;&lt;accession-num&gt;29671402&lt;/accession-num&gt;&lt;urls&gt;&lt;related-urls&gt;&lt;url&gt;https://www.ncbi.nlm.nih.gov/pubmed/29671402&lt;/url&gt;&lt;/related-urls&gt;&lt;/urls&gt;&lt;custom2&gt;PMC5907154&lt;/custom2&gt;&lt;electronic-resource-num&gt;10.1186/s12918-018-0535-4&lt;/electronic-resource-num&gt;&lt;/record&gt;&lt;/Cite&gt;&lt;/EndNote&gt;</w:instrText>
      </w:r>
      <w:r w:rsidR="00AD780F">
        <w:rPr>
          <w:rFonts w:ascii="WwymxtAdvTT86d47313" w:hAnsi="WwymxtAdvTT86d47313" w:hint="eastAsia"/>
          <w:color w:val="131413"/>
          <w:sz w:val="20"/>
          <w:szCs w:val="20"/>
        </w:rPr>
        <w:fldChar w:fldCharType="separate"/>
      </w:r>
      <w:r w:rsidR="00355B27">
        <w:rPr>
          <w:rFonts w:ascii="WwymxtAdvTT86d47313" w:hAnsi="WwymxtAdvTT86d47313" w:hint="eastAsia"/>
          <w:noProof/>
          <w:color w:val="131413"/>
          <w:sz w:val="20"/>
          <w:szCs w:val="20"/>
        </w:rPr>
        <w:t>(Yim, et al., 2018)</w:t>
      </w:r>
      <w:r w:rsidR="00AD780F">
        <w:rPr>
          <w:rFonts w:ascii="WwymxtAdvTT86d47313" w:hAnsi="WwymxtAdvTT86d47313" w:hint="eastAsia"/>
          <w:color w:val="131413"/>
          <w:sz w:val="20"/>
          <w:szCs w:val="20"/>
        </w:rPr>
        <w:fldChar w:fldCharType="end"/>
      </w:r>
      <w:r w:rsidR="007B2550">
        <w:rPr>
          <w:rFonts w:ascii="WwymxtAdvTT86d47313" w:hAnsi="WwymxtAdvTT86d47313"/>
          <w:color w:val="131413"/>
          <w:sz w:val="20"/>
          <w:szCs w:val="20"/>
        </w:rPr>
        <w:t>.</w:t>
      </w:r>
      <w:r w:rsidR="00B17A2D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B96749">
        <w:rPr>
          <w:rFonts w:ascii="WwymxtAdvTT86d47313" w:hAnsi="WwymxtAdvTT86d47313"/>
          <w:color w:val="131413"/>
          <w:sz w:val="20"/>
          <w:szCs w:val="20"/>
        </w:rPr>
        <w:t xml:space="preserve">For example, </w:t>
      </w:r>
      <w:r w:rsidR="002C79ED">
        <w:rPr>
          <w:rFonts w:ascii="WwymxtAdvTT86d47313" w:hAnsi="WwymxtAdvTT86d47313"/>
          <w:color w:val="131413"/>
          <w:sz w:val="20"/>
          <w:szCs w:val="20"/>
        </w:rPr>
        <w:t>it</w:t>
      </w:r>
      <w:r w:rsidR="00150828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553CF7">
        <w:rPr>
          <w:rFonts w:ascii="WwymxtAdvTT86d47313" w:hAnsi="WwymxtAdvTT86d47313"/>
          <w:color w:val="131413"/>
          <w:sz w:val="20"/>
          <w:szCs w:val="20"/>
        </w:rPr>
        <w:t>w</w:t>
      </w:r>
      <w:r w:rsidR="00C21B51">
        <w:rPr>
          <w:rFonts w:ascii="WwymxtAdvTT86d47313" w:hAnsi="WwymxtAdvTT86d47313"/>
          <w:color w:val="131413"/>
          <w:sz w:val="20"/>
          <w:szCs w:val="20"/>
        </w:rPr>
        <w:t>ill be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difficult to distinguish the hub genes in Module 2 </w:t>
      </w:r>
      <w:r w:rsidR="00175BAA">
        <w:rPr>
          <w:rFonts w:ascii="WwymxtAdvTT86d47313" w:hAnsi="WwymxtAdvTT86d47313"/>
          <w:color w:val="131413"/>
          <w:sz w:val="20"/>
          <w:szCs w:val="20"/>
        </w:rPr>
        <w:t xml:space="preserve">and Module 4 </w:t>
      </w:r>
      <w:r w:rsidR="00C21B51">
        <w:rPr>
          <w:rFonts w:ascii="WwymxtAdvTT86d47313" w:hAnsi="WwymxtAdvTT86d47313"/>
          <w:color w:val="131413"/>
          <w:sz w:val="20"/>
          <w:szCs w:val="20"/>
        </w:rPr>
        <w:t xml:space="preserve">in the </w:t>
      </w:r>
      <w:r w:rsidR="005A1202">
        <w:rPr>
          <w:rFonts w:ascii="WwymxtAdvTT86d47313" w:hAnsi="WwymxtAdvTT86d47313"/>
          <w:color w:val="131413"/>
          <w:sz w:val="20"/>
          <w:szCs w:val="20"/>
        </w:rPr>
        <w:t xml:space="preserve">ordinary </w:t>
      </w:r>
      <w:r w:rsidR="00C21B51">
        <w:rPr>
          <w:rFonts w:ascii="WwymxtAdvTT86d47313" w:hAnsi="WwymxtAdvTT86d47313"/>
          <w:color w:val="131413"/>
          <w:sz w:val="20"/>
          <w:szCs w:val="20"/>
        </w:rPr>
        <w:t>protein-protein interaction network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. However, </w:t>
      </w:r>
      <w:r w:rsidR="002C79ED">
        <w:rPr>
          <w:rFonts w:ascii="WwymxtAdvTT86d47313" w:hAnsi="WwymxtAdvTT86d47313"/>
          <w:color w:val="131413"/>
          <w:sz w:val="20"/>
          <w:szCs w:val="20"/>
        </w:rPr>
        <w:t xml:space="preserve">with the additional </w:t>
      </w:r>
      <w:r w:rsidR="00C21B51">
        <w:rPr>
          <w:rFonts w:ascii="WwymxtAdvTT86d47313" w:hAnsi="WwymxtAdvTT86d47313"/>
          <w:color w:val="131413"/>
          <w:sz w:val="20"/>
          <w:szCs w:val="20"/>
        </w:rPr>
        <w:t xml:space="preserve">information of </w:t>
      </w:r>
      <w:r w:rsidR="00553CF7">
        <w:rPr>
          <w:rFonts w:ascii="WwymxtAdvTT86d47313" w:hAnsi="WwymxtAdvTT86d47313"/>
          <w:color w:val="131413"/>
          <w:sz w:val="20"/>
          <w:szCs w:val="20"/>
        </w:rPr>
        <w:t>directions and sign</w:t>
      </w:r>
      <w:r w:rsidR="00C21B51">
        <w:rPr>
          <w:rFonts w:ascii="WwymxtAdvTT86d47313" w:hAnsi="WwymxtAdvTT86d47313"/>
          <w:color w:val="131413"/>
          <w:sz w:val="20"/>
          <w:szCs w:val="20"/>
        </w:rPr>
        <w:t>s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, we can clearly </w:t>
      </w:r>
      <w:r w:rsidR="0082242C">
        <w:rPr>
          <w:rFonts w:ascii="WwymxtAdvTT86d47313" w:hAnsi="WwymxtAdvTT86d47313"/>
          <w:color w:val="131413"/>
          <w:sz w:val="20"/>
          <w:szCs w:val="20"/>
        </w:rPr>
        <w:t>identify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553CF7" w:rsidRPr="00B941C6">
        <w:rPr>
          <w:rFonts w:ascii="WwymxtAdvTT86d47313" w:hAnsi="WwymxtAdvTT86d47313"/>
          <w:i/>
          <w:iCs/>
          <w:color w:val="131413"/>
          <w:sz w:val="20"/>
          <w:szCs w:val="20"/>
        </w:rPr>
        <w:t>WDR46</w:t>
      </w:r>
      <w:r w:rsidR="00175BAA">
        <w:rPr>
          <w:rFonts w:ascii="WwymxtAdvTT86d47313" w:hAnsi="WwymxtAdvTT86d47313"/>
          <w:color w:val="131413"/>
          <w:sz w:val="20"/>
          <w:szCs w:val="20"/>
        </w:rPr>
        <w:t xml:space="preserve"> and </w:t>
      </w:r>
      <w:r w:rsidR="00175BAA" w:rsidRPr="00B941C6">
        <w:rPr>
          <w:rFonts w:ascii="WwymxtAdvTT86d47313" w:hAnsi="WwymxtAdvTT86d47313"/>
          <w:i/>
          <w:iCs/>
          <w:color w:val="131413"/>
          <w:sz w:val="20"/>
          <w:szCs w:val="20"/>
        </w:rPr>
        <w:t>ITGB7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</w:t>
      </w:r>
      <w:r w:rsidR="0082242C">
        <w:rPr>
          <w:rFonts w:ascii="WwymxtAdvTT86d47313" w:hAnsi="WwymxtAdvTT86d47313"/>
          <w:color w:val="131413"/>
          <w:sz w:val="20"/>
          <w:szCs w:val="20"/>
        </w:rPr>
        <w:t>as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the </w:t>
      </w:r>
      <w:r w:rsidR="002C79ED">
        <w:rPr>
          <w:rFonts w:ascii="WwymxtAdvTT86d47313" w:hAnsi="WwymxtAdvTT86d47313"/>
          <w:color w:val="131413"/>
          <w:sz w:val="20"/>
          <w:szCs w:val="20"/>
        </w:rPr>
        <w:t>co</w:t>
      </w:r>
      <w:r w:rsidR="00670DDF">
        <w:rPr>
          <w:rFonts w:ascii="WwymxtAdvTT86d47313" w:hAnsi="WwymxtAdvTT86d47313"/>
          <w:color w:val="131413"/>
          <w:sz w:val="20"/>
          <w:szCs w:val="20"/>
        </w:rPr>
        <w:t>re</w:t>
      </w:r>
      <w:r w:rsidR="00553CF7">
        <w:rPr>
          <w:rFonts w:ascii="WwymxtAdvTT86d47313" w:hAnsi="WwymxtAdvTT86d47313"/>
          <w:color w:val="131413"/>
          <w:sz w:val="20"/>
          <w:szCs w:val="20"/>
        </w:rPr>
        <w:t xml:space="preserve"> gene in </w:t>
      </w:r>
      <w:r w:rsidR="00175BAA">
        <w:rPr>
          <w:rFonts w:ascii="WwymxtAdvTT86d47313" w:hAnsi="WwymxtAdvTT86d47313"/>
          <w:color w:val="131413"/>
          <w:sz w:val="20"/>
          <w:szCs w:val="20"/>
        </w:rPr>
        <w:t xml:space="preserve">Module 2 and Module </w:t>
      </w:r>
      <w:r w:rsidR="00E83A24">
        <w:rPr>
          <w:rFonts w:ascii="WwymxtAdvTT86d47313" w:hAnsi="WwymxtAdvTT86d47313"/>
          <w:color w:val="131413"/>
          <w:sz w:val="20"/>
          <w:szCs w:val="20"/>
        </w:rPr>
        <w:t>4</w:t>
      </w:r>
      <w:r w:rsidR="00175BAA">
        <w:rPr>
          <w:rFonts w:ascii="WwymxtAdvTT86d47313" w:hAnsi="WwymxtAdvTT86d47313"/>
          <w:color w:val="131413"/>
          <w:sz w:val="20"/>
          <w:szCs w:val="20"/>
        </w:rPr>
        <w:t>, respectively</w:t>
      </w:r>
      <w:r w:rsidR="00C17487">
        <w:rPr>
          <w:rFonts w:ascii="WwymxtAdvTT86d47313" w:hAnsi="WwymxtAdvTT86d47313"/>
          <w:color w:val="131413"/>
          <w:sz w:val="20"/>
          <w:szCs w:val="20"/>
        </w:rPr>
        <w:t>.</w:t>
      </w:r>
      <w:r w:rsidR="00967B2F">
        <w:rPr>
          <w:rFonts w:ascii="Times New Roman" w:hAnsi="Times New Roman" w:cs="Times New Roman"/>
        </w:rPr>
        <w:t xml:space="preserve"> </w:t>
      </w:r>
    </w:p>
    <w:p w14:paraId="108C99BE" w14:textId="77777777" w:rsidR="000D0FAE" w:rsidRPr="00B64569" w:rsidRDefault="000D0FAE" w:rsidP="00BA5AE1">
      <w:pPr>
        <w:spacing w:line="480" w:lineRule="auto"/>
        <w:rPr>
          <w:rFonts w:ascii="Times New Roman" w:hAnsi="Times New Roman" w:cs="Times New Roman"/>
        </w:rPr>
      </w:pPr>
    </w:p>
    <w:p w14:paraId="41D9EF28" w14:textId="77777777" w:rsidR="00787941" w:rsidRPr="00D17E62" w:rsidRDefault="00787941" w:rsidP="00BA5AE1">
      <w:pPr>
        <w:widowControl/>
        <w:shd w:val="clear" w:color="auto" w:fill="FFFFFF"/>
        <w:spacing w:line="480" w:lineRule="auto"/>
        <w:jc w:val="left"/>
        <w:outlineLvl w:val="2"/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</w:pPr>
      <w:r w:rsidRPr="00D17E62">
        <w:rPr>
          <w:rFonts w:ascii="Times New Roman" w:eastAsia="宋体" w:hAnsi="Times New Roman" w:cs="Times New Roman"/>
          <w:b/>
          <w:bCs/>
          <w:color w:val="333333"/>
          <w:kern w:val="0"/>
          <w:sz w:val="30"/>
          <w:szCs w:val="30"/>
          <w:shd w:val="clear" w:color="auto" w:fill="FFFFFF"/>
        </w:rPr>
        <w:t>CONCLUSIONS</w:t>
      </w:r>
    </w:p>
    <w:p w14:paraId="05DF8F57" w14:textId="52D8EF69" w:rsidR="00F51104" w:rsidRPr="00D17E62" w:rsidRDefault="00E25007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 xml:space="preserve">Our study </w:t>
      </w:r>
      <w:r w:rsidR="00193D17" w:rsidRPr="00D17E62">
        <w:rPr>
          <w:rFonts w:ascii="Times New Roman" w:hAnsi="Times New Roman" w:cs="Times New Roman"/>
        </w:rPr>
        <w:t>collected</w:t>
      </w:r>
      <w:r w:rsidR="00961B8A" w:rsidRPr="00D17E62">
        <w:rPr>
          <w:rFonts w:ascii="Times New Roman" w:hAnsi="Times New Roman" w:cs="Times New Roman"/>
        </w:rPr>
        <w:t xml:space="preserve"> </w:t>
      </w:r>
      <w:r w:rsidR="00A11FEB" w:rsidRPr="00D17E62">
        <w:rPr>
          <w:rFonts w:ascii="Times New Roman" w:hAnsi="Times New Roman" w:cs="Times New Roman"/>
        </w:rPr>
        <w:t>the largest genomic data</w:t>
      </w:r>
      <w:r w:rsidR="000D726F">
        <w:rPr>
          <w:rFonts w:ascii="Times New Roman" w:hAnsi="Times New Roman" w:cs="Times New Roman"/>
        </w:rPr>
        <w:t xml:space="preserve"> ever</w:t>
      </w:r>
      <w:r w:rsidR="00DF2124" w:rsidRPr="00D17E62">
        <w:rPr>
          <w:rFonts w:ascii="Times New Roman" w:hAnsi="Times New Roman" w:cs="Times New Roman"/>
        </w:rPr>
        <w:t xml:space="preserve"> </w:t>
      </w:r>
      <w:r w:rsidR="00823667" w:rsidRPr="00D17E62">
        <w:rPr>
          <w:rFonts w:ascii="Times New Roman" w:hAnsi="Times New Roman" w:cs="Times New Roman"/>
        </w:rPr>
        <w:t>to</w:t>
      </w:r>
      <w:r w:rsidR="00430DB9" w:rsidRPr="00D17E62">
        <w:rPr>
          <w:rFonts w:ascii="Times New Roman" w:hAnsi="Times New Roman" w:cs="Times New Roman"/>
        </w:rPr>
        <w:t xml:space="preserve"> </w:t>
      </w:r>
      <w:r w:rsidR="00C97010" w:rsidRPr="00D17E62">
        <w:rPr>
          <w:rFonts w:ascii="Times New Roman" w:hAnsi="Times New Roman" w:cs="Times New Roman"/>
        </w:rPr>
        <w:t xml:space="preserve">systematically </w:t>
      </w:r>
      <w:r w:rsidR="00476FAF" w:rsidRPr="00D17E62">
        <w:rPr>
          <w:rFonts w:ascii="Times New Roman" w:hAnsi="Times New Roman" w:cs="Times New Roman"/>
        </w:rPr>
        <w:t xml:space="preserve">uncover the </w:t>
      </w:r>
      <w:r w:rsidR="009C6EDD">
        <w:rPr>
          <w:rFonts w:ascii="Times New Roman" w:hAnsi="Times New Roman" w:cs="Times New Roman"/>
        </w:rPr>
        <w:t>common</w:t>
      </w:r>
      <w:r w:rsidR="00476FAF" w:rsidRPr="00D17E62">
        <w:rPr>
          <w:rFonts w:ascii="Times New Roman" w:hAnsi="Times New Roman" w:cs="Times New Roman"/>
        </w:rPr>
        <w:t xml:space="preserve"> molecular mechanisms </w:t>
      </w:r>
      <w:r w:rsidR="00295331">
        <w:rPr>
          <w:rFonts w:ascii="Times New Roman" w:hAnsi="Times New Roman" w:cs="Times New Roman"/>
        </w:rPr>
        <w:t>underlying</w:t>
      </w:r>
      <w:r w:rsidR="00476FAF" w:rsidRPr="00D17E62">
        <w:rPr>
          <w:rFonts w:ascii="Times New Roman" w:hAnsi="Times New Roman" w:cs="Times New Roman"/>
        </w:rPr>
        <w:t xml:space="preserve"> </w:t>
      </w:r>
      <w:r w:rsidR="00D75450">
        <w:rPr>
          <w:rFonts w:ascii="Times New Roman" w:hAnsi="Times New Roman" w:cs="Times New Roman"/>
        </w:rPr>
        <w:t xml:space="preserve">the evolution of mammalian </w:t>
      </w:r>
      <w:r w:rsidR="00256064">
        <w:rPr>
          <w:rFonts w:ascii="Times New Roman" w:hAnsi="Times New Roman" w:cs="Times New Roman"/>
        </w:rPr>
        <w:t>lifespan</w:t>
      </w:r>
      <w:r w:rsidR="00476FAF" w:rsidRPr="00D17E62">
        <w:rPr>
          <w:rFonts w:ascii="Times New Roman" w:hAnsi="Times New Roman" w:cs="Times New Roman"/>
        </w:rPr>
        <w:t xml:space="preserve">. </w:t>
      </w:r>
      <w:r w:rsidR="000E144E">
        <w:rPr>
          <w:rFonts w:ascii="Times New Roman" w:hAnsi="Times New Roman" w:cs="Times New Roman"/>
        </w:rPr>
        <w:t>We</w:t>
      </w:r>
      <w:r w:rsidR="00FA155C">
        <w:rPr>
          <w:rFonts w:ascii="Times New Roman" w:hAnsi="Times New Roman" w:cs="Times New Roman"/>
        </w:rPr>
        <w:t xml:space="preserve"> identified 370 </w:t>
      </w:r>
      <w:r w:rsidR="001B6AAF">
        <w:rPr>
          <w:rFonts w:ascii="Times New Roman" w:hAnsi="Times New Roman" w:cs="Times New Roman"/>
        </w:rPr>
        <w:t>NCGs</w:t>
      </w:r>
      <w:r w:rsidR="00FA155C">
        <w:rPr>
          <w:rFonts w:ascii="Times New Roman" w:hAnsi="Times New Roman" w:cs="Times New Roman"/>
        </w:rPr>
        <w:t xml:space="preserve"> and 300</w:t>
      </w:r>
      <w:r w:rsidR="00ED308B">
        <w:rPr>
          <w:rFonts w:ascii="Times New Roman" w:hAnsi="Times New Roman" w:cs="Times New Roman"/>
        </w:rPr>
        <w:t xml:space="preserve"> </w:t>
      </w:r>
      <w:r w:rsidR="001B6AAF">
        <w:rPr>
          <w:rFonts w:ascii="Times New Roman" w:hAnsi="Times New Roman" w:cs="Times New Roman"/>
        </w:rPr>
        <w:t>PCGs</w:t>
      </w:r>
      <w:r w:rsidR="000E144E">
        <w:rPr>
          <w:rFonts w:ascii="Times New Roman" w:hAnsi="Times New Roman" w:cs="Times New Roman"/>
        </w:rPr>
        <w:t xml:space="preserve"> </w:t>
      </w:r>
      <w:r w:rsidR="00000630">
        <w:rPr>
          <w:rFonts w:ascii="Times New Roman" w:hAnsi="Times New Roman" w:cs="Times New Roman"/>
        </w:rPr>
        <w:t xml:space="preserve">which showed </w:t>
      </w:r>
      <w:r w:rsidR="00A942F8">
        <w:rPr>
          <w:rFonts w:ascii="Times New Roman" w:hAnsi="Times New Roman" w:cs="Times New Roman"/>
        </w:rPr>
        <w:t xml:space="preserve">a </w:t>
      </w:r>
      <w:r w:rsidR="00000630">
        <w:rPr>
          <w:rFonts w:ascii="Times New Roman" w:hAnsi="Times New Roman" w:cs="Times New Roman"/>
        </w:rPr>
        <w:t xml:space="preserve">convergent shift </w:t>
      </w:r>
      <w:r w:rsidR="00CF24CD">
        <w:rPr>
          <w:rFonts w:ascii="Times New Roman" w:hAnsi="Times New Roman" w:cs="Times New Roman"/>
        </w:rPr>
        <w:t>between</w:t>
      </w:r>
      <w:r w:rsidR="000E144E">
        <w:rPr>
          <w:rFonts w:ascii="Times New Roman" w:hAnsi="Times New Roman" w:cs="Times New Roman"/>
        </w:rPr>
        <w:t xml:space="preserve"> </w:t>
      </w:r>
      <w:r w:rsidR="00EF0CCF">
        <w:rPr>
          <w:rFonts w:ascii="Times New Roman" w:hAnsi="Times New Roman" w:cs="Times New Roman"/>
        </w:rPr>
        <w:t>protein evolutionary rate and</w:t>
      </w:r>
      <w:r w:rsidR="00CF24CD">
        <w:rPr>
          <w:rFonts w:ascii="Times New Roman" w:hAnsi="Times New Roman" w:cs="Times New Roman"/>
        </w:rPr>
        <w:t xml:space="preserve"> </w:t>
      </w:r>
      <w:r w:rsidR="00E56967">
        <w:rPr>
          <w:rFonts w:ascii="Times New Roman" w:hAnsi="Times New Roman" w:cs="Times New Roman"/>
        </w:rPr>
        <w:t>lifespan</w:t>
      </w:r>
      <w:r w:rsidR="00FA155C">
        <w:rPr>
          <w:rFonts w:ascii="Times New Roman" w:hAnsi="Times New Roman" w:cs="Times New Roman"/>
        </w:rPr>
        <w:t>.</w:t>
      </w:r>
      <w:r w:rsidR="003E3C79">
        <w:rPr>
          <w:rFonts w:ascii="Times New Roman" w:hAnsi="Times New Roman" w:cs="Times New Roman"/>
        </w:rPr>
        <w:t xml:space="preserve"> Further</w:t>
      </w:r>
      <w:r w:rsidR="00B8186E">
        <w:rPr>
          <w:rFonts w:ascii="Times New Roman" w:hAnsi="Times New Roman" w:cs="Times New Roman"/>
        </w:rPr>
        <w:t>,</w:t>
      </w:r>
      <w:r w:rsidR="003E3C79">
        <w:rPr>
          <w:rFonts w:ascii="Times New Roman" w:hAnsi="Times New Roman" w:cs="Times New Roman"/>
        </w:rPr>
        <w:t xml:space="preserve"> our evolutionary analyses</w:t>
      </w:r>
      <w:r w:rsidR="003E3C79" w:rsidRPr="00D17E62">
        <w:rPr>
          <w:rFonts w:ascii="Times New Roman" w:hAnsi="Times New Roman" w:cs="Times New Roman"/>
        </w:rPr>
        <w:t xml:space="preserve"> suggest</w:t>
      </w:r>
      <w:r w:rsidR="003E3C79">
        <w:rPr>
          <w:rFonts w:ascii="Times New Roman" w:hAnsi="Times New Roman" w:cs="Times New Roman"/>
        </w:rPr>
        <w:t>ed</w:t>
      </w:r>
      <w:r w:rsidR="003E3C79" w:rsidRPr="00D17E62">
        <w:rPr>
          <w:rFonts w:ascii="Times New Roman" w:hAnsi="Times New Roman" w:cs="Times New Roman"/>
        </w:rPr>
        <w:t xml:space="preserve"> </w:t>
      </w:r>
      <w:r w:rsidR="003E3C79">
        <w:rPr>
          <w:rFonts w:ascii="Times New Roman" w:hAnsi="Times New Roman" w:cs="Times New Roman"/>
        </w:rPr>
        <w:t xml:space="preserve">that </w:t>
      </w:r>
      <w:r w:rsidR="00A942F8">
        <w:rPr>
          <w:rFonts w:ascii="Times New Roman" w:hAnsi="Times New Roman" w:cs="Times New Roman"/>
        </w:rPr>
        <w:t>the</w:t>
      </w:r>
      <w:r w:rsidR="003E3C79">
        <w:rPr>
          <w:rFonts w:ascii="Times New Roman" w:hAnsi="Times New Roman" w:cs="Times New Roman"/>
        </w:rPr>
        <w:t xml:space="preserve"> </w:t>
      </w:r>
      <w:r w:rsidR="003E3C79" w:rsidRPr="0084311E">
        <w:rPr>
          <w:rFonts w:ascii="Times New Roman" w:hAnsi="Times New Roman" w:cs="Times New Roman"/>
        </w:rPr>
        <w:t xml:space="preserve">relaxation of evolutionary constraint </w:t>
      </w:r>
      <w:r w:rsidR="00977B46">
        <w:rPr>
          <w:rFonts w:ascii="Times New Roman" w:hAnsi="Times New Roman" w:cs="Times New Roman"/>
        </w:rPr>
        <w:t>i</w:t>
      </w:r>
      <w:r w:rsidR="003E3C79" w:rsidRPr="0084311E">
        <w:rPr>
          <w:rFonts w:ascii="Times New Roman" w:hAnsi="Times New Roman" w:cs="Times New Roman"/>
        </w:rPr>
        <w:t>s</w:t>
      </w:r>
      <w:r w:rsidR="005742D5">
        <w:rPr>
          <w:rFonts w:ascii="Times New Roman" w:hAnsi="Times New Roman" w:cs="Times New Roman"/>
        </w:rPr>
        <w:t xml:space="preserve"> a major </w:t>
      </w:r>
      <w:r w:rsidR="00FB4CEB">
        <w:rPr>
          <w:rFonts w:ascii="Times New Roman" w:hAnsi="Times New Roman" w:cs="Times New Roman"/>
        </w:rPr>
        <w:t xml:space="preserve">force to </w:t>
      </w:r>
      <w:r w:rsidR="003E3C79" w:rsidRPr="0084311E">
        <w:rPr>
          <w:rFonts w:ascii="Times New Roman" w:hAnsi="Times New Roman" w:cs="Times New Roman"/>
        </w:rPr>
        <w:t>extend lifespan or enhance anti-aging</w:t>
      </w:r>
      <w:r w:rsidR="006B2722">
        <w:rPr>
          <w:rFonts w:ascii="Times New Roman" w:hAnsi="Times New Roman" w:cs="Times New Roman"/>
        </w:rPr>
        <w:t xml:space="preserve"> </w:t>
      </w:r>
      <w:r w:rsidR="004E551E">
        <w:rPr>
          <w:rFonts w:ascii="Times New Roman" w:hAnsi="Times New Roman" w:cs="Times New Roman"/>
        </w:rPr>
        <w:t>in mammals</w:t>
      </w:r>
      <w:r w:rsidR="003E3C79" w:rsidRPr="0084311E">
        <w:rPr>
          <w:rFonts w:ascii="Times New Roman" w:hAnsi="Times New Roman" w:cs="Times New Roman"/>
        </w:rPr>
        <w:t>.</w:t>
      </w:r>
      <w:r w:rsidR="003E3C79">
        <w:rPr>
          <w:rFonts w:ascii="Times New Roman" w:hAnsi="Times New Roman" w:cs="Times New Roman"/>
        </w:rPr>
        <w:t xml:space="preserve"> </w:t>
      </w:r>
      <w:r w:rsidR="00FA155C">
        <w:rPr>
          <w:rFonts w:ascii="Times New Roman" w:hAnsi="Times New Roman" w:cs="Times New Roman"/>
        </w:rPr>
        <w:t>Enrichment analyses</w:t>
      </w:r>
      <w:r w:rsidR="003106AF">
        <w:rPr>
          <w:rFonts w:ascii="Times New Roman" w:hAnsi="Times New Roman" w:cs="Times New Roman"/>
        </w:rPr>
        <w:t xml:space="preserve"> </w:t>
      </w:r>
      <w:r w:rsidR="00C02A96">
        <w:rPr>
          <w:rFonts w:ascii="Times New Roman" w:hAnsi="Times New Roman" w:cs="Times New Roman"/>
        </w:rPr>
        <w:t>not only</w:t>
      </w:r>
      <w:r w:rsidR="00CE5A52" w:rsidRPr="00D17E62">
        <w:rPr>
          <w:rFonts w:ascii="Times New Roman" w:hAnsi="Times New Roman" w:cs="Times New Roman"/>
        </w:rPr>
        <w:t xml:space="preserve"> </w:t>
      </w:r>
      <w:r w:rsidR="00536956">
        <w:rPr>
          <w:rFonts w:ascii="Times New Roman" w:hAnsi="Times New Roman" w:cs="Times New Roman"/>
        </w:rPr>
        <w:t xml:space="preserve">confirmed </w:t>
      </w:r>
      <w:r w:rsidR="004876EC" w:rsidRPr="00D17E62">
        <w:rPr>
          <w:rFonts w:ascii="Times New Roman" w:hAnsi="Times New Roman" w:cs="Times New Roman"/>
        </w:rPr>
        <w:t>many c</w:t>
      </w:r>
      <w:r w:rsidR="00EF2E64" w:rsidRPr="00EF2E64">
        <w:rPr>
          <w:rFonts w:ascii="Times New Roman" w:hAnsi="Times New Roman" w:cs="Times New Roman"/>
        </w:rPr>
        <w:t>anonical</w:t>
      </w:r>
      <w:r w:rsidR="00FF5E40" w:rsidRPr="00D17E62">
        <w:rPr>
          <w:rFonts w:ascii="Times New Roman" w:hAnsi="Times New Roman" w:cs="Times New Roman"/>
        </w:rPr>
        <w:t xml:space="preserve"> pathways </w:t>
      </w:r>
      <w:r w:rsidR="00236DA2">
        <w:rPr>
          <w:rFonts w:ascii="Times New Roman" w:hAnsi="Times New Roman" w:cs="Times New Roman"/>
        </w:rPr>
        <w:t>in the</w:t>
      </w:r>
      <w:r w:rsidR="00CC4D10">
        <w:rPr>
          <w:rFonts w:ascii="Times New Roman" w:hAnsi="Times New Roman" w:cs="Times New Roman"/>
        </w:rPr>
        <w:t xml:space="preserve"> </w:t>
      </w:r>
      <w:r w:rsidR="004876EC" w:rsidRPr="00D17E62">
        <w:rPr>
          <w:rFonts w:ascii="Times New Roman" w:hAnsi="Times New Roman" w:cs="Times New Roman"/>
        </w:rPr>
        <w:t>regula</w:t>
      </w:r>
      <w:r w:rsidR="00D04B04">
        <w:rPr>
          <w:rFonts w:ascii="Times New Roman" w:hAnsi="Times New Roman" w:cs="Times New Roman"/>
        </w:rPr>
        <w:t>t</w:t>
      </w:r>
      <w:r w:rsidR="00236DA2">
        <w:rPr>
          <w:rFonts w:ascii="Times New Roman" w:hAnsi="Times New Roman" w:cs="Times New Roman"/>
        </w:rPr>
        <w:t>ion of</w:t>
      </w:r>
      <w:r w:rsidR="004876EC" w:rsidRPr="00D17E62">
        <w:rPr>
          <w:rFonts w:ascii="Times New Roman" w:hAnsi="Times New Roman" w:cs="Times New Roman"/>
        </w:rPr>
        <w:t xml:space="preserve"> longevity </w:t>
      </w:r>
      <w:r w:rsidR="00CC4D10">
        <w:rPr>
          <w:rFonts w:ascii="Times New Roman" w:hAnsi="Times New Roman" w:cs="Times New Roman"/>
        </w:rPr>
        <w:t>or</w:t>
      </w:r>
      <w:r w:rsidR="004876EC" w:rsidRPr="00D17E62">
        <w:rPr>
          <w:rFonts w:ascii="Times New Roman" w:hAnsi="Times New Roman" w:cs="Times New Roman"/>
        </w:rPr>
        <w:t xml:space="preserve"> aging</w:t>
      </w:r>
      <w:r w:rsidR="00C47F76" w:rsidRPr="00D17E62">
        <w:rPr>
          <w:rFonts w:ascii="Times New Roman" w:hAnsi="Times New Roman" w:cs="Times New Roman"/>
        </w:rPr>
        <w:t xml:space="preserve"> but also </w:t>
      </w:r>
      <w:r w:rsidR="00B619E8">
        <w:rPr>
          <w:rFonts w:ascii="Times New Roman" w:hAnsi="Times New Roman" w:cs="Times New Roman"/>
        </w:rPr>
        <w:t>found</w:t>
      </w:r>
      <w:r w:rsidR="00D86BF3" w:rsidRPr="00D17E62">
        <w:rPr>
          <w:rFonts w:ascii="Times New Roman" w:hAnsi="Times New Roman" w:cs="Times New Roman"/>
        </w:rPr>
        <w:t xml:space="preserve"> </w:t>
      </w:r>
      <w:r w:rsidR="00061187" w:rsidRPr="00D17E62">
        <w:rPr>
          <w:rFonts w:ascii="Times New Roman" w:hAnsi="Times New Roman" w:cs="Times New Roman"/>
        </w:rPr>
        <w:t xml:space="preserve">many </w:t>
      </w:r>
      <w:r w:rsidR="004D4433" w:rsidRPr="00D17E62">
        <w:rPr>
          <w:rFonts w:ascii="Times New Roman" w:hAnsi="Times New Roman" w:cs="Times New Roman"/>
        </w:rPr>
        <w:t xml:space="preserve">other </w:t>
      </w:r>
      <w:r w:rsidR="00C83274" w:rsidRPr="00D17E62">
        <w:rPr>
          <w:rFonts w:ascii="Times New Roman" w:hAnsi="Times New Roman" w:cs="Times New Roman"/>
        </w:rPr>
        <w:t xml:space="preserve">pathways </w:t>
      </w:r>
      <w:r w:rsidR="00266C2B" w:rsidRPr="00D17E62">
        <w:rPr>
          <w:rFonts w:ascii="Times New Roman" w:hAnsi="Times New Roman" w:cs="Times New Roman"/>
        </w:rPr>
        <w:t>might also play</w:t>
      </w:r>
      <w:r w:rsidR="004D4433" w:rsidRPr="00D17E62">
        <w:rPr>
          <w:rFonts w:ascii="Times New Roman" w:hAnsi="Times New Roman" w:cs="Times New Roman"/>
        </w:rPr>
        <w:t xml:space="preserve"> </w:t>
      </w:r>
      <w:r w:rsidR="00536956">
        <w:rPr>
          <w:rFonts w:ascii="Times New Roman" w:hAnsi="Times New Roman" w:cs="Times New Roman"/>
        </w:rPr>
        <w:t xml:space="preserve">an </w:t>
      </w:r>
      <w:proofErr w:type="gramStart"/>
      <w:r w:rsidR="00BD18ED">
        <w:rPr>
          <w:rFonts w:ascii="Times New Roman" w:hAnsi="Times New Roman" w:cs="Times New Roman"/>
        </w:rPr>
        <w:t>essential</w:t>
      </w:r>
      <w:r w:rsidR="00266C2B" w:rsidRPr="00D17E62">
        <w:rPr>
          <w:rFonts w:ascii="Times New Roman" w:hAnsi="Times New Roman" w:cs="Times New Roman"/>
        </w:rPr>
        <w:t xml:space="preserve"> role</w:t>
      </w:r>
      <w:r w:rsidR="00B331ED">
        <w:rPr>
          <w:rFonts w:ascii="Times New Roman" w:hAnsi="Times New Roman" w:cs="Times New Roman"/>
        </w:rPr>
        <w:t>s</w:t>
      </w:r>
      <w:proofErr w:type="gramEnd"/>
      <w:r w:rsidR="00266C2B" w:rsidRPr="00D17E62">
        <w:rPr>
          <w:rFonts w:ascii="Times New Roman" w:hAnsi="Times New Roman" w:cs="Times New Roman"/>
        </w:rPr>
        <w:t>, such as oxygen</w:t>
      </w:r>
      <w:r w:rsidR="00197F23" w:rsidRPr="00D17E62">
        <w:rPr>
          <w:rFonts w:ascii="Times New Roman" w:hAnsi="Times New Roman" w:cs="Times New Roman"/>
        </w:rPr>
        <w:t xml:space="preserve"> utilization</w:t>
      </w:r>
      <w:r w:rsidR="00E63E56">
        <w:rPr>
          <w:rFonts w:ascii="Times New Roman" w:hAnsi="Times New Roman" w:cs="Times New Roman"/>
        </w:rPr>
        <w:t xml:space="preserve"> and response to hypoxia</w:t>
      </w:r>
      <w:r w:rsidR="00266C2B" w:rsidRPr="00D17E62">
        <w:rPr>
          <w:rFonts w:ascii="Times New Roman" w:hAnsi="Times New Roman" w:cs="Times New Roman"/>
        </w:rPr>
        <w:t>, purine</w:t>
      </w:r>
      <w:r w:rsidR="003F6BB1" w:rsidRPr="00D17E62">
        <w:rPr>
          <w:rFonts w:ascii="Times New Roman" w:hAnsi="Times New Roman" w:cs="Times New Roman"/>
        </w:rPr>
        <w:t xml:space="preserve"> </w:t>
      </w:r>
      <w:r w:rsidR="00E63E56">
        <w:rPr>
          <w:rFonts w:ascii="Times New Roman" w:hAnsi="Times New Roman" w:cs="Times New Roman"/>
        </w:rPr>
        <w:t>nucleotide biosynthesis</w:t>
      </w:r>
      <w:r w:rsidR="0026734B">
        <w:rPr>
          <w:rFonts w:ascii="Times New Roman" w:hAnsi="Times New Roman" w:cs="Times New Roman"/>
        </w:rPr>
        <w:t>,</w:t>
      </w:r>
      <w:r w:rsidR="003F6BB1" w:rsidRPr="00D17E62">
        <w:rPr>
          <w:rFonts w:ascii="Times New Roman" w:hAnsi="Times New Roman" w:cs="Times New Roman"/>
        </w:rPr>
        <w:t xml:space="preserve"> and </w:t>
      </w:r>
      <w:r w:rsidR="00367E49" w:rsidRPr="00367E49">
        <w:rPr>
          <w:rFonts w:ascii="Times New Roman" w:hAnsi="Times New Roman" w:cs="Times New Roman"/>
        </w:rPr>
        <w:t xml:space="preserve">purinergic nucleotide receptor </w:t>
      </w:r>
      <w:r w:rsidR="00B85F56">
        <w:rPr>
          <w:rFonts w:ascii="Times New Roman" w:hAnsi="Times New Roman" w:cs="Times New Roman"/>
        </w:rPr>
        <w:t>signaling pathway</w:t>
      </w:r>
      <w:r w:rsidR="001B2D47" w:rsidRPr="00D17E62">
        <w:rPr>
          <w:rFonts w:ascii="Times New Roman" w:hAnsi="Times New Roman" w:cs="Times New Roman"/>
        </w:rPr>
        <w:t xml:space="preserve">. </w:t>
      </w:r>
      <w:r w:rsidR="0009177F">
        <w:rPr>
          <w:rFonts w:ascii="Times New Roman" w:hAnsi="Times New Roman" w:cs="Times New Roman"/>
        </w:rPr>
        <w:t>Finally, o</w:t>
      </w:r>
      <w:r w:rsidR="00690BF2">
        <w:rPr>
          <w:rFonts w:ascii="Times New Roman" w:hAnsi="Times New Roman" w:cs="Times New Roman"/>
        </w:rPr>
        <w:t>ur</w:t>
      </w:r>
      <w:r w:rsidR="004823C1">
        <w:rPr>
          <w:rFonts w:ascii="Times New Roman" w:hAnsi="Times New Roman" w:cs="Times New Roman"/>
        </w:rPr>
        <w:t xml:space="preserve"> </w:t>
      </w:r>
      <w:r w:rsidR="003F2002">
        <w:rPr>
          <w:rFonts w:ascii="Times New Roman" w:hAnsi="Times New Roman" w:cs="Times New Roman"/>
        </w:rPr>
        <w:t>comprehensive</w:t>
      </w:r>
      <w:r w:rsidR="001033FC">
        <w:rPr>
          <w:rFonts w:ascii="Times New Roman" w:hAnsi="Times New Roman" w:cs="Times New Roman"/>
        </w:rPr>
        <w:t xml:space="preserve"> </w:t>
      </w:r>
      <w:r w:rsidR="004823C1">
        <w:rPr>
          <w:rFonts w:ascii="Times New Roman" w:hAnsi="Times New Roman" w:cs="Times New Roman"/>
        </w:rPr>
        <w:t xml:space="preserve">network analyses </w:t>
      </w:r>
      <w:r w:rsidR="003F2002">
        <w:rPr>
          <w:rFonts w:ascii="Times New Roman" w:hAnsi="Times New Roman" w:cs="Times New Roman"/>
        </w:rPr>
        <w:t xml:space="preserve">uncover </w:t>
      </w:r>
      <w:r w:rsidR="009D68F4">
        <w:rPr>
          <w:rFonts w:ascii="Times New Roman" w:hAnsi="Times New Roman" w:cs="Times New Roman"/>
        </w:rPr>
        <w:t xml:space="preserve">several modules </w:t>
      </w:r>
      <w:r w:rsidR="001878A5">
        <w:rPr>
          <w:rFonts w:ascii="Times New Roman" w:hAnsi="Times New Roman" w:cs="Times New Roman"/>
        </w:rPr>
        <w:t xml:space="preserve">with different patterns of evolutionary constraints </w:t>
      </w:r>
      <w:r w:rsidR="009D68F4">
        <w:rPr>
          <w:rFonts w:ascii="Times New Roman" w:hAnsi="Times New Roman" w:cs="Times New Roman"/>
        </w:rPr>
        <w:t xml:space="preserve">and </w:t>
      </w:r>
      <w:r w:rsidR="00C113C6">
        <w:rPr>
          <w:rFonts w:ascii="Times New Roman" w:hAnsi="Times New Roman" w:cs="Times New Roman"/>
        </w:rPr>
        <w:t xml:space="preserve">highlighted </w:t>
      </w:r>
      <w:r w:rsidR="00E53905">
        <w:rPr>
          <w:rFonts w:ascii="Times New Roman" w:hAnsi="Times New Roman" w:cs="Times New Roman"/>
        </w:rPr>
        <w:t>core</w:t>
      </w:r>
      <w:r w:rsidR="00173BCA">
        <w:rPr>
          <w:rFonts w:ascii="Times New Roman" w:hAnsi="Times New Roman" w:cs="Times New Roman"/>
        </w:rPr>
        <w:t xml:space="preserve"> </w:t>
      </w:r>
      <w:r w:rsidR="00BB56B9">
        <w:rPr>
          <w:rFonts w:ascii="Times New Roman" w:hAnsi="Times New Roman" w:cs="Times New Roman"/>
        </w:rPr>
        <w:t xml:space="preserve">genes </w:t>
      </w:r>
      <w:r w:rsidR="007C3BE6">
        <w:rPr>
          <w:rFonts w:ascii="Times New Roman" w:hAnsi="Times New Roman" w:cs="Times New Roman"/>
        </w:rPr>
        <w:t xml:space="preserve">that might play central roles in </w:t>
      </w:r>
      <w:r w:rsidR="009C6EDD">
        <w:rPr>
          <w:rFonts w:ascii="Times New Roman" w:hAnsi="Times New Roman" w:cs="Times New Roman"/>
        </w:rPr>
        <w:t>common</w:t>
      </w:r>
      <w:r w:rsidR="007C3BE6">
        <w:rPr>
          <w:rFonts w:ascii="Times New Roman" w:hAnsi="Times New Roman" w:cs="Times New Roman"/>
        </w:rPr>
        <w:t>ly regulate lifespan and aging in mammals</w:t>
      </w:r>
      <w:r w:rsidR="00D10AFD">
        <w:rPr>
          <w:rFonts w:ascii="Times New Roman" w:hAnsi="Times New Roman" w:cs="Times New Roman"/>
        </w:rPr>
        <w:t>.</w:t>
      </w:r>
      <w:r w:rsidR="00B5183D">
        <w:rPr>
          <w:rFonts w:ascii="Times New Roman" w:hAnsi="Times New Roman" w:cs="Times New Roman"/>
        </w:rPr>
        <w:t xml:space="preserve"> Our study </w:t>
      </w:r>
      <w:r w:rsidR="00B8186E">
        <w:rPr>
          <w:rFonts w:ascii="Times New Roman" w:hAnsi="Times New Roman" w:cs="Times New Roman"/>
        </w:rPr>
        <w:t>reveal</w:t>
      </w:r>
      <w:r w:rsidR="00FB6A13">
        <w:rPr>
          <w:rFonts w:ascii="Times New Roman" w:hAnsi="Times New Roman" w:cs="Times New Roman"/>
        </w:rPr>
        <w:t>ed</w:t>
      </w:r>
      <w:r w:rsidR="002F1B9C">
        <w:rPr>
          <w:rFonts w:ascii="Times New Roman" w:hAnsi="Times New Roman" w:cs="Times New Roman"/>
        </w:rPr>
        <w:t xml:space="preserve"> many </w:t>
      </w:r>
      <w:r w:rsidR="00B8186E">
        <w:rPr>
          <w:rFonts w:ascii="Times New Roman" w:hAnsi="Times New Roman" w:cs="Times New Roman"/>
        </w:rPr>
        <w:t>vital</w:t>
      </w:r>
      <w:r w:rsidR="00C35651">
        <w:rPr>
          <w:rFonts w:ascii="Times New Roman" w:hAnsi="Times New Roman" w:cs="Times New Roman"/>
        </w:rPr>
        <w:t xml:space="preserve"> pathways and genes </w:t>
      </w:r>
      <w:r w:rsidR="007C3BE6">
        <w:rPr>
          <w:rFonts w:ascii="Times New Roman" w:hAnsi="Times New Roman" w:cs="Times New Roman"/>
        </w:rPr>
        <w:t xml:space="preserve">underlying </w:t>
      </w:r>
      <w:r w:rsidR="00071CE9">
        <w:rPr>
          <w:rFonts w:ascii="Times New Roman" w:hAnsi="Times New Roman" w:cs="Times New Roman"/>
        </w:rPr>
        <w:t>l</w:t>
      </w:r>
      <w:r w:rsidR="007C3BE6">
        <w:rPr>
          <w:rFonts w:ascii="Times New Roman" w:hAnsi="Times New Roman" w:cs="Times New Roman"/>
        </w:rPr>
        <w:t>ifespan</w:t>
      </w:r>
      <w:r w:rsidR="00B60032">
        <w:rPr>
          <w:rFonts w:ascii="Times New Roman" w:hAnsi="Times New Roman" w:cs="Times New Roman"/>
        </w:rPr>
        <w:t xml:space="preserve"> evolution</w:t>
      </w:r>
      <w:r w:rsidR="00071CE9">
        <w:rPr>
          <w:rFonts w:ascii="Times New Roman" w:hAnsi="Times New Roman" w:cs="Times New Roman"/>
        </w:rPr>
        <w:t xml:space="preserve"> across mammals</w:t>
      </w:r>
      <w:r w:rsidR="00665067">
        <w:rPr>
          <w:rFonts w:ascii="Times New Roman" w:hAnsi="Times New Roman" w:cs="Times New Roman"/>
        </w:rPr>
        <w:t xml:space="preserve">. </w:t>
      </w:r>
      <w:r w:rsidR="00DD10C9" w:rsidRPr="00D17E62">
        <w:rPr>
          <w:rFonts w:ascii="Times New Roman" w:hAnsi="Times New Roman" w:cs="Times New Roman"/>
        </w:rPr>
        <w:t>Deepen</w:t>
      </w:r>
      <w:r w:rsidR="00E8220E" w:rsidRPr="00D17E62">
        <w:rPr>
          <w:rFonts w:ascii="Times New Roman" w:hAnsi="Times New Roman" w:cs="Times New Roman"/>
        </w:rPr>
        <w:t xml:space="preserve"> studies of the </w:t>
      </w:r>
      <w:r w:rsidR="00DD10C9" w:rsidRPr="00D17E62">
        <w:rPr>
          <w:rFonts w:ascii="Times New Roman" w:hAnsi="Times New Roman" w:cs="Times New Roman"/>
        </w:rPr>
        <w:t xml:space="preserve">molecular </w:t>
      </w:r>
      <w:r w:rsidR="00E8220E" w:rsidRPr="00D17E62">
        <w:rPr>
          <w:rFonts w:ascii="Times New Roman" w:hAnsi="Times New Roman" w:cs="Times New Roman"/>
        </w:rPr>
        <w:t>mechanisms of these genes</w:t>
      </w:r>
      <w:r w:rsidR="00CB4615">
        <w:rPr>
          <w:rFonts w:ascii="Times New Roman" w:hAnsi="Times New Roman" w:cs="Times New Roman"/>
        </w:rPr>
        <w:t xml:space="preserve"> </w:t>
      </w:r>
      <w:r w:rsidR="00C8692E">
        <w:rPr>
          <w:rFonts w:ascii="Times New Roman" w:hAnsi="Times New Roman" w:cs="Times New Roman"/>
        </w:rPr>
        <w:t>and pathway</w:t>
      </w:r>
      <w:r w:rsidR="005414DB">
        <w:rPr>
          <w:rFonts w:ascii="Times New Roman" w:hAnsi="Times New Roman" w:cs="Times New Roman"/>
        </w:rPr>
        <w:t>s</w:t>
      </w:r>
      <w:r w:rsidR="00C8692E">
        <w:rPr>
          <w:rFonts w:ascii="Times New Roman" w:hAnsi="Times New Roman" w:cs="Times New Roman"/>
        </w:rPr>
        <w:t xml:space="preserve"> </w:t>
      </w:r>
      <w:r w:rsidR="00BF63BE">
        <w:rPr>
          <w:rFonts w:ascii="Times New Roman" w:hAnsi="Times New Roman" w:cs="Times New Roman"/>
        </w:rPr>
        <w:t>might</w:t>
      </w:r>
      <w:r w:rsidR="00E8220E" w:rsidRPr="00D17E62">
        <w:rPr>
          <w:rFonts w:ascii="Times New Roman" w:hAnsi="Times New Roman" w:cs="Times New Roman"/>
        </w:rPr>
        <w:t xml:space="preserve"> contribute</w:t>
      </w:r>
      <w:r w:rsidR="00590F4F">
        <w:rPr>
          <w:rFonts w:ascii="Times New Roman" w:hAnsi="Times New Roman" w:cs="Times New Roman"/>
        </w:rPr>
        <w:t xml:space="preserve"> </w:t>
      </w:r>
      <w:r w:rsidR="00E8220E" w:rsidRPr="00D17E62">
        <w:rPr>
          <w:rFonts w:ascii="Times New Roman" w:hAnsi="Times New Roman" w:cs="Times New Roman"/>
        </w:rPr>
        <w:t>to</w:t>
      </w:r>
      <w:r w:rsidR="00C54701" w:rsidRPr="00D17E62">
        <w:rPr>
          <w:rFonts w:ascii="Times New Roman" w:hAnsi="Times New Roman" w:cs="Times New Roman"/>
        </w:rPr>
        <w:t xml:space="preserve"> </w:t>
      </w:r>
      <w:r w:rsidR="00D75D43">
        <w:rPr>
          <w:rFonts w:ascii="Times New Roman" w:hAnsi="Times New Roman" w:cs="Times New Roman"/>
        </w:rPr>
        <w:t>extend</w:t>
      </w:r>
      <w:r w:rsidR="0026734B">
        <w:rPr>
          <w:rFonts w:ascii="Times New Roman" w:hAnsi="Times New Roman" w:cs="Times New Roman"/>
        </w:rPr>
        <w:t>ing</w:t>
      </w:r>
      <w:r w:rsidR="00D75D43">
        <w:rPr>
          <w:rFonts w:ascii="Times New Roman" w:hAnsi="Times New Roman" w:cs="Times New Roman"/>
        </w:rPr>
        <w:t xml:space="preserve"> human health lifespan</w:t>
      </w:r>
      <w:r w:rsidR="00C54701" w:rsidRPr="00D17E62">
        <w:rPr>
          <w:rFonts w:ascii="Times New Roman" w:hAnsi="Times New Roman" w:cs="Times New Roman"/>
        </w:rPr>
        <w:t>.</w:t>
      </w:r>
    </w:p>
    <w:p w14:paraId="22498802" w14:textId="513849B8" w:rsidR="00F51104" w:rsidRPr="0026734B" w:rsidRDefault="00F51104" w:rsidP="00BA5AE1">
      <w:pPr>
        <w:spacing w:line="480" w:lineRule="auto"/>
        <w:rPr>
          <w:rFonts w:ascii="Times New Roman" w:hAnsi="Times New Roman" w:cs="Times New Roman"/>
        </w:rPr>
      </w:pPr>
    </w:p>
    <w:p w14:paraId="140991FF" w14:textId="77777777" w:rsidR="00D17E62" w:rsidRPr="00C032B8" w:rsidRDefault="00D17E62" w:rsidP="00BA5AE1">
      <w:pPr>
        <w:spacing w:line="480" w:lineRule="auto"/>
        <w:jc w:val="left"/>
        <w:rPr>
          <w:rFonts w:ascii="Times New Roman" w:hAnsi="Times New Roman" w:cs="Times New Roman"/>
          <w:b/>
          <w:sz w:val="30"/>
          <w:szCs w:val="30"/>
        </w:rPr>
      </w:pPr>
      <w:r w:rsidRPr="00C032B8">
        <w:rPr>
          <w:rFonts w:ascii="Times New Roman" w:hAnsi="Times New Roman" w:cs="Times New Roman"/>
          <w:b/>
          <w:sz w:val="30"/>
          <w:szCs w:val="30"/>
        </w:rPr>
        <w:t xml:space="preserve">ACKNOWLEDGMENTS </w:t>
      </w:r>
    </w:p>
    <w:p w14:paraId="4E32B2FC" w14:textId="2DE9D628" w:rsidR="00D17E62" w:rsidRDefault="00D17E62" w:rsidP="00BA5AE1">
      <w:pPr>
        <w:spacing w:line="480" w:lineRule="auto"/>
        <w:jc w:val="left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t>This work was supported b</w:t>
      </w:r>
      <w:r w:rsidR="005461B6" w:rsidRPr="005461B6">
        <w:rPr>
          <w:rFonts w:ascii="Times New Roman" w:hAnsi="Times New Roman" w:cs="Times New Roman"/>
        </w:rPr>
        <w:t>y the China Postdoctoral Science Foundation</w:t>
      </w:r>
      <w:r w:rsidRPr="00D17E62">
        <w:rPr>
          <w:rFonts w:ascii="Times New Roman" w:hAnsi="Times New Roman" w:cs="Times New Roman"/>
        </w:rPr>
        <w:t xml:space="preserve"> (No.</w:t>
      </w:r>
      <w:r w:rsidR="0040192F">
        <w:rPr>
          <w:rFonts w:ascii="Times New Roman" w:hAnsi="Times New Roman" w:cs="Times New Roman"/>
        </w:rPr>
        <w:t xml:space="preserve"> </w:t>
      </w:r>
      <w:r w:rsidR="00420D62" w:rsidRPr="00420D62">
        <w:rPr>
          <w:rFonts w:ascii="Times New Roman" w:hAnsi="Times New Roman" w:cs="Times New Roman"/>
        </w:rPr>
        <w:t>2019M652951</w:t>
      </w:r>
      <w:r w:rsidRPr="00D17E62">
        <w:rPr>
          <w:rFonts w:ascii="Times New Roman" w:hAnsi="Times New Roman" w:cs="Times New Roman"/>
        </w:rPr>
        <w:t>)</w:t>
      </w:r>
      <w:r w:rsidR="001F5F2A">
        <w:rPr>
          <w:rFonts w:ascii="Times New Roman" w:hAnsi="Times New Roman" w:cs="Times New Roman"/>
        </w:rPr>
        <w:t>.</w:t>
      </w:r>
    </w:p>
    <w:p w14:paraId="7E0B2E15" w14:textId="0DF3E653" w:rsidR="001F5F2A" w:rsidRDefault="001F5F2A" w:rsidP="00BA5AE1">
      <w:pPr>
        <w:spacing w:line="480" w:lineRule="auto"/>
        <w:jc w:val="left"/>
        <w:rPr>
          <w:rFonts w:ascii="Times New Roman" w:hAnsi="Times New Roman" w:cs="Times New Roman"/>
        </w:rPr>
      </w:pPr>
    </w:p>
    <w:p w14:paraId="6648A246" w14:textId="77777777" w:rsidR="002F0996" w:rsidRPr="00C032B8" w:rsidRDefault="002F0996" w:rsidP="00BA5AE1">
      <w:pPr>
        <w:spacing w:line="480" w:lineRule="auto"/>
        <w:jc w:val="left"/>
        <w:rPr>
          <w:rFonts w:ascii="Times New Roman" w:hAnsi="Times New Roman" w:cs="Times New Roman"/>
          <w:b/>
          <w:bCs/>
          <w:sz w:val="30"/>
          <w:szCs w:val="30"/>
        </w:rPr>
      </w:pPr>
      <w:r w:rsidRPr="00C032B8">
        <w:rPr>
          <w:rFonts w:ascii="Times New Roman" w:hAnsi="Times New Roman" w:cs="Times New Roman"/>
          <w:b/>
          <w:bCs/>
          <w:sz w:val="30"/>
          <w:szCs w:val="30"/>
        </w:rPr>
        <w:t xml:space="preserve">AUTHOR CONTRIBUTIONS </w:t>
      </w:r>
    </w:p>
    <w:p w14:paraId="60D7BA05" w14:textId="088FDC50" w:rsidR="001F5F2A" w:rsidRPr="00D17E62" w:rsidRDefault="007A5381" w:rsidP="00BA5AE1">
      <w:pPr>
        <w:spacing w:line="48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.-M.X</w:t>
      </w:r>
      <w:r w:rsidR="006B4C54">
        <w:rPr>
          <w:rFonts w:ascii="Times New Roman" w:hAnsi="Times New Roman" w:cs="Times New Roman"/>
        </w:rPr>
        <w:t>.</w:t>
      </w:r>
      <w:r w:rsidR="002F0996" w:rsidRPr="002F0996">
        <w:rPr>
          <w:rFonts w:ascii="Times New Roman" w:hAnsi="Times New Roman" w:cs="Times New Roman"/>
        </w:rPr>
        <w:t xml:space="preserve"> designed the project. </w:t>
      </w:r>
      <w:r w:rsidR="00952FFB">
        <w:rPr>
          <w:rFonts w:ascii="Times New Roman" w:hAnsi="Times New Roman" w:cs="Times New Roman"/>
        </w:rPr>
        <w:t>S.-G.Q.</w:t>
      </w:r>
      <w:r w:rsidR="003108C7" w:rsidRPr="002F0996">
        <w:rPr>
          <w:rFonts w:ascii="Times New Roman" w:hAnsi="Times New Roman" w:cs="Times New Roman"/>
        </w:rPr>
        <w:t xml:space="preserve"> supervised the project</w:t>
      </w:r>
      <w:r w:rsidR="003108C7">
        <w:rPr>
          <w:rFonts w:ascii="Times New Roman" w:hAnsi="Times New Roman" w:cs="Times New Roman"/>
        </w:rPr>
        <w:t xml:space="preserve">. </w:t>
      </w:r>
      <w:r w:rsidR="002F0996" w:rsidRPr="002F0996">
        <w:rPr>
          <w:rFonts w:ascii="Times New Roman" w:hAnsi="Times New Roman" w:cs="Times New Roman"/>
        </w:rPr>
        <w:t xml:space="preserve">D.-M.X. performed </w:t>
      </w:r>
      <w:r w:rsidR="00EB0DC4">
        <w:rPr>
          <w:rFonts w:ascii="Times New Roman" w:hAnsi="Times New Roman" w:cs="Times New Roman"/>
        </w:rPr>
        <w:t xml:space="preserve">the </w:t>
      </w:r>
      <w:r w:rsidR="002F0996" w:rsidRPr="002F0996">
        <w:rPr>
          <w:rFonts w:ascii="Times New Roman" w:hAnsi="Times New Roman" w:cs="Times New Roman"/>
        </w:rPr>
        <w:t>genom</w:t>
      </w:r>
      <w:r w:rsidR="003108C7">
        <w:rPr>
          <w:rFonts w:ascii="Times New Roman" w:hAnsi="Times New Roman" w:cs="Times New Roman"/>
        </w:rPr>
        <w:t>ic analyses</w:t>
      </w:r>
      <w:r w:rsidR="00613FBE">
        <w:rPr>
          <w:rFonts w:ascii="Times New Roman" w:hAnsi="Times New Roman" w:cs="Times New Roman"/>
        </w:rPr>
        <w:t xml:space="preserve"> and</w:t>
      </w:r>
      <w:r w:rsidR="003108C7">
        <w:rPr>
          <w:rFonts w:ascii="Times New Roman" w:hAnsi="Times New Roman" w:cs="Times New Roman"/>
        </w:rPr>
        <w:t xml:space="preserve"> </w:t>
      </w:r>
      <w:r w:rsidR="002F0996" w:rsidRPr="002F0996">
        <w:rPr>
          <w:rFonts w:ascii="Times New Roman" w:hAnsi="Times New Roman" w:cs="Times New Roman"/>
        </w:rPr>
        <w:t>wrote the paper.</w:t>
      </w:r>
    </w:p>
    <w:p w14:paraId="777104A3" w14:textId="4C1D4EC2" w:rsidR="00D45836" w:rsidRDefault="00D45836" w:rsidP="00BA5AE1">
      <w:pPr>
        <w:spacing w:line="480" w:lineRule="auto"/>
        <w:rPr>
          <w:rFonts w:ascii="Times New Roman" w:hAnsi="Times New Roman" w:cs="Times New Roman"/>
        </w:rPr>
      </w:pPr>
    </w:p>
    <w:p w14:paraId="71A96198" w14:textId="19BFF782" w:rsidR="009D52AF" w:rsidRDefault="009D52AF" w:rsidP="00BA5AE1">
      <w:pPr>
        <w:spacing w:line="480" w:lineRule="auto"/>
        <w:jc w:val="left"/>
        <w:rPr>
          <w:rFonts w:ascii="Times New Roman" w:hAnsi="Times New Roman"/>
        </w:rPr>
      </w:pPr>
      <w:r>
        <w:rPr>
          <w:rFonts w:ascii="Times New Roman" w:hAnsi="Times New Roman" w:hint="eastAsia"/>
          <w:b/>
          <w:bCs/>
        </w:rPr>
        <w:t>Com</w:t>
      </w:r>
      <w:r>
        <w:rPr>
          <w:rFonts w:ascii="Times New Roman" w:hAnsi="Times New Roman"/>
          <w:b/>
          <w:bCs/>
        </w:rPr>
        <w:t>peting interests</w:t>
      </w:r>
      <w:r>
        <w:rPr>
          <w:rFonts w:ascii="Times New Roman" w:hAnsi="Times New Roman"/>
        </w:rPr>
        <w:t>: The authors declare no competing interests.</w:t>
      </w:r>
    </w:p>
    <w:p w14:paraId="7486E73B" w14:textId="77777777" w:rsidR="000802E4" w:rsidRDefault="000802E4" w:rsidP="00BA5AE1">
      <w:pPr>
        <w:spacing w:line="480" w:lineRule="auto"/>
        <w:jc w:val="left"/>
        <w:rPr>
          <w:rFonts w:ascii="Times New Roman" w:hAnsi="Times New Roman"/>
        </w:rPr>
      </w:pPr>
    </w:p>
    <w:p w14:paraId="381828B1" w14:textId="5B6AA143" w:rsidR="00D45836" w:rsidRPr="00C032B8" w:rsidRDefault="00E31309" w:rsidP="00BA5AE1">
      <w:pPr>
        <w:spacing w:line="480" w:lineRule="auto"/>
        <w:rPr>
          <w:rFonts w:ascii="Times New Roman" w:hAnsi="Times New Roman" w:cs="Times New Roman"/>
          <w:b/>
          <w:bCs/>
          <w:sz w:val="30"/>
          <w:szCs w:val="30"/>
        </w:rPr>
      </w:pPr>
      <w:r w:rsidRPr="00C032B8">
        <w:rPr>
          <w:rFonts w:ascii="Times New Roman" w:hAnsi="Times New Roman" w:cs="Times New Roman" w:hint="eastAsia"/>
          <w:b/>
          <w:bCs/>
          <w:sz w:val="30"/>
          <w:szCs w:val="30"/>
        </w:rPr>
        <w:t>R</w:t>
      </w:r>
      <w:r w:rsidRPr="00C032B8">
        <w:rPr>
          <w:rFonts w:ascii="Times New Roman" w:hAnsi="Times New Roman" w:cs="Times New Roman"/>
          <w:b/>
          <w:bCs/>
          <w:sz w:val="30"/>
          <w:szCs w:val="30"/>
        </w:rPr>
        <w:t>eference</w:t>
      </w:r>
      <w:r w:rsidR="002B6AEF">
        <w:rPr>
          <w:rFonts w:ascii="Times New Roman" w:hAnsi="Times New Roman" w:cs="Times New Roman"/>
          <w:b/>
          <w:bCs/>
          <w:sz w:val="30"/>
          <w:szCs w:val="30"/>
        </w:rPr>
        <w:t>s</w:t>
      </w:r>
    </w:p>
    <w:p w14:paraId="65A1931B" w14:textId="77777777" w:rsidR="003211AD" w:rsidRPr="003211AD" w:rsidRDefault="00F51104" w:rsidP="003211AD">
      <w:pPr>
        <w:pStyle w:val="EndNoteBibliography"/>
      </w:pPr>
      <w:r w:rsidRPr="00D17E62">
        <w:fldChar w:fldCharType="begin"/>
      </w:r>
      <w:r w:rsidRPr="00D17E62">
        <w:instrText xml:space="preserve"> ADDIN EN.REFLIST </w:instrText>
      </w:r>
      <w:r w:rsidRPr="00D17E62">
        <w:fldChar w:fldCharType="separate"/>
      </w:r>
      <w:r w:rsidR="003211AD" w:rsidRPr="003211AD">
        <w:t>Ajit D, Woods LT, Camden JM</w:t>
      </w:r>
      <w:r w:rsidR="003211AD" w:rsidRPr="003211AD">
        <w:rPr>
          <w:i/>
        </w:rPr>
        <w:t xml:space="preserve"> et al</w:t>
      </w:r>
      <w:r w:rsidR="003211AD" w:rsidRPr="003211AD">
        <w:t xml:space="preserve">. 2014. Loss of p2y(2) nucleotide receptors enhances early pathology in the tgcrnd8 mouse model of alzheimer's disease. </w:t>
      </w:r>
      <w:r w:rsidR="003211AD" w:rsidRPr="003211AD">
        <w:rPr>
          <w:i/>
        </w:rPr>
        <w:t>Mol Neurobiol</w:t>
      </w:r>
      <w:r w:rsidR="003211AD" w:rsidRPr="003211AD">
        <w:t>,</w:t>
      </w:r>
      <w:r w:rsidR="003211AD" w:rsidRPr="003211AD">
        <w:rPr>
          <w:b/>
        </w:rPr>
        <w:t xml:space="preserve"> 49</w:t>
      </w:r>
      <w:r w:rsidR="003211AD" w:rsidRPr="003211AD">
        <w:t>(2):1031-1042.</w:t>
      </w:r>
    </w:p>
    <w:p w14:paraId="19C76D3D" w14:textId="77777777" w:rsidR="003211AD" w:rsidRPr="003211AD" w:rsidRDefault="003211AD" w:rsidP="003211AD">
      <w:pPr>
        <w:pStyle w:val="EndNoteBibliography"/>
      </w:pPr>
      <w:r w:rsidRPr="003211AD">
        <w:t>Atadja P, Wong H, Veillete C</w:t>
      </w:r>
      <w:r w:rsidRPr="003211AD">
        <w:rPr>
          <w:i/>
        </w:rPr>
        <w:t xml:space="preserve"> et al</w:t>
      </w:r>
      <w:r w:rsidRPr="003211AD">
        <w:t xml:space="preserve">. 1995. Overexpression of cyclin d1 blocks proliferation of normal diploid fibroblasts. </w:t>
      </w:r>
      <w:r w:rsidRPr="003211AD">
        <w:rPr>
          <w:i/>
        </w:rPr>
        <w:t>Exp Cell Res</w:t>
      </w:r>
      <w:r w:rsidRPr="003211AD">
        <w:t>,</w:t>
      </w:r>
      <w:r w:rsidRPr="003211AD">
        <w:rPr>
          <w:b/>
        </w:rPr>
        <w:t xml:space="preserve"> 217</w:t>
      </w:r>
      <w:r w:rsidRPr="003211AD">
        <w:t>(2):205-216.</w:t>
      </w:r>
    </w:p>
    <w:p w14:paraId="7D8A3DAF" w14:textId="77777777" w:rsidR="003211AD" w:rsidRPr="003211AD" w:rsidRDefault="003211AD" w:rsidP="003211AD">
      <w:pPr>
        <w:pStyle w:val="EndNoteBibliography"/>
      </w:pPr>
      <w:r w:rsidRPr="003211AD">
        <w:t xml:space="preserve">Austad SN. 2009. Comparative biology of aging. </w:t>
      </w:r>
      <w:r w:rsidRPr="003211AD">
        <w:rPr>
          <w:i/>
        </w:rPr>
        <w:t>J Gerontol A Biol Sci Med Sci</w:t>
      </w:r>
      <w:r w:rsidRPr="003211AD">
        <w:t>,</w:t>
      </w:r>
      <w:r w:rsidRPr="003211AD">
        <w:rPr>
          <w:b/>
        </w:rPr>
        <w:t xml:space="preserve"> 64</w:t>
      </w:r>
      <w:r w:rsidRPr="003211AD">
        <w:t>(2):199-201.</w:t>
      </w:r>
    </w:p>
    <w:p w14:paraId="6E0D7C96" w14:textId="77777777" w:rsidR="003211AD" w:rsidRPr="003211AD" w:rsidRDefault="003211AD" w:rsidP="003211AD">
      <w:pPr>
        <w:pStyle w:val="EndNoteBibliography"/>
      </w:pPr>
      <w:r w:rsidRPr="003211AD">
        <w:t>Barbieri M, Bonafe M, Franceschi C</w:t>
      </w:r>
      <w:r w:rsidRPr="003211AD">
        <w:rPr>
          <w:i/>
        </w:rPr>
        <w:t xml:space="preserve"> et al</w:t>
      </w:r>
      <w:r w:rsidRPr="003211AD">
        <w:t xml:space="preserve">. 2003. Insulin/igf-i-signaling pathway: An evolutionarily conserved mechanism of longevity from yeast to humans. </w:t>
      </w:r>
      <w:r w:rsidRPr="003211AD">
        <w:rPr>
          <w:i/>
        </w:rPr>
        <w:t>Am J Physiol Endocrinol Metab</w:t>
      </w:r>
      <w:r w:rsidRPr="003211AD">
        <w:t>,</w:t>
      </w:r>
      <w:r w:rsidRPr="003211AD">
        <w:rPr>
          <w:b/>
        </w:rPr>
        <w:t xml:space="preserve"> 285</w:t>
      </w:r>
      <w:r w:rsidRPr="003211AD">
        <w:t>(5):E1064-1071.</w:t>
      </w:r>
    </w:p>
    <w:p w14:paraId="051FF0F2" w14:textId="77777777" w:rsidR="003211AD" w:rsidRPr="003211AD" w:rsidRDefault="003211AD" w:rsidP="003211AD">
      <w:pPr>
        <w:pStyle w:val="EndNoteBibliography"/>
      </w:pPr>
      <w:r w:rsidRPr="003211AD">
        <w:t xml:space="preserve">Buffenstein R. 2008. Negligible senescence in the longest living rodent, the naked mole-rat: Insights from a successfully aging species. </w:t>
      </w:r>
      <w:r w:rsidRPr="003211AD">
        <w:rPr>
          <w:i/>
        </w:rPr>
        <w:t>J Comp Physiol B</w:t>
      </w:r>
      <w:r w:rsidRPr="003211AD">
        <w:t>,</w:t>
      </w:r>
      <w:r w:rsidRPr="003211AD">
        <w:rPr>
          <w:b/>
        </w:rPr>
        <w:t xml:space="preserve"> 178</w:t>
      </w:r>
      <w:r w:rsidRPr="003211AD">
        <w:t>(4):439-445.</w:t>
      </w:r>
    </w:p>
    <w:p w14:paraId="683DD6BE" w14:textId="77777777" w:rsidR="003211AD" w:rsidRPr="003211AD" w:rsidRDefault="003211AD" w:rsidP="003211AD">
      <w:pPr>
        <w:pStyle w:val="EndNoteBibliography"/>
      </w:pPr>
      <w:r w:rsidRPr="003211AD">
        <w:t xml:space="preserve">Capella-Gutierrez S, Silla-Martinez JM, Gabaldon T. 2009. Trimal: A tool for automated alignment trimming in large-scale phylogenetic analyses. </w:t>
      </w:r>
      <w:r w:rsidRPr="003211AD">
        <w:rPr>
          <w:i/>
        </w:rPr>
        <w:t>Bioinformatics</w:t>
      </w:r>
      <w:r w:rsidRPr="003211AD">
        <w:t>,</w:t>
      </w:r>
      <w:r w:rsidRPr="003211AD">
        <w:rPr>
          <w:b/>
        </w:rPr>
        <w:t xml:space="preserve"> 25</w:t>
      </w:r>
      <w:r w:rsidRPr="003211AD">
        <w:t>(15):1972-1973.</w:t>
      </w:r>
    </w:p>
    <w:p w14:paraId="63A73478" w14:textId="77777777" w:rsidR="003211AD" w:rsidRPr="003211AD" w:rsidRDefault="003211AD" w:rsidP="003211AD">
      <w:pPr>
        <w:pStyle w:val="EndNoteBibliography"/>
      </w:pPr>
      <w:r w:rsidRPr="003211AD">
        <w:t xml:space="preserve">Crow KD, Wagner GP, Investigators ST-NY. 2006. What is the role of genome duplication in the evolution of complexity and diversity? </w:t>
      </w:r>
      <w:r w:rsidRPr="003211AD">
        <w:rPr>
          <w:i/>
        </w:rPr>
        <w:t>Mol Biol Evol</w:t>
      </w:r>
      <w:r w:rsidRPr="003211AD">
        <w:t>,</w:t>
      </w:r>
      <w:r w:rsidRPr="003211AD">
        <w:rPr>
          <w:b/>
        </w:rPr>
        <w:t xml:space="preserve"> 23</w:t>
      </w:r>
      <w:r w:rsidRPr="003211AD">
        <w:t>(5):887-892.</w:t>
      </w:r>
    </w:p>
    <w:p w14:paraId="059A7D7D" w14:textId="77777777" w:rsidR="003211AD" w:rsidRPr="003211AD" w:rsidRDefault="003211AD" w:rsidP="003211AD">
      <w:pPr>
        <w:pStyle w:val="EndNoteBibliography"/>
      </w:pPr>
      <w:r w:rsidRPr="003211AD">
        <w:t xml:space="preserve">Cunningham CC, Van Horn CG. 2003. Energy availability and alcohol-related liver pathology. </w:t>
      </w:r>
      <w:r w:rsidRPr="003211AD">
        <w:rPr>
          <w:i/>
        </w:rPr>
        <w:t>Alcohol Res Health</w:t>
      </w:r>
      <w:r w:rsidRPr="003211AD">
        <w:t>,</w:t>
      </w:r>
      <w:r w:rsidRPr="003211AD">
        <w:rPr>
          <w:b/>
        </w:rPr>
        <w:t xml:space="preserve"> 27</w:t>
      </w:r>
      <w:r w:rsidRPr="003211AD">
        <w:t>(4):291-299.</w:t>
      </w:r>
    </w:p>
    <w:p w14:paraId="2BA63B29" w14:textId="77777777" w:rsidR="003211AD" w:rsidRPr="003211AD" w:rsidRDefault="003211AD" w:rsidP="003211AD">
      <w:pPr>
        <w:pStyle w:val="EndNoteBibliography"/>
      </w:pPr>
      <w:r w:rsidRPr="003211AD">
        <w:t xml:space="preserve">De Luca M. 2019. The role of the cell-matrix interface in aging and its interaction with the renin-angiotensin system in the aged vasculature. </w:t>
      </w:r>
      <w:r w:rsidRPr="003211AD">
        <w:rPr>
          <w:i/>
        </w:rPr>
        <w:t>Mech Ageing Dev</w:t>
      </w:r>
      <w:r w:rsidRPr="003211AD">
        <w:t>,</w:t>
      </w:r>
      <w:r w:rsidRPr="003211AD">
        <w:rPr>
          <w:b/>
        </w:rPr>
        <w:t xml:space="preserve"> 177</w:t>
      </w:r>
      <w:r w:rsidRPr="003211AD">
        <w:t>:66-73.</w:t>
      </w:r>
    </w:p>
    <w:p w14:paraId="024FC2AC" w14:textId="77777777" w:rsidR="003211AD" w:rsidRPr="003211AD" w:rsidRDefault="003211AD" w:rsidP="003211AD">
      <w:pPr>
        <w:pStyle w:val="EndNoteBibliography"/>
      </w:pPr>
      <w:r w:rsidRPr="003211AD">
        <w:t xml:space="preserve">de Magalhaes JP, Costa J, Church GM. 2007. An analysis of the relationship between metabolism, developmental schedules, and longevity using phylogenetic independent contrasts. </w:t>
      </w:r>
      <w:r w:rsidRPr="003211AD">
        <w:rPr>
          <w:i/>
        </w:rPr>
        <w:t>J Gerontol A Biol Sci Med Sci</w:t>
      </w:r>
      <w:r w:rsidRPr="003211AD">
        <w:t>,</w:t>
      </w:r>
      <w:r w:rsidRPr="003211AD">
        <w:rPr>
          <w:b/>
        </w:rPr>
        <w:t xml:space="preserve"> 62</w:t>
      </w:r>
      <w:r w:rsidRPr="003211AD">
        <w:t>(2):149-160.</w:t>
      </w:r>
    </w:p>
    <w:p w14:paraId="1E45DE31" w14:textId="77777777" w:rsidR="003211AD" w:rsidRPr="003211AD" w:rsidRDefault="003211AD" w:rsidP="003211AD">
      <w:pPr>
        <w:pStyle w:val="EndNoteBibliography"/>
      </w:pPr>
      <w:r w:rsidRPr="003211AD">
        <w:t>Erb L, Cao C, Ajit D</w:t>
      </w:r>
      <w:r w:rsidRPr="003211AD">
        <w:rPr>
          <w:i/>
        </w:rPr>
        <w:t xml:space="preserve"> et al</w:t>
      </w:r>
      <w:r w:rsidRPr="003211AD">
        <w:t xml:space="preserve">. 2015. P2y receptors in alzheimer's disease. </w:t>
      </w:r>
      <w:r w:rsidRPr="003211AD">
        <w:rPr>
          <w:i/>
        </w:rPr>
        <w:t>Biol Cell</w:t>
      </w:r>
      <w:r w:rsidRPr="003211AD">
        <w:t>,</w:t>
      </w:r>
      <w:r w:rsidRPr="003211AD">
        <w:rPr>
          <w:b/>
        </w:rPr>
        <w:t xml:space="preserve"> 107</w:t>
      </w:r>
      <w:r w:rsidRPr="003211AD">
        <w:t>(1):1-21.</w:t>
      </w:r>
    </w:p>
    <w:p w14:paraId="3EBA70B9" w14:textId="77777777" w:rsidR="003211AD" w:rsidRPr="003211AD" w:rsidRDefault="003211AD" w:rsidP="003211AD">
      <w:pPr>
        <w:pStyle w:val="EndNoteBibliography"/>
      </w:pPr>
      <w:r w:rsidRPr="003211AD">
        <w:t>Erle DJ, Rüegg C, Sheppard D</w:t>
      </w:r>
      <w:r w:rsidRPr="003211AD">
        <w:rPr>
          <w:i/>
        </w:rPr>
        <w:t xml:space="preserve"> et al</w:t>
      </w:r>
      <w:r w:rsidRPr="003211AD">
        <w:t xml:space="preserve">. 1991. Complete amino acid sequence of an integrin beta subunit (beta 7) identified in leukocytes. </w:t>
      </w:r>
      <w:r w:rsidRPr="003211AD">
        <w:rPr>
          <w:i/>
        </w:rPr>
        <w:t>J Biol Chem</w:t>
      </w:r>
      <w:r w:rsidRPr="003211AD">
        <w:t>,</w:t>
      </w:r>
      <w:r w:rsidRPr="003211AD">
        <w:rPr>
          <w:b/>
        </w:rPr>
        <w:t xml:space="preserve"> 266</w:t>
      </w:r>
      <w:r w:rsidRPr="003211AD">
        <w:t>(17):11009-11016.</w:t>
      </w:r>
    </w:p>
    <w:p w14:paraId="605AC8B5" w14:textId="77777777" w:rsidR="003211AD" w:rsidRPr="003211AD" w:rsidRDefault="003211AD" w:rsidP="003211AD">
      <w:pPr>
        <w:pStyle w:val="EndNoteBibliography"/>
      </w:pPr>
      <w:r w:rsidRPr="003211AD">
        <w:t>Fernandez AF, Sebti S, Wei Y</w:t>
      </w:r>
      <w:r w:rsidRPr="003211AD">
        <w:rPr>
          <w:i/>
        </w:rPr>
        <w:t xml:space="preserve"> et al</w:t>
      </w:r>
      <w:r w:rsidRPr="003211AD">
        <w:t xml:space="preserve">. 2018. Disruption of the beclin 1-bcl2 autophagy regulatory complex promotes longevity in mice. </w:t>
      </w:r>
      <w:r w:rsidRPr="003211AD">
        <w:rPr>
          <w:i/>
        </w:rPr>
        <w:t>Nature</w:t>
      </w:r>
      <w:r w:rsidRPr="003211AD">
        <w:t>,</w:t>
      </w:r>
      <w:r w:rsidRPr="003211AD">
        <w:rPr>
          <w:b/>
        </w:rPr>
        <w:t xml:space="preserve"> 558</w:t>
      </w:r>
      <w:r w:rsidRPr="003211AD">
        <w:t>(7708):136-140.</w:t>
      </w:r>
    </w:p>
    <w:p w14:paraId="4CF5913C" w14:textId="77777777" w:rsidR="003211AD" w:rsidRPr="003211AD" w:rsidRDefault="003211AD" w:rsidP="003211AD">
      <w:pPr>
        <w:pStyle w:val="EndNoteBibliography"/>
      </w:pPr>
      <w:r w:rsidRPr="003211AD">
        <w:t>Foley NM, Hughes GM, Huang Z</w:t>
      </w:r>
      <w:r w:rsidRPr="003211AD">
        <w:rPr>
          <w:i/>
        </w:rPr>
        <w:t xml:space="preserve"> et al</w:t>
      </w:r>
      <w:r w:rsidRPr="003211AD">
        <w:t xml:space="preserve">. 2018. Growing old, yet staying young: The role of telomeres in bats' exceptional longevity. </w:t>
      </w:r>
      <w:r w:rsidRPr="003211AD">
        <w:rPr>
          <w:i/>
        </w:rPr>
        <w:t>Sci Adv</w:t>
      </w:r>
      <w:r w:rsidRPr="003211AD">
        <w:t>,</w:t>
      </w:r>
      <w:r w:rsidRPr="003211AD">
        <w:rPr>
          <w:b/>
        </w:rPr>
        <w:t xml:space="preserve"> 4</w:t>
      </w:r>
      <w:r w:rsidRPr="003211AD">
        <w:t>(2):eaao0926.</w:t>
      </w:r>
    </w:p>
    <w:p w14:paraId="5DECAD13" w14:textId="77777777" w:rsidR="003211AD" w:rsidRPr="003211AD" w:rsidRDefault="003211AD" w:rsidP="003211AD">
      <w:pPr>
        <w:pStyle w:val="EndNoteBibliography"/>
      </w:pPr>
      <w:r w:rsidRPr="003211AD">
        <w:t>Folgueras AR, Freitas-Rodriguez S, Velasco G</w:t>
      </w:r>
      <w:r w:rsidRPr="003211AD">
        <w:rPr>
          <w:i/>
        </w:rPr>
        <w:t xml:space="preserve"> et al</w:t>
      </w:r>
      <w:r w:rsidRPr="003211AD">
        <w:t xml:space="preserve">. 2018. Mouse models to disentangle the hallmarks of human aging. </w:t>
      </w:r>
      <w:r w:rsidRPr="003211AD">
        <w:rPr>
          <w:i/>
        </w:rPr>
        <w:t>Circ Res</w:t>
      </w:r>
      <w:r w:rsidRPr="003211AD">
        <w:t>,</w:t>
      </w:r>
      <w:r w:rsidRPr="003211AD">
        <w:rPr>
          <w:b/>
        </w:rPr>
        <w:t xml:space="preserve"> 123</w:t>
      </w:r>
      <w:r w:rsidRPr="003211AD">
        <w:t>(7):905-924.</w:t>
      </w:r>
    </w:p>
    <w:p w14:paraId="539355A6" w14:textId="77777777" w:rsidR="003211AD" w:rsidRPr="003211AD" w:rsidRDefault="003211AD" w:rsidP="003211AD">
      <w:pPr>
        <w:pStyle w:val="EndNoteBibliography"/>
      </w:pPr>
      <w:r w:rsidRPr="003211AD">
        <w:t>Gorbunova V, Seluanov A, Zhang Z</w:t>
      </w:r>
      <w:r w:rsidRPr="003211AD">
        <w:rPr>
          <w:i/>
        </w:rPr>
        <w:t xml:space="preserve"> et al</w:t>
      </w:r>
      <w:r w:rsidRPr="003211AD">
        <w:t xml:space="preserve">. 2014. Comparative genetics of longevity and cancer: Insights from long-lived rodents. </w:t>
      </w:r>
      <w:r w:rsidRPr="003211AD">
        <w:rPr>
          <w:i/>
        </w:rPr>
        <w:t>Nat Rev Genet</w:t>
      </w:r>
      <w:r w:rsidRPr="003211AD">
        <w:t>,</w:t>
      </w:r>
      <w:r w:rsidRPr="003211AD">
        <w:rPr>
          <w:b/>
        </w:rPr>
        <w:t xml:space="preserve"> 15</w:t>
      </w:r>
      <w:r w:rsidRPr="003211AD">
        <w:t>(8):531-540.</w:t>
      </w:r>
    </w:p>
    <w:p w14:paraId="6C5A3D02" w14:textId="77777777" w:rsidR="003211AD" w:rsidRPr="003211AD" w:rsidRDefault="003211AD" w:rsidP="003211AD">
      <w:pPr>
        <w:pStyle w:val="EndNoteBibliography"/>
      </w:pPr>
      <w:r w:rsidRPr="003211AD">
        <w:t>Harrison JF, Rascon B. 2008. Moderate hypoxia (10 kpa) extends lifespan with adult but not juvenile exposure in the fruitfly, drosophila melanogaster. In</w:t>
      </w:r>
      <w:r w:rsidRPr="003211AD">
        <w:rPr>
          <w:i/>
        </w:rPr>
        <w:t>.</w:t>
      </w:r>
      <w:r w:rsidRPr="003211AD">
        <w:t>: Wiley Online Library.</w:t>
      </w:r>
    </w:p>
    <w:p w14:paraId="12B3D8F2" w14:textId="77777777" w:rsidR="003211AD" w:rsidRPr="003211AD" w:rsidRDefault="003211AD" w:rsidP="003211AD">
      <w:pPr>
        <w:pStyle w:val="EndNoteBibliography"/>
      </w:pPr>
      <w:r w:rsidRPr="003211AD">
        <w:t xml:space="preserve">Holland C, Lipsett DB, Clark DV. 2011. A link between impaired purine nucleotide synthesis and apoptosis in drosophila melanogaster. </w:t>
      </w:r>
      <w:r w:rsidRPr="003211AD">
        <w:rPr>
          <w:i/>
        </w:rPr>
        <w:t>Genetics</w:t>
      </w:r>
      <w:r w:rsidRPr="003211AD">
        <w:t>,</w:t>
      </w:r>
      <w:r w:rsidRPr="003211AD">
        <w:rPr>
          <w:b/>
        </w:rPr>
        <w:t xml:space="preserve"> 188</w:t>
      </w:r>
      <w:r w:rsidRPr="003211AD">
        <w:t>(2):359-367.</w:t>
      </w:r>
    </w:p>
    <w:p w14:paraId="613E7E57" w14:textId="77777777" w:rsidR="003211AD" w:rsidRPr="003211AD" w:rsidRDefault="003211AD" w:rsidP="003211AD">
      <w:pPr>
        <w:pStyle w:val="EndNoteBibliography"/>
      </w:pPr>
      <w:r w:rsidRPr="003211AD">
        <w:t>JE B. 25 August 2008. Living longer, in good health to the end. In</w:t>
      </w:r>
      <w:r w:rsidRPr="003211AD">
        <w:rPr>
          <w:i/>
        </w:rPr>
        <w:t>.</w:t>
      </w:r>
      <w:r w:rsidRPr="003211AD">
        <w:t xml:space="preserve"> The New York Times; p. D7.</w:t>
      </w:r>
    </w:p>
    <w:p w14:paraId="28D7F23B" w14:textId="77777777" w:rsidR="003211AD" w:rsidRPr="003211AD" w:rsidRDefault="003211AD" w:rsidP="003211AD">
      <w:pPr>
        <w:pStyle w:val="EndNoteBibliography"/>
      </w:pPr>
      <w:r w:rsidRPr="003211AD">
        <w:t>Jin K, Simpkins JW, Ji X</w:t>
      </w:r>
      <w:r w:rsidRPr="003211AD">
        <w:rPr>
          <w:i/>
        </w:rPr>
        <w:t xml:space="preserve"> et al</w:t>
      </w:r>
      <w:r w:rsidRPr="003211AD">
        <w:t xml:space="preserve">. 2015. The critical need to promote research of aging and aging-related diseases to improve health and longevity of the elderly population. </w:t>
      </w:r>
      <w:r w:rsidRPr="003211AD">
        <w:rPr>
          <w:i/>
        </w:rPr>
        <w:t>Aging Dis</w:t>
      </w:r>
      <w:r w:rsidRPr="003211AD">
        <w:t>,</w:t>
      </w:r>
      <w:r w:rsidRPr="003211AD">
        <w:rPr>
          <w:b/>
        </w:rPr>
        <w:t xml:space="preserve"> 6</w:t>
      </w:r>
      <w:r w:rsidRPr="003211AD">
        <w:t>(1):1-5.</w:t>
      </w:r>
    </w:p>
    <w:p w14:paraId="35B25268" w14:textId="77777777" w:rsidR="003211AD" w:rsidRPr="003211AD" w:rsidRDefault="003211AD" w:rsidP="003211AD">
      <w:pPr>
        <w:pStyle w:val="EndNoteBibliography"/>
      </w:pPr>
      <w:r w:rsidRPr="003211AD">
        <w:t xml:space="preserve">Junier T, Zdobnov EM. 2010. The newick utilities: High-throughput phylogenetic tree processing in the unix shell. </w:t>
      </w:r>
      <w:r w:rsidRPr="003211AD">
        <w:rPr>
          <w:i/>
        </w:rPr>
        <w:t>Bioinformatics</w:t>
      </w:r>
      <w:r w:rsidRPr="003211AD">
        <w:t>,</w:t>
      </w:r>
      <w:r w:rsidRPr="003211AD">
        <w:rPr>
          <w:b/>
        </w:rPr>
        <w:t xml:space="preserve"> 26</w:t>
      </w:r>
      <w:r w:rsidRPr="003211AD">
        <w:t>(13):1669-1670.</w:t>
      </w:r>
    </w:p>
    <w:p w14:paraId="126291CF" w14:textId="77777777" w:rsidR="003211AD" w:rsidRPr="003211AD" w:rsidRDefault="003211AD" w:rsidP="003211AD">
      <w:pPr>
        <w:pStyle w:val="EndNoteBibliography"/>
      </w:pPr>
      <w:r w:rsidRPr="003211AD">
        <w:t>Kim EB, Fang XD, Fushan AA</w:t>
      </w:r>
      <w:r w:rsidRPr="003211AD">
        <w:rPr>
          <w:i/>
        </w:rPr>
        <w:t xml:space="preserve"> et al</w:t>
      </w:r>
      <w:r w:rsidRPr="003211AD">
        <w:t xml:space="preserve">. 2011. Genome sequencing reveals insights into physiology and longevity of the naked mole rat. </w:t>
      </w:r>
      <w:r w:rsidRPr="003211AD">
        <w:rPr>
          <w:i/>
        </w:rPr>
        <w:t>Nature</w:t>
      </w:r>
      <w:r w:rsidRPr="003211AD">
        <w:t>,</w:t>
      </w:r>
      <w:r w:rsidRPr="003211AD">
        <w:rPr>
          <w:b/>
        </w:rPr>
        <w:t xml:space="preserve"> 479</w:t>
      </w:r>
      <w:r w:rsidRPr="003211AD">
        <w:t>(7372):223-227.</w:t>
      </w:r>
    </w:p>
    <w:p w14:paraId="6334BA20" w14:textId="77777777" w:rsidR="003211AD" w:rsidRPr="003211AD" w:rsidRDefault="003211AD" w:rsidP="003211AD">
      <w:pPr>
        <w:pStyle w:val="EndNoteBibliography"/>
      </w:pPr>
      <w:r w:rsidRPr="003211AD">
        <w:t>Kok DEG, Rusli F, van der Lugt B</w:t>
      </w:r>
      <w:r w:rsidRPr="003211AD">
        <w:rPr>
          <w:i/>
        </w:rPr>
        <w:t xml:space="preserve"> et al</w:t>
      </w:r>
      <w:r w:rsidRPr="003211AD">
        <w:t xml:space="preserve">. 2018. Lifelong calorie restriction affects indicators of colonic health in aging c57bl/6j mice. </w:t>
      </w:r>
      <w:r w:rsidRPr="003211AD">
        <w:rPr>
          <w:i/>
        </w:rPr>
        <w:t>J Nutr Biochem</w:t>
      </w:r>
      <w:r w:rsidRPr="003211AD">
        <w:t>,</w:t>
      </w:r>
      <w:r w:rsidRPr="003211AD">
        <w:rPr>
          <w:b/>
        </w:rPr>
        <w:t xml:space="preserve"> 56</w:t>
      </w:r>
      <w:r w:rsidRPr="003211AD">
        <w:t>:152-164.</w:t>
      </w:r>
    </w:p>
    <w:p w14:paraId="2A04FC24" w14:textId="77777777" w:rsidR="003211AD" w:rsidRPr="003211AD" w:rsidRDefault="003211AD" w:rsidP="003211AD">
      <w:pPr>
        <w:pStyle w:val="EndNoteBibliography"/>
      </w:pPr>
      <w:r w:rsidRPr="003211AD">
        <w:t>Kowalczyk A, Meyer WK, Partha R</w:t>
      </w:r>
      <w:r w:rsidRPr="003211AD">
        <w:rPr>
          <w:i/>
        </w:rPr>
        <w:t xml:space="preserve"> et al</w:t>
      </w:r>
      <w:r w:rsidRPr="003211AD">
        <w:t xml:space="preserve">. 2019. Rerconverge: An r package for associating evolutionary rates with convergent traits. </w:t>
      </w:r>
      <w:r w:rsidRPr="003211AD">
        <w:rPr>
          <w:i/>
        </w:rPr>
        <w:t>Bioinformatics</w:t>
      </w:r>
      <w:r w:rsidRPr="003211AD">
        <w:t>.</w:t>
      </w:r>
    </w:p>
    <w:p w14:paraId="4E19F361" w14:textId="77777777" w:rsidR="003211AD" w:rsidRPr="003211AD" w:rsidRDefault="003211AD" w:rsidP="003211AD">
      <w:pPr>
        <w:pStyle w:val="EndNoteBibliography"/>
      </w:pPr>
      <w:r w:rsidRPr="003211AD">
        <w:t>Kowalczyk A, Partha R, Clark NL</w:t>
      </w:r>
      <w:r w:rsidRPr="003211AD">
        <w:rPr>
          <w:i/>
        </w:rPr>
        <w:t xml:space="preserve"> et al</w:t>
      </w:r>
      <w:r w:rsidRPr="003211AD">
        <w:t xml:space="preserve">. 2020. Pan-mammalian analysis of molecular constraints underlying extended lifespan. </w:t>
      </w:r>
      <w:r w:rsidRPr="003211AD">
        <w:rPr>
          <w:i/>
        </w:rPr>
        <w:t>Elife</w:t>
      </w:r>
      <w:r w:rsidRPr="003211AD">
        <w:t>,</w:t>
      </w:r>
      <w:r w:rsidRPr="003211AD">
        <w:rPr>
          <w:b/>
        </w:rPr>
        <w:t xml:space="preserve"> 9</w:t>
      </w:r>
      <w:r w:rsidRPr="003211AD">
        <w:t>.</w:t>
      </w:r>
    </w:p>
    <w:p w14:paraId="4B75FEB5" w14:textId="77777777" w:rsidR="003211AD" w:rsidRPr="003211AD" w:rsidRDefault="003211AD" w:rsidP="003211AD">
      <w:pPr>
        <w:pStyle w:val="EndNoteBibliography"/>
      </w:pPr>
      <w:r w:rsidRPr="003211AD">
        <w:t>Lahti DC, Johnson NA, Ajie BC</w:t>
      </w:r>
      <w:r w:rsidRPr="003211AD">
        <w:rPr>
          <w:i/>
        </w:rPr>
        <w:t xml:space="preserve"> et al</w:t>
      </w:r>
      <w:r w:rsidRPr="003211AD">
        <w:t xml:space="preserve">. 2009. Relaxed selection in the wild. </w:t>
      </w:r>
      <w:r w:rsidRPr="003211AD">
        <w:rPr>
          <w:i/>
        </w:rPr>
        <w:t>Trends Ecol Evol</w:t>
      </w:r>
      <w:r w:rsidRPr="003211AD">
        <w:t>,</w:t>
      </w:r>
      <w:r w:rsidRPr="003211AD">
        <w:rPr>
          <w:b/>
        </w:rPr>
        <w:t xml:space="preserve"> 24</w:t>
      </w:r>
      <w:r w:rsidRPr="003211AD">
        <w:t>(9):487-496.</w:t>
      </w:r>
    </w:p>
    <w:p w14:paraId="3E5AA673" w14:textId="77777777" w:rsidR="003211AD" w:rsidRPr="003211AD" w:rsidRDefault="003211AD" w:rsidP="003211AD">
      <w:pPr>
        <w:pStyle w:val="EndNoteBibliography"/>
      </w:pPr>
      <w:r w:rsidRPr="003211AD">
        <w:t>Lang S, Hilsabeck TA, Wilson KA</w:t>
      </w:r>
      <w:r w:rsidRPr="003211AD">
        <w:rPr>
          <w:i/>
        </w:rPr>
        <w:t xml:space="preserve"> et al</w:t>
      </w:r>
      <w:r w:rsidRPr="003211AD">
        <w:t xml:space="preserve">. 2019. A conserved role of the insulin-like signaling pathway in diet-dependent uric acid pathologies in drosophila melanogaster. </w:t>
      </w:r>
      <w:r w:rsidRPr="003211AD">
        <w:rPr>
          <w:i/>
        </w:rPr>
        <w:t>PLoS Genet</w:t>
      </w:r>
      <w:r w:rsidRPr="003211AD">
        <w:t>,</w:t>
      </w:r>
      <w:r w:rsidRPr="003211AD">
        <w:rPr>
          <w:b/>
        </w:rPr>
        <w:t xml:space="preserve"> 15</w:t>
      </w:r>
      <w:r w:rsidRPr="003211AD">
        <w:t>(8):e1008318.</w:t>
      </w:r>
    </w:p>
    <w:p w14:paraId="1489D50C" w14:textId="77777777" w:rsidR="003211AD" w:rsidRPr="003211AD" w:rsidRDefault="003211AD" w:rsidP="003211AD">
      <w:pPr>
        <w:pStyle w:val="EndNoteBibliography"/>
      </w:pPr>
      <w:r w:rsidRPr="003211AD">
        <w:t xml:space="preserve">Leung CK, Empinado H, Choe KP. 2012. Depletion of a nucleolar protein activates xenobiotic detoxification genes in caenorhabditis elegans via nrf /skn-1 and p53/cep-1. </w:t>
      </w:r>
      <w:r w:rsidRPr="003211AD">
        <w:rPr>
          <w:i/>
        </w:rPr>
        <w:t>Free Radic Biol Med</w:t>
      </w:r>
      <w:r w:rsidRPr="003211AD">
        <w:t>,</w:t>
      </w:r>
      <w:r w:rsidRPr="003211AD">
        <w:rPr>
          <w:b/>
        </w:rPr>
        <w:t xml:space="preserve"> 52</w:t>
      </w:r>
      <w:r w:rsidRPr="003211AD">
        <w:t>(5):937-950.</w:t>
      </w:r>
    </w:p>
    <w:p w14:paraId="6559912D" w14:textId="77777777" w:rsidR="003211AD" w:rsidRPr="003211AD" w:rsidRDefault="003211AD" w:rsidP="003211AD">
      <w:pPr>
        <w:pStyle w:val="EndNoteBibliography"/>
      </w:pPr>
      <w:r w:rsidRPr="003211AD">
        <w:t>Li Y, Wang MS, Otecko NO</w:t>
      </w:r>
      <w:r w:rsidRPr="003211AD">
        <w:rPr>
          <w:i/>
        </w:rPr>
        <w:t xml:space="preserve"> et al</w:t>
      </w:r>
      <w:r w:rsidRPr="003211AD">
        <w:t xml:space="preserve">. 2017. Hypoxia potentially promotes tibetan longevity. </w:t>
      </w:r>
      <w:r w:rsidRPr="003211AD">
        <w:rPr>
          <w:i/>
        </w:rPr>
        <w:t>Cell Res</w:t>
      </w:r>
      <w:r w:rsidRPr="003211AD">
        <w:t>,</w:t>
      </w:r>
      <w:r w:rsidRPr="003211AD">
        <w:rPr>
          <w:b/>
        </w:rPr>
        <w:t xml:space="preserve"> 27</w:t>
      </w:r>
      <w:r w:rsidRPr="003211AD">
        <w:t>(2):302-305.</w:t>
      </w:r>
    </w:p>
    <w:p w14:paraId="2AF69670" w14:textId="77777777" w:rsidR="003211AD" w:rsidRPr="003211AD" w:rsidRDefault="003211AD" w:rsidP="003211AD">
      <w:pPr>
        <w:pStyle w:val="EndNoteBibliography"/>
      </w:pPr>
      <w:r w:rsidRPr="003211AD">
        <w:t>Lipman R, Galecki A, Burke DT</w:t>
      </w:r>
      <w:r w:rsidRPr="003211AD">
        <w:rPr>
          <w:i/>
        </w:rPr>
        <w:t xml:space="preserve"> et al</w:t>
      </w:r>
      <w:r w:rsidRPr="003211AD">
        <w:t xml:space="preserve">. 2004. Genetic loci that influence cause of death in a heterogeneous mouse stock. </w:t>
      </w:r>
      <w:r w:rsidRPr="003211AD">
        <w:rPr>
          <w:i/>
        </w:rPr>
        <w:t>J Gerontol A Biol Sci Med Sci</w:t>
      </w:r>
      <w:r w:rsidRPr="003211AD">
        <w:t>,</w:t>
      </w:r>
      <w:r w:rsidRPr="003211AD">
        <w:rPr>
          <w:b/>
        </w:rPr>
        <w:t xml:space="preserve"> 59</w:t>
      </w:r>
      <w:r w:rsidRPr="003211AD">
        <w:t>(10):B977-B983.</w:t>
      </w:r>
    </w:p>
    <w:p w14:paraId="0CC0B2ED" w14:textId="77777777" w:rsidR="003211AD" w:rsidRPr="003211AD" w:rsidRDefault="003211AD" w:rsidP="003211AD">
      <w:pPr>
        <w:pStyle w:val="EndNoteBibliography"/>
      </w:pPr>
      <w:r w:rsidRPr="003211AD">
        <w:t xml:space="preserve">Ma S, Gladyshev VN. 2017. Molecular signatures of longevity: Insights from cross-species comparative studies. </w:t>
      </w:r>
      <w:r w:rsidRPr="003211AD">
        <w:rPr>
          <w:i/>
        </w:rPr>
        <w:t>Semin Cell Dev Biol</w:t>
      </w:r>
      <w:r w:rsidRPr="003211AD">
        <w:t>,</w:t>
      </w:r>
      <w:r w:rsidRPr="003211AD">
        <w:rPr>
          <w:b/>
        </w:rPr>
        <w:t xml:space="preserve"> 70</w:t>
      </w:r>
      <w:r w:rsidRPr="003211AD">
        <w:t>:190-203.</w:t>
      </w:r>
    </w:p>
    <w:p w14:paraId="7E92CC33" w14:textId="77777777" w:rsidR="003211AD" w:rsidRPr="003211AD" w:rsidRDefault="003211AD" w:rsidP="003211AD">
      <w:pPr>
        <w:pStyle w:val="EndNoteBibliography"/>
      </w:pPr>
      <w:r w:rsidRPr="003211AD">
        <w:t xml:space="preserve">MacInnes AW. 2016. The role of the ribosome in the regulation of longevity and lifespan extension. </w:t>
      </w:r>
      <w:r w:rsidRPr="003211AD">
        <w:rPr>
          <w:i/>
        </w:rPr>
        <w:t>Wiley Interdiscip Rev RNA</w:t>
      </w:r>
      <w:r w:rsidRPr="003211AD">
        <w:t>,</w:t>
      </w:r>
      <w:r w:rsidRPr="003211AD">
        <w:rPr>
          <w:b/>
        </w:rPr>
        <w:t xml:space="preserve"> 7</w:t>
      </w:r>
      <w:r w:rsidRPr="003211AD">
        <w:t>(2):198-212.</w:t>
      </w:r>
    </w:p>
    <w:p w14:paraId="41BFD4EA" w14:textId="77777777" w:rsidR="003211AD" w:rsidRPr="003211AD" w:rsidRDefault="003211AD" w:rsidP="003211AD">
      <w:pPr>
        <w:pStyle w:val="EndNoteBibliography"/>
      </w:pPr>
      <w:r w:rsidRPr="003211AD">
        <w:t>Mehta R, Steinkraus KA, Sutphin GL</w:t>
      </w:r>
      <w:r w:rsidRPr="003211AD">
        <w:rPr>
          <w:i/>
        </w:rPr>
        <w:t xml:space="preserve"> et al</w:t>
      </w:r>
      <w:r w:rsidRPr="003211AD">
        <w:t xml:space="preserve">. 2009. Proteasomal regulation of the hypoxic response modulates aging in c. Elegans. </w:t>
      </w:r>
      <w:r w:rsidRPr="003211AD">
        <w:rPr>
          <w:i/>
        </w:rPr>
        <w:t>Science</w:t>
      </w:r>
      <w:r w:rsidRPr="003211AD">
        <w:t>,</w:t>
      </w:r>
      <w:r w:rsidRPr="003211AD">
        <w:rPr>
          <w:b/>
        </w:rPr>
        <w:t xml:space="preserve"> 324</w:t>
      </w:r>
      <w:r w:rsidRPr="003211AD">
        <w:t>(5931):1196-1198.</w:t>
      </w:r>
    </w:p>
    <w:p w14:paraId="011167ED" w14:textId="77777777" w:rsidR="003211AD" w:rsidRPr="003211AD" w:rsidRDefault="003211AD" w:rsidP="003211AD">
      <w:pPr>
        <w:pStyle w:val="EndNoteBibliography"/>
      </w:pPr>
      <w:r w:rsidRPr="003211AD">
        <w:t>Muntane G, Farre X, Antonio Rodriguez J</w:t>
      </w:r>
      <w:r w:rsidRPr="003211AD">
        <w:rPr>
          <w:i/>
        </w:rPr>
        <w:t xml:space="preserve"> et al</w:t>
      </w:r>
      <w:r w:rsidRPr="003211AD">
        <w:t xml:space="preserve">. 2018. Biological processes modulating longevity across primates: A phylogenetic genome-phenome analysis. </w:t>
      </w:r>
      <w:r w:rsidRPr="003211AD">
        <w:rPr>
          <w:i/>
        </w:rPr>
        <w:t>Mol Biol Evol</w:t>
      </w:r>
      <w:r w:rsidRPr="003211AD">
        <w:t>.</w:t>
      </w:r>
    </w:p>
    <w:p w14:paraId="6F3221E9" w14:textId="77777777" w:rsidR="003211AD" w:rsidRPr="003211AD" w:rsidRDefault="003211AD" w:rsidP="003211AD">
      <w:pPr>
        <w:pStyle w:val="EndNoteBibliography"/>
      </w:pPr>
      <w:r w:rsidRPr="003211AD">
        <w:t>Natsidis P, Kapli P, Schiffer PH</w:t>
      </w:r>
      <w:r w:rsidRPr="003211AD">
        <w:rPr>
          <w:i/>
        </w:rPr>
        <w:t xml:space="preserve"> et al</w:t>
      </w:r>
      <w:r w:rsidRPr="003211AD">
        <w:t xml:space="preserve">. 2021. Systematic errors in orthology inference and their effects on evolutionary analyses. </w:t>
      </w:r>
      <w:r w:rsidRPr="003211AD">
        <w:rPr>
          <w:i/>
        </w:rPr>
        <w:t>iScience</w:t>
      </w:r>
      <w:r w:rsidRPr="003211AD">
        <w:t>,</w:t>
      </w:r>
      <w:r w:rsidRPr="003211AD">
        <w:rPr>
          <w:b/>
        </w:rPr>
        <w:t xml:space="preserve"> 24</w:t>
      </w:r>
      <w:r w:rsidRPr="003211AD">
        <w:t>(2):102110.</w:t>
      </w:r>
    </w:p>
    <w:p w14:paraId="0781B7B0" w14:textId="77777777" w:rsidR="003211AD" w:rsidRPr="003211AD" w:rsidRDefault="003211AD" w:rsidP="003211AD">
      <w:pPr>
        <w:pStyle w:val="EndNoteBibliography"/>
      </w:pPr>
      <w:r w:rsidRPr="003211AD">
        <w:t xml:space="preserve">Nopora A, Brocker T. 2002. Bcl-2 controls dendritic cell longevity in vivo. </w:t>
      </w:r>
      <w:r w:rsidRPr="003211AD">
        <w:rPr>
          <w:i/>
        </w:rPr>
        <w:t>J Immunol</w:t>
      </w:r>
      <w:r w:rsidRPr="003211AD">
        <w:t>,</w:t>
      </w:r>
      <w:r w:rsidRPr="003211AD">
        <w:rPr>
          <w:b/>
        </w:rPr>
        <w:t xml:space="preserve"> 169</w:t>
      </w:r>
      <w:r w:rsidRPr="003211AD">
        <w:t>(6):3006-3014.</w:t>
      </w:r>
    </w:p>
    <w:p w14:paraId="5E4981D2" w14:textId="77777777" w:rsidR="003211AD" w:rsidRPr="003211AD" w:rsidRDefault="003211AD" w:rsidP="003211AD">
      <w:pPr>
        <w:pStyle w:val="EndNoteBibliography"/>
      </w:pPr>
      <w:r w:rsidRPr="003211AD">
        <w:t>Nowak RM, Walker EP. 1999. Walker's mammals of the world, vol. 1: JHU press.</w:t>
      </w:r>
    </w:p>
    <w:p w14:paraId="1CD72DCC" w14:textId="77777777" w:rsidR="003211AD" w:rsidRPr="003211AD" w:rsidRDefault="003211AD" w:rsidP="003211AD">
      <w:pPr>
        <w:pStyle w:val="EndNoteBibliography"/>
      </w:pPr>
      <w:r w:rsidRPr="003211AD">
        <w:t>Partha R, Kowalczyk A, Clark NL</w:t>
      </w:r>
      <w:r w:rsidRPr="003211AD">
        <w:rPr>
          <w:i/>
        </w:rPr>
        <w:t xml:space="preserve"> et al</w:t>
      </w:r>
      <w:r w:rsidRPr="003211AD">
        <w:t xml:space="preserve">. 2019. Robust method for detecting convergent shifts in evolutionary rates. </w:t>
      </w:r>
      <w:r w:rsidRPr="003211AD">
        <w:rPr>
          <w:i/>
        </w:rPr>
        <w:t>Mol Biol Evol</w:t>
      </w:r>
      <w:r w:rsidRPr="003211AD">
        <w:t>,</w:t>
      </w:r>
      <w:r w:rsidRPr="003211AD">
        <w:rPr>
          <w:b/>
        </w:rPr>
        <w:t xml:space="preserve"> 36</w:t>
      </w:r>
      <w:r w:rsidRPr="003211AD">
        <w:t>(8):1817-1830.</w:t>
      </w:r>
    </w:p>
    <w:p w14:paraId="3280E83E" w14:textId="77777777" w:rsidR="003211AD" w:rsidRPr="003211AD" w:rsidRDefault="003211AD" w:rsidP="003211AD">
      <w:pPr>
        <w:pStyle w:val="EndNoteBibliography"/>
      </w:pPr>
      <w:r w:rsidRPr="003211AD">
        <w:t>Plotnikov A, Zehorai E, Procaccia S</w:t>
      </w:r>
      <w:r w:rsidRPr="003211AD">
        <w:rPr>
          <w:i/>
        </w:rPr>
        <w:t xml:space="preserve"> et al</w:t>
      </w:r>
      <w:r w:rsidRPr="003211AD">
        <w:t xml:space="preserve">. 2011. The mapk cascades: Signaling components, nuclear roles and mechanisms of nuclear translocation. </w:t>
      </w:r>
      <w:r w:rsidRPr="003211AD">
        <w:rPr>
          <w:i/>
        </w:rPr>
        <w:t>Biochim Biophys Acta</w:t>
      </w:r>
      <w:r w:rsidRPr="003211AD">
        <w:t>,</w:t>
      </w:r>
      <w:r w:rsidRPr="003211AD">
        <w:rPr>
          <w:b/>
        </w:rPr>
        <w:t xml:space="preserve"> 1813</w:t>
      </w:r>
      <w:r w:rsidRPr="003211AD">
        <w:t>(9):1619-1633.</w:t>
      </w:r>
    </w:p>
    <w:p w14:paraId="5B1D17B4" w14:textId="77777777" w:rsidR="003211AD" w:rsidRPr="003211AD" w:rsidRDefault="003211AD" w:rsidP="003211AD">
      <w:pPr>
        <w:pStyle w:val="EndNoteBibliography"/>
      </w:pPr>
      <w:r w:rsidRPr="003211AD">
        <w:t>Reynolds LM, Taylor JR, Ding J</w:t>
      </w:r>
      <w:r w:rsidRPr="003211AD">
        <w:rPr>
          <w:i/>
        </w:rPr>
        <w:t xml:space="preserve"> et al</w:t>
      </w:r>
      <w:r w:rsidRPr="003211AD">
        <w:t xml:space="preserve">. 2014. Age-related variations in the methylome associated with gene expression in human monocytes and t cells. </w:t>
      </w:r>
      <w:r w:rsidRPr="003211AD">
        <w:rPr>
          <w:i/>
        </w:rPr>
        <w:t>Nat Commun</w:t>
      </w:r>
      <w:r w:rsidRPr="003211AD">
        <w:t>,</w:t>
      </w:r>
      <w:r w:rsidRPr="003211AD">
        <w:rPr>
          <w:b/>
        </w:rPr>
        <w:t xml:space="preserve"> 5</w:t>
      </w:r>
      <w:r w:rsidRPr="003211AD">
        <w:t>:5366.</w:t>
      </w:r>
    </w:p>
    <w:p w14:paraId="103B2D64" w14:textId="77777777" w:rsidR="003211AD" w:rsidRPr="003211AD" w:rsidRDefault="003211AD" w:rsidP="003211AD">
      <w:pPr>
        <w:pStyle w:val="EndNoteBibliography"/>
      </w:pPr>
      <w:r w:rsidRPr="003211AD">
        <w:t>Sahm A, Bens M, Szafranski K</w:t>
      </w:r>
      <w:r w:rsidRPr="003211AD">
        <w:rPr>
          <w:i/>
        </w:rPr>
        <w:t xml:space="preserve"> et al</w:t>
      </w:r>
      <w:r w:rsidRPr="003211AD">
        <w:t xml:space="preserve">. 2018. Long-lived rodents reveal signatures of positive selection in genes associated with lifespan. </w:t>
      </w:r>
      <w:r w:rsidRPr="003211AD">
        <w:rPr>
          <w:i/>
        </w:rPr>
        <w:t>PLoS Genet</w:t>
      </w:r>
      <w:r w:rsidRPr="003211AD">
        <w:t>,</w:t>
      </w:r>
      <w:r w:rsidRPr="003211AD">
        <w:rPr>
          <w:b/>
        </w:rPr>
        <w:t xml:space="preserve"> 14</w:t>
      </w:r>
      <w:r w:rsidRPr="003211AD">
        <w:t>(3):e1007272.</w:t>
      </w:r>
    </w:p>
    <w:p w14:paraId="439A0B6B" w14:textId="77777777" w:rsidR="003211AD" w:rsidRPr="003211AD" w:rsidRDefault="003211AD" w:rsidP="003211AD">
      <w:pPr>
        <w:pStyle w:val="EndNoteBibliography"/>
      </w:pPr>
      <w:r w:rsidRPr="003211AD">
        <w:t>Schmidt K, Steiner K, Petrov B</w:t>
      </w:r>
      <w:r w:rsidRPr="003211AD">
        <w:rPr>
          <w:i/>
        </w:rPr>
        <w:t xml:space="preserve"> et al</w:t>
      </w:r>
      <w:r w:rsidRPr="003211AD">
        <w:t xml:space="preserve">. 2016. Short-lived mammals (shrew, mouse) have a less robust metal-responsive transcription factor than humans and bats. </w:t>
      </w:r>
      <w:r w:rsidRPr="003211AD">
        <w:rPr>
          <w:i/>
        </w:rPr>
        <w:t>BioMetals</w:t>
      </w:r>
      <w:r w:rsidRPr="003211AD">
        <w:t>,</w:t>
      </w:r>
      <w:r w:rsidRPr="003211AD">
        <w:rPr>
          <w:b/>
        </w:rPr>
        <w:t xml:space="preserve"> 29</w:t>
      </w:r>
      <w:r w:rsidRPr="003211AD">
        <w:t>(3):423-432.</w:t>
      </w:r>
    </w:p>
    <w:p w14:paraId="71FAB7B5" w14:textId="77777777" w:rsidR="003211AD" w:rsidRPr="003211AD" w:rsidRDefault="003211AD" w:rsidP="003211AD">
      <w:pPr>
        <w:pStyle w:val="EndNoteBibliography"/>
      </w:pPr>
      <w:r w:rsidRPr="003211AD">
        <w:t>Scornavacca C, Belkhir K, Lopez J</w:t>
      </w:r>
      <w:r w:rsidRPr="003211AD">
        <w:rPr>
          <w:i/>
        </w:rPr>
        <w:t xml:space="preserve"> et al</w:t>
      </w:r>
      <w:r w:rsidRPr="003211AD">
        <w:t xml:space="preserve">. 2019. Orthomam v10: Scaling-up orthologous coding sequence and exon alignments with more than one hundred mammalian genomes. </w:t>
      </w:r>
      <w:r w:rsidRPr="003211AD">
        <w:rPr>
          <w:i/>
        </w:rPr>
        <w:t>Mol Biol Evol</w:t>
      </w:r>
      <w:r w:rsidRPr="003211AD">
        <w:t>,</w:t>
      </w:r>
      <w:r w:rsidRPr="003211AD">
        <w:rPr>
          <w:b/>
        </w:rPr>
        <w:t xml:space="preserve"> 36</w:t>
      </w:r>
      <w:r w:rsidRPr="003211AD">
        <w:t>(4):861-862.</w:t>
      </w:r>
    </w:p>
    <w:p w14:paraId="0D285C9E" w14:textId="77777777" w:rsidR="003211AD" w:rsidRPr="003211AD" w:rsidRDefault="003211AD" w:rsidP="003211AD">
      <w:pPr>
        <w:pStyle w:val="EndNoteBibliography"/>
      </w:pPr>
      <w:r w:rsidRPr="003211AD">
        <w:t>Seim I, Fang XD, Xiong ZQ</w:t>
      </w:r>
      <w:r w:rsidRPr="003211AD">
        <w:rPr>
          <w:i/>
        </w:rPr>
        <w:t xml:space="preserve"> et al</w:t>
      </w:r>
      <w:r w:rsidRPr="003211AD">
        <w:t xml:space="preserve">. 2013. Genome analysis reveals insights into physiology and longevity of the brandt's bat myotis brandtii. </w:t>
      </w:r>
      <w:r w:rsidRPr="003211AD">
        <w:rPr>
          <w:i/>
        </w:rPr>
        <w:t>Nat Commun</w:t>
      </w:r>
      <w:r w:rsidRPr="003211AD">
        <w:t>,</w:t>
      </w:r>
      <w:r w:rsidRPr="003211AD">
        <w:rPr>
          <w:b/>
        </w:rPr>
        <w:t xml:space="preserve"> 4</w:t>
      </w:r>
      <w:r w:rsidRPr="003211AD">
        <w:t>.</w:t>
      </w:r>
    </w:p>
    <w:p w14:paraId="0424C530" w14:textId="77777777" w:rsidR="003211AD" w:rsidRPr="003211AD" w:rsidRDefault="003211AD" w:rsidP="003211AD">
      <w:pPr>
        <w:pStyle w:val="EndNoteBibliography"/>
      </w:pPr>
      <w:r w:rsidRPr="003211AD">
        <w:t>Shannon P, Markiel A, Ozier O</w:t>
      </w:r>
      <w:r w:rsidRPr="003211AD">
        <w:rPr>
          <w:i/>
        </w:rPr>
        <w:t xml:space="preserve"> et al</w:t>
      </w:r>
      <w:r w:rsidRPr="003211AD">
        <w:t xml:space="preserve">. 2003. Cytoscape: A software environment for integrated models of biomolecular interaction networks. </w:t>
      </w:r>
      <w:r w:rsidRPr="003211AD">
        <w:rPr>
          <w:i/>
        </w:rPr>
        <w:t>Genome Res</w:t>
      </w:r>
      <w:r w:rsidRPr="003211AD">
        <w:t>,</w:t>
      </w:r>
      <w:r w:rsidRPr="003211AD">
        <w:rPr>
          <w:b/>
        </w:rPr>
        <w:t xml:space="preserve"> 13</w:t>
      </w:r>
      <w:r w:rsidRPr="003211AD">
        <w:t>(11):2498-2504.</w:t>
      </w:r>
    </w:p>
    <w:p w14:paraId="1FC15CA9" w14:textId="77777777" w:rsidR="003211AD" w:rsidRPr="003211AD" w:rsidRDefault="003211AD" w:rsidP="003211AD">
      <w:pPr>
        <w:pStyle w:val="EndNoteBibliography"/>
      </w:pPr>
      <w:r w:rsidRPr="003211AD">
        <w:t>Shi H, Belbin O, Medway C</w:t>
      </w:r>
      <w:r w:rsidRPr="003211AD">
        <w:rPr>
          <w:i/>
        </w:rPr>
        <w:t xml:space="preserve"> et al</w:t>
      </w:r>
      <w:r w:rsidRPr="003211AD">
        <w:t xml:space="preserve">. 2012. Genetic variants influencing human aging from late-onset alzheimer's disease (load) genome-wide association studies (gwas). </w:t>
      </w:r>
      <w:r w:rsidRPr="003211AD">
        <w:rPr>
          <w:i/>
        </w:rPr>
        <w:t>Neurobiol Aging</w:t>
      </w:r>
      <w:r w:rsidRPr="003211AD">
        <w:t>,</w:t>
      </w:r>
      <w:r w:rsidRPr="003211AD">
        <w:rPr>
          <w:b/>
        </w:rPr>
        <w:t xml:space="preserve"> 33</w:t>
      </w:r>
      <w:r w:rsidRPr="003211AD">
        <w:t>(8):1849 e1845-1818.</w:t>
      </w:r>
    </w:p>
    <w:p w14:paraId="719F7B2C" w14:textId="77777777" w:rsidR="003211AD" w:rsidRPr="003211AD" w:rsidRDefault="003211AD" w:rsidP="003211AD">
      <w:pPr>
        <w:pStyle w:val="EndNoteBibliography"/>
      </w:pPr>
      <w:r w:rsidRPr="003211AD">
        <w:t xml:space="preserve">Shokhirev MN, Johnson AA. 2021. Modeling the human aging transcriptome across tissues, health status, and sex. </w:t>
      </w:r>
      <w:r w:rsidRPr="003211AD">
        <w:rPr>
          <w:i/>
        </w:rPr>
        <w:t>Aging Cell</w:t>
      </w:r>
      <w:r w:rsidRPr="003211AD">
        <w:t>,</w:t>
      </w:r>
      <w:r w:rsidRPr="003211AD">
        <w:rPr>
          <w:b/>
        </w:rPr>
        <w:t xml:space="preserve"> 20</w:t>
      </w:r>
      <w:r w:rsidRPr="003211AD">
        <w:t>(1):e13280.</w:t>
      </w:r>
    </w:p>
    <w:p w14:paraId="06066F58" w14:textId="77777777" w:rsidR="003211AD" w:rsidRPr="003211AD" w:rsidRDefault="003211AD" w:rsidP="003211AD">
      <w:pPr>
        <w:pStyle w:val="EndNoteBibliography"/>
      </w:pPr>
      <w:r w:rsidRPr="003211AD">
        <w:t>Stenesen D, Suh JM, Seo J</w:t>
      </w:r>
      <w:r w:rsidRPr="003211AD">
        <w:rPr>
          <w:i/>
        </w:rPr>
        <w:t xml:space="preserve"> et al</w:t>
      </w:r>
      <w:r w:rsidRPr="003211AD">
        <w:t xml:space="preserve">. 2013. Adenosine nucleotide biosynthesis and ampk regulate adult life span and mediate the longevity benefit of caloric restriction in flies. </w:t>
      </w:r>
      <w:r w:rsidRPr="003211AD">
        <w:rPr>
          <w:i/>
        </w:rPr>
        <w:t>Cell Metab</w:t>
      </w:r>
      <w:r w:rsidRPr="003211AD">
        <w:t>,</w:t>
      </w:r>
      <w:r w:rsidRPr="003211AD">
        <w:rPr>
          <w:b/>
        </w:rPr>
        <w:t xml:space="preserve"> 17</w:t>
      </w:r>
      <w:r w:rsidRPr="003211AD">
        <w:t>(1):101-112.</w:t>
      </w:r>
    </w:p>
    <w:p w14:paraId="369D3798" w14:textId="77777777" w:rsidR="003211AD" w:rsidRPr="003211AD" w:rsidRDefault="003211AD" w:rsidP="003211AD">
      <w:pPr>
        <w:pStyle w:val="EndNoteBibliography"/>
      </w:pPr>
      <w:r w:rsidRPr="003211AD">
        <w:t>Supek F, Bosnjak M, Skunca N</w:t>
      </w:r>
      <w:r w:rsidRPr="003211AD">
        <w:rPr>
          <w:i/>
        </w:rPr>
        <w:t xml:space="preserve"> et al</w:t>
      </w:r>
      <w:r w:rsidRPr="003211AD">
        <w:t xml:space="preserve">. 2011. Revigo summarizes and visualizes long lists of gene ontology terms. </w:t>
      </w:r>
      <w:r w:rsidRPr="003211AD">
        <w:rPr>
          <w:i/>
        </w:rPr>
        <w:t>PLoS One</w:t>
      </w:r>
      <w:r w:rsidRPr="003211AD">
        <w:t>,</w:t>
      </w:r>
      <w:r w:rsidRPr="003211AD">
        <w:rPr>
          <w:b/>
        </w:rPr>
        <w:t xml:space="preserve"> 6</w:t>
      </w:r>
      <w:r w:rsidRPr="003211AD">
        <w:t>(7):e21800.</w:t>
      </w:r>
    </w:p>
    <w:p w14:paraId="3BCF6A2F" w14:textId="77777777" w:rsidR="003211AD" w:rsidRPr="003211AD" w:rsidRDefault="003211AD" w:rsidP="003211AD">
      <w:pPr>
        <w:pStyle w:val="EndNoteBibliography"/>
      </w:pPr>
      <w:r w:rsidRPr="003211AD">
        <w:t>Tacutu R, Thornton D, Johnson E</w:t>
      </w:r>
      <w:r w:rsidRPr="003211AD">
        <w:rPr>
          <w:i/>
        </w:rPr>
        <w:t xml:space="preserve"> et al</w:t>
      </w:r>
      <w:r w:rsidRPr="003211AD">
        <w:t xml:space="preserve">. 2018. Human ageing genomic resources: New and updated databases. </w:t>
      </w:r>
      <w:r w:rsidRPr="003211AD">
        <w:rPr>
          <w:i/>
        </w:rPr>
        <w:t>Nucleic Acids Res</w:t>
      </w:r>
      <w:r w:rsidRPr="003211AD">
        <w:t>,</w:t>
      </w:r>
      <w:r w:rsidRPr="003211AD">
        <w:rPr>
          <w:b/>
        </w:rPr>
        <w:t xml:space="preserve"> 46</w:t>
      </w:r>
      <w:r w:rsidRPr="003211AD">
        <w:t>(D1):D1083-D1090.</w:t>
      </w:r>
    </w:p>
    <w:p w14:paraId="7812C7AC" w14:textId="77777777" w:rsidR="003211AD" w:rsidRPr="003211AD" w:rsidRDefault="003211AD" w:rsidP="003211AD">
      <w:pPr>
        <w:pStyle w:val="EndNoteBibliography"/>
      </w:pPr>
      <w:r w:rsidRPr="003211AD">
        <w:t>Tian X, Firsanov D, Zhang Z</w:t>
      </w:r>
      <w:r w:rsidRPr="003211AD">
        <w:rPr>
          <w:i/>
        </w:rPr>
        <w:t xml:space="preserve"> et al</w:t>
      </w:r>
      <w:r w:rsidRPr="003211AD">
        <w:t xml:space="preserve">. 2019. Sirt6 is responsible for more efficient DNA double-strand break repair in long-lived species. </w:t>
      </w:r>
      <w:r w:rsidRPr="003211AD">
        <w:rPr>
          <w:i/>
        </w:rPr>
        <w:t>Cell</w:t>
      </w:r>
      <w:r w:rsidRPr="003211AD">
        <w:t>,</w:t>
      </w:r>
      <w:r w:rsidRPr="003211AD">
        <w:rPr>
          <w:b/>
        </w:rPr>
        <w:t xml:space="preserve"> 177</w:t>
      </w:r>
      <w:r w:rsidRPr="003211AD">
        <w:t>(3):622-638 e622.</w:t>
      </w:r>
    </w:p>
    <w:p w14:paraId="55A3A62F" w14:textId="77777777" w:rsidR="003211AD" w:rsidRPr="003211AD" w:rsidRDefault="003211AD" w:rsidP="003211AD">
      <w:pPr>
        <w:pStyle w:val="EndNoteBibliography"/>
      </w:pPr>
      <w:r w:rsidRPr="003211AD">
        <w:t xml:space="preserve">Tian X, Seluanov A, Gorbunova V. 2017. Molecular mechanisms determining lifespan in short- and long-lived species. </w:t>
      </w:r>
      <w:r w:rsidRPr="003211AD">
        <w:rPr>
          <w:i/>
        </w:rPr>
        <w:t>Trends Endocrinol Metab</w:t>
      </w:r>
      <w:r w:rsidRPr="003211AD">
        <w:t>,</w:t>
      </w:r>
      <w:r w:rsidRPr="003211AD">
        <w:rPr>
          <w:b/>
        </w:rPr>
        <w:t xml:space="preserve"> 28</w:t>
      </w:r>
      <w:r w:rsidRPr="003211AD">
        <w:t>(10):722-734.</w:t>
      </w:r>
    </w:p>
    <w:p w14:paraId="4B4F1430" w14:textId="77777777" w:rsidR="003211AD" w:rsidRPr="003211AD" w:rsidRDefault="003211AD" w:rsidP="003211AD">
      <w:pPr>
        <w:pStyle w:val="EndNoteBibliography"/>
      </w:pPr>
      <w:r w:rsidRPr="003211AD">
        <w:t xml:space="preserve">Tollis M, Boddy AM, Maley CC. 2017. Peto's paradox: How has evolution solved the problem of cancer prevention? </w:t>
      </w:r>
      <w:r w:rsidRPr="003211AD">
        <w:rPr>
          <w:i/>
        </w:rPr>
        <w:t>BMC Biol</w:t>
      </w:r>
      <w:r w:rsidRPr="003211AD">
        <w:t>,</w:t>
      </w:r>
      <w:r w:rsidRPr="003211AD">
        <w:rPr>
          <w:b/>
        </w:rPr>
        <w:t xml:space="preserve"> 15</w:t>
      </w:r>
      <w:r w:rsidRPr="003211AD">
        <w:t>(1):60.</w:t>
      </w:r>
    </w:p>
    <w:p w14:paraId="5B93F4AD" w14:textId="77777777" w:rsidR="003211AD" w:rsidRPr="003211AD" w:rsidRDefault="003211AD" w:rsidP="003211AD">
      <w:pPr>
        <w:pStyle w:val="EndNoteBibliography"/>
      </w:pPr>
      <w:r w:rsidRPr="003211AD">
        <w:t xml:space="preserve">van Heemst D. 2010. Insulin, igf-1 and longevity. </w:t>
      </w:r>
      <w:r w:rsidRPr="003211AD">
        <w:rPr>
          <w:i/>
        </w:rPr>
        <w:t>Aging Dis</w:t>
      </w:r>
      <w:r w:rsidRPr="003211AD">
        <w:t>,</w:t>
      </w:r>
      <w:r w:rsidRPr="003211AD">
        <w:rPr>
          <w:b/>
        </w:rPr>
        <w:t xml:space="preserve"> 1</w:t>
      </w:r>
      <w:r w:rsidRPr="003211AD">
        <w:t>(2):147-157.</w:t>
      </w:r>
    </w:p>
    <w:p w14:paraId="59A1501E" w14:textId="77777777" w:rsidR="003211AD" w:rsidRPr="003211AD" w:rsidRDefault="003211AD" w:rsidP="003211AD">
      <w:pPr>
        <w:pStyle w:val="EndNoteBibliography"/>
      </w:pPr>
      <w:r w:rsidRPr="003211AD">
        <w:t>Wertheim JO, Murrell B, Smith MD</w:t>
      </w:r>
      <w:r w:rsidRPr="003211AD">
        <w:rPr>
          <w:i/>
        </w:rPr>
        <w:t xml:space="preserve"> et al</w:t>
      </w:r>
      <w:r w:rsidRPr="003211AD">
        <w:t xml:space="preserve">. 2015. Relax: Detecting relaxed selection in a phylogenetic framework. </w:t>
      </w:r>
      <w:r w:rsidRPr="003211AD">
        <w:rPr>
          <w:i/>
        </w:rPr>
        <w:t>Mol Biol Evol</w:t>
      </w:r>
      <w:r w:rsidRPr="003211AD">
        <w:t>,</w:t>
      </w:r>
      <w:r w:rsidRPr="003211AD">
        <w:rPr>
          <w:b/>
        </w:rPr>
        <w:t xml:space="preserve"> 32</w:t>
      </w:r>
      <w:r w:rsidRPr="003211AD">
        <w:t>(3):820-832.</w:t>
      </w:r>
    </w:p>
    <w:p w14:paraId="2DE44DD0" w14:textId="77777777" w:rsidR="003211AD" w:rsidRPr="003211AD" w:rsidRDefault="003211AD" w:rsidP="003211AD">
      <w:pPr>
        <w:pStyle w:val="EndNoteBibliography"/>
      </w:pPr>
      <w:r w:rsidRPr="003211AD">
        <w:t xml:space="preserve">Wu G, Feng X, Stein L. 2010. A human functional protein interaction network and its application to cancer data analysis. </w:t>
      </w:r>
      <w:r w:rsidRPr="003211AD">
        <w:rPr>
          <w:i/>
        </w:rPr>
        <w:t>Genome Biol</w:t>
      </w:r>
      <w:r w:rsidRPr="003211AD">
        <w:t>,</w:t>
      </w:r>
      <w:r w:rsidRPr="003211AD">
        <w:rPr>
          <w:b/>
        </w:rPr>
        <w:t xml:space="preserve"> 11</w:t>
      </w:r>
      <w:r w:rsidRPr="003211AD">
        <w:t>(5):R53.</w:t>
      </w:r>
    </w:p>
    <w:p w14:paraId="4FAF6715" w14:textId="77777777" w:rsidR="003211AD" w:rsidRPr="003211AD" w:rsidRDefault="003211AD" w:rsidP="003211AD">
      <w:pPr>
        <w:pStyle w:val="EndNoteBibliography"/>
      </w:pPr>
      <w:r w:rsidRPr="003211AD">
        <w:t xml:space="preserve">Yang ZH. 2007. Paml 4: Phylogenetic analysis by maximum likelihood. </w:t>
      </w:r>
      <w:r w:rsidRPr="003211AD">
        <w:rPr>
          <w:i/>
        </w:rPr>
        <w:t>Mol Biol Evol</w:t>
      </w:r>
      <w:r w:rsidRPr="003211AD">
        <w:t>,</w:t>
      </w:r>
      <w:r w:rsidRPr="003211AD">
        <w:rPr>
          <w:b/>
        </w:rPr>
        <w:t xml:space="preserve"> 24</w:t>
      </w:r>
      <w:r w:rsidRPr="003211AD">
        <w:t>(8):1586-1591.</w:t>
      </w:r>
    </w:p>
    <w:p w14:paraId="37DBF728" w14:textId="77777777" w:rsidR="003211AD" w:rsidRPr="003211AD" w:rsidRDefault="003211AD" w:rsidP="003211AD">
      <w:pPr>
        <w:pStyle w:val="EndNoteBibliography"/>
      </w:pPr>
      <w:r w:rsidRPr="003211AD">
        <w:t>Yim S, Yu H, Jang D</w:t>
      </w:r>
      <w:r w:rsidRPr="003211AD">
        <w:rPr>
          <w:i/>
        </w:rPr>
        <w:t xml:space="preserve"> et al</w:t>
      </w:r>
      <w:r w:rsidRPr="003211AD">
        <w:t xml:space="preserve">. 2018. Annotating activation/inhibition relationships to protein-protein interactions using gene ontology relations. </w:t>
      </w:r>
      <w:r w:rsidRPr="003211AD">
        <w:rPr>
          <w:i/>
        </w:rPr>
        <w:t>BMC Syst Biol</w:t>
      </w:r>
      <w:r w:rsidRPr="003211AD">
        <w:t>,</w:t>
      </w:r>
      <w:r w:rsidRPr="003211AD">
        <w:rPr>
          <w:b/>
        </w:rPr>
        <w:t xml:space="preserve"> 12</w:t>
      </w:r>
      <w:r w:rsidRPr="003211AD">
        <w:t>(Suppl 1):9.</w:t>
      </w:r>
    </w:p>
    <w:p w14:paraId="15E03129" w14:textId="77777777" w:rsidR="003211AD" w:rsidRPr="003211AD" w:rsidRDefault="003211AD" w:rsidP="003211AD">
      <w:pPr>
        <w:pStyle w:val="EndNoteBibliography"/>
      </w:pPr>
      <w:r w:rsidRPr="003211AD">
        <w:t>Yin L, Ma H, Nakayasu ES</w:t>
      </w:r>
      <w:r w:rsidRPr="003211AD">
        <w:rPr>
          <w:i/>
        </w:rPr>
        <w:t xml:space="preserve"> et al</w:t>
      </w:r>
      <w:r w:rsidRPr="003211AD">
        <w:t xml:space="preserve">. 2019. Bacterial longevity requires protein synthesis and a stringent response. </w:t>
      </w:r>
      <w:r w:rsidRPr="003211AD">
        <w:rPr>
          <w:i/>
        </w:rPr>
        <w:t>mBio</w:t>
      </w:r>
      <w:r w:rsidRPr="003211AD">
        <w:t>,</w:t>
      </w:r>
      <w:r w:rsidRPr="003211AD">
        <w:rPr>
          <w:b/>
        </w:rPr>
        <w:t xml:space="preserve"> 10</w:t>
      </w:r>
      <w:r w:rsidRPr="003211AD">
        <w:t>(5).</w:t>
      </w:r>
    </w:p>
    <w:p w14:paraId="7E91BCF0" w14:textId="77777777" w:rsidR="003211AD" w:rsidRPr="003211AD" w:rsidRDefault="003211AD" w:rsidP="003211AD">
      <w:pPr>
        <w:pStyle w:val="EndNoteBibliography"/>
      </w:pPr>
      <w:r w:rsidRPr="003211AD">
        <w:t>Yu GC, Wang LG, Han YY</w:t>
      </w:r>
      <w:r w:rsidRPr="003211AD">
        <w:rPr>
          <w:i/>
        </w:rPr>
        <w:t xml:space="preserve"> et al</w:t>
      </w:r>
      <w:r w:rsidRPr="003211AD">
        <w:t xml:space="preserve">. 2012. Clusterprofiler: An r package for comparing biological themes among gene clusters. </w:t>
      </w:r>
      <w:r w:rsidRPr="003211AD">
        <w:rPr>
          <w:i/>
        </w:rPr>
        <w:t>Omics-a Journal of Integrative Biology</w:t>
      </w:r>
      <w:r w:rsidRPr="003211AD">
        <w:t>,</w:t>
      </w:r>
      <w:r w:rsidRPr="003211AD">
        <w:rPr>
          <w:b/>
        </w:rPr>
        <w:t xml:space="preserve"> 16</w:t>
      </w:r>
      <w:r w:rsidRPr="003211AD">
        <w:t>(5):284-287.</w:t>
      </w:r>
    </w:p>
    <w:p w14:paraId="7B1EB836" w14:textId="77777777" w:rsidR="003211AD" w:rsidRPr="003211AD" w:rsidRDefault="003211AD" w:rsidP="003211AD">
      <w:pPr>
        <w:pStyle w:val="EndNoteBibliography"/>
      </w:pPr>
      <w:r w:rsidRPr="003211AD">
        <w:t>Yu Z, Seim I, Yin M</w:t>
      </w:r>
      <w:r w:rsidRPr="003211AD">
        <w:rPr>
          <w:i/>
        </w:rPr>
        <w:t xml:space="preserve"> et al</w:t>
      </w:r>
      <w:r w:rsidRPr="003211AD">
        <w:t xml:space="preserve">. 2021. Comparative analyses of aging-related genes in long-lived mammals provide insights into natural longevity. </w:t>
      </w:r>
      <w:r w:rsidRPr="003211AD">
        <w:rPr>
          <w:i/>
        </w:rPr>
        <w:t>The Innovation</w:t>
      </w:r>
      <w:r w:rsidRPr="003211AD">
        <w:t>,</w:t>
      </w:r>
      <w:r w:rsidRPr="003211AD">
        <w:rPr>
          <w:b/>
        </w:rPr>
        <w:t xml:space="preserve"> 2</w:t>
      </w:r>
      <w:r w:rsidRPr="003211AD">
        <w:t>(2).</w:t>
      </w:r>
    </w:p>
    <w:p w14:paraId="2EA81CAC" w14:textId="77777777" w:rsidR="003211AD" w:rsidRPr="003211AD" w:rsidRDefault="003211AD" w:rsidP="003211AD">
      <w:pPr>
        <w:pStyle w:val="EndNoteBibliography"/>
      </w:pPr>
      <w:r w:rsidRPr="003211AD">
        <w:t>Zeng Y, Nie C, Min J</w:t>
      </w:r>
      <w:r w:rsidRPr="003211AD">
        <w:rPr>
          <w:i/>
        </w:rPr>
        <w:t xml:space="preserve"> et al</w:t>
      </w:r>
      <w:r w:rsidRPr="003211AD">
        <w:t xml:space="preserve">. 2018. Sex differences in genetic associations with longevity. </w:t>
      </w:r>
      <w:r w:rsidRPr="003211AD">
        <w:rPr>
          <w:i/>
        </w:rPr>
        <w:t>JAMA Netw Open</w:t>
      </w:r>
      <w:r w:rsidRPr="003211AD">
        <w:t>,</w:t>
      </w:r>
      <w:r w:rsidRPr="003211AD">
        <w:rPr>
          <w:b/>
        </w:rPr>
        <w:t xml:space="preserve"> 1</w:t>
      </w:r>
      <w:r w:rsidRPr="003211AD">
        <w:t>(4):e181670.</w:t>
      </w:r>
    </w:p>
    <w:p w14:paraId="5588A976" w14:textId="77777777" w:rsidR="003211AD" w:rsidRPr="003211AD" w:rsidRDefault="003211AD" w:rsidP="003211AD">
      <w:pPr>
        <w:pStyle w:val="EndNoteBibliography"/>
      </w:pPr>
      <w:r w:rsidRPr="003211AD">
        <w:t xml:space="preserve">Zhang J, Nielsen R, Yang Z. 2005. Evaluation of an improved branch-site likelihood method for detecting positive selection at the molecular level. </w:t>
      </w:r>
      <w:r w:rsidRPr="003211AD">
        <w:rPr>
          <w:i/>
        </w:rPr>
        <w:t>Mol Biol Evol</w:t>
      </w:r>
      <w:r w:rsidRPr="003211AD">
        <w:t>,</w:t>
      </w:r>
      <w:r w:rsidRPr="003211AD">
        <w:rPr>
          <w:b/>
        </w:rPr>
        <w:t xml:space="preserve"> 22</w:t>
      </w:r>
      <w:r w:rsidRPr="003211AD">
        <w:t>(12):2472-2479.</w:t>
      </w:r>
    </w:p>
    <w:p w14:paraId="21A7EA73" w14:textId="0260C595" w:rsidR="00787941" w:rsidRPr="00D17E62" w:rsidRDefault="00F51104" w:rsidP="00BA5AE1">
      <w:pPr>
        <w:spacing w:line="480" w:lineRule="auto"/>
        <w:rPr>
          <w:rFonts w:ascii="Times New Roman" w:hAnsi="Times New Roman" w:cs="Times New Roman"/>
        </w:rPr>
      </w:pPr>
      <w:r w:rsidRPr="00D17E62">
        <w:rPr>
          <w:rFonts w:ascii="Times New Roman" w:hAnsi="Times New Roman" w:cs="Times New Roman"/>
        </w:rPr>
        <w:fldChar w:fldCharType="end"/>
      </w:r>
    </w:p>
    <w:sectPr w:rsidR="00787941" w:rsidRPr="00D17E6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5E662B" w14:textId="77777777" w:rsidR="00520787" w:rsidRDefault="00520787" w:rsidP="009D52AF">
      <w:r>
        <w:separator/>
      </w:r>
    </w:p>
  </w:endnote>
  <w:endnote w:type="continuationSeparator" w:id="0">
    <w:p w14:paraId="32FC720C" w14:textId="77777777" w:rsidR="00520787" w:rsidRDefault="00520787" w:rsidP="009D52AF">
      <w:r>
        <w:continuationSeparator/>
      </w:r>
    </w:p>
  </w:endnote>
  <w:endnote w:type="continuationNotice" w:id="1">
    <w:p w14:paraId="12EBA062" w14:textId="77777777" w:rsidR="00520787" w:rsidRDefault="0052078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wymxtAdvTT86d47313">
    <w:altName w:val="Cambria"/>
    <w:panose1 w:val="00000000000000000000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2A1599F" w14:textId="77777777" w:rsidR="00520787" w:rsidRDefault="00520787" w:rsidP="009D52AF">
      <w:r>
        <w:separator/>
      </w:r>
    </w:p>
  </w:footnote>
  <w:footnote w:type="continuationSeparator" w:id="0">
    <w:p w14:paraId="532ED596" w14:textId="77777777" w:rsidR="00520787" w:rsidRDefault="00520787" w:rsidP="009D52AF">
      <w:r>
        <w:continuationSeparator/>
      </w:r>
    </w:p>
  </w:footnote>
  <w:footnote w:type="continuationNotice" w:id="1">
    <w:p w14:paraId="03DD6A83" w14:textId="77777777" w:rsidR="00520787" w:rsidRDefault="00520787"/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7EwNTC0MDcxszSyMDNT0lEKTi0uzszPAykwMqsFAFXF8+A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9vrfdemz0pstew0aex95v6axa2v9ftwfvr&quot;&gt;genomic-Converted&lt;record-ids&gt;&lt;item&gt;9&lt;/item&gt;&lt;item&gt;57&lt;/item&gt;&lt;item&gt;564&lt;/item&gt;&lt;item&gt;581&lt;/item&gt;&lt;item&gt;619&lt;/item&gt;&lt;item&gt;1485&lt;/item&gt;&lt;item&gt;3074&lt;/item&gt;&lt;item&gt;3561&lt;/item&gt;&lt;item&gt;3584&lt;/item&gt;&lt;item&gt;3668&lt;/item&gt;&lt;item&gt;3713&lt;/item&gt;&lt;item&gt;3716&lt;/item&gt;&lt;item&gt;3915&lt;/item&gt;&lt;item&gt;4163&lt;/item&gt;&lt;item&gt;4175&lt;/item&gt;&lt;item&gt;4289&lt;/item&gt;&lt;item&gt;4324&lt;/item&gt;&lt;item&gt;4421&lt;/item&gt;&lt;item&gt;4454&lt;/item&gt;&lt;item&gt;4526&lt;/item&gt;&lt;item&gt;4530&lt;/item&gt;&lt;item&gt;4533&lt;/item&gt;&lt;item&gt;4534&lt;/item&gt;&lt;item&gt;4541&lt;/item&gt;&lt;item&gt;4571&lt;/item&gt;&lt;item&gt;4582&lt;/item&gt;&lt;item&gt;4584&lt;/item&gt;&lt;item&gt;4585&lt;/item&gt;&lt;item&gt;4586&lt;/item&gt;&lt;item&gt;4587&lt;/item&gt;&lt;item&gt;4592&lt;/item&gt;&lt;item&gt;4594&lt;/item&gt;&lt;item&gt;4595&lt;/item&gt;&lt;item&gt;4598&lt;/item&gt;&lt;item&gt;4599&lt;/item&gt;&lt;item&gt;4601&lt;/item&gt;&lt;item&gt;4602&lt;/item&gt;&lt;item&gt;4604&lt;/item&gt;&lt;item&gt;4605&lt;/item&gt;&lt;item&gt;4606&lt;/item&gt;&lt;item&gt;4607&lt;/item&gt;&lt;item&gt;4608&lt;/item&gt;&lt;item&gt;4612&lt;/item&gt;&lt;item&gt;4614&lt;/item&gt;&lt;item&gt;4628&lt;/item&gt;&lt;item&gt;4633&lt;/item&gt;&lt;item&gt;4643&lt;/item&gt;&lt;item&gt;4644&lt;/item&gt;&lt;item&gt;4645&lt;/item&gt;&lt;item&gt;4649&lt;/item&gt;&lt;item&gt;4650&lt;/item&gt;&lt;item&gt;4651&lt;/item&gt;&lt;item&gt;4652&lt;/item&gt;&lt;item&gt;4654&lt;/item&gt;&lt;item&gt;4655&lt;/item&gt;&lt;item&gt;4660&lt;/item&gt;&lt;item&gt;4663&lt;/item&gt;&lt;item&gt;4666&lt;/item&gt;&lt;item&gt;4667&lt;/item&gt;&lt;item&gt;4668&lt;/item&gt;&lt;item&gt;4670&lt;/item&gt;&lt;item&gt;4671&lt;/item&gt;&lt;item&gt;4672&lt;/item&gt;&lt;/record-ids&gt;&lt;/item&gt;&lt;/Libraries&gt;"/>
  </w:docVars>
  <w:rsids>
    <w:rsidRoot w:val="00A22DB1"/>
    <w:rsid w:val="00000273"/>
    <w:rsid w:val="00000603"/>
    <w:rsid w:val="00000630"/>
    <w:rsid w:val="000006D0"/>
    <w:rsid w:val="00000C55"/>
    <w:rsid w:val="00000C63"/>
    <w:rsid w:val="00001934"/>
    <w:rsid w:val="00001AC6"/>
    <w:rsid w:val="000028DA"/>
    <w:rsid w:val="000028F0"/>
    <w:rsid w:val="00002D07"/>
    <w:rsid w:val="00002D2B"/>
    <w:rsid w:val="000036DA"/>
    <w:rsid w:val="00003A30"/>
    <w:rsid w:val="00003C82"/>
    <w:rsid w:val="00003F53"/>
    <w:rsid w:val="00004348"/>
    <w:rsid w:val="00004A1A"/>
    <w:rsid w:val="00004A35"/>
    <w:rsid w:val="000050A3"/>
    <w:rsid w:val="00005155"/>
    <w:rsid w:val="00005190"/>
    <w:rsid w:val="00005E71"/>
    <w:rsid w:val="00006210"/>
    <w:rsid w:val="000062DC"/>
    <w:rsid w:val="000064C0"/>
    <w:rsid w:val="0000672A"/>
    <w:rsid w:val="00006BE4"/>
    <w:rsid w:val="000070D1"/>
    <w:rsid w:val="000073FB"/>
    <w:rsid w:val="000074DE"/>
    <w:rsid w:val="0000779F"/>
    <w:rsid w:val="0000797C"/>
    <w:rsid w:val="00007D89"/>
    <w:rsid w:val="000100BD"/>
    <w:rsid w:val="00011D0C"/>
    <w:rsid w:val="00012345"/>
    <w:rsid w:val="000123A5"/>
    <w:rsid w:val="00012BFE"/>
    <w:rsid w:val="00012D24"/>
    <w:rsid w:val="00012FB4"/>
    <w:rsid w:val="0001363A"/>
    <w:rsid w:val="0001384C"/>
    <w:rsid w:val="00013E9B"/>
    <w:rsid w:val="0001414C"/>
    <w:rsid w:val="00014CF9"/>
    <w:rsid w:val="00014EB1"/>
    <w:rsid w:val="00014FEF"/>
    <w:rsid w:val="00015584"/>
    <w:rsid w:val="00015F1F"/>
    <w:rsid w:val="00016B32"/>
    <w:rsid w:val="000172A2"/>
    <w:rsid w:val="00017321"/>
    <w:rsid w:val="00017587"/>
    <w:rsid w:val="00017875"/>
    <w:rsid w:val="00017A84"/>
    <w:rsid w:val="00017CEC"/>
    <w:rsid w:val="0002022F"/>
    <w:rsid w:val="00020434"/>
    <w:rsid w:val="000208C2"/>
    <w:rsid w:val="00021085"/>
    <w:rsid w:val="00021636"/>
    <w:rsid w:val="00021DA5"/>
    <w:rsid w:val="000225CC"/>
    <w:rsid w:val="00022C1E"/>
    <w:rsid w:val="000232F1"/>
    <w:rsid w:val="0002346B"/>
    <w:rsid w:val="000235A0"/>
    <w:rsid w:val="000237B2"/>
    <w:rsid w:val="00023B0E"/>
    <w:rsid w:val="00023F0D"/>
    <w:rsid w:val="00024442"/>
    <w:rsid w:val="00024F92"/>
    <w:rsid w:val="00025234"/>
    <w:rsid w:val="000253DC"/>
    <w:rsid w:val="00025B48"/>
    <w:rsid w:val="00026739"/>
    <w:rsid w:val="00026965"/>
    <w:rsid w:val="00026D0D"/>
    <w:rsid w:val="000274C0"/>
    <w:rsid w:val="0002763C"/>
    <w:rsid w:val="00027A9D"/>
    <w:rsid w:val="00027B00"/>
    <w:rsid w:val="000301FB"/>
    <w:rsid w:val="000307AB"/>
    <w:rsid w:val="00030AF4"/>
    <w:rsid w:val="00030D0B"/>
    <w:rsid w:val="00030FEB"/>
    <w:rsid w:val="000315B5"/>
    <w:rsid w:val="00031635"/>
    <w:rsid w:val="0003183D"/>
    <w:rsid w:val="00031966"/>
    <w:rsid w:val="00031C80"/>
    <w:rsid w:val="00031E4F"/>
    <w:rsid w:val="00031EC0"/>
    <w:rsid w:val="00032EBD"/>
    <w:rsid w:val="00032FDF"/>
    <w:rsid w:val="0003362E"/>
    <w:rsid w:val="000337FE"/>
    <w:rsid w:val="00033D84"/>
    <w:rsid w:val="00033E7B"/>
    <w:rsid w:val="000340FA"/>
    <w:rsid w:val="000341CE"/>
    <w:rsid w:val="00034469"/>
    <w:rsid w:val="00034821"/>
    <w:rsid w:val="00034893"/>
    <w:rsid w:val="0003492A"/>
    <w:rsid w:val="00035177"/>
    <w:rsid w:val="00035CE5"/>
    <w:rsid w:val="00036F4E"/>
    <w:rsid w:val="000375C0"/>
    <w:rsid w:val="000375C3"/>
    <w:rsid w:val="00037868"/>
    <w:rsid w:val="00037C78"/>
    <w:rsid w:val="00037E78"/>
    <w:rsid w:val="00040478"/>
    <w:rsid w:val="000406A0"/>
    <w:rsid w:val="00040E58"/>
    <w:rsid w:val="00041E81"/>
    <w:rsid w:val="00042559"/>
    <w:rsid w:val="00042736"/>
    <w:rsid w:val="00042A8E"/>
    <w:rsid w:val="00042ACB"/>
    <w:rsid w:val="00042E06"/>
    <w:rsid w:val="00043235"/>
    <w:rsid w:val="00043612"/>
    <w:rsid w:val="00043DB0"/>
    <w:rsid w:val="0004422A"/>
    <w:rsid w:val="00044257"/>
    <w:rsid w:val="0004513A"/>
    <w:rsid w:val="00045EAC"/>
    <w:rsid w:val="0004654A"/>
    <w:rsid w:val="000467A8"/>
    <w:rsid w:val="00046B6D"/>
    <w:rsid w:val="00047140"/>
    <w:rsid w:val="00047A1E"/>
    <w:rsid w:val="00047C2C"/>
    <w:rsid w:val="000507FB"/>
    <w:rsid w:val="00050C7D"/>
    <w:rsid w:val="00050DE6"/>
    <w:rsid w:val="00050EEB"/>
    <w:rsid w:val="000510F4"/>
    <w:rsid w:val="00051350"/>
    <w:rsid w:val="0005224E"/>
    <w:rsid w:val="00052600"/>
    <w:rsid w:val="00052A01"/>
    <w:rsid w:val="00052E20"/>
    <w:rsid w:val="00053287"/>
    <w:rsid w:val="0005343E"/>
    <w:rsid w:val="00053F3A"/>
    <w:rsid w:val="000540F6"/>
    <w:rsid w:val="00054308"/>
    <w:rsid w:val="00054350"/>
    <w:rsid w:val="000545D8"/>
    <w:rsid w:val="00054607"/>
    <w:rsid w:val="00054690"/>
    <w:rsid w:val="000546DD"/>
    <w:rsid w:val="000547E5"/>
    <w:rsid w:val="00054A69"/>
    <w:rsid w:val="00054D4B"/>
    <w:rsid w:val="00054F34"/>
    <w:rsid w:val="00054F6B"/>
    <w:rsid w:val="00055395"/>
    <w:rsid w:val="000557A5"/>
    <w:rsid w:val="0005588D"/>
    <w:rsid w:val="00055BC0"/>
    <w:rsid w:val="000562A0"/>
    <w:rsid w:val="00056BA9"/>
    <w:rsid w:val="00056BCB"/>
    <w:rsid w:val="00057238"/>
    <w:rsid w:val="00060EB5"/>
    <w:rsid w:val="00061187"/>
    <w:rsid w:val="00061341"/>
    <w:rsid w:val="00061EB8"/>
    <w:rsid w:val="000626ED"/>
    <w:rsid w:val="00062B35"/>
    <w:rsid w:val="00062C3E"/>
    <w:rsid w:val="000639D7"/>
    <w:rsid w:val="000642EC"/>
    <w:rsid w:val="00064C58"/>
    <w:rsid w:val="00065294"/>
    <w:rsid w:val="00065721"/>
    <w:rsid w:val="00065B03"/>
    <w:rsid w:val="00065FE5"/>
    <w:rsid w:val="00066219"/>
    <w:rsid w:val="00066C1F"/>
    <w:rsid w:val="00067448"/>
    <w:rsid w:val="00067990"/>
    <w:rsid w:val="00067BDF"/>
    <w:rsid w:val="00067EC0"/>
    <w:rsid w:val="00070101"/>
    <w:rsid w:val="0007021E"/>
    <w:rsid w:val="0007071C"/>
    <w:rsid w:val="00070880"/>
    <w:rsid w:val="00070918"/>
    <w:rsid w:val="00070AAF"/>
    <w:rsid w:val="00070C6E"/>
    <w:rsid w:val="0007186B"/>
    <w:rsid w:val="000719ED"/>
    <w:rsid w:val="00071A98"/>
    <w:rsid w:val="00071B6A"/>
    <w:rsid w:val="00071CA9"/>
    <w:rsid w:val="00071CE9"/>
    <w:rsid w:val="00072292"/>
    <w:rsid w:val="00072B57"/>
    <w:rsid w:val="00072F2F"/>
    <w:rsid w:val="000730C1"/>
    <w:rsid w:val="0007319E"/>
    <w:rsid w:val="00073245"/>
    <w:rsid w:val="000733B6"/>
    <w:rsid w:val="00073901"/>
    <w:rsid w:val="00073BD3"/>
    <w:rsid w:val="00073D9B"/>
    <w:rsid w:val="000743F0"/>
    <w:rsid w:val="000746C3"/>
    <w:rsid w:val="000749D5"/>
    <w:rsid w:val="00074A56"/>
    <w:rsid w:val="00074AD2"/>
    <w:rsid w:val="00074AF3"/>
    <w:rsid w:val="00075407"/>
    <w:rsid w:val="000754AE"/>
    <w:rsid w:val="00075647"/>
    <w:rsid w:val="00075ACE"/>
    <w:rsid w:val="000764C3"/>
    <w:rsid w:val="00076AB6"/>
    <w:rsid w:val="00076B9E"/>
    <w:rsid w:val="000802E4"/>
    <w:rsid w:val="00080EFD"/>
    <w:rsid w:val="0008281E"/>
    <w:rsid w:val="0008287C"/>
    <w:rsid w:val="00082E46"/>
    <w:rsid w:val="00083052"/>
    <w:rsid w:val="00083655"/>
    <w:rsid w:val="00083FE3"/>
    <w:rsid w:val="000840FA"/>
    <w:rsid w:val="000842C5"/>
    <w:rsid w:val="000846D1"/>
    <w:rsid w:val="000850B3"/>
    <w:rsid w:val="000852F0"/>
    <w:rsid w:val="0008625A"/>
    <w:rsid w:val="00086552"/>
    <w:rsid w:val="00086B76"/>
    <w:rsid w:val="00086E03"/>
    <w:rsid w:val="00087424"/>
    <w:rsid w:val="000874D5"/>
    <w:rsid w:val="00087EBD"/>
    <w:rsid w:val="000902C0"/>
    <w:rsid w:val="00090B22"/>
    <w:rsid w:val="00090D0C"/>
    <w:rsid w:val="000914F9"/>
    <w:rsid w:val="0009177F"/>
    <w:rsid w:val="0009183F"/>
    <w:rsid w:val="00092192"/>
    <w:rsid w:val="00093222"/>
    <w:rsid w:val="000933D5"/>
    <w:rsid w:val="0009358B"/>
    <w:rsid w:val="0009360B"/>
    <w:rsid w:val="00093637"/>
    <w:rsid w:val="00094009"/>
    <w:rsid w:val="000946F1"/>
    <w:rsid w:val="000948B3"/>
    <w:rsid w:val="00095170"/>
    <w:rsid w:val="0009628F"/>
    <w:rsid w:val="0009645D"/>
    <w:rsid w:val="0009675B"/>
    <w:rsid w:val="00096958"/>
    <w:rsid w:val="00096C7B"/>
    <w:rsid w:val="00097373"/>
    <w:rsid w:val="0009789A"/>
    <w:rsid w:val="000A0323"/>
    <w:rsid w:val="000A03A6"/>
    <w:rsid w:val="000A0799"/>
    <w:rsid w:val="000A0923"/>
    <w:rsid w:val="000A0D30"/>
    <w:rsid w:val="000A138E"/>
    <w:rsid w:val="000A1655"/>
    <w:rsid w:val="000A196C"/>
    <w:rsid w:val="000A2650"/>
    <w:rsid w:val="000A2846"/>
    <w:rsid w:val="000A29B1"/>
    <w:rsid w:val="000A2E44"/>
    <w:rsid w:val="000A3022"/>
    <w:rsid w:val="000A3083"/>
    <w:rsid w:val="000A3160"/>
    <w:rsid w:val="000A3394"/>
    <w:rsid w:val="000A3576"/>
    <w:rsid w:val="000A3904"/>
    <w:rsid w:val="000A4318"/>
    <w:rsid w:val="000A432C"/>
    <w:rsid w:val="000A4B9A"/>
    <w:rsid w:val="000A5A2D"/>
    <w:rsid w:val="000A5A9D"/>
    <w:rsid w:val="000A5B84"/>
    <w:rsid w:val="000A605F"/>
    <w:rsid w:val="000A6679"/>
    <w:rsid w:val="000A698D"/>
    <w:rsid w:val="000A6A8F"/>
    <w:rsid w:val="000A6B19"/>
    <w:rsid w:val="000A71A4"/>
    <w:rsid w:val="000A7BD6"/>
    <w:rsid w:val="000A7C63"/>
    <w:rsid w:val="000A7EEB"/>
    <w:rsid w:val="000B002E"/>
    <w:rsid w:val="000B0C28"/>
    <w:rsid w:val="000B0CD8"/>
    <w:rsid w:val="000B1094"/>
    <w:rsid w:val="000B10AC"/>
    <w:rsid w:val="000B1C31"/>
    <w:rsid w:val="000B1E52"/>
    <w:rsid w:val="000B2198"/>
    <w:rsid w:val="000B3780"/>
    <w:rsid w:val="000B406B"/>
    <w:rsid w:val="000B47F3"/>
    <w:rsid w:val="000B4D2F"/>
    <w:rsid w:val="000B4D35"/>
    <w:rsid w:val="000B4E66"/>
    <w:rsid w:val="000B5255"/>
    <w:rsid w:val="000B52B0"/>
    <w:rsid w:val="000B52D2"/>
    <w:rsid w:val="000B5368"/>
    <w:rsid w:val="000B5876"/>
    <w:rsid w:val="000B59F0"/>
    <w:rsid w:val="000B5C55"/>
    <w:rsid w:val="000B602D"/>
    <w:rsid w:val="000B6065"/>
    <w:rsid w:val="000B6363"/>
    <w:rsid w:val="000B666F"/>
    <w:rsid w:val="000B6877"/>
    <w:rsid w:val="000B6AE7"/>
    <w:rsid w:val="000B72F4"/>
    <w:rsid w:val="000B76E9"/>
    <w:rsid w:val="000C010F"/>
    <w:rsid w:val="000C0D06"/>
    <w:rsid w:val="000C0DB4"/>
    <w:rsid w:val="000C1552"/>
    <w:rsid w:val="000C1B2D"/>
    <w:rsid w:val="000C1D83"/>
    <w:rsid w:val="000C28C3"/>
    <w:rsid w:val="000C2F64"/>
    <w:rsid w:val="000C385E"/>
    <w:rsid w:val="000C3DBB"/>
    <w:rsid w:val="000C46FA"/>
    <w:rsid w:val="000C47B3"/>
    <w:rsid w:val="000C4966"/>
    <w:rsid w:val="000C4D23"/>
    <w:rsid w:val="000C4FBE"/>
    <w:rsid w:val="000C54AD"/>
    <w:rsid w:val="000C6C9D"/>
    <w:rsid w:val="000C7015"/>
    <w:rsid w:val="000C74E5"/>
    <w:rsid w:val="000C7652"/>
    <w:rsid w:val="000D0B3F"/>
    <w:rsid w:val="000D0B53"/>
    <w:rsid w:val="000D0FAE"/>
    <w:rsid w:val="000D13CD"/>
    <w:rsid w:val="000D179C"/>
    <w:rsid w:val="000D1950"/>
    <w:rsid w:val="000D1969"/>
    <w:rsid w:val="000D2502"/>
    <w:rsid w:val="000D26B9"/>
    <w:rsid w:val="000D2A9F"/>
    <w:rsid w:val="000D2D33"/>
    <w:rsid w:val="000D3FB6"/>
    <w:rsid w:val="000D477B"/>
    <w:rsid w:val="000D4994"/>
    <w:rsid w:val="000D579B"/>
    <w:rsid w:val="000D57C4"/>
    <w:rsid w:val="000D5A50"/>
    <w:rsid w:val="000D5CFF"/>
    <w:rsid w:val="000D60E0"/>
    <w:rsid w:val="000D6249"/>
    <w:rsid w:val="000D67C5"/>
    <w:rsid w:val="000D6A1E"/>
    <w:rsid w:val="000D6D6F"/>
    <w:rsid w:val="000D726F"/>
    <w:rsid w:val="000D74D9"/>
    <w:rsid w:val="000D7687"/>
    <w:rsid w:val="000D78D2"/>
    <w:rsid w:val="000D7F7F"/>
    <w:rsid w:val="000E0408"/>
    <w:rsid w:val="000E0CB4"/>
    <w:rsid w:val="000E0D41"/>
    <w:rsid w:val="000E144E"/>
    <w:rsid w:val="000E212E"/>
    <w:rsid w:val="000E24DB"/>
    <w:rsid w:val="000E26C2"/>
    <w:rsid w:val="000E28EB"/>
    <w:rsid w:val="000E35C9"/>
    <w:rsid w:val="000E393C"/>
    <w:rsid w:val="000E3E7E"/>
    <w:rsid w:val="000E3F9F"/>
    <w:rsid w:val="000E4875"/>
    <w:rsid w:val="000E4A4E"/>
    <w:rsid w:val="000E542E"/>
    <w:rsid w:val="000E59DF"/>
    <w:rsid w:val="000E5DE5"/>
    <w:rsid w:val="000E61B7"/>
    <w:rsid w:val="000E62AF"/>
    <w:rsid w:val="000E6CE0"/>
    <w:rsid w:val="000F0C6C"/>
    <w:rsid w:val="000F2676"/>
    <w:rsid w:val="000F27A3"/>
    <w:rsid w:val="000F2F69"/>
    <w:rsid w:val="000F300E"/>
    <w:rsid w:val="000F3629"/>
    <w:rsid w:val="000F36D1"/>
    <w:rsid w:val="000F3E9B"/>
    <w:rsid w:val="000F3FD0"/>
    <w:rsid w:val="000F40BA"/>
    <w:rsid w:val="000F4D5F"/>
    <w:rsid w:val="000F4DB3"/>
    <w:rsid w:val="000F6F57"/>
    <w:rsid w:val="001009E7"/>
    <w:rsid w:val="00100E1E"/>
    <w:rsid w:val="001010A6"/>
    <w:rsid w:val="001012AA"/>
    <w:rsid w:val="00101619"/>
    <w:rsid w:val="001019B2"/>
    <w:rsid w:val="00102127"/>
    <w:rsid w:val="001029B2"/>
    <w:rsid w:val="00102C2C"/>
    <w:rsid w:val="001033C0"/>
    <w:rsid w:val="001033FC"/>
    <w:rsid w:val="0010349F"/>
    <w:rsid w:val="001039FC"/>
    <w:rsid w:val="00104502"/>
    <w:rsid w:val="001046B3"/>
    <w:rsid w:val="001047BC"/>
    <w:rsid w:val="00104901"/>
    <w:rsid w:val="00104DA0"/>
    <w:rsid w:val="00105371"/>
    <w:rsid w:val="00105BCE"/>
    <w:rsid w:val="001066A7"/>
    <w:rsid w:val="0010682F"/>
    <w:rsid w:val="00106A23"/>
    <w:rsid w:val="00107276"/>
    <w:rsid w:val="00107A04"/>
    <w:rsid w:val="00107B9E"/>
    <w:rsid w:val="00111490"/>
    <w:rsid w:val="001114D9"/>
    <w:rsid w:val="00111662"/>
    <w:rsid w:val="00111D72"/>
    <w:rsid w:val="00112A32"/>
    <w:rsid w:val="00112DF2"/>
    <w:rsid w:val="00113046"/>
    <w:rsid w:val="0011380B"/>
    <w:rsid w:val="00113866"/>
    <w:rsid w:val="00113971"/>
    <w:rsid w:val="00113A20"/>
    <w:rsid w:val="00113AC0"/>
    <w:rsid w:val="00114E79"/>
    <w:rsid w:val="00114EF5"/>
    <w:rsid w:val="00115386"/>
    <w:rsid w:val="00115767"/>
    <w:rsid w:val="00115D4B"/>
    <w:rsid w:val="00116140"/>
    <w:rsid w:val="00116194"/>
    <w:rsid w:val="001162C2"/>
    <w:rsid w:val="0011672F"/>
    <w:rsid w:val="0011685C"/>
    <w:rsid w:val="00116AD4"/>
    <w:rsid w:val="00117190"/>
    <w:rsid w:val="00117486"/>
    <w:rsid w:val="00120EA8"/>
    <w:rsid w:val="00120F75"/>
    <w:rsid w:val="001220B0"/>
    <w:rsid w:val="00122210"/>
    <w:rsid w:val="0012256F"/>
    <w:rsid w:val="00122D2E"/>
    <w:rsid w:val="00122D42"/>
    <w:rsid w:val="00122F75"/>
    <w:rsid w:val="001230BA"/>
    <w:rsid w:val="001238BE"/>
    <w:rsid w:val="00123CBE"/>
    <w:rsid w:val="00123E2C"/>
    <w:rsid w:val="00124B41"/>
    <w:rsid w:val="00124C3A"/>
    <w:rsid w:val="00124DBC"/>
    <w:rsid w:val="00124F94"/>
    <w:rsid w:val="0012520D"/>
    <w:rsid w:val="001253ED"/>
    <w:rsid w:val="001258E7"/>
    <w:rsid w:val="00125B95"/>
    <w:rsid w:val="00126175"/>
    <w:rsid w:val="00126B65"/>
    <w:rsid w:val="00126D6E"/>
    <w:rsid w:val="001273C6"/>
    <w:rsid w:val="001274D5"/>
    <w:rsid w:val="00127A38"/>
    <w:rsid w:val="00127F69"/>
    <w:rsid w:val="00130658"/>
    <w:rsid w:val="00130DE3"/>
    <w:rsid w:val="00130FE2"/>
    <w:rsid w:val="00131565"/>
    <w:rsid w:val="001315C2"/>
    <w:rsid w:val="0013231B"/>
    <w:rsid w:val="00132826"/>
    <w:rsid w:val="00132A46"/>
    <w:rsid w:val="00132B28"/>
    <w:rsid w:val="0013316C"/>
    <w:rsid w:val="00133182"/>
    <w:rsid w:val="00133AA5"/>
    <w:rsid w:val="00133BB6"/>
    <w:rsid w:val="00133C9B"/>
    <w:rsid w:val="001346BE"/>
    <w:rsid w:val="001350A8"/>
    <w:rsid w:val="001353FA"/>
    <w:rsid w:val="001355FC"/>
    <w:rsid w:val="001358A0"/>
    <w:rsid w:val="00135949"/>
    <w:rsid w:val="00135EA4"/>
    <w:rsid w:val="00136224"/>
    <w:rsid w:val="00136C1B"/>
    <w:rsid w:val="00137286"/>
    <w:rsid w:val="00137391"/>
    <w:rsid w:val="00137C3D"/>
    <w:rsid w:val="00137E0A"/>
    <w:rsid w:val="001408F8"/>
    <w:rsid w:val="00141E68"/>
    <w:rsid w:val="00142456"/>
    <w:rsid w:val="00143953"/>
    <w:rsid w:val="00144961"/>
    <w:rsid w:val="00144C81"/>
    <w:rsid w:val="0014516D"/>
    <w:rsid w:val="00145EB8"/>
    <w:rsid w:val="001465D6"/>
    <w:rsid w:val="001465DB"/>
    <w:rsid w:val="0014685D"/>
    <w:rsid w:val="00147198"/>
    <w:rsid w:val="0014723A"/>
    <w:rsid w:val="00147811"/>
    <w:rsid w:val="0014791D"/>
    <w:rsid w:val="0014791F"/>
    <w:rsid w:val="00147BD8"/>
    <w:rsid w:val="0015036B"/>
    <w:rsid w:val="001503B9"/>
    <w:rsid w:val="001504C8"/>
    <w:rsid w:val="00150828"/>
    <w:rsid w:val="0015088A"/>
    <w:rsid w:val="00151805"/>
    <w:rsid w:val="00151C5D"/>
    <w:rsid w:val="00151E99"/>
    <w:rsid w:val="00151F2C"/>
    <w:rsid w:val="00151FF9"/>
    <w:rsid w:val="001525FD"/>
    <w:rsid w:val="001529BF"/>
    <w:rsid w:val="00152A59"/>
    <w:rsid w:val="00152D68"/>
    <w:rsid w:val="00153309"/>
    <w:rsid w:val="0015422B"/>
    <w:rsid w:val="0015432E"/>
    <w:rsid w:val="00154560"/>
    <w:rsid w:val="0015493F"/>
    <w:rsid w:val="00155EA6"/>
    <w:rsid w:val="00156373"/>
    <w:rsid w:val="0015676A"/>
    <w:rsid w:val="00156E87"/>
    <w:rsid w:val="00156F37"/>
    <w:rsid w:val="001573E2"/>
    <w:rsid w:val="00157962"/>
    <w:rsid w:val="0016005E"/>
    <w:rsid w:val="001607AA"/>
    <w:rsid w:val="0016090D"/>
    <w:rsid w:val="00161134"/>
    <w:rsid w:val="00161720"/>
    <w:rsid w:val="0016275C"/>
    <w:rsid w:val="001632B8"/>
    <w:rsid w:val="00163EA5"/>
    <w:rsid w:val="00164594"/>
    <w:rsid w:val="001650A6"/>
    <w:rsid w:val="0016524E"/>
    <w:rsid w:val="00165312"/>
    <w:rsid w:val="00165A99"/>
    <w:rsid w:val="00165B72"/>
    <w:rsid w:val="00166976"/>
    <w:rsid w:val="00166DCD"/>
    <w:rsid w:val="00167A86"/>
    <w:rsid w:val="00170217"/>
    <w:rsid w:val="001705E9"/>
    <w:rsid w:val="0017064B"/>
    <w:rsid w:val="00170CA2"/>
    <w:rsid w:val="0017114E"/>
    <w:rsid w:val="00171DB1"/>
    <w:rsid w:val="0017211E"/>
    <w:rsid w:val="0017224E"/>
    <w:rsid w:val="00172390"/>
    <w:rsid w:val="001728C3"/>
    <w:rsid w:val="00172CAE"/>
    <w:rsid w:val="00173312"/>
    <w:rsid w:val="00173442"/>
    <w:rsid w:val="001739A1"/>
    <w:rsid w:val="00173BCA"/>
    <w:rsid w:val="00173E7A"/>
    <w:rsid w:val="00174070"/>
    <w:rsid w:val="001746A6"/>
    <w:rsid w:val="0017472A"/>
    <w:rsid w:val="00174E4E"/>
    <w:rsid w:val="00175222"/>
    <w:rsid w:val="00175B5A"/>
    <w:rsid w:val="00175BAA"/>
    <w:rsid w:val="00175E1F"/>
    <w:rsid w:val="00175EC1"/>
    <w:rsid w:val="00175F50"/>
    <w:rsid w:val="001761E0"/>
    <w:rsid w:val="001762D8"/>
    <w:rsid w:val="0017660D"/>
    <w:rsid w:val="00176B3E"/>
    <w:rsid w:val="00177640"/>
    <w:rsid w:val="00180A2B"/>
    <w:rsid w:val="001810C2"/>
    <w:rsid w:val="00181118"/>
    <w:rsid w:val="001816CB"/>
    <w:rsid w:val="00181770"/>
    <w:rsid w:val="001818D1"/>
    <w:rsid w:val="00181B6A"/>
    <w:rsid w:val="001821AB"/>
    <w:rsid w:val="00182642"/>
    <w:rsid w:val="00182942"/>
    <w:rsid w:val="00182993"/>
    <w:rsid w:val="00182DB7"/>
    <w:rsid w:val="00182DE6"/>
    <w:rsid w:val="001833AC"/>
    <w:rsid w:val="00183A34"/>
    <w:rsid w:val="0018431E"/>
    <w:rsid w:val="0018435D"/>
    <w:rsid w:val="001848FC"/>
    <w:rsid w:val="00184A9F"/>
    <w:rsid w:val="00184D76"/>
    <w:rsid w:val="00184DA3"/>
    <w:rsid w:val="0018566F"/>
    <w:rsid w:val="00185791"/>
    <w:rsid w:val="0018587E"/>
    <w:rsid w:val="00185D28"/>
    <w:rsid w:val="0018670D"/>
    <w:rsid w:val="00186F2B"/>
    <w:rsid w:val="00187350"/>
    <w:rsid w:val="001878A5"/>
    <w:rsid w:val="00187E48"/>
    <w:rsid w:val="00187EE7"/>
    <w:rsid w:val="00190464"/>
    <w:rsid w:val="0019131D"/>
    <w:rsid w:val="001918BD"/>
    <w:rsid w:val="001921F3"/>
    <w:rsid w:val="00192B20"/>
    <w:rsid w:val="00193242"/>
    <w:rsid w:val="001932FE"/>
    <w:rsid w:val="0019334E"/>
    <w:rsid w:val="0019341B"/>
    <w:rsid w:val="00193D17"/>
    <w:rsid w:val="00193F39"/>
    <w:rsid w:val="00193F42"/>
    <w:rsid w:val="0019415C"/>
    <w:rsid w:val="001943A4"/>
    <w:rsid w:val="00194E4B"/>
    <w:rsid w:val="00195221"/>
    <w:rsid w:val="00195B9E"/>
    <w:rsid w:val="00195E54"/>
    <w:rsid w:val="00196068"/>
    <w:rsid w:val="00197474"/>
    <w:rsid w:val="00197D08"/>
    <w:rsid w:val="00197ED8"/>
    <w:rsid w:val="00197F23"/>
    <w:rsid w:val="001A0195"/>
    <w:rsid w:val="001A093B"/>
    <w:rsid w:val="001A0E38"/>
    <w:rsid w:val="001A10C9"/>
    <w:rsid w:val="001A1736"/>
    <w:rsid w:val="001A1CBD"/>
    <w:rsid w:val="001A1E9A"/>
    <w:rsid w:val="001A2083"/>
    <w:rsid w:val="001A248F"/>
    <w:rsid w:val="001A267D"/>
    <w:rsid w:val="001A2F73"/>
    <w:rsid w:val="001A335D"/>
    <w:rsid w:val="001A3662"/>
    <w:rsid w:val="001A3683"/>
    <w:rsid w:val="001A36A1"/>
    <w:rsid w:val="001A37E3"/>
    <w:rsid w:val="001A3F41"/>
    <w:rsid w:val="001A4F08"/>
    <w:rsid w:val="001A4F11"/>
    <w:rsid w:val="001A5146"/>
    <w:rsid w:val="001A5541"/>
    <w:rsid w:val="001A5845"/>
    <w:rsid w:val="001A5910"/>
    <w:rsid w:val="001A5AB2"/>
    <w:rsid w:val="001A5CFC"/>
    <w:rsid w:val="001A5D8F"/>
    <w:rsid w:val="001A60B3"/>
    <w:rsid w:val="001A6484"/>
    <w:rsid w:val="001A6593"/>
    <w:rsid w:val="001A660F"/>
    <w:rsid w:val="001A6829"/>
    <w:rsid w:val="001A6914"/>
    <w:rsid w:val="001A6D1F"/>
    <w:rsid w:val="001A74C2"/>
    <w:rsid w:val="001A7E41"/>
    <w:rsid w:val="001A7FD5"/>
    <w:rsid w:val="001B0B4F"/>
    <w:rsid w:val="001B23F0"/>
    <w:rsid w:val="001B2D47"/>
    <w:rsid w:val="001B340D"/>
    <w:rsid w:val="001B397C"/>
    <w:rsid w:val="001B3A40"/>
    <w:rsid w:val="001B3B50"/>
    <w:rsid w:val="001B44E2"/>
    <w:rsid w:val="001B48B3"/>
    <w:rsid w:val="001B4B0E"/>
    <w:rsid w:val="001B4E31"/>
    <w:rsid w:val="001B4F52"/>
    <w:rsid w:val="001B5117"/>
    <w:rsid w:val="001B5121"/>
    <w:rsid w:val="001B56E8"/>
    <w:rsid w:val="001B585F"/>
    <w:rsid w:val="001B5C12"/>
    <w:rsid w:val="001B5E0B"/>
    <w:rsid w:val="001B6196"/>
    <w:rsid w:val="001B623F"/>
    <w:rsid w:val="001B68F3"/>
    <w:rsid w:val="001B6905"/>
    <w:rsid w:val="001B6AAF"/>
    <w:rsid w:val="001B6C53"/>
    <w:rsid w:val="001B6CA7"/>
    <w:rsid w:val="001B6EAA"/>
    <w:rsid w:val="001B76B7"/>
    <w:rsid w:val="001B78C9"/>
    <w:rsid w:val="001B7AF2"/>
    <w:rsid w:val="001B7B6B"/>
    <w:rsid w:val="001B7FD6"/>
    <w:rsid w:val="001C0697"/>
    <w:rsid w:val="001C0F20"/>
    <w:rsid w:val="001C0FBF"/>
    <w:rsid w:val="001C1450"/>
    <w:rsid w:val="001C1C54"/>
    <w:rsid w:val="001C2062"/>
    <w:rsid w:val="001C241E"/>
    <w:rsid w:val="001C2912"/>
    <w:rsid w:val="001C3255"/>
    <w:rsid w:val="001C32F7"/>
    <w:rsid w:val="001C38EF"/>
    <w:rsid w:val="001C4262"/>
    <w:rsid w:val="001C42F4"/>
    <w:rsid w:val="001C4ADF"/>
    <w:rsid w:val="001C5382"/>
    <w:rsid w:val="001C58B4"/>
    <w:rsid w:val="001C61EE"/>
    <w:rsid w:val="001C69A5"/>
    <w:rsid w:val="001C6DDF"/>
    <w:rsid w:val="001C7862"/>
    <w:rsid w:val="001C7D0F"/>
    <w:rsid w:val="001D06D6"/>
    <w:rsid w:val="001D09B1"/>
    <w:rsid w:val="001D0B19"/>
    <w:rsid w:val="001D0DE7"/>
    <w:rsid w:val="001D1595"/>
    <w:rsid w:val="001D24C1"/>
    <w:rsid w:val="001D2B07"/>
    <w:rsid w:val="001D2EF6"/>
    <w:rsid w:val="001D30EA"/>
    <w:rsid w:val="001D32F3"/>
    <w:rsid w:val="001D356C"/>
    <w:rsid w:val="001D374F"/>
    <w:rsid w:val="001D38EC"/>
    <w:rsid w:val="001D4283"/>
    <w:rsid w:val="001D4EEF"/>
    <w:rsid w:val="001D53FF"/>
    <w:rsid w:val="001D5725"/>
    <w:rsid w:val="001D6228"/>
    <w:rsid w:val="001D7017"/>
    <w:rsid w:val="001D72EB"/>
    <w:rsid w:val="001D76E3"/>
    <w:rsid w:val="001E00A5"/>
    <w:rsid w:val="001E0747"/>
    <w:rsid w:val="001E0D98"/>
    <w:rsid w:val="001E0E19"/>
    <w:rsid w:val="001E17CA"/>
    <w:rsid w:val="001E1B7B"/>
    <w:rsid w:val="001E1E04"/>
    <w:rsid w:val="001E1ED8"/>
    <w:rsid w:val="001E24B2"/>
    <w:rsid w:val="001E2C51"/>
    <w:rsid w:val="001E3166"/>
    <w:rsid w:val="001E36C2"/>
    <w:rsid w:val="001E4317"/>
    <w:rsid w:val="001E444A"/>
    <w:rsid w:val="001E49B1"/>
    <w:rsid w:val="001E4C20"/>
    <w:rsid w:val="001E50F6"/>
    <w:rsid w:val="001E5866"/>
    <w:rsid w:val="001E5AD3"/>
    <w:rsid w:val="001E5FCF"/>
    <w:rsid w:val="001E607E"/>
    <w:rsid w:val="001E66D2"/>
    <w:rsid w:val="001E6EA0"/>
    <w:rsid w:val="001E6EBC"/>
    <w:rsid w:val="001E71A7"/>
    <w:rsid w:val="001E756D"/>
    <w:rsid w:val="001E7921"/>
    <w:rsid w:val="001E7DBB"/>
    <w:rsid w:val="001F0A4D"/>
    <w:rsid w:val="001F1400"/>
    <w:rsid w:val="001F161B"/>
    <w:rsid w:val="001F19C7"/>
    <w:rsid w:val="001F1A5F"/>
    <w:rsid w:val="001F1B2F"/>
    <w:rsid w:val="001F1B96"/>
    <w:rsid w:val="001F1C67"/>
    <w:rsid w:val="001F2082"/>
    <w:rsid w:val="001F2A6E"/>
    <w:rsid w:val="001F31C1"/>
    <w:rsid w:val="001F3535"/>
    <w:rsid w:val="001F3969"/>
    <w:rsid w:val="001F464E"/>
    <w:rsid w:val="001F488B"/>
    <w:rsid w:val="001F4B1F"/>
    <w:rsid w:val="001F4C20"/>
    <w:rsid w:val="001F588A"/>
    <w:rsid w:val="001F59EC"/>
    <w:rsid w:val="001F5D8A"/>
    <w:rsid w:val="001F5ECE"/>
    <w:rsid w:val="001F5F2A"/>
    <w:rsid w:val="001F6276"/>
    <w:rsid w:val="001F6435"/>
    <w:rsid w:val="001F6495"/>
    <w:rsid w:val="001F6E62"/>
    <w:rsid w:val="001F71E2"/>
    <w:rsid w:val="001F7A06"/>
    <w:rsid w:val="001F7DDF"/>
    <w:rsid w:val="0020019F"/>
    <w:rsid w:val="00200309"/>
    <w:rsid w:val="00200C91"/>
    <w:rsid w:val="002023A4"/>
    <w:rsid w:val="00202E9A"/>
    <w:rsid w:val="00204712"/>
    <w:rsid w:val="0020538D"/>
    <w:rsid w:val="002054D9"/>
    <w:rsid w:val="00205C2B"/>
    <w:rsid w:val="00206AC7"/>
    <w:rsid w:val="00206C95"/>
    <w:rsid w:val="00206CB2"/>
    <w:rsid w:val="00206CE9"/>
    <w:rsid w:val="00207386"/>
    <w:rsid w:val="002073F3"/>
    <w:rsid w:val="00207A48"/>
    <w:rsid w:val="00207F42"/>
    <w:rsid w:val="00210A4E"/>
    <w:rsid w:val="00210E36"/>
    <w:rsid w:val="00211164"/>
    <w:rsid w:val="002111B4"/>
    <w:rsid w:val="002120FB"/>
    <w:rsid w:val="00212AA9"/>
    <w:rsid w:val="002132E0"/>
    <w:rsid w:val="002133EB"/>
    <w:rsid w:val="002134C8"/>
    <w:rsid w:val="002139CE"/>
    <w:rsid w:val="00213E51"/>
    <w:rsid w:val="00213EB7"/>
    <w:rsid w:val="00213FA1"/>
    <w:rsid w:val="0021425F"/>
    <w:rsid w:val="0021470F"/>
    <w:rsid w:val="00215235"/>
    <w:rsid w:val="00215744"/>
    <w:rsid w:val="00215BFC"/>
    <w:rsid w:val="002160EE"/>
    <w:rsid w:val="0021622C"/>
    <w:rsid w:val="0021638B"/>
    <w:rsid w:val="00216734"/>
    <w:rsid w:val="002200C5"/>
    <w:rsid w:val="0022020C"/>
    <w:rsid w:val="00220351"/>
    <w:rsid w:val="0022039E"/>
    <w:rsid w:val="0022044E"/>
    <w:rsid w:val="002207A5"/>
    <w:rsid w:val="00220833"/>
    <w:rsid w:val="0022097D"/>
    <w:rsid w:val="002210B2"/>
    <w:rsid w:val="00221601"/>
    <w:rsid w:val="002217CC"/>
    <w:rsid w:val="002223E7"/>
    <w:rsid w:val="00222531"/>
    <w:rsid w:val="00222AA8"/>
    <w:rsid w:val="00222ACD"/>
    <w:rsid w:val="00222BC1"/>
    <w:rsid w:val="00223188"/>
    <w:rsid w:val="0022348C"/>
    <w:rsid w:val="00224553"/>
    <w:rsid w:val="002250DC"/>
    <w:rsid w:val="00225231"/>
    <w:rsid w:val="002252DA"/>
    <w:rsid w:val="00225D31"/>
    <w:rsid w:val="00225E01"/>
    <w:rsid w:val="00226B36"/>
    <w:rsid w:val="00226D2B"/>
    <w:rsid w:val="00226D7D"/>
    <w:rsid w:val="002277D4"/>
    <w:rsid w:val="00227A6D"/>
    <w:rsid w:val="002302C9"/>
    <w:rsid w:val="002305BE"/>
    <w:rsid w:val="00230A0E"/>
    <w:rsid w:val="00230A72"/>
    <w:rsid w:val="00231A62"/>
    <w:rsid w:val="00231C0D"/>
    <w:rsid w:val="0023271A"/>
    <w:rsid w:val="002333A5"/>
    <w:rsid w:val="00233EED"/>
    <w:rsid w:val="002344BE"/>
    <w:rsid w:val="002344C3"/>
    <w:rsid w:val="002348ED"/>
    <w:rsid w:val="00234A9A"/>
    <w:rsid w:val="00234ADA"/>
    <w:rsid w:val="00234D37"/>
    <w:rsid w:val="00234D91"/>
    <w:rsid w:val="00234F48"/>
    <w:rsid w:val="00236260"/>
    <w:rsid w:val="002363DD"/>
    <w:rsid w:val="002365DB"/>
    <w:rsid w:val="002369B2"/>
    <w:rsid w:val="00236DA2"/>
    <w:rsid w:val="00237468"/>
    <w:rsid w:val="002374D7"/>
    <w:rsid w:val="00237623"/>
    <w:rsid w:val="002377C7"/>
    <w:rsid w:val="00237B38"/>
    <w:rsid w:val="00237D22"/>
    <w:rsid w:val="00240C15"/>
    <w:rsid w:val="00240DD9"/>
    <w:rsid w:val="002412EB"/>
    <w:rsid w:val="0024146F"/>
    <w:rsid w:val="00241626"/>
    <w:rsid w:val="002422BF"/>
    <w:rsid w:val="00242820"/>
    <w:rsid w:val="0024328C"/>
    <w:rsid w:val="00243361"/>
    <w:rsid w:val="00243A24"/>
    <w:rsid w:val="00243BA8"/>
    <w:rsid w:val="00244106"/>
    <w:rsid w:val="00244307"/>
    <w:rsid w:val="00244518"/>
    <w:rsid w:val="00244A31"/>
    <w:rsid w:val="00245035"/>
    <w:rsid w:val="0024589B"/>
    <w:rsid w:val="00245C32"/>
    <w:rsid w:val="00246602"/>
    <w:rsid w:val="00246816"/>
    <w:rsid w:val="002469DB"/>
    <w:rsid w:val="002469F4"/>
    <w:rsid w:val="002474E2"/>
    <w:rsid w:val="00247E28"/>
    <w:rsid w:val="002501DB"/>
    <w:rsid w:val="002502BF"/>
    <w:rsid w:val="002503FF"/>
    <w:rsid w:val="002504FC"/>
    <w:rsid w:val="0025055A"/>
    <w:rsid w:val="0025081A"/>
    <w:rsid w:val="00250AFB"/>
    <w:rsid w:val="0025274D"/>
    <w:rsid w:val="00252D58"/>
    <w:rsid w:val="002535D3"/>
    <w:rsid w:val="00253995"/>
    <w:rsid w:val="00253ECD"/>
    <w:rsid w:val="00254042"/>
    <w:rsid w:val="00254644"/>
    <w:rsid w:val="00254899"/>
    <w:rsid w:val="00255457"/>
    <w:rsid w:val="00255668"/>
    <w:rsid w:val="0025571F"/>
    <w:rsid w:val="00255A4D"/>
    <w:rsid w:val="00256064"/>
    <w:rsid w:val="002564AD"/>
    <w:rsid w:val="002566F1"/>
    <w:rsid w:val="00256FB9"/>
    <w:rsid w:val="00257A7F"/>
    <w:rsid w:val="002601B4"/>
    <w:rsid w:val="0026028D"/>
    <w:rsid w:val="00260317"/>
    <w:rsid w:val="00260529"/>
    <w:rsid w:val="00260D18"/>
    <w:rsid w:val="00261B8E"/>
    <w:rsid w:val="0026254F"/>
    <w:rsid w:val="00262FDD"/>
    <w:rsid w:val="00263310"/>
    <w:rsid w:val="00264616"/>
    <w:rsid w:val="002649E9"/>
    <w:rsid w:val="00264A82"/>
    <w:rsid w:val="00264C01"/>
    <w:rsid w:val="00264E92"/>
    <w:rsid w:val="0026584E"/>
    <w:rsid w:val="00265BE0"/>
    <w:rsid w:val="00265CB5"/>
    <w:rsid w:val="00265EB3"/>
    <w:rsid w:val="002663B2"/>
    <w:rsid w:val="00266C2B"/>
    <w:rsid w:val="00266C4A"/>
    <w:rsid w:val="00266E15"/>
    <w:rsid w:val="0026734B"/>
    <w:rsid w:val="002677ED"/>
    <w:rsid w:val="002679A4"/>
    <w:rsid w:val="00270400"/>
    <w:rsid w:val="0027100A"/>
    <w:rsid w:val="002712A1"/>
    <w:rsid w:val="0027138C"/>
    <w:rsid w:val="00271448"/>
    <w:rsid w:val="002718BF"/>
    <w:rsid w:val="00271E8F"/>
    <w:rsid w:val="002721D1"/>
    <w:rsid w:val="00272EDB"/>
    <w:rsid w:val="0027305C"/>
    <w:rsid w:val="002734C1"/>
    <w:rsid w:val="0027386E"/>
    <w:rsid w:val="00273BE7"/>
    <w:rsid w:val="00273CAB"/>
    <w:rsid w:val="00274B75"/>
    <w:rsid w:val="00274ED7"/>
    <w:rsid w:val="00274FD5"/>
    <w:rsid w:val="002754EA"/>
    <w:rsid w:val="00275D83"/>
    <w:rsid w:val="00275DC0"/>
    <w:rsid w:val="00275F3D"/>
    <w:rsid w:val="002760F4"/>
    <w:rsid w:val="00276161"/>
    <w:rsid w:val="0027651B"/>
    <w:rsid w:val="002765AE"/>
    <w:rsid w:val="00277915"/>
    <w:rsid w:val="00280001"/>
    <w:rsid w:val="00280214"/>
    <w:rsid w:val="0028028A"/>
    <w:rsid w:val="00280873"/>
    <w:rsid w:val="00280E13"/>
    <w:rsid w:val="00281104"/>
    <w:rsid w:val="00281B5E"/>
    <w:rsid w:val="00281E8C"/>
    <w:rsid w:val="00282119"/>
    <w:rsid w:val="0028229A"/>
    <w:rsid w:val="00282770"/>
    <w:rsid w:val="002827F1"/>
    <w:rsid w:val="00282A5D"/>
    <w:rsid w:val="00282C63"/>
    <w:rsid w:val="00282F13"/>
    <w:rsid w:val="0028333F"/>
    <w:rsid w:val="00283B4D"/>
    <w:rsid w:val="00283EAD"/>
    <w:rsid w:val="00283ECA"/>
    <w:rsid w:val="002841C7"/>
    <w:rsid w:val="00284514"/>
    <w:rsid w:val="0028501B"/>
    <w:rsid w:val="00285211"/>
    <w:rsid w:val="002853CF"/>
    <w:rsid w:val="00285BF5"/>
    <w:rsid w:val="00285F22"/>
    <w:rsid w:val="0028705E"/>
    <w:rsid w:val="00287176"/>
    <w:rsid w:val="00287C61"/>
    <w:rsid w:val="002909D7"/>
    <w:rsid w:val="00290B51"/>
    <w:rsid w:val="00290FE0"/>
    <w:rsid w:val="00291192"/>
    <w:rsid w:val="002911F6"/>
    <w:rsid w:val="00291347"/>
    <w:rsid w:val="002913A1"/>
    <w:rsid w:val="00292202"/>
    <w:rsid w:val="002924EF"/>
    <w:rsid w:val="002924F5"/>
    <w:rsid w:val="0029264D"/>
    <w:rsid w:val="0029266D"/>
    <w:rsid w:val="002939C0"/>
    <w:rsid w:val="00293E17"/>
    <w:rsid w:val="00294AC4"/>
    <w:rsid w:val="00295132"/>
    <w:rsid w:val="00295331"/>
    <w:rsid w:val="002958CA"/>
    <w:rsid w:val="00295B50"/>
    <w:rsid w:val="00295CDA"/>
    <w:rsid w:val="00295FBF"/>
    <w:rsid w:val="0029623F"/>
    <w:rsid w:val="002964A2"/>
    <w:rsid w:val="00296B03"/>
    <w:rsid w:val="002976D5"/>
    <w:rsid w:val="002A1A78"/>
    <w:rsid w:val="002A1AA5"/>
    <w:rsid w:val="002A1AEB"/>
    <w:rsid w:val="002A1C01"/>
    <w:rsid w:val="002A1D1D"/>
    <w:rsid w:val="002A1E1F"/>
    <w:rsid w:val="002A2528"/>
    <w:rsid w:val="002A2992"/>
    <w:rsid w:val="002A2B4E"/>
    <w:rsid w:val="002A2C02"/>
    <w:rsid w:val="002A36D0"/>
    <w:rsid w:val="002A3813"/>
    <w:rsid w:val="002A3F85"/>
    <w:rsid w:val="002A49CB"/>
    <w:rsid w:val="002A4C7C"/>
    <w:rsid w:val="002A4E12"/>
    <w:rsid w:val="002A53C5"/>
    <w:rsid w:val="002A53F1"/>
    <w:rsid w:val="002A5494"/>
    <w:rsid w:val="002A5A86"/>
    <w:rsid w:val="002A5DBA"/>
    <w:rsid w:val="002A6353"/>
    <w:rsid w:val="002A6627"/>
    <w:rsid w:val="002A67EA"/>
    <w:rsid w:val="002A6B04"/>
    <w:rsid w:val="002A717E"/>
    <w:rsid w:val="002A7595"/>
    <w:rsid w:val="002A78BA"/>
    <w:rsid w:val="002A7BCE"/>
    <w:rsid w:val="002A7CB6"/>
    <w:rsid w:val="002A7D75"/>
    <w:rsid w:val="002B03C0"/>
    <w:rsid w:val="002B10E5"/>
    <w:rsid w:val="002B123C"/>
    <w:rsid w:val="002B14F6"/>
    <w:rsid w:val="002B15AE"/>
    <w:rsid w:val="002B19AC"/>
    <w:rsid w:val="002B21BF"/>
    <w:rsid w:val="002B223A"/>
    <w:rsid w:val="002B237D"/>
    <w:rsid w:val="002B2610"/>
    <w:rsid w:val="002B452D"/>
    <w:rsid w:val="002B490A"/>
    <w:rsid w:val="002B529C"/>
    <w:rsid w:val="002B5748"/>
    <w:rsid w:val="002B5CDD"/>
    <w:rsid w:val="002B6AEF"/>
    <w:rsid w:val="002B7106"/>
    <w:rsid w:val="002B7490"/>
    <w:rsid w:val="002B7B9B"/>
    <w:rsid w:val="002B7CAF"/>
    <w:rsid w:val="002B7ECD"/>
    <w:rsid w:val="002C04E4"/>
    <w:rsid w:val="002C0814"/>
    <w:rsid w:val="002C09D0"/>
    <w:rsid w:val="002C0D63"/>
    <w:rsid w:val="002C122E"/>
    <w:rsid w:val="002C172D"/>
    <w:rsid w:val="002C17B0"/>
    <w:rsid w:val="002C2497"/>
    <w:rsid w:val="002C24BE"/>
    <w:rsid w:val="002C2D7C"/>
    <w:rsid w:val="002C3E68"/>
    <w:rsid w:val="002C42AC"/>
    <w:rsid w:val="002C50B7"/>
    <w:rsid w:val="002C519B"/>
    <w:rsid w:val="002C540C"/>
    <w:rsid w:val="002C540E"/>
    <w:rsid w:val="002C6277"/>
    <w:rsid w:val="002C6A58"/>
    <w:rsid w:val="002C6AFD"/>
    <w:rsid w:val="002C6C5C"/>
    <w:rsid w:val="002C7035"/>
    <w:rsid w:val="002C7176"/>
    <w:rsid w:val="002C71B4"/>
    <w:rsid w:val="002C71EB"/>
    <w:rsid w:val="002C79ED"/>
    <w:rsid w:val="002D050D"/>
    <w:rsid w:val="002D0547"/>
    <w:rsid w:val="002D10A8"/>
    <w:rsid w:val="002D12AC"/>
    <w:rsid w:val="002D1645"/>
    <w:rsid w:val="002D17E5"/>
    <w:rsid w:val="002D1B21"/>
    <w:rsid w:val="002D1D10"/>
    <w:rsid w:val="002D2130"/>
    <w:rsid w:val="002D24B6"/>
    <w:rsid w:val="002D25E7"/>
    <w:rsid w:val="002D27BA"/>
    <w:rsid w:val="002D3AD3"/>
    <w:rsid w:val="002D3C00"/>
    <w:rsid w:val="002D3DD2"/>
    <w:rsid w:val="002D4291"/>
    <w:rsid w:val="002D45FF"/>
    <w:rsid w:val="002D53DB"/>
    <w:rsid w:val="002D5811"/>
    <w:rsid w:val="002D65D2"/>
    <w:rsid w:val="002D6B00"/>
    <w:rsid w:val="002D6BC8"/>
    <w:rsid w:val="002D6F6D"/>
    <w:rsid w:val="002D7087"/>
    <w:rsid w:val="002D71A9"/>
    <w:rsid w:val="002D7373"/>
    <w:rsid w:val="002D7893"/>
    <w:rsid w:val="002D7D38"/>
    <w:rsid w:val="002D7F05"/>
    <w:rsid w:val="002E0C48"/>
    <w:rsid w:val="002E0EB2"/>
    <w:rsid w:val="002E0EB4"/>
    <w:rsid w:val="002E2162"/>
    <w:rsid w:val="002E305B"/>
    <w:rsid w:val="002E30DF"/>
    <w:rsid w:val="002E3473"/>
    <w:rsid w:val="002E3FB5"/>
    <w:rsid w:val="002E40D7"/>
    <w:rsid w:val="002E41D6"/>
    <w:rsid w:val="002E4C49"/>
    <w:rsid w:val="002E5A8E"/>
    <w:rsid w:val="002E5B74"/>
    <w:rsid w:val="002E65B4"/>
    <w:rsid w:val="002E6D3D"/>
    <w:rsid w:val="002E703E"/>
    <w:rsid w:val="002E76BD"/>
    <w:rsid w:val="002E7724"/>
    <w:rsid w:val="002E7EC0"/>
    <w:rsid w:val="002F0463"/>
    <w:rsid w:val="002F048B"/>
    <w:rsid w:val="002F0996"/>
    <w:rsid w:val="002F0B41"/>
    <w:rsid w:val="002F0BF0"/>
    <w:rsid w:val="002F0C43"/>
    <w:rsid w:val="002F0E0E"/>
    <w:rsid w:val="002F1290"/>
    <w:rsid w:val="002F1B9C"/>
    <w:rsid w:val="002F200C"/>
    <w:rsid w:val="002F2171"/>
    <w:rsid w:val="002F2243"/>
    <w:rsid w:val="002F238A"/>
    <w:rsid w:val="002F2699"/>
    <w:rsid w:val="002F2E52"/>
    <w:rsid w:val="002F423F"/>
    <w:rsid w:val="002F4C21"/>
    <w:rsid w:val="002F4D99"/>
    <w:rsid w:val="002F5AD2"/>
    <w:rsid w:val="002F5CED"/>
    <w:rsid w:val="002F5E2B"/>
    <w:rsid w:val="002F6038"/>
    <w:rsid w:val="002F60A3"/>
    <w:rsid w:val="002F62CF"/>
    <w:rsid w:val="002F65F7"/>
    <w:rsid w:val="002F674A"/>
    <w:rsid w:val="002F6767"/>
    <w:rsid w:val="002F69F7"/>
    <w:rsid w:val="002F6BE1"/>
    <w:rsid w:val="002F6E71"/>
    <w:rsid w:val="002F6E95"/>
    <w:rsid w:val="002F7077"/>
    <w:rsid w:val="002F72AB"/>
    <w:rsid w:val="002F788B"/>
    <w:rsid w:val="0030024F"/>
    <w:rsid w:val="003008C5"/>
    <w:rsid w:val="00300F0C"/>
    <w:rsid w:val="003012A8"/>
    <w:rsid w:val="00301A03"/>
    <w:rsid w:val="00301BD3"/>
    <w:rsid w:val="00302CEE"/>
    <w:rsid w:val="00303359"/>
    <w:rsid w:val="003040B0"/>
    <w:rsid w:val="00304148"/>
    <w:rsid w:val="00304569"/>
    <w:rsid w:val="00304B68"/>
    <w:rsid w:val="00304F1F"/>
    <w:rsid w:val="003055A4"/>
    <w:rsid w:val="003071F5"/>
    <w:rsid w:val="003078DE"/>
    <w:rsid w:val="00307B77"/>
    <w:rsid w:val="00307C85"/>
    <w:rsid w:val="0031051C"/>
    <w:rsid w:val="003106AF"/>
    <w:rsid w:val="00310856"/>
    <w:rsid w:val="003108C7"/>
    <w:rsid w:val="00310C52"/>
    <w:rsid w:val="00310E9D"/>
    <w:rsid w:val="00310FF1"/>
    <w:rsid w:val="00311A76"/>
    <w:rsid w:val="00311EF6"/>
    <w:rsid w:val="003126E4"/>
    <w:rsid w:val="003126FA"/>
    <w:rsid w:val="00312A81"/>
    <w:rsid w:val="00313632"/>
    <w:rsid w:val="00313CAD"/>
    <w:rsid w:val="00314666"/>
    <w:rsid w:val="00314989"/>
    <w:rsid w:val="00314D01"/>
    <w:rsid w:val="003154BE"/>
    <w:rsid w:val="003157DB"/>
    <w:rsid w:val="00315836"/>
    <w:rsid w:val="003158B3"/>
    <w:rsid w:val="00315BE5"/>
    <w:rsid w:val="00315E78"/>
    <w:rsid w:val="0031630C"/>
    <w:rsid w:val="0031651B"/>
    <w:rsid w:val="00320E50"/>
    <w:rsid w:val="00321160"/>
    <w:rsid w:val="003211AD"/>
    <w:rsid w:val="0032232D"/>
    <w:rsid w:val="00322D30"/>
    <w:rsid w:val="00322D4F"/>
    <w:rsid w:val="00322DE1"/>
    <w:rsid w:val="003238FF"/>
    <w:rsid w:val="00323D8B"/>
    <w:rsid w:val="0032428A"/>
    <w:rsid w:val="003245F0"/>
    <w:rsid w:val="00324E4D"/>
    <w:rsid w:val="00325145"/>
    <w:rsid w:val="003251EE"/>
    <w:rsid w:val="00325609"/>
    <w:rsid w:val="0032636A"/>
    <w:rsid w:val="00326407"/>
    <w:rsid w:val="00326C41"/>
    <w:rsid w:val="00326DD1"/>
    <w:rsid w:val="00326FB3"/>
    <w:rsid w:val="0032778B"/>
    <w:rsid w:val="00327D2B"/>
    <w:rsid w:val="00327F14"/>
    <w:rsid w:val="003302F6"/>
    <w:rsid w:val="00330667"/>
    <w:rsid w:val="0033081C"/>
    <w:rsid w:val="0033127E"/>
    <w:rsid w:val="003312B9"/>
    <w:rsid w:val="003313F7"/>
    <w:rsid w:val="00331429"/>
    <w:rsid w:val="0033149B"/>
    <w:rsid w:val="00331D45"/>
    <w:rsid w:val="003323F1"/>
    <w:rsid w:val="0033244C"/>
    <w:rsid w:val="00332486"/>
    <w:rsid w:val="00332735"/>
    <w:rsid w:val="0033283C"/>
    <w:rsid w:val="00332C9A"/>
    <w:rsid w:val="00333379"/>
    <w:rsid w:val="003337B5"/>
    <w:rsid w:val="0033382E"/>
    <w:rsid w:val="003346E0"/>
    <w:rsid w:val="003352F3"/>
    <w:rsid w:val="003353C2"/>
    <w:rsid w:val="003358B0"/>
    <w:rsid w:val="00336353"/>
    <w:rsid w:val="00336868"/>
    <w:rsid w:val="00336D01"/>
    <w:rsid w:val="00336F32"/>
    <w:rsid w:val="0033760D"/>
    <w:rsid w:val="00337C81"/>
    <w:rsid w:val="00337DA6"/>
    <w:rsid w:val="00337F12"/>
    <w:rsid w:val="003402F8"/>
    <w:rsid w:val="00340708"/>
    <w:rsid w:val="003408FF"/>
    <w:rsid w:val="00341000"/>
    <w:rsid w:val="00341135"/>
    <w:rsid w:val="0034196A"/>
    <w:rsid w:val="00341DAE"/>
    <w:rsid w:val="00341EA9"/>
    <w:rsid w:val="00342404"/>
    <w:rsid w:val="00342C57"/>
    <w:rsid w:val="003434B1"/>
    <w:rsid w:val="003438EE"/>
    <w:rsid w:val="00343F9D"/>
    <w:rsid w:val="003443A6"/>
    <w:rsid w:val="00344C7E"/>
    <w:rsid w:val="00344F20"/>
    <w:rsid w:val="00345325"/>
    <w:rsid w:val="00345A99"/>
    <w:rsid w:val="00346A49"/>
    <w:rsid w:val="003474DC"/>
    <w:rsid w:val="00347AB6"/>
    <w:rsid w:val="00347AD1"/>
    <w:rsid w:val="00347B62"/>
    <w:rsid w:val="003501F7"/>
    <w:rsid w:val="00350289"/>
    <w:rsid w:val="003505DE"/>
    <w:rsid w:val="003507C5"/>
    <w:rsid w:val="00350C55"/>
    <w:rsid w:val="0035122B"/>
    <w:rsid w:val="003515C7"/>
    <w:rsid w:val="00352759"/>
    <w:rsid w:val="00352840"/>
    <w:rsid w:val="003528DD"/>
    <w:rsid w:val="00352902"/>
    <w:rsid w:val="00352B63"/>
    <w:rsid w:val="00352D0B"/>
    <w:rsid w:val="003537E7"/>
    <w:rsid w:val="00354683"/>
    <w:rsid w:val="00354873"/>
    <w:rsid w:val="00355154"/>
    <w:rsid w:val="00355518"/>
    <w:rsid w:val="00355555"/>
    <w:rsid w:val="003557E3"/>
    <w:rsid w:val="00355A8F"/>
    <w:rsid w:val="00355B27"/>
    <w:rsid w:val="00356406"/>
    <w:rsid w:val="003566BF"/>
    <w:rsid w:val="00356DAC"/>
    <w:rsid w:val="0035782F"/>
    <w:rsid w:val="00357C5E"/>
    <w:rsid w:val="00357EB2"/>
    <w:rsid w:val="00360992"/>
    <w:rsid w:val="00360C8F"/>
    <w:rsid w:val="00360DCB"/>
    <w:rsid w:val="00361443"/>
    <w:rsid w:val="00361604"/>
    <w:rsid w:val="00361950"/>
    <w:rsid w:val="00361B50"/>
    <w:rsid w:val="00361F63"/>
    <w:rsid w:val="003627A8"/>
    <w:rsid w:val="00362E7D"/>
    <w:rsid w:val="003630DA"/>
    <w:rsid w:val="0036317A"/>
    <w:rsid w:val="00363364"/>
    <w:rsid w:val="00363E78"/>
    <w:rsid w:val="00364A19"/>
    <w:rsid w:val="003650F2"/>
    <w:rsid w:val="00365291"/>
    <w:rsid w:val="00365B29"/>
    <w:rsid w:val="00365DC7"/>
    <w:rsid w:val="0036621C"/>
    <w:rsid w:val="0036671C"/>
    <w:rsid w:val="0036796D"/>
    <w:rsid w:val="00367E19"/>
    <w:rsid w:val="00367E49"/>
    <w:rsid w:val="0037004B"/>
    <w:rsid w:val="00370475"/>
    <w:rsid w:val="0037104E"/>
    <w:rsid w:val="0037174F"/>
    <w:rsid w:val="003719D6"/>
    <w:rsid w:val="00371C09"/>
    <w:rsid w:val="00372715"/>
    <w:rsid w:val="00372986"/>
    <w:rsid w:val="00372B6A"/>
    <w:rsid w:val="00372E5C"/>
    <w:rsid w:val="0037309A"/>
    <w:rsid w:val="00373194"/>
    <w:rsid w:val="0037325C"/>
    <w:rsid w:val="003736F4"/>
    <w:rsid w:val="00373DB4"/>
    <w:rsid w:val="0037464C"/>
    <w:rsid w:val="00374DA1"/>
    <w:rsid w:val="003750C8"/>
    <w:rsid w:val="003753BC"/>
    <w:rsid w:val="003763C8"/>
    <w:rsid w:val="00376802"/>
    <w:rsid w:val="00376957"/>
    <w:rsid w:val="00376ACA"/>
    <w:rsid w:val="00376EAB"/>
    <w:rsid w:val="0037716F"/>
    <w:rsid w:val="00377BEA"/>
    <w:rsid w:val="00377C5E"/>
    <w:rsid w:val="00377CDD"/>
    <w:rsid w:val="00377D33"/>
    <w:rsid w:val="0038094E"/>
    <w:rsid w:val="00380A75"/>
    <w:rsid w:val="00380DF4"/>
    <w:rsid w:val="00380E32"/>
    <w:rsid w:val="00380F06"/>
    <w:rsid w:val="00381035"/>
    <w:rsid w:val="00381B5D"/>
    <w:rsid w:val="00381E26"/>
    <w:rsid w:val="00382098"/>
    <w:rsid w:val="00383121"/>
    <w:rsid w:val="0038325C"/>
    <w:rsid w:val="00384185"/>
    <w:rsid w:val="00385624"/>
    <w:rsid w:val="00385734"/>
    <w:rsid w:val="0038582D"/>
    <w:rsid w:val="00385B33"/>
    <w:rsid w:val="00385FDC"/>
    <w:rsid w:val="003869C4"/>
    <w:rsid w:val="00386B5C"/>
    <w:rsid w:val="003871D4"/>
    <w:rsid w:val="00387348"/>
    <w:rsid w:val="00387382"/>
    <w:rsid w:val="003875E4"/>
    <w:rsid w:val="00387F88"/>
    <w:rsid w:val="00387FC4"/>
    <w:rsid w:val="003910A9"/>
    <w:rsid w:val="003910E0"/>
    <w:rsid w:val="003911B7"/>
    <w:rsid w:val="003915E3"/>
    <w:rsid w:val="003917F5"/>
    <w:rsid w:val="00391CAD"/>
    <w:rsid w:val="00391DB2"/>
    <w:rsid w:val="00391F35"/>
    <w:rsid w:val="003921CB"/>
    <w:rsid w:val="003926E0"/>
    <w:rsid w:val="0039280B"/>
    <w:rsid w:val="003929FC"/>
    <w:rsid w:val="00392ABE"/>
    <w:rsid w:val="00392B5E"/>
    <w:rsid w:val="00393AF5"/>
    <w:rsid w:val="00393FAF"/>
    <w:rsid w:val="003944E4"/>
    <w:rsid w:val="00394C0F"/>
    <w:rsid w:val="00395203"/>
    <w:rsid w:val="0039541D"/>
    <w:rsid w:val="00395448"/>
    <w:rsid w:val="00395717"/>
    <w:rsid w:val="0039574D"/>
    <w:rsid w:val="0039586B"/>
    <w:rsid w:val="003960BE"/>
    <w:rsid w:val="003969AD"/>
    <w:rsid w:val="003972C3"/>
    <w:rsid w:val="00397569"/>
    <w:rsid w:val="0039771E"/>
    <w:rsid w:val="00397740"/>
    <w:rsid w:val="003978EC"/>
    <w:rsid w:val="003A072F"/>
    <w:rsid w:val="003A0834"/>
    <w:rsid w:val="003A0DFD"/>
    <w:rsid w:val="003A1164"/>
    <w:rsid w:val="003A11E6"/>
    <w:rsid w:val="003A1838"/>
    <w:rsid w:val="003A184F"/>
    <w:rsid w:val="003A192D"/>
    <w:rsid w:val="003A1F80"/>
    <w:rsid w:val="003A3FCE"/>
    <w:rsid w:val="003A42BE"/>
    <w:rsid w:val="003A461F"/>
    <w:rsid w:val="003A4B2E"/>
    <w:rsid w:val="003A52F7"/>
    <w:rsid w:val="003A5A40"/>
    <w:rsid w:val="003A65C8"/>
    <w:rsid w:val="003A6811"/>
    <w:rsid w:val="003A68DC"/>
    <w:rsid w:val="003A74FF"/>
    <w:rsid w:val="003A7A1A"/>
    <w:rsid w:val="003B0115"/>
    <w:rsid w:val="003B15A1"/>
    <w:rsid w:val="003B1D3E"/>
    <w:rsid w:val="003B2347"/>
    <w:rsid w:val="003B235A"/>
    <w:rsid w:val="003B2753"/>
    <w:rsid w:val="003B30ED"/>
    <w:rsid w:val="003B38D8"/>
    <w:rsid w:val="003B449F"/>
    <w:rsid w:val="003B5219"/>
    <w:rsid w:val="003B5841"/>
    <w:rsid w:val="003B627C"/>
    <w:rsid w:val="003B6830"/>
    <w:rsid w:val="003B6B89"/>
    <w:rsid w:val="003B6F85"/>
    <w:rsid w:val="003B7312"/>
    <w:rsid w:val="003B7484"/>
    <w:rsid w:val="003B78F0"/>
    <w:rsid w:val="003C0FC4"/>
    <w:rsid w:val="003C3DE2"/>
    <w:rsid w:val="003C47F1"/>
    <w:rsid w:val="003C4C57"/>
    <w:rsid w:val="003C4D3D"/>
    <w:rsid w:val="003C4DE1"/>
    <w:rsid w:val="003C5752"/>
    <w:rsid w:val="003C5A3E"/>
    <w:rsid w:val="003C5A5A"/>
    <w:rsid w:val="003C5DC3"/>
    <w:rsid w:val="003C5FF3"/>
    <w:rsid w:val="003C62B8"/>
    <w:rsid w:val="003C6BEA"/>
    <w:rsid w:val="003C707D"/>
    <w:rsid w:val="003C7CC0"/>
    <w:rsid w:val="003D0083"/>
    <w:rsid w:val="003D01C0"/>
    <w:rsid w:val="003D066E"/>
    <w:rsid w:val="003D099C"/>
    <w:rsid w:val="003D0DEA"/>
    <w:rsid w:val="003D10F2"/>
    <w:rsid w:val="003D1226"/>
    <w:rsid w:val="003D1A91"/>
    <w:rsid w:val="003D2662"/>
    <w:rsid w:val="003D2D79"/>
    <w:rsid w:val="003D2EEE"/>
    <w:rsid w:val="003D3014"/>
    <w:rsid w:val="003D314B"/>
    <w:rsid w:val="003D348E"/>
    <w:rsid w:val="003D34BA"/>
    <w:rsid w:val="003D3940"/>
    <w:rsid w:val="003D3944"/>
    <w:rsid w:val="003D3A9A"/>
    <w:rsid w:val="003D3AC9"/>
    <w:rsid w:val="003D3EC0"/>
    <w:rsid w:val="003D409B"/>
    <w:rsid w:val="003D4765"/>
    <w:rsid w:val="003D47DD"/>
    <w:rsid w:val="003D4968"/>
    <w:rsid w:val="003D6BA8"/>
    <w:rsid w:val="003D6F0A"/>
    <w:rsid w:val="003D6F3C"/>
    <w:rsid w:val="003D791B"/>
    <w:rsid w:val="003D7A7D"/>
    <w:rsid w:val="003E11AC"/>
    <w:rsid w:val="003E127D"/>
    <w:rsid w:val="003E1E8D"/>
    <w:rsid w:val="003E2319"/>
    <w:rsid w:val="003E2495"/>
    <w:rsid w:val="003E2A23"/>
    <w:rsid w:val="003E3C79"/>
    <w:rsid w:val="003E428B"/>
    <w:rsid w:val="003E499E"/>
    <w:rsid w:val="003E4B56"/>
    <w:rsid w:val="003E5B13"/>
    <w:rsid w:val="003E7ADA"/>
    <w:rsid w:val="003F09B1"/>
    <w:rsid w:val="003F0BA0"/>
    <w:rsid w:val="003F2002"/>
    <w:rsid w:val="003F238E"/>
    <w:rsid w:val="003F2522"/>
    <w:rsid w:val="003F2919"/>
    <w:rsid w:val="003F2C75"/>
    <w:rsid w:val="003F308C"/>
    <w:rsid w:val="003F3101"/>
    <w:rsid w:val="003F3932"/>
    <w:rsid w:val="003F3AD4"/>
    <w:rsid w:val="003F3DA4"/>
    <w:rsid w:val="003F4D93"/>
    <w:rsid w:val="003F4EBF"/>
    <w:rsid w:val="003F54DA"/>
    <w:rsid w:val="003F56F9"/>
    <w:rsid w:val="003F5EBC"/>
    <w:rsid w:val="003F61EF"/>
    <w:rsid w:val="003F6BB1"/>
    <w:rsid w:val="003F7859"/>
    <w:rsid w:val="003F7CE2"/>
    <w:rsid w:val="00400000"/>
    <w:rsid w:val="004001CA"/>
    <w:rsid w:val="00400468"/>
    <w:rsid w:val="00400824"/>
    <w:rsid w:val="00401381"/>
    <w:rsid w:val="0040192F"/>
    <w:rsid w:val="00401B96"/>
    <w:rsid w:val="00401BB2"/>
    <w:rsid w:val="004022F1"/>
    <w:rsid w:val="00402CDD"/>
    <w:rsid w:val="00402EF2"/>
    <w:rsid w:val="00403B44"/>
    <w:rsid w:val="00404CC9"/>
    <w:rsid w:val="00404CF3"/>
    <w:rsid w:val="00404D2E"/>
    <w:rsid w:val="00404F1F"/>
    <w:rsid w:val="004050F2"/>
    <w:rsid w:val="004051E2"/>
    <w:rsid w:val="004057EC"/>
    <w:rsid w:val="004058B0"/>
    <w:rsid w:val="004066DA"/>
    <w:rsid w:val="0040692B"/>
    <w:rsid w:val="00406DDA"/>
    <w:rsid w:val="00407074"/>
    <w:rsid w:val="0040721A"/>
    <w:rsid w:val="004076B9"/>
    <w:rsid w:val="0040784D"/>
    <w:rsid w:val="00407D8E"/>
    <w:rsid w:val="004106A0"/>
    <w:rsid w:val="00410801"/>
    <w:rsid w:val="00410C7F"/>
    <w:rsid w:val="00410D9B"/>
    <w:rsid w:val="00410E10"/>
    <w:rsid w:val="00411302"/>
    <w:rsid w:val="004119E0"/>
    <w:rsid w:val="00411D5C"/>
    <w:rsid w:val="004122E8"/>
    <w:rsid w:val="004123CC"/>
    <w:rsid w:val="00412458"/>
    <w:rsid w:val="0041254B"/>
    <w:rsid w:val="004129FC"/>
    <w:rsid w:val="00412F4E"/>
    <w:rsid w:val="00412F4F"/>
    <w:rsid w:val="004134C1"/>
    <w:rsid w:val="004136A2"/>
    <w:rsid w:val="00414087"/>
    <w:rsid w:val="00417045"/>
    <w:rsid w:val="004175A2"/>
    <w:rsid w:val="00417C5F"/>
    <w:rsid w:val="00417C99"/>
    <w:rsid w:val="0042017B"/>
    <w:rsid w:val="0042064B"/>
    <w:rsid w:val="00420A12"/>
    <w:rsid w:val="00420D62"/>
    <w:rsid w:val="00420E4C"/>
    <w:rsid w:val="00421171"/>
    <w:rsid w:val="00421706"/>
    <w:rsid w:val="004219BB"/>
    <w:rsid w:val="004219E6"/>
    <w:rsid w:val="00423233"/>
    <w:rsid w:val="00423731"/>
    <w:rsid w:val="00423A66"/>
    <w:rsid w:val="00423EBC"/>
    <w:rsid w:val="00424285"/>
    <w:rsid w:val="004257F7"/>
    <w:rsid w:val="00426119"/>
    <w:rsid w:val="00427023"/>
    <w:rsid w:val="0042718C"/>
    <w:rsid w:val="00427618"/>
    <w:rsid w:val="00430802"/>
    <w:rsid w:val="00430B5D"/>
    <w:rsid w:val="00430DB9"/>
    <w:rsid w:val="00430E87"/>
    <w:rsid w:val="00431000"/>
    <w:rsid w:val="004311B2"/>
    <w:rsid w:val="00431458"/>
    <w:rsid w:val="00431615"/>
    <w:rsid w:val="00431944"/>
    <w:rsid w:val="00431ADF"/>
    <w:rsid w:val="004322B4"/>
    <w:rsid w:val="00433043"/>
    <w:rsid w:val="00433195"/>
    <w:rsid w:val="00433322"/>
    <w:rsid w:val="0043374C"/>
    <w:rsid w:val="00434361"/>
    <w:rsid w:val="0043497A"/>
    <w:rsid w:val="00435703"/>
    <w:rsid w:val="00435852"/>
    <w:rsid w:val="00435B56"/>
    <w:rsid w:val="004360F4"/>
    <w:rsid w:val="00436835"/>
    <w:rsid w:val="00436871"/>
    <w:rsid w:val="0043777B"/>
    <w:rsid w:val="00437BA2"/>
    <w:rsid w:val="004403E9"/>
    <w:rsid w:val="00440777"/>
    <w:rsid w:val="00440A35"/>
    <w:rsid w:val="00440C37"/>
    <w:rsid w:val="0044106A"/>
    <w:rsid w:val="0044119D"/>
    <w:rsid w:val="00441428"/>
    <w:rsid w:val="00441CB3"/>
    <w:rsid w:val="004426BA"/>
    <w:rsid w:val="004426F9"/>
    <w:rsid w:val="00442EC5"/>
    <w:rsid w:val="00442EEB"/>
    <w:rsid w:val="004434FB"/>
    <w:rsid w:val="00443628"/>
    <w:rsid w:val="004439E9"/>
    <w:rsid w:val="004442F2"/>
    <w:rsid w:val="004442F6"/>
    <w:rsid w:val="00444724"/>
    <w:rsid w:val="00444837"/>
    <w:rsid w:val="00444EC3"/>
    <w:rsid w:val="00444FC9"/>
    <w:rsid w:val="004459DF"/>
    <w:rsid w:val="00445C77"/>
    <w:rsid w:val="00446AE5"/>
    <w:rsid w:val="00446B45"/>
    <w:rsid w:val="004474C8"/>
    <w:rsid w:val="004477FD"/>
    <w:rsid w:val="00447AC2"/>
    <w:rsid w:val="00450036"/>
    <w:rsid w:val="00451008"/>
    <w:rsid w:val="00451068"/>
    <w:rsid w:val="004513B7"/>
    <w:rsid w:val="0045247B"/>
    <w:rsid w:val="00452705"/>
    <w:rsid w:val="00452D96"/>
    <w:rsid w:val="00453026"/>
    <w:rsid w:val="004535B3"/>
    <w:rsid w:val="00453FA9"/>
    <w:rsid w:val="004540ED"/>
    <w:rsid w:val="00454E70"/>
    <w:rsid w:val="004550D2"/>
    <w:rsid w:val="004556EB"/>
    <w:rsid w:val="00455E8D"/>
    <w:rsid w:val="0045616C"/>
    <w:rsid w:val="00456489"/>
    <w:rsid w:val="00456758"/>
    <w:rsid w:val="00456AD0"/>
    <w:rsid w:val="00456B04"/>
    <w:rsid w:val="00456C6E"/>
    <w:rsid w:val="00456DC6"/>
    <w:rsid w:val="004572C5"/>
    <w:rsid w:val="00457BD0"/>
    <w:rsid w:val="00460436"/>
    <w:rsid w:val="00461CF4"/>
    <w:rsid w:val="00461EE7"/>
    <w:rsid w:val="0046287F"/>
    <w:rsid w:val="00462F06"/>
    <w:rsid w:val="004634CA"/>
    <w:rsid w:val="00463658"/>
    <w:rsid w:val="004648B0"/>
    <w:rsid w:val="0046662E"/>
    <w:rsid w:val="004666D2"/>
    <w:rsid w:val="004669D1"/>
    <w:rsid w:val="00466D86"/>
    <w:rsid w:val="00466E0B"/>
    <w:rsid w:val="004672EB"/>
    <w:rsid w:val="004673E5"/>
    <w:rsid w:val="00467660"/>
    <w:rsid w:val="004677FF"/>
    <w:rsid w:val="00467AFE"/>
    <w:rsid w:val="00470AA4"/>
    <w:rsid w:val="00470DB8"/>
    <w:rsid w:val="00471386"/>
    <w:rsid w:val="00471470"/>
    <w:rsid w:val="0047169C"/>
    <w:rsid w:val="00472019"/>
    <w:rsid w:val="004721BE"/>
    <w:rsid w:val="00472305"/>
    <w:rsid w:val="004732E3"/>
    <w:rsid w:val="0047333E"/>
    <w:rsid w:val="004739E0"/>
    <w:rsid w:val="00473A75"/>
    <w:rsid w:val="00473ABE"/>
    <w:rsid w:val="00473B26"/>
    <w:rsid w:val="004751B3"/>
    <w:rsid w:val="00475EE9"/>
    <w:rsid w:val="00475FC5"/>
    <w:rsid w:val="0047625C"/>
    <w:rsid w:val="004764D6"/>
    <w:rsid w:val="00476993"/>
    <w:rsid w:val="00476DB4"/>
    <w:rsid w:val="00476FAF"/>
    <w:rsid w:val="004772BB"/>
    <w:rsid w:val="00477998"/>
    <w:rsid w:val="00477DA1"/>
    <w:rsid w:val="00480345"/>
    <w:rsid w:val="0048038A"/>
    <w:rsid w:val="0048066C"/>
    <w:rsid w:val="00480F76"/>
    <w:rsid w:val="00481477"/>
    <w:rsid w:val="00481BFD"/>
    <w:rsid w:val="004823C1"/>
    <w:rsid w:val="00482E40"/>
    <w:rsid w:val="004834E8"/>
    <w:rsid w:val="004836B9"/>
    <w:rsid w:val="00483AEA"/>
    <w:rsid w:val="00483C8C"/>
    <w:rsid w:val="00483C9C"/>
    <w:rsid w:val="0048466D"/>
    <w:rsid w:val="0048501F"/>
    <w:rsid w:val="00485EC3"/>
    <w:rsid w:val="0048608D"/>
    <w:rsid w:val="004866F2"/>
    <w:rsid w:val="00486AC0"/>
    <w:rsid w:val="004873FF"/>
    <w:rsid w:val="004874EF"/>
    <w:rsid w:val="004876EC"/>
    <w:rsid w:val="00487F4D"/>
    <w:rsid w:val="004900E7"/>
    <w:rsid w:val="004901BD"/>
    <w:rsid w:val="00490994"/>
    <w:rsid w:val="0049108F"/>
    <w:rsid w:val="00492256"/>
    <w:rsid w:val="0049229F"/>
    <w:rsid w:val="00492620"/>
    <w:rsid w:val="00492DF2"/>
    <w:rsid w:val="00493849"/>
    <w:rsid w:val="00493EF4"/>
    <w:rsid w:val="0049413B"/>
    <w:rsid w:val="004941F5"/>
    <w:rsid w:val="0049459C"/>
    <w:rsid w:val="0049506A"/>
    <w:rsid w:val="004951CA"/>
    <w:rsid w:val="00495351"/>
    <w:rsid w:val="004954D7"/>
    <w:rsid w:val="00495604"/>
    <w:rsid w:val="00495741"/>
    <w:rsid w:val="0049575B"/>
    <w:rsid w:val="004958F1"/>
    <w:rsid w:val="00495AC7"/>
    <w:rsid w:val="0049674B"/>
    <w:rsid w:val="00497FE1"/>
    <w:rsid w:val="004A0B1E"/>
    <w:rsid w:val="004A284D"/>
    <w:rsid w:val="004A3781"/>
    <w:rsid w:val="004A3DD5"/>
    <w:rsid w:val="004A416B"/>
    <w:rsid w:val="004A44BD"/>
    <w:rsid w:val="004A44E7"/>
    <w:rsid w:val="004A4C1E"/>
    <w:rsid w:val="004A4D09"/>
    <w:rsid w:val="004A4F72"/>
    <w:rsid w:val="004A55EE"/>
    <w:rsid w:val="004A5818"/>
    <w:rsid w:val="004A62B3"/>
    <w:rsid w:val="004A72DC"/>
    <w:rsid w:val="004A752B"/>
    <w:rsid w:val="004A785B"/>
    <w:rsid w:val="004A7E2E"/>
    <w:rsid w:val="004B0F18"/>
    <w:rsid w:val="004B134A"/>
    <w:rsid w:val="004B13E3"/>
    <w:rsid w:val="004B13FA"/>
    <w:rsid w:val="004B1F04"/>
    <w:rsid w:val="004B224E"/>
    <w:rsid w:val="004B263B"/>
    <w:rsid w:val="004B269C"/>
    <w:rsid w:val="004B2755"/>
    <w:rsid w:val="004B2999"/>
    <w:rsid w:val="004B299F"/>
    <w:rsid w:val="004B2C77"/>
    <w:rsid w:val="004B2C9A"/>
    <w:rsid w:val="004B3089"/>
    <w:rsid w:val="004B3115"/>
    <w:rsid w:val="004B3189"/>
    <w:rsid w:val="004B44CC"/>
    <w:rsid w:val="004B453E"/>
    <w:rsid w:val="004B482D"/>
    <w:rsid w:val="004B4DF9"/>
    <w:rsid w:val="004B51A9"/>
    <w:rsid w:val="004B5674"/>
    <w:rsid w:val="004B5941"/>
    <w:rsid w:val="004B59DF"/>
    <w:rsid w:val="004B5E95"/>
    <w:rsid w:val="004B62C1"/>
    <w:rsid w:val="004B631C"/>
    <w:rsid w:val="004B680E"/>
    <w:rsid w:val="004B68C3"/>
    <w:rsid w:val="004B6A46"/>
    <w:rsid w:val="004B71A4"/>
    <w:rsid w:val="004B766D"/>
    <w:rsid w:val="004B7845"/>
    <w:rsid w:val="004B7B89"/>
    <w:rsid w:val="004B7E53"/>
    <w:rsid w:val="004C04D5"/>
    <w:rsid w:val="004C0B24"/>
    <w:rsid w:val="004C1403"/>
    <w:rsid w:val="004C15D0"/>
    <w:rsid w:val="004C15D5"/>
    <w:rsid w:val="004C1976"/>
    <w:rsid w:val="004C1D77"/>
    <w:rsid w:val="004C1E07"/>
    <w:rsid w:val="004C1FD3"/>
    <w:rsid w:val="004C2227"/>
    <w:rsid w:val="004C25DC"/>
    <w:rsid w:val="004C3153"/>
    <w:rsid w:val="004C332C"/>
    <w:rsid w:val="004C36A8"/>
    <w:rsid w:val="004C3723"/>
    <w:rsid w:val="004C3F71"/>
    <w:rsid w:val="004C4194"/>
    <w:rsid w:val="004C489E"/>
    <w:rsid w:val="004C48FD"/>
    <w:rsid w:val="004C55BE"/>
    <w:rsid w:val="004C5906"/>
    <w:rsid w:val="004C5A08"/>
    <w:rsid w:val="004C5E00"/>
    <w:rsid w:val="004C6230"/>
    <w:rsid w:val="004C6602"/>
    <w:rsid w:val="004C667A"/>
    <w:rsid w:val="004C6D7D"/>
    <w:rsid w:val="004C6EAD"/>
    <w:rsid w:val="004D0018"/>
    <w:rsid w:val="004D0116"/>
    <w:rsid w:val="004D092C"/>
    <w:rsid w:val="004D0C49"/>
    <w:rsid w:val="004D108C"/>
    <w:rsid w:val="004D13CF"/>
    <w:rsid w:val="004D1626"/>
    <w:rsid w:val="004D176F"/>
    <w:rsid w:val="004D2600"/>
    <w:rsid w:val="004D303C"/>
    <w:rsid w:val="004D308B"/>
    <w:rsid w:val="004D34F2"/>
    <w:rsid w:val="004D381A"/>
    <w:rsid w:val="004D3971"/>
    <w:rsid w:val="004D3E44"/>
    <w:rsid w:val="004D441D"/>
    <w:rsid w:val="004D4433"/>
    <w:rsid w:val="004D4475"/>
    <w:rsid w:val="004D4646"/>
    <w:rsid w:val="004D49FD"/>
    <w:rsid w:val="004D4ACC"/>
    <w:rsid w:val="004D5180"/>
    <w:rsid w:val="004D6120"/>
    <w:rsid w:val="004D6284"/>
    <w:rsid w:val="004D62C1"/>
    <w:rsid w:val="004D6C5D"/>
    <w:rsid w:val="004D78A0"/>
    <w:rsid w:val="004D7A43"/>
    <w:rsid w:val="004D7AD4"/>
    <w:rsid w:val="004D7CBB"/>
    <w:rsid w:val="004E0724"/>
    <w:rsid w:val="004E0BDB"/>
    <w:rsid w:val="004E0E35"/>
    <w:rsid w:val="004E0FFC"/>
    <w:rsid w:val="004E1018"/>
    <w:rsid w:val="004E117F"/>
    <w:rsid w:val="004E118F"/>
    <w:rsid w:val="004E17BE"/>
    <w:rsid w:val="004E1A1F"/>
    <w:rsid w:val="004E2B0E"/>
    <w:rsid w:val="004E2D31"/>
    <w:rsid w:val="004E3304"/>
    <w:rsid w:val="004E3E7C"/>
    <w:rsid w:val="004E40C9"/>
    <w:rsid w:val="004E470E"/>
    <w:rsid w:val="004E4AF9"/>
    <w:rsid w:val="004E4F71"/>
    <w:rsid w:val="004E4FD9"/>
    <w:rsid w:val="004E551E"/>
    <w:rsid w:val="004E6268"/>
    <w:rsid w:val="004E66A7"/>
    <w:rsid w:val="004E6DCA"/>
    <w:rsid w:val="004E7007"/>
    <w:rsid w:val="004E7625"/>
    <w:rsid w:val="004E7B52"/>
    <w:rsid w:val="004E7B9E"/>
    <w:rsid w:val="004E7EA0"/>
    <w:rsid w:val="004F03D4"/>
    <w:rsid w:val="004F040B"/>
    <w:rsid w:val="004F0604"/>
    <w:rsid w:val="004F094D"/>
    <w:rsid w:val="004F11A7"/>
    <w:rsid w:val="004F150C"/>
    <w:rsid w:val="004F1908"/>
    <w:rsid w:val="004F1993"/>
    <w:rsid w:val="004F1A73"/>
    <w:rsid w:val="004F1BEA"/>
    <w:rsid w:val="004F1CC5"/>
    <w:rsid w:val="004F242A"/>
    <w:rsid w:val="004F3863"/>
    <w:rsid w:val="004F3EBC"/>
    <w:rsid w:val="004F3F55"/>
    <w:rsid w:val="004F4502"/>
    <w:rsid w:val="004F47A1"/>
    <w:rsid w:val="004F5584"/>
    <w:rsid w:val="004F5767"/>
    <w:rsid w:val="004F581E"/>
    <w:rsid w:val="004F5A63"/>
    <w:rsid w:val="004F64E7"/>
    <w:rsid w:val="004F6720"/>
    <w:rsid w:val="004F67BF"/>
    <w:rsid w:val="004F6F6D"/>
    <w:rsid w:val="004F7222"/>
    <w:rsid w:val="004F799E"/>
    <w:rsid w:val="004F7C51"/>
    <w:rsid w:val="004F7F18"/>
    <w:rsid w:val="0050027C"/>
    <w:rsid w:val="005002EC"/>
    <w:rsid w:val="00500799"/>
    <w:rsid w:val="00501298"/>
    <w:rsid w:val="005018D5"/>
    <w:rsid w:val="005019D4"/>
    <w:rsid w:val="00501A39"/>
    <w:rsid w:val="00501B3A"/>
    <w:rsid w:val="00501D49"/>
    <w:rsid w:val="00501FEA"/>
    <w:rsid w:val="00502376"/>
    <w:rsid w:val="0050258D"/>
    <w:rsid w:val="00502C5B"/>
    <w:rsid w:val="00502CF0"/>
    <w:rsid w:val="00503738"/>
    <w:rsid w:val="0050427C"/>
    <w:rsid w:val="00505322"/>
    <w:rsid w:val="005055EE"/>
    <w:rsid w:val="00505856"/>
    <w:rsid w:val="00505927"/>
    <w:rsid w:val="00506548"/>
    <w:rsid w:val="00506EC4"/>
    <w:rsid w:val="005075A9"/>
    <w:rsid w:val="00510399"/>
    <w:rsid w:val="00510AA6"/>
    <w:rsid w:val="00511222"/>
    <w:rsid w:val="005112B1"/>
    <w:rsid w:val="00511807"/>
    <w:rsid w:val="005121D6"/>
    <w:rsid w:val="00512A4D"/>
    <w:rsid w:val="00512C28"/>
    <w:rsid w:val="00512EBA"/>
    <w:rsid w:val="005132EB"/>
    <w:rsid w:val="00513BC1"/>
    <w:rsid w:val="00514C3E"/>
    <w:rsid w:val="00514D0C"/>
    <w:rsid w:val="005153E0"/>
    <w:rsid w:val="00515C1F"/>
    <w:rsid w:val="00516104"/>
    <w:rsid w:val="00516317"/>
    <w:rsid w:val="005168DE"/>
    <w:rsid w:val="005169BB"/>
    <w:rsid w:val="00516B79"/>
    <w:rsid w:val="0051712E"/>
    <w:rsid w:val="0051720B"/>
    <w:rsid w:val="0051763F"/>
    <w:rsid w:val="00517726"/>
    <w:rsid w:val="00517BD5"/>
    <w:rsid w:val="00517FE1"/>
    <w:rsid w:val="00520262"/>
    <w:rsid w:val="0052056D"/>
    <w:rsid w:val="00520787"/>
    <w:rsid w:val="00520A8F"/>
    <w:rsid w:val="005212A6"/>
    <w:rsid w:val="005218AF"/>
    <w:rsid w:val="0052195C"/>
    <w:rsid w:val="00521A64"/>
    <w:rsid w:val="00522520"/>
    <w:rsid w:val="00522744"/>
    <w:rsid w:val="005227E4"/>
    <w:rsid w:val="0052292C"/>
    <w:rsid w:val="00522CF8"/>
    <w:rsid w:val="00523285"/>
    <w:rsid w:val="0052392E"/>
    <w:rsid w:val="00524D47"/>
    <w:rsid w:val="00524F8A"/>
    <w:rsid w:val="0052536B"/>
    <w:rsid w:val="0052545C"/>
    <w:rsid w:val="00525519"/>
    <w:rsid w:val="00525A38"/>
    <w:rsid w:val="00525D2E"/>
    <w:rsid w:val="00526AAB"/>
    <w:rsid w:val="00526BE8"/>
    <w:rsid w:val="00526F29"/>
    <w:rsid w:val="00527F98"/>
    <w:rsid w:val="005307F8"/>
    <w:rsid w:val="00530924"/>
    <w:rsid w:val="00530BF6"/>
    <w:rsid w:val="00530D2D"/>
    <w:rsid w:val="00530F7E"/>
    <w:rsid w:val="005314D0"/>
    <w:rsid w:val="00531A33"/>
    <w:rsid w:val="00531EFF"/>
    <w:rsid w:val="00532090"/>
    <w:rsid w:val="00532C8C"/>
    <w:rsid w:val="00532E9C"/>
    <w:rsid w:val="005332CC"/>
    <w:rsid w:val="005332DA"/>
    <w:rsid w:val="00533E69"/>
    <w:rsid w:val="00534398"/>
    <w:rsid w:val="00534543"/>
    <w:rsid w:val="00535A60"/>
    <w:rsid w:val="005366B0"/>
    <w:rsid w:val="00536956"/>
    <w:rsid w:val="00536974"/>
    <w:rsid w:val="0053697A"/>
    <w:rsid w:val="00536AF5"/>
    <w:rsid w:val="00537BAA"/>
    <w:rsid w:val="00537F87"/>
    <w:rsid w:val="0054035B"/>
    <w:rsid w:val="00540A08"/>
    <w:rsid w:val="00540B22"/>
    <w:rsid w:val="00540C16"/>
    <w:rsid w:val="005414DB"/>
    <w:rsid w:val="00541718"/>
    <w:rsid w:val="00542E33"/>
    <w:rsid w:val="00542E52"/>
    <w:rsid w:val="005431B0"/>
    <w:rsid w:val="005433A1"/>
    <w:rsid w:val="005435EE"/>
    <w:rsid w:val="0054374E"/>
    <w:rsid w:val="005437E2"/>
    <w:rsid w:val="005440AC"/>
    <w:rsid w:val="0054433A"/>
    <w:rsid w:val="005446A9"/>
    <w:rsid w:val="00544C5A"/>
    <w:rsid w:val="00544F2F"/>
    <w:rsid w:val="005456D1"/>
    <w:rsid w:val="005461B6"/>
    <w:rsid w:val="00546315"/>
    <w:rsid w:val="005466A2"/>
    <w:rsid w:val="00546822"/>
    <w:rsid w:val="00546B9C"/>
    <w:rsid w:val="00547F0B"/>
    <w:rsid w:val="005501ED"/>
    <w:rsid w:val="00550790"/>
    <w:rsid w:val="00550876"/>
    <w:rsid w:val="00550898"/>
    <w:rsid w:val="005508F4"/>
    <w:rsid w:val="00550904"/>
    <w:rsid w:val="0055096D"/>
    <w:rsid w:val="00550DE0"/>
    <w:rsid w:val="005510F9"/>
    <w:rsid w:val="0055156B"/>
    <w:rsid w:val="00551B02"/>
    <w:rsid w:val="00552141"/>
    <w:rsid w:val="005528B1"/>
    <w:rsid w:val="0055293D"/>
    <w:rsid w:val="00552A26"/>
    <w:rsid w:val="00552B6E"/>
    <w:rsid w:val="00552C5B"/>
    <w:rsid w:val="00552DA4"/>
    <w:rsid w:val="00552E9D"/>
    <w:rsid w:val="00553CF7"/>
    <w:rsid w:val="00553E53"/>
    <w:rsid w:val="00553EDF"/>
    <w:rsid w:val="0055467E"/>
    <w:rsid w:val="0055483B"/>
    <w:rsid w:val="00554F75"/>
    <w:rsid w:val="0055533E"/>
    <w:rsid w:val="0055545F"/>
    <w:rsid w:val="005561AC"/>
    <w:rsid w:val="005562E9"/>
    <w:rsid w:val="0055631F"/>
    <w:rsid w:val="00556893"/>
    <w:rsid w:val="00556CBC"/>
    <w:rsid w:val="00556FD2"/>
    <w:rsid w:val="00556FF5"/>
    <w:rsid w:val="0055737D"/>
    <w:rsid w:val="005574F5"/>
    <w:rsid w:val="00557845"/>
    <w:rsid w:val="00557D65"/>
    <w:rsid w:val="00560F15"/>
    <w:rsid w:val="00561A17"/>
    <w:rsid w:val="00562817"/>
    <w:rsid w:val="00562901"/>
    <w:rsid w:val="005634A0"/>
    <w:rsid w:val="005642DF"/>
    <w:rsid w:val="005644D4"/>
    <w:rsid w:val="005646C1"/>
    <w:rsid w:val="00564B02"/>
    <w:rsid w:val="005650C9"/>
    <w:rsid w:val="005650DB"/>
    <w:rsid w:val="00565433"/>
    <w:rsid w:val="00565FCE"/>
    <w:rsid w:val="00566102"/>
    <w:rsid w:val="00566A4E"/>
    <w:rsid w:val="00566C3A"/>
    <w:rsid w:val="00566C70"/>
    <w:rsid w:val="00566F96"/>
    <w:rsid w:val="00566FD3"/>
    <w:rsid w:val="005671A4"/>
    <w:rsid w:val="0056749C"/>
    <w:rsid w:val="00567DDA"/>
    <w:rsid w:val="005700B1"/>
    <w:rsid w:val="00570729"/>
    <w:rsid w:val="0057144C"/>
    <w:rsid w:val="005720DD"/>
    <w:rsid w:val="005721CB"/>
    <w:rsid w:val="00572386"/>
    <w:rsid w:val="00572B49"/>
    <w:rsid w:val="00573493"/>
    <w:rsid w:val="00573B45"/>
    <w:rsid w:val="00573DA7"/>
    <w:rsid w:val="005742D5"/>
    <w:rsid w:val="005744EC"/>
    <w:rsid w:val="00574CC9"/>
    <w:rsid w:val="005750EA"/>
    <w:rsid w:val="00575B56"/>
    <w:rsid w:val="00576589"/>
    <w:rsid w:val="005766BC"/>
    <w:rsid w:val="00576831"/>
    <w:rsid w:val="00576C42"/>
    <w:rsid w:val="005774F8"/>
    <w:rsid w:val="00577697"/>
    <w:rsid w:val="005777C0"/>
    <w:rsid w:val="00577D74"/>
    <w:rsid w:val="00577FF7"/>
    <w:rsid w:val="005800E3"/>
    <w:rsid w:val="00580984"/>
    <w:rsid w:val="005810B2"/>
    <w:rsid w:val="00581778"/>
    <w:rsid w:val="00581C0E"/>
    <w:rsid w:val="0058235B"/>
    <w:rsid w:val="00582647"/>
    <w:rsid w:val="00582886"/>
    <w:rsid w:val="00582EDE"/>
    <w:rsid w:val="00583A96"/>
    <w:rsid w:val="00583C35"/>
    <w:rsid w:val="00583D44"/>
    <w:rsid w:val="00583DC6"/>
    <w:rsid w:val="00584367"/>
    <w:rsid w:val="005846B0"/>
    <w:rsid w:val="005853ED"/>
    <w:rsid w:val="005854C0"/>
    <w:rsid w:val="00585726"/>
    <w:rsid w:val="005859F8"/>
    <w:rsid w:val="00585F0F"/>
    <w:rsid w:val="00585FBE"/>
    <w:rsid w:val="005860DE"/>
    <w:rsid w:val="005860FD"/>
    <w:rsid w:val="00586680"/>
    <w:rsid w:val="005867C6"/>
    <w:rsid w:val="00586F5D"/>
    <w:rsid w:val="00590770"/>
    <w:rsid w:val="00590BA8"/>
    <w:rsid w:val="00590F4F"/>
    <w:rsid w:val="0059128A"/>
    <w:rsid w:val="00591306"/>
    <w:rsid w:val="00591447"/>
    <w:rsid w:val="005918B5"/>
    <w:rsid w:val="00591BC5"/>
    <w:rsid w:val="0059352A"/>
    <w:rsid w:val="00593613"/>
    <w:rsid w:val="00593CFF"/>
    <w:rsid w:val="00594063"/>
    <w:rsid w:val="00594186"/>
    <w:rsid w:val="005946B3"/>
    <w:rsid w:val="00594DF5"/>
    <w:rsid w:val="00594E43"/>
    <w:rsid w:val="005955CA"/>
    <w:rsid w:val="00595C6C"/>
    <w:rsid w:val="005960FC"/>
    <w:rsid w:val="0059623F"/>
    <w:rsid w:val="00596906"/>
    <w:rsid w:val="00596F5D"/>
    <w:rsid w:val="005972CF"/>
    <w:rsid w:val="005977E0"/>
    <w:rsid w:val="0059784A"/>
    <w:rsid w:val="00597EBB"/>
    <w:rsid w:val="00597EC3"/>
    <w:rsid w:val="005A0973"/>
    <w:rsid w:val="005A0BDB"/>
    <w:rsid w:val="005A1049"/>
    <w:rsid w:val="005A1113"/>
    <w:rsid w:val="005A1202"/>
    <w:rsid w:val="005A14CB"/>
    <w:rsid w:val="005A2127"/>
    <w:rsid w:val="005A273C"/>
    <w:rsid w:val="005A2972"/>
    <w:rsid w:val="005A2E43"/>
    <w:rsid w:val="005A3079"/>
    <w:rsid w:val="005A45A9"/>
    <w:rsid w:val="005A494D"/>
    <w:rsid w:val="005A5471"/>
    <w:rsid w:val="005A551E"/>
    <w:rsid w:val="005A5B73"/>
    <w:rsid w:val="005A5D4B"/>
    <w:rsid w:val="005A6BEE"/>
    <w:rsid w:val="005A6CC2"/>
    <w:rsid w:val="005A6FE2"/>
    <w:rsid w:val="005A7311"/>
    <w:rsid w:val="005A7573"/>
    <w:rsid w:val="005A7959"/>
    <w:rsid w:val="005A7A08"/>
    <w:rsid w:val="005A7CCC"/>
    <w:rsid w:val="005B00E8"/>
    <w:rsid w:val="005B0532"/>
    <w:rsid w:val="005B0672"/>
    <w:rsid w:val="005B0A45"/>
    <w:rsid w:val="005B115F"/>
    <w:rsid w:val="005B13C2"/>
    <w:rsid w:val="005B1C34"/>
    <w:rsid w:val="005B1F24"/>
    <w:rsid w:val="005B33E7"/>
    <w:rsid w:val="005B3C5A"/>
    <w:rsid w:val="005B442A"/>
    <w:rsid w:val="005B4879"/>
    <w:rsid w:val="005B59AE"/>
    <w:rsid w:val="005B68BF"/>
    <w:rsid w:val="005B699E"/>
    <w:rsid w:val="005B6D5E"/>
    <w:rsid w:val="005B6FFC"/>
    <w:rsid w:val="005B713B"/>
    <w:rsid w:val="005B7486"/>
    <w:rsid w:val="005B77B0"/>
    <w:rsid w:val="005B79DD"/>
    <w:rsid w:val="005C10A1"/>
    <w:rsid w:val="005C1B8F"/>
    <w:rsid w:val="005C250D"/>
    <w:rsid w:val="005C27C0"/>
    <w:rsid w:val="005C367A"/>
    <w:rsid w:val="005C383C"/>
    <w:rsid w:val="005C3BE7"/>
    <w:rsid w:val="005C4345"/>
    <w:rsid w:val="005C4BAC"/>
    <w:rsid w:val="005C533B"/>
    <w:rsid w:val="005C5575"/>
    <w:rsid w:val="005C5EE8"/>
    <w:rsid w:val="005C5F56"/>
    <w:rsid w:val="005C6112"/>
    <w:rsid w:val="005C6635"/>
    <w:rsid w:val="005C6D1C"/>
    <w:rsid w:val="005C709F"/>
    <w:rsid w:val="005C7253"/>
    <w:rsid w:val="005C74F6"/>
    <w:rsid w:val="005D06EF"/>
    <w:rsid w:val="005D0A0E"/>
    <w:rsid w:val="005D11B0"/>
    <w:rsid w:val="005D162B"/>
    <w:rsid w:val="005D1C66"/>
    <w:rsid w:val="005D1CC1"/>
    <w:rsid w:val="005D1E06"/>
    <w:rsid w:val="005D2256"/>
    <w:rsid w:val="005D267C"/>
    <w:rsid w:val="005D2AA3"/>
    <w:rsid w:val="005D2E3A"/>
    <w:rsid w:val="005D2F79"/>
    <w:rsid w:val="005D3516"/>
    <w:rsid w:val="005D38CF"/>
    <w:rsid w:val="005D3F0A"/>
    <w:rsid w:val="005D44CB"/>
    <w:rsid w:val="005D4DDD"/>
    <w:rsid w:val="005D50FD"/>
    <w:rsid w:val="005D5384"/>
    <w:rsid w:val="005D5402"/>
    <w:rsid w:val="005D5599"/>
    <w:rsid w:val="005D767D"/>
    <w:rsid w:val="005E0126"/>
    <w:rsid w:val="005E0226"/>
    <w:rsid w:val="005E093C"/>
    <w:rsid w:val="005E0D07"/>
    <w:rsid w:val="005E1695"/>
    <w:rsid w:val="005E172C"/>
    <w:rsid w:val="005E174D"/>
    <w:rsid w:val="005E2468"/>
    <w:rsid w:val="005E3812"/>
    <w:rsid w:val="005E388A"/>
    <w:rsid w:val="005E3B78"/>
    <w:rsid w:val="005E3DAB"/>
    <w:rsid w:val="005E3DCD"/>
    <w:rsid w:val="005E3E25"/>
    <w:rsid w:val="005E3E5C"/>
    <w:rsid w:val="005E4967"/>
    <w:rsid w:val="005E4BAD"/>
    <w:rsid w:val="005E6DEC"/>
    <w:rsid w:val="005E763C"/>
    <w:rsid w:val="005E78C3"/>
    <w:rsid w:val="005E79A0"/>
    <w:rsid w:val="005E79CC"/>
    <w:rsid w:val="005E7B91"/>
    <w:rsid w:val="005E7F44"/>
    <w:rsid w:val="005F015F"/>
    <w:rsid w:val="005F04E1"/>
    <w:rsid w:val="005F0618"/>
    <w:rsid w:val="005F0E8D"/>
    <w:rsid w:val="005F13D8"/>
    <w:rsid w:val="005F1588"/>
    <w:rsid w:val="005F1EFF"/>
    <w:rsid w:val="005F20AA"/>
    <w:rsid w:val="005F21E1"/>
    <w:rsid w:val="005F279B"/>
    <w:rsid w:val="005F3643"/>
    <w:rsid w:val="005F3C9A"/>
    <w:rsid w:val="005F3F7F"/>
    <w:rsid w:val="005F4144"/>
    <w:rsid w:val="005F4716"/>
    <w:rsid w:val="005F484A"/>
    <w:rsid w:val="005F4A68"/>
    <w:rsid w:val="005F4C68"/>
    <w:rsid w:val="005F54F2"/>
    <w:rsid w:val="005F5D20"/>
    <w:rsid w:val="005F5D5B"/>
    <w:rsid w:val="005F5E7F"/>
    <w:rsid w:val="005F6036"/>
    <w:rsid w:val="005F609B"/>
    <w:rsid w:val="005F62C4"/>
    <w:rsid w:val="005F6810"/>
    <w:rsid w:val="005F68E9"/>
    <w:rsid w:val="005F69C9"/>
    <w:rsid w:val="005F7454"/>
    <w:rsid w:val="005F7704"/>
    <w:rsid w:val="005F799D"/>
    <w:rsid w:val="005F7B0F"/>
    <w:rsid w:val="005F7EAE"/>
    <w:rsid w:val="00600756"/>
    <w:rsid w:val="00600E79"/>
    <w:rsid w:val="006011DB"/>
    <w:rsid w:val="0060161C"/>
    <w:rsid w:val="00602A38"/>
    <w:rsid w:val="00602EDA"/>
    <w:rsid w:val="006035F9"/>
    <w:rsid w:val="00603B31"/>
    <w:rsid w:val="00603C82"/>
    <w:rsid w:val="00603E61"/>
    <w:rsid w:val="006040A6"/>
    <w:rsid w:val="0060452E"/>
    <w:rsid w:val="00604733"/>
    <w:rsid w:val="00604A94"/>
    <w:rsid w:val="00605209"/>
    <w:rsid w:val="00606181"/>
    <w:rsid w:val="00606746"/>
    <w:rsid w:val="00607CD1"/>
    <w:rsid w:val="00607CF2"/>
    <w:rsid w:val="00610680"/>
    <w:rsid w:val="00610692"/>
    <w:rsid w:val="0061083A"/>
    <w:rsid w:val="0061130C"/>
    <w:rsid w:val="00611391"/>
    <w:rsid w:val="0061141B"/>
    <w:rsid w:val="006114BE"/>
    <w:rsid w:val="00612ADF"/>
    <w:rsid w:val="00612BE7"/>
    <w:rsid w:val="00612D32"/>
    <w:rsid w:val="00613375"/>
    <w:rsid w:val="006137B4"/>
    <w:rsid w:val="00613868"/>
    <w:rsid w:val="00613AA3"/>
    <w:rsid w:val="00613FBE"/>
    <w:rsid w:val="006147F3"/>
    <w:rsid w:val="006156C2"/>
    <w:rsid w:val="00615A8B"/>
    <w:rsid w:val="00615A92"/>
    <w:rsid w:val="00615D21"/>
    <w:rsid w:val="00616437"/>
    <w:rsid w:val="00616A40"/>
    <w:rsid w:val="00616A4E"/>
    <w:rsid w:val="00617141"/>
    <w:rsid w:val="006175BD"/>
    <w:rsid w:val="00617CB9"/>
    <w:rsid w:val="00617E8E"/>
    <w:rsid w:val="006200CC"/>
    <w:rsid w:val="006201DD"/>
    <w:rsid w:val="00620BBA"/>
    <w:rsid w:val="00621372"/>
    <w:rsid w:val="0062163C"/>
    <w:rsid w:val="00621FA7"/>
    <w:rsid w:val="00621FCD"/>
    <w:rsid w:val="00622836"/>
    <w:rsid w:val="00622E63"/>
    <w:rsid w:val="0062319E"/>
    <w:rsid w:val="0062331E"/>
    <w:rsid w:val="00623EB3"/>
    <w:rsid w:val="00624A90"/>
    <w:rsid w:val="00624C18"/>
    <w:rsid w:val="00624DE6"/>
    <w:rsid w:val="0062514C"/>
    <w:rsid w:val="0062582B"/>
    <w:rsid w:val="00626308"/>
    <w:rsid w:val="00626B62"/>
    <w:rsid w:val="006275FC"/>
    <w:rsid w:val="00627AD9"/>
    <w:rsid w:val="00627B4B"/>
    <w:rsid w:val="00630F5B"/>
    <w:rsid w:val="006312EC"/>
    <w:rsid w:val="0063173A"/>
    <w:rsid w:val="00631974"/>
    <w:rsid w:val="00631E91"/>
    <w:rsid w:val="006325EA"/>
    <w:rsid w:val="00632B8F"/>
    <w:rsid w:val="00632C31"/>
    <w:rsid w:val="0063332F"/>
    <w:rsid w:val="006335F1"/>
    <w:rsid w:val="00633778"/>
    <w:rsid w:val="00633F35"/>
    <w:rsid w:val="00634761"/>
    <w:rsid w:val="006349FA"/>
    <w:rsid w:val="00634E4B"/>
    <w:rsid w:val="00634FF8"/>
    <w:rsid w:val="0063514A"/>
    <w:rsid w:val="00635736"/>
    <w:rsid w:val="00636806"/>
    <w:rsid w:val="00636F73"/>
    <w:rsid w:val="00637352"/>
    <w:rsid w:val="00637A0C"/>
    <w:rsid w:val="006401AD"/>
    <w:rsid w:val="006404CB"/>
    <w:rsid w:val="00640D0B"/>
    <w:rsid w:val="0064101D"/>
    <w:rsid w:val="00641080"/>
    <w:rsid w:val="006415BC"/>
    <w:rsid w:val="006417A1"/>
    <w:rsid w:val="00641D62"/>
    <w:rsid w:val="00642320"/>
    <w:rsid w:val="00642802"/>
    <w:rsid w:val="00642825"/>
    <w:rsid w:val="00642C8F"/>
    <w:rsid w:val="00643458"/>
    <w:rsid w:val="00643916"/>
    <w:rsid w:val="00643B16"/>
    <w:rsid w:val="0064443E"/>
    <w:rsid w:val="00644784"/>
    <w:rsid w:val="00644C83"/>
    <w:rsid w:val="0064548A"/>
    <w:rsid w:val="00645ABA"/>
    <w:rsid w:val="00645BCA"/>
    <w:rsid w:val="00645C08"/>
    <w:rsid w:val="00645C3B"/>
    <w:rsid w:val="00645ED3"/>
    <w:rsid w:val="00646060"/>
    <w:rsid w:val="006465CF"/>
    <w:rsid w:val="00646E45"/>
    <w:rsid w:val="00646FF8"/>
    <w:rsid w:val="0065025E"/>
    <w:rsid w:val="00650A0A"/>
    <w:rsid w:val="00650A34"/>
    <w:rsid w:val="00650E67"/>
    <w:rsid w:val="00650E6C"/>
    <w:rsid w:val="00650E8F"/>
    <w:rsid w:val="00651156"/>
    <w:rsid w:val="00651176"/>
    <w:rsid w:val="0065135B"/>
    <w:rsid w:val="00651946"/>
    <w:rsid w:val="00651C2E"/>
    <w:rsid w:val="00651DC8"/>
    <w:rsid w:val="00651E25"/>
    <w:rsid w:val="00652068"/>
    <w:rsid w:val="0065277E"/>
    <w:rsid w:val="00652826"/>
    <w:rsid w:val="00652E1E"/>
    <w:rsid w:val="0065358B"/>
    <w:rsid w:val="00653670"/>
    <w:rsid w:val="006539B8"/>
    <w:rsid w:val="00653EF2"/>
    <w:rsid w:val="00653FFF"/>
    <w:rsid w:val="00654328"/>
    <w:rsid w:val="006545D2"/>
    <w:rsid w:val="00655076"/>
    <w:rsid w:val="00655494"/>
    <w:rsid w:val="006554BA"/>
    <w:rsid w:val="00655B38"/>
    <w:rsid w:val="00656241"/>
    <w:rsid w:val="00656423"/>
    <w:rsid w:val="0065642B"/>
    <w:rsid w:val="006564F6"/>
    <w:rsid w:val="00656D6C"/>
    <w:rsid w:val="0065773A"/>
    <w:rsid w:val="006577F7"/>
    <w:rsid w:val="00657A86"/>
    <w:rsid w:val="00657F7C"/>
    <w:rsid w:val="00660058"/>
    <w:rsid w:val="00660121"/>
    <w:rsid w:val="00661599"/>
    <w:rsid w:val="00661A58"/>
    <w:rsid w:val="00661A61"/>
    <w:rsid w:val="00661F68"/>
    <w:rsid w:val="00662364"/>
    <w:rsid w:val="006626F9"/>
    <w:rsid w:val="00662D5E"/>
    <w:rsid w:val="0066331E"/>
    <w:rsid w:val="006633A3"/>
    <w:rsid w:val="00663540"/>
    <w:rsid w:val="00663570"/>
    <w:rsid w:val="00663B0F"/>
    <w:rsid w:val="00664B74"/>
    <w:rsid w:val="00664F02"/>
    <w:rsid w:val="00665067"/>
    <w:rsid w:val="006658B4"/>
    <w:rsid w:val="0066616B"/>
    <w:rsid w:val="006661DF"/>
    <w:rsid w:val="0066625F"/>
    <w:rsid w:val="00670516"/>
    <w:rsid w:val="0067085D"/>
    <w:rsid w:val="00670DDF"/>
    <w:rsid w:val="00671013"/>
    <w:rsid w:val="00671539"/>
    <w:rsid w:val="00672240"/>
    <w:rsid w:val="00672604"/>
    <w:rsid w:val="006737CD"/>
    <w:rsid w:val="00673C35"/>
    <w:rsid w:val="00673E3C"/>
    <w:rsid w:val="006746B1"/>
    <w:rsid w:val="00674B3B"/>
    <w:rsid w:val="00674DBE"/>
    <w:rsid w:val="00675CAE"/>
    <w:rsid w:val="006768B6"/>
    <w:rsid w:val="00676AF4"/>
    <w:rsid w:val="00676CAC"/>
    <w:rsid w:val="00676E1F"/>
    <w:rsid w:val="00676E7B"/>
    <w:rsid w:val="00680154"/>
    <w:rsid w:val="00680C7A"/>
    <w:rsid w:val="00680E15"/>
    <w:rsid w:val="00681032"/>
    <w:rsid w:val="006812ED"/>
    <w:rsid w:val="00681C20"/>
    <w:rsid w:val="0068239C"/>
    <w:rsid w:val="00682716"/>
    <w:rsid w:val="00682F5F"/>
    <w:rsid w:val="0068359C"/>
    <w:rsid w:val="00683694"/>
    <w:rsid w:val="00683971"/>
    <w:rsid w:val="00683C61"/>
    <w:rsid w:val="00683D29"/>
    <w:rsid w:val="00684BD8"/>
    <w:rsid w:val="00684E45"/>
    <w:rsid w:val="006855DE"/>
    <w:rsid w:val="00685986"/>
    <w:rsid w:val="0068604D"/>
    <w:rsid w:val="0068653A"/>
    <w:rsid w:val="00686630"/>
    <w:rsid w:val="00686BD8"/>
    <w:rsid w:val="00686D12"/>
    <w:rsid w:val="00686D48"/>
    <w:rsid w:val="00686EB1"/>
    <w:rsid w:val="00687DA5"/>
    <w:rsid w:val="006908DC"/>
    <w:rsid w:val="00690990"/>
    <w:rsid w:val="00690BF2"/>
    <w:rsid w:val="00690E0C"/>
    <w:rsid w:val="006919D2"/>
    <w:rsid w:val="006925AF"/>
    <w:rsid w:val="00692969"/>
    <w:rsid w:val="00692C21"/>
    <w:rsid w:val="00692D07"/>
    <w:rsid w:val="00692E4C"/>
    <w:rsid w:val="00693790"/>
    <w:rsid w:val="00694046"/>
    <w:rsid w:val="006942BC"/>
    <w:rsid w:val="006945AF"/>
    <w:rsid w:val="00694805"/>
    <w:rsid w:val="00694BD9"/>
    <w:rsid w:val="00695921"/>
    <w:rsid w:val="00695B30"/>
    <w:rsid w:val="00695C7E"/>
    <w:rsid w:val="006964C4"/>
    <w:rsid w:val="00696B3B"/>
    <w:rsid w:val="006970B6"/>
    <w:rsid w:val="006975B1"/>
    <w:rsid w:val="006A1684"/>
    <w:rsid w:val="006A1734"/>
    <w:rsid w:val="006A2346"/>
    <w:rsid w:val="006A2C9E"/>
    <w:rsid w:val="006A3902"/>
    <w:rsid w:val="006A3C26"/>
    <w:rsid w:val="006A3CF4"/>
    <w:rsid w:val="006A55E9"/>
    <w:rsid w:val="006A6523"/>
    <w:rsid w:val="006A66FC"/>
    <w:rsid w:val="006A6926"/>
    <w:rsid w:val="006A6F64"/>
    <w:rsid w:val="006A716D"/>
    <w:rsid w:val="006A7521"/>
    <w:rsid w:val="006A7632"/>
    <w:rsid w:val="006B0DEB"/>
    <w:rsid w:val="006B13C5"/>
    <w:rsid w:val="006B15F9"/>
    <w:rsid w:val="006B1BAF"/>
    <w:rsid w:val="006B2061"/>
    <w:rsid w:val="006B2311"/>
    <w:rsid w:val="006B241F"/>
    <w:rsid w:val="006B2590"/>
    <w:rsid w:val="006B2722"/>
    <w:rsid w:val="006B2A3F"/>
    <w:rsid w:val="006B323D"/>
    <w:rsid w:val="006B4187"/>
    <w:rsid w:val="006B4230"/>
    <w:rsid w:val="006B44AA"/>
    <w:rsid w:val="006B4630"/>
    <w:rsid w:val="006B4B75"/>
    <w:rsid w:val="006B4C54"/>
    <w:rsid w:val="006B550F"/>
    <w:rsid w:val="006B5B41"/>
    <w:rsid w:val="006B5B88"/>
    <w:rsid w:val="006B75A8"/>
    <w:rsid w:val="006B75FA"/>
    <w:rsid w:val="006B7B0E"/>
    <w:rsid w:val="006C00D0"/>
    <w:rsid w:val="006C0B43"/>
    <w:rsid w:val="006C1AE5"/>
    <w:rsid w:val="006C1D67"/>
    <w:rsid w:val="006C236F"/>
    <w:rsid w:val="006C244F"/>
    <w:rsid w:val="006C25C1"/>
    <w:rsid w:val="006C26DC"/>
    <w:rsid w:val="006C280F"/>
    <w:rsid w:val="006C3F27"/>
    <w:rsid w:val="006C4BB8"/>
    <w:rsid w:val="006C4E84"/>
    <w:rsid w:val="006C5664"/>
    <w:rsid w:val="006C5A74"/>
    <w:rsid w:val="006C678D"/>
    <w:rsid w:val="006C70F5"/>
    <w:rsid w:val="006C7387"/>
    <w:rsid w:val="006C7467"/>
    <w:rsid w:val="006C748F"/>
    <w:rsid w:val="006D0D54"/>
    <w:rsid w:val="006D0F81"/>
    <w:rsid w:val="006D132D"/>
    <w:rsid w:val="006D145E"/>
    <w:rsid w:val="006D1764"/>
    <w:rsid w:val="006D1C5F"/>
    <w:rsid w:val="006D245C"/>
    <w:rsid w:val="006D33FC"/>
    <w:rsid w:val="006D356B"/>
    <w:rsid w:val="006D3751"/>
    <w:rsid w:val="006D3F78"/>
    <w:rsid w:val="006D4746"/>
    <w:rsid w:val="006D54F8"/>
    <w:rsid w:val="006D554A"/>
    <w:rsid w:val="006D571D"/>
    <w:rsid w:val="006D6149"/>
    <w:rsid w:val="006D617B"/>
    <w:rsid w:val="006D6676"/>
    <w:rsid w:val="006D6898"/>
    <w:rsid w:val="006D69EE"/>
    <w:rsid w:val="006D714F"/>
    <w:rsid w:val="006D770E"/>
    <w:rsid w:val="006D775A"/>
    <w:rsid w:val="006D7AF9"/>
    <w:rsid w:val="006D7E0C"/>
    <w:rsid w:val="006E014A"/>
    <w:rsid w:val="006E16D7"/>
    <w:rsid w:val="006E1BE9"/>
    <w:rsid w:val="006E327B"/>
    <w:rsid w:val="006E3A12"/>
    <w:rsid w:val="006E3AA4"/>
    <w:rsid w:val="006E429C"/>
    <w:rsid w:val="006E4461"/>
    <w:rsid w:val="006E48D2"/>
    <w:rsid w:val="006E4BE2"/>
    <w:rsid w:val="006E4E15"/>
    <w:rsid w:val="006E4ED8"/>
    <w:rsid w:val="006E4FCB"/>
    <w:rsid w:val="006E5B7C"/>
    <w:rsid w:val="006E5C53"/>
    <w:rsid w:val="006E6164"/>
    <w:rsid w:val="006E7713"/>
    <w:rsid w:val="006E7946"/>
    <w:rsid w:val="006E798B"/>
    <w:rsid w:val="006E7B99"/>
    <w:rsid w:val="006E7FDB"/>
    <w:rsid w:val="006F01FC"/>
    <w:rsid w:val="006F0643"/>
    <w:rsid w:val="006F16C4"/>
    <w:rsid w:val="006F1BCD"/>
    <w:rsid w:val="006F1CB6"/>
    <w:rsid w:val="006F2757"/>
    <w:rsid w:val="006F2777"/>
    <w:rsid w:val="006F289C"/>
    <w:rsid w:val="006F2A38"/>
    <w:rsid w:val="006F2AAF"/>
    <w:rsid w:val="006F2AB5"/>
    <w:rsid w:val="006F2B0D"/>
    <w:rsid w:val="006F2D01"/>
    <w:rsid w:val="006F2E23"/>
    <w:rsid w:val="006F2F3C"/>
    <w:rsid w:val="006F3066"/>
    <w:rsid w:val="006F3831"/>
    <w:rsid w:val="006F3852"/>
    <w:rsid w:val="006F4221"/>
    <w:rsid w:val="006F4340"/>
    <w:rsid w:val="006F4BDF"/>
    <w:rsid w:val="006F5395"/>
    <w:rsid w:val="006F546E"/>
    <w:rsid w:val="006F57CE"/>
    <w:rsid w:val="006F6224"/>
    <w:rsid w:val="006F62F5"/>
    <w:rsid w:val="006F6515"/>
    <w:rsid w:val="006F6F7C"/>
    <w:rsid w:val="006F7110"/>
    <w:rsid w:val="006F711D"/>
    <w:rsid w:val="006F7956"/>
    <w:rsid w:val="006F7A64"/>
    <w:rsid w:val="006F7A97"/>
    <w:rsid w:val="006F7C03"/>
    <w:rsid w:val="006F7E38"/>
    <w:rsid w:val="006F7F7A"/>
    <w:rsid w:val="007000D9"/>
    <w:rsid w:val="0070017A"/>
    <w:rsid w:val="00700833"/>
    <w:rsid w:val="00700C5D"/>
    <w:rsid w:val="00701855"/>
    <w:rsid w:val="00701E63"/>
    <w:rsid w:val="00702D02"/>
    <w:rsid w:val="00702EB8"/>
    <w:rsid w:val="00702F77"/>
    <w:rsid w:val="007030FF"/>
    <w:rsid w:val="00703498"/>
    <w:rsid w:val="00703D38"/>
    <w:rsid w:val="00703FCA"/>
    <w:rsid w:val="007043D5"/>
    <w:rsid w:val="00704529"/>
    <w:rsid w:val="00704D3D"/>
    <w:rsid w:val="00704DCD"/>
    <w:rsid w:val="007052E4"/>
    <w:rsid w:val="00705F7D"/>
    <w:rsid w:val="00706CE4"/>
    <w:rsid w:val="007072A2"/>
    <w:rsid w:val="0070739A"/>
    <w:rsid w:val="00707AF2"/>
    <w:rsid w:val="00710516"/>
    <w:rsid w:val="0071061A"/>
    <w:rsid w:val="00710ADB"/>
    <w:rsid w:val="00711033"/>
    <w:rsid w:val="007112CA"/>
    <w:rsid w:val="00711367"/>
    <w:rsid w:val="007113F1"/>
    <w:rsid w:val="00711470"/>
    <w:rsid w:val="0071186C"/>
    <w:rsid w:val="00712985"/>
    <w:rsid w:val="00712F37"/>
    <w:rsid w:val="007132EE"/>
    <w:rsid w:val="007147B3"/>
    <w:rsid w:val="00714C9E"/>
    <w:rsid w:val="00715142"/>
    <w:rsid w:val="00715896"/>
    <w:rsid w:val="0071599B"/>
    <w:rsid w:val="00715E12"/>
    <w:rsid w:val="00716180"/>
    <w:rsid w:val="007164F4"/>
    <w:rsid w:val="00716757"/>
    <w:rsid w:val="00716D0E"/>
    <w:rsid w:val="00717CAE"/>
    <w:rsid w:val="00717ED9"/>
    <w:rsid w:val="007212AF"/>
    <w:rsid w:val="00721D17"/>
    <w:rsid w:val="00722C8B"/>
    <w:rsid w:val="00722E15"/>
    <w:rsid w:val="00723266"/>
    <w:rsid w:val="0072362C"/>
    <w:rsid w:val="00723849"/>
    <w:rsid w:val="007244F0"/>
    <w:rsid w:val="007244F4"/>
    <w:rsid w:val="00724623"/>
    <w:rsid w:val="00724AC0"/>
    <w:rsid w:val="00725023"/>
    <w:rsid w:val="007259C8"/>
    <w:rsid w:val="00726614"/>
    <w:rsid w:val="0072665F"/>
    <w:rsid w:val="00726E38"/>
    <w:rsid w:val="00727121"/>
    <w:rsid w:val="00727302"/>
    <w:rsid w:val="00727423"/>
    <w:rsid w:val="007277BF"/>
    <w:rsid w:val="0073007E"/>
    <w:rsid w:val="007301FA"/>
    <w:rsid w:val="00730332"/>
    <w:rsid w:val="0073063A"/>
    <w:rsid w:val="00730792"/>
    <w:rsid w:val="00730CD8"/>
    <w:rsid w:val="00731176"/>
    <w:rsid w:val="0073134A"/>
    <w:rsid w:val="007318DA"/>
    <w:rsid w:val="0073255A"/>
    <w:rsid w:val="007327CC"/>
    <w:rsid w:val="00732B5D"/>
    <w:rsid w:val="00732BA0"/>
    <w:rsid w:val="00732DB7"/>
    <w:rsid w:val="007330FF"/>
    <w:rsid w:val="0073380D"/>
    <w:rsid w:val="00733976"/>
    <w:rsid w:val="007339A9"/>
    <w:rsid w:val="00733B48"/>
    <w:rsid w:val="00733DB4"/>
    <w:rsid w:val="007345A0"/>
    <w:rsid w:val="00734DB5"/>
    <w:rsid w:val="00735355"/>
    <w:rsid w:val="0073590F"/>
    <w:rsid w:val="00735917"/>
    <w:rsid w:val="00735924"/>
    <w:rsid w:val="00735B20"/>
    <w:rsid w:val="00735C11"/>
    <w:rsid w:val="00736009"/>
    <w:rsid w:val="007362C6"/>
    <w:rsid w:val="007371E8"/>
    <w:rsid w:val="0074083F"/>
    <w:rsid w:val="00740BAE"/>
    <w:rsid w:val="00740D6D"/>
    <w:rsid w:val="00741042"/>
    <w:rsid w:val="007413B2"/>
    <w:rsid w:val="0074188C"/>
    <w:rsid w:val="0074253C"/>
    <w:rsid w:val="00742555"/>
    <w:rsid w:val="00742AC4"/>
    <w:rsid w:val="00742C8E"/>
    <w:rsid w:val="00743E13"/>
    <w:rsid w:val="0074433A"/>
    <w:rsid w:val="0074473E"/>
    <w:rsid w:val="00744B9D"/>
    <w:rsid w:val="0074567C"/>
    <w:rsid w:val="00745EFA"/>
    <w:rsid w:val="00746816"/>
    <w:rsid w:val="00746AC3"/>
    <w:rsid w:val="007473CB"/>
    <w:rsid w:val="00747CAC"/>
    <w:rsid w:val="00750054"/>
    <w:rsid w:val="00750355"/>
    <w:rsid w:val="00750394"/>
    <w:rsid w:val="00751D90"/>
    <w:rsid w:val="007523B9"/>
    <w:rsid w:val="00752B9E"/>
    <w:rsid w:val="00752DA6"/>
    <w:rsid w:val="007531E3"/>
    <w:rsid w:val="00753B23"/>
    <w:rsid w:val="007545F6"/>
    <w:rsid w:val="00754DFC"/>
    <w:rsid w:val="00754EED"/>
    <w:rsid w:val="00755AE8"/>
    <w:rsid w:val="00756D77"/>
    <w:rsid w:val="00757181"/>
    <w:rsid w:val="00757671"/>
    <w:rsid w:val="00757892"/>
    <w:rsid w:val="00757CC6"/>
    <w:rsid w:val="00760029"/>
    <w:rsid w:val="00760054"/>
    <w:rsid w:val="00760881"/>
    <w:rsid w:val="0076096D"/>
    <w:rsid w:val="00760A27"/>
    <w:rsid w:val="00760A62"/>
    <w:rsid w:val="00760E3B"/>
    <w:rsid w:val="0076188B"/>
    <w:rsid w:val="00761D15"/>
    <w:rsid w:val="00762120"/>
    <w:rsid w:val="00762576"/>
    <w:rsid w:val="00762622"/>
    <w:rsid w:val="00762831"/>
    <w:rsid w:val="00762CA4"/>
    <w:rsid w:val="007634A6"/>
    <w:rsid w:val="007637AB"/>
    <w:rsid w:val="00763ACA"/>
    <w:rsid w:val="00763C97"/>
    <w:rsid w:val="007648CC"/>
    <w:rsid w:val="007649D0"/>
    <w:rsid w:val="00764A5F"/>
    <w:rsid w:val="00764C4B"/>
    <w:rsid w:val="00764E39"/>
    <w:rsid w:val="00764FB7"/>
    <w:rsid w:val="00765ACD"/>
    <w:rsid w:val="007662C4"/>
    <w:rsid w:val="007664BA"/>
    <w:rsid w:val="007667D3"/>
    <w:rsid w:val="00766B8A"/>
    <w:rsid w:val="00766B9E"/>
    <w:rsid w:val="00766C8F"/>
    <w:rsid w:val="00767182"/>
    <w:rsid w:val="0076731D"/>
    <w:rsid w:val="007675B0"/>
    <w:rsid w:val="007678F4"/>
    <w:rsid w:val="00767C43"/>
    <w:rsid w:val="007704FC"/>
    <w:rsid w:val="0077079A"/>
    <w:rsid w:val="007709AD"/>
    <w:rsid w:val="00770A69"/>
    <w:rsid w:val="00770A7F"/>
    <w:rsid w:val="0077149E"/>
    <w:rsid w:val="00771682"/>
    <w:rsid w:val="00772BB7"/>
    <w:rsid w:val="00772D23"/>
    <w:rsid w:val="007732CC"/>
    <w:rsid w:val="00773368"/>
    <w:rsid w:val="00773862"/>
    <w:rsid w:val="00773AB9"/>
    <w:rsid w:val="00773DB3"/>
    <w:rsid w:val="00773E9B"/>
    <w:rsid w:val="007747A8"/>
    <w:rsid w:val="00774D6A"/>
    <w:rsid w:val="00776242"/>
    <w:rsid w:val="00776433"/>
    <w:rsid w:val="00776D35"/>
    <w:rsid w:val="00776DCC"/>
    <w:rsid w:val="00776EF5"/>
    <w:rsid w:val="00777A6C"/>
    <w:rsid w:val="0078013F"/>
    <w:rsid w:val="007801E4"/>
    <w:rsid w:val="007803E1"/>
    <w:rsid w:val="007807BD"/>
    <w:rsid w:val="007809F8"/>
    <w:rsid w:val="00780ABE"/>
    <w:rsid w:val="00780B67"/>
    <w:rsid w:val="007812C3"/>
    <w:rsid w:val="007815E4"/>
    <w:rsid w:val="007815E6"/>
    <w:rsid w:val="00781A6B"/>
    <w:rsid w:val="00782148"/>
    <w:rsid w:val="0078281B"/>
    <w:rsid w:val="00782883"/>
    <w:rsid w:val="007828A5"/>
    <w:rsid w:val="007832BB"/>
    <w:rsid w:val="007836D8"/>
    <w:rsid w:val="007837B2"/>
    <w:rsid w:val="007837E8"/>
    <w:rsid w:val="0078387C"/>
    <w:rsid w:val="007841C7"/>
    <w:rsid w:val="007848A2"/>
    <w:rsid w:val="00784D77"/>
    <w:rsid w:val="00784E2F"/>
    <w:rsid w:val="007855DE"/>
    <w:rsid w:val="0078578A"/>
    <w:rsid w:val="00785B6B"/>
    <w:rsid w:val="00785D6A"/>
    <w:rsid w:val="00785DCA"/>
    <w:rsid w:val="007865D4"/>
    <w:rsid w:val="007872F4"/>
    <w:rsid w:val="00787941"/>
    <w:rsid w:val="00787ADD"/>
    <w:rsid w:val="00790803"/>
    <w:rsid w:val="007912D2"/>
    <w:rsid w:val="00791B6D"/>
    <w:rsid w:val="00791CE4"/>
    <w:rsid w:val="00792170"/>
    <w:rsid w:val="00792EE7"/>
    <w:rsid w:val="00793A3B"/>
    <w:rsid w:val="00794B3C"/>
    <w:rsid w:val="0079544B"/>
    <w:rsid w:val="00795C13"/>
    <w:rsid w:val="00796319"/>
    <w:rsid w:val="007967D4"/>
    <w:rsid w:val="00796C98"/>
    <w:rsid w:val="00796D6C"/>
    <w:rsid w:val="007972E2"/>
    <w:rsid w:val="007976C3"/>
    <w:rsid w:val="007A01C6"/>
    <w:rsid w:val="007A05B0"/>
    <w:rsid w:val="007A05ED"/>
    <w:rsid w:val="007A0908"/>
    <w:rsid w:val="007A0DA6"/>
    <w:rsid w:val="007A1259"/>
    <w:rsid w:val="007A17C2"/>
    <w:rsid w:val="007A19AF"/>
    <w:rsid w:val="007A1D49"/>
    <w:rsid w:val="007A2499"/>
    <w:rsid w:val="007A286E"/>
    <w:rsid w:val="007A3057"/>
    <w:rsid w:val="007A33EC"/>
    <w:rsid w:val="007A385F"/>
    <w:rsid w:val="007A3B4C"/>
    <w:rsid w:val="007A3C8A"/>
    <w:rsid w:val="007A4268"/>
    <w:rsid w:val="007A44A6"/>
    <w:rsid w:val="007A492F"/>
    <w:rsid w:val="007A4B91"/>
    <w:rsid w:val="007A4C09"/>
    <w:rsid w:val="007A5381"/>
    <w:rsid w:val="007A55F7"/>
    <w:rsid w:val="007A5971"/>
    <w:rsid w:val="007A6099"/>
    <w:rsid w:val="007A6867"/>
    <w:rsid w:val="007A6CD7"/>
    <w:rsid w:val="007A7AB0"/>
    <w:rsid w:val="007A7B67"/>
    <w:rsid w:val="007A7D7E"/>
    <w:rsid w:val="007B0488"/>
    <w:rsid w:val="007B0CE8"/>
    <w:rsid w:val="007B17BD"/>
    <w:rsid w:val="007B21DE"/>
    <w:rsid w:val="007B2265"/>
    <w:rsid w:val="007B2550"/>
    <w:rsid w:val="007B2D4D"/>
    <w:rsid w:val="007B347A"/>
    <w:rsid w:val="007B3C40"/>
    <w:rsid w:val="007B40B0"/>
    <w:rsid w:val="007B40BC"/>
    <w:rsid w:val="007B426A"/>
    <w:rsid w:val="007B4418"/>
    <w:rsid w:val="007B45FD"/>
    <w:rsid w:val="007B4C36"/>
    <w:rsid w:val="007B543E"/>
    <w:rsid w:val="007B551F"/>
    <w:rsid w:val="007B626D"/>
    <w:rsid w:val="007B63B1"/>
    <w:rsid w:val="007B6B38"/>
    <w:rsid w:val="007B6F39"/>
    <w:rsid w:val="007B7072"/>
    <w:rsid w:val="007B7A9A"/>
    <w:rsid w:val="007B7BEB"/>
    <w:rsid w:val="007C071D"/>
    <w:rsid w:val="007C19A2"/>
    <w:rsid w:val="007C1E2D"/>
    <w:rsid w:val="007C1E34"/>
    <w:rsid w:val="007C289F"/>
    <w:rsid w:val="007C2E11"/>
    <w:rsid w:val="007C3382"/>
    <w:rsid w:val="007C376D"/>
    <w:rsid w:val="007C385F"/>
    <w:rsid w:val="007C3A72"/>
    <w:rsid w:val="007C3BE6"/>
    <w:rsid w:val="007C4566"/>
    <w:rsid w:val="007C499A"/>
    <w:rsid w:val="007C52D0"/>
    <w:rsid w:val="007C5BFA"/>
    <w:rsid w:val="007C6165"/>
    <w:rsid w:val="007D0F8A"/>
    <w:rsid w:val="007D139F"/>
    <w:rsid w:val="007D1E60"/>
    <w:rsid w:val="007D211C"/>
    <w:rsid w:val="007D2932"/>
    <w:rsid w:val="007D3535"/>
    <w:rsid w:val="007D3FFC"/>
    <w:rsid w:val="007D4E13"/>
    <w:rsid w:val="007D4EE7"/>
    <w:rsid w:val="007D5E7C"/>
    <w:rsid w:val="007D6950"/>
    <w:rsid w:val="007D696F"/>
    <w:rsid w:val="007D7429"/>
    <w:rsid w:val="007D76CA"/>
    <w:rsid w:val="007D7710"/>
    <w:rsid w:val="007D777B"/>
    <w:rsid w:val="007E023C"/>
    <w:rsid w:val="007E080F"/>
    <w:rsid w:val="007E08AF"/>
    <w:rsid w:val="007E08C6"/>
    <w:rsid w:val="007E0F98"/>
    <w:rsid w:val="007E10F1"/>
    <w:rsid w:val="007E19FB"/>
    <w:rsid w:val="007E23C5"/>
    <w:rsid w:val="007E273D"/>
    <w:rsid w:val="007E290B"/>
    <w:rsid w:val="007E2AF8"/>
    <w:rsid w:val="007E2B1D"/>
    <w:rsid w:val="007E2C48"/>
    <w:rsid w:val="007E2F05"/>
    <w:rsid w:val="007E315F"/>
    <w:rsid w:val="007E3512"/>
    <w:rsid w:val="007E364C"/>
    <w:rsid w:val="007E3A79"/>
    <w:rsid w:val="007E4273"/>
    <w:rsid w:val="007E4366"/>
    <w:rsid w:val="007E47DB"/>
    <w:rsid w:val="007E4B3B"/>
    <w:rsid w:val="007E4D54"/>
    <w:rsid w:val="007E4FF6"/>
    <w:rsid w:val="007E6B2F"/>
    <w:rsid w:val="007E72B5"/>
    <w:rsid w:val="007E74BE"/>
    <w:rsid w:val="007E775D"/>
    <w:rsid w:val="007E7861"/>
    <w:rsid w:val="007E7BB7"/>
    <w:rsid w:val="007F0E25"/>
    <w:rsid w:val="007F11CD"/>
    <w:rsid w:val="007F16D8"/>
    <w:rsid w:val="007F1A05"/>
    <w:rsid w:val="007F2339"/>
    <w:rsid w:val="007F2403"/>
    <w:rsid w:val="007F2471"/>
    <w:rsid w:val="007F2B2E"/>
    <w:rsid w:val="007F2BFE"/>
    <w:rsid w:val="007F3DF1"/>
    <w:rsid w:val="007F3F23"/>
    <w:rsid w:val="007F470B"/>
    <w:rsid w:val="007F4A12"/>
    <w:rsid w:val="007F4A18"/>
    <w:rsid w:val="007F4F17"/>
    <w:rsid w:val="007F533C"/>
    <w:rsid w:val="007F613A"/>
    <w:rsid w:val="007F6AB1"/>
    <w:rsid w:val="007F6C94"/>
    <w:rsid w:val="007F6D4F"/>
    <w:rsid w:val="007F76B5"/>
    <w:rsid w:val="007F7AB9"/>
    <w:rsid w:val="007F7DD8"/>
    <w:rsid w:val="007F7E13"/>
    <w:rsid w:val="008003E3"/>
    <w:rsid w:val="008006BA"/>
    <w:rsid w:val="0080083E"/>
    <w:rsid w:val="00800C83"/>
    <w:rsid w:val="00800D08"/>
    <w:rsid w:val="00801A0D"/>
    <w:rsid w:val="00801B99"/>
    <w:rsid w:val="00802D40"/>
    <w:rsid w:val="00802D86"/>
    <w:rsid w:val="00802D98"/>
    <w:rsid w:val="00802E0C"/>
    <w:rsid w:val="008033F9"/>
    <w:rsid w:val="00803C35"/>
    <w:rsid w:val="00803D83"/>
    <w:rsid w:val="00803E8C"/>
    <w:rsid w:val="00803FD1"/>
    <w:rsid w:val="00804089"/>
    <w:rsid w:val="00804352"/>
    <w:rsid w:val="00804CE8"/>
    <w:rsid w:val="008053C5"/>
    <w:rsid w:val="0080553F"/>
    <w:rsid w:val="00805B51"/>
    <w:rsid w:val="00805B70"/>
    <w:rsid w:val="00805C4D"/>
    <w:rsid w:val="00805FB6"/>
    <w:rsid w:val="00806E20"/>
    <w:rsid w:val="00806E28"/>
    <w:rsid w:val="00807056"/>
    <w:rsid w:val="008072E7"/>
    <w:rsid w:val="0080797C"/>
    <w:rsid w:val="00807EFC"/>
    <w:rsid w:val="00810159"/>
    <w:rsid w:val="0081075B"/>
    <w:rsid w:val="0081118D"/>
    <w:rsid w:val="00811310"/>
    <w:rsid w:val="008113B7"/>
    <w:rsid w:val="00811472"/>
    <w:rsid w:val="008115E4"/>
    <w:rsid w:val="008117B9"/>
    <w:rsid w:val="00811C4C"/>
    <w:rsid w:val="0081201A"/>
    <w:rsid w:val="008120C2"/>
    <w:rsid w:val="00812233"/>
    <w:rsid w:val="00812418"/>
    <w:rsid w:val="00812751"/>
    <w:rsid w:val="008128D5"/>
    <w:rsid w:val="00812DE4"/>
    <w:rsid w:val="00812EF8"/>
    <w:rsid w:val="00812FB2"/>
    <w:rsid w:val="00813151"/>
    <w:rsid w:val="0081383A"/>
    <w:rsid w:val="00813B20"/>
    <w:rsid w:val="00813C14"/>
    <w:rsid w:val="0081426B"/>
    <w:rsid w:val="00814626"/>
    <w:rsid w:val="008158F3"/>
    <w:rsid w:val="00815FAF"/>
    <w:rsid w:val="008160CD"/>
    <w:rsid w:val="008161E6"/>
    <w:rsid w:val="008172E2"/>
    <w:rsid w:val="008172FE"/>
    <w:rsid w:val="008173A5"/>
    <w:rsid w:val="008176E5"/>
    <w:rsid w:val="00817712"/>
    <w:rsid w:val="008178ED"/>
    <w:rsid w:val="00817D5B"/>
    <w:rsid w:val="00817EA5"/>
    <w:rsid w:val="008200C0"/>
    <w:rsid w:val="00820467"/>
    <w:rsid w:val="00820A62"/>
    <w:rsid w:val="00820C3D"/>
    <w:rsid w:val="008214D5"/>
    <w:rsid w:val="008220FA"/>
    <w:rsid w:val="0082242C"/>
    <w:rsid w:val="008230DD"/>
    <w:rsid w:val="00823238"/>
    <w:rsid w:val="008234FE"/>
    <w:rsid w:val="00823667"/>
    <w:rsid w:val="00824BA3"/>
    <w:rsid w:val="008252F6"/>
    <w:rsid w:val="0082720B"/>
    <w:rsid w:val="008272B3"/>
    <w:rsid w:val="00830BF8"/>
    <w:rsid w:val="008312BF"/>
    <w:rsid w:val="008314C0"/>
    <w:rsid w:val="00831943"/>
    <w:rsid w:val="008325E6"/>
    <w:rsid w:val="00832736"/>
    <w:rsid w:val="00832A25"/>
    <w:rsid w:val="00832CAD"/>
    <w:rsid w:val="00832F4E"/>
    <w:rsid w:val="00833584"/>
    <w:rsid w:val="008336E3"/>
    <w:rsid w:val="00833B35"/>
    <w:rsid w:val="00833CB1"/>
    <w:rsid w:val="00833D27"/>
    <w:rsid w:val="0083482F"/>
    <w:rsid w:val="008349EF"/>
    <w:rsid w:val="00834FE3"/>
    <w:rsid w:val="00835144"/>
    <w:rsid w:val="008352DA"/>
    <w:rsid w:val="0083535E"/>
    <w:rsid w:val="00835500"/>
    <w:rsid w:val="008355EC"/>
    <w:rsid w:val="00835632"/>
    <w:rsid w:val="00835791"/>
    <w:rsid w:val="00835B08"/>
    <w:rsid w:val="0083742D"/>
    <w:rsid w:val="008374D6"/>
    <w:rsid w:val="00840DA8"/>
    <w:rsid w:val="00841017"/>
    <w:rsid w:val="00841062"/>
    <w:rsid w:val="00841170"/>
    <w:rsid w:val="0084117E"/>
    <w:rsid w:val="008413C2"/>
    <w:rsid w:val="0084196C"/>
    <w:rsid w:val="00841B5E"/>
    <w:rsid w:val="00841C6A"/>
    <w:rsid w:val="008420F2"/>
    <w:rsid w:val="00842592"/>
    <w:rsid w:val="008426C2"/>
    <w:rsid w:val="0084311E"/>
    <w:rsid w:val="0084314D"/>
    <w:rsid w:val="008433C0"/>
    <w:rsid w:val="008439CD"/>
    <w:rsid w:val="00843D8C"/>
    <w:rsid w:val="008442BA"/>
    <w:rsid w:val="0084486B"/>
    <w:rsid w:val="00845461"/>
    <w:rsid w:val="00846578"/>
    <w:rsid w:val="0084663B"/>
    <w:rsid w:val="008466DA"/>
    <w:rsid w:val="00846B50"/>
    <w:rsid w:val="008474F5"/>
    <w:rsid w:val="00847BFD"/>
    <w:rsid w:val="008502B4"/>
    <w:rsid w:val="00850C2A"/>
    <w:rsid w:val="00851000"/>
    <w:rsid w:val="00851167"/>
    <w:rsid w:val="00852761"/>
    <w:rsid w:val="00852AEC"/>
    <w:rsid w:val="00852C24"/>
    <w:rsid w:val="008530A2"/>
    <w:rsid w:val="0085322A"/>
    <w:rsid w:val="00853581"/>
    <w:rsid w:val="0085380C"/>
    <w:rsid w:val="00853A86"/>
    <w:rsid w:val="00853FCE"/>
    <w:rsid w:val="00854944"/>
    <w:rsid w:val="00855310"/>
    <w:rsid w:val="00855646"/>
    <w:rsid w:val="008561CC"/>
    <w:rsid w:val="00856277"/>
    <w:rsid w:val="00856343"/>
    <w:rsid w:val="00856566"/>
    <w:rsid w:val="00856B22"/>
    <w:rsid w:val="00856C21"/>
    <w:rsid w:val="008576DD"/>
    <w:rsid w:val="00857714"/>
    <w:rsid w:val="008600DF"/>
    <w:rsid w:val="0086064F"/>
    <w:rsid w:val="00860BE7"/>
    <w:rsid w:val="00860C21"/>
    <w:rsid w:val="00860CAB"/>
    <w:rsid w:val="00860E41"/>
    <w:rsid w:val="0086139A"/>
    <w:rsid w:val="00861AAB"/>
    <w:rsid w:val="00861C34"/>
    <w:rsid w:val="00862799"/>
    <w:rsid w:val="00862DA1"/>
    <w:rsid w:val="00862E5F"/>
    <w:rsid w:val="0086329F"/>
    <w:rsid w:val="008633A1"/>
    <w:rsid w:val="00863B33"/>
    <w:rsid w:val="00864780"/>
    <w:rsid w:val="00864FDA"/>
    <w:rsid w:val="00865131"/>
    <w:rsid w:val="0086546C"/>
    <w:rsid w:val="00865FDE"/>
    <w:rsid w:val="008660CF"/>
    <w:rsid w:val="008669BE"/>
    <w:rsid w:val="00866AED"/>
    <w:rsid w:val="00866F3A"/>
    <w:rsid w:val="00867073"/>
    <w:rsid w:val="008673FA"/>
    <w:rsid w:val="008676EF"/>
    <w:rsid w:val="00867E2B"/>
    <w:rsid w:val="00867F23"/>
    <w:rsid w:val="00867F77"/>
    <w:rsid w:val="008700DC"/>
    <w:rsid w:val="00870735"/>
    <w:rsid w:val="00870C0C"/>
    <w:rsid w:val="00871070"/>
    <w:rsid w:val="008714B2"/>
    <w:rsid w:val="00871824"/>
    <w:rsid w:val="008719BD"/>
    <w:rsid w:val="00872103"/>
    <w:rsid w:val="008723E1"/>
    <w:rsid w:val="008725B4"/>
    <w:rsid w:val="008728A7"/>
    <w:rsid w:val="00872964"/>
    <w:rsid w:val="008732A9"/>
    <w:rsid w:val="008736F7"/>
    <w:rsid w:val="0087387F"/>
    <w:rsid w:val="00873ACA"/>
    <w:rsid w:val="00873D80"/>
    <w:rsid w:val="0087443A"/>
    <w:rsid w:val="0087455D"/>
    <w:rsid w:val="00874A7C"/>
    <w:rsid w:val="0087552A"/>
    <w:rsid w:val="00875CA8"/>
    <w:rsid w:val="00875DDE"/>
    <w:rsid w:val="0087601C"/>
    <w:rsid w:val="00876949"/>
    <w:rsid w:val="00876E26"/>
    <w:rsid w:val="00876E3F"/>
    <w:rsid w:val="00876E64"/>
    <w:rsid w:val="008773FF"/>
    <w:rsid w:val="00880F17"/>
    <w:rsid w:val="00881312"/>
    <w:rsid w:val="008816C7"/>
    <w:rsid w:val="00881CB3"/>
    <w:rsid w:val="008826B4"/>
    <w:rsid w:val="008832BE"/>
    <w:rsid w:val="008832D0"/>
    <w:rsid w:val="00883529"/>
    <w:rsid w:val="008836AB"/>
    <w:rsid w:val="00883745"/>
    <w:rsid w:val="00883E68"/>
    <w:rsid w:val="00884408"/>
    <w:rsid w:val="00884456"/>
    <w:rsid w:val="00884D68"/>
    <w:rsid w:val="0088532E"/>
    <w:rsid w:val="0088533B"/>
    <w:rsid w:val="00885364"/>
    <w:rsid w:val="00885C9C"/>
    <w:rsid w:val="00886091"/>
    <w:rsid w:val="00886658"/>
    <w:rsid w:val="00886857"/>
    <w:rsid w:val="00886890"/>
    <w:rsid w:val="00886D5B"/>
    <w:rsid w:val="0088704E"/>
    <w:rsid w:val="0088741F"/>
    <w:rsid w:val="00887606"/>
    <w:rsid w:val="00887B02"/>
    <w:rsid w:val="00890130"/>
    <w:rsid w:val="008904D9"/>
    <w:rsid w:val="00891708"/>
    <w:rsid w:val="00891CBE"/>
    <w:rsid w:val="00891F06"/>
    <w:rsid w:val="0089208A"/>
    <w:rsid w:val="008927EF"/>
    <w:rsid w:val="00893046"/>
    <w:rsid w:val="00893182"/>
    <w:rsid w:val="00893247"/>
    <w:rsid w:val="00893BD7"/>
    <w:rsid w:val="00893EAB"/>
    <w:rsid w:val="008947A8"/>
    <w:rsid w:val="00895249"/>
    <w:rsid w:val="008959A5"/>
    <w:rsid w:val="0089608D"/>
    <w:rsid w:val="00896A2B"/>
    <w:rsid w:val="008A01EA"/>
    <w:rsid w:val="008A0DF1"/>
    <w:rsid w:val="008A0FA4"/>
    <w:rsid w:val="008A1013"/>
    <w:rsid w:val="008A19C0"/>
    <w:rsid w:val="008A1FE2"/>
    <w:rsid w:val="008A247F"/>
    <w:rsid w:val="008A25B0"/>
    <w:rsid w:val="008A277A"/>
    <w:rsid w:val="008A2E23"/>
    <w:rsid w:val="008A373B"/>
    <w:rsid w:val="008A3D84"/>
    <w:rsid w:val="008A46BC"/>
    <w:rsid w:val="008A5456"/>
    <w:rsid w:val="008A5A75"/>
    <w:rsid w:val="008A5D42"/>
    <w:rsid w:val="008A601E"/>
    <w:rsid w:val="008A6293"/>
    <w:rsid w:val="008A665F"/>
    <w:rsid w:val="008A7122"/>
    <w:rsid w:val="008A746F"/>
    <w:rsid w:val="008A75B8"/>
    <w:rsid w:val="008A769F"/>
    <w:rsid w:val="008A7807"/>
    <w:rsid w:val="008A7A67"/>
    <w:rsid w:val="008B0222"/>
    <w:rsid w:val="008B109C"/>
    <w:rsid w:val="008B1CB7"/>
    <w:rsid w:val="008B1EA5"/>
    <w:rsid w:val="008B3108"/>
    <w:rsid w:val="008B369F"/>
    <w:rsid w:val="008B37AB"/>
    <w:rsid w:val="008B37B4"/>
    <w:rsid w:val="008B430E"/>
    <w:rsid w:val="008B50F3"/>
    <w:rsid w:val="008B6637"/>
    <w:rsid w:val="008B6D80"/>
    <w:rsid w:val="008B6F7D"/>
    <w:rsid w:val="008B752A"/>
    <w:rsid w:val="008B7D51"/>
    <w:rsid w:val="008B7D8E"/>
    <w:rsid w:val="008C01A6"/>
    <w:rsid w:val="008C0759"/>
    <w:rsid w:val="008C07B1"/>
    <w:rsid w:val="008C09E6"/>
    <w:rsid w:val="008C12E0"/>
    <w:rsid w:val="008C138B"/>
    <w:rsid w:val="008C13F6"/>
    <w:rsid w:val="008C170B"/>
    <w:rsid w:val="008C1CB8"/>
    <w:rsid w:val="008C2697"/>
    <w:rsid w:val="008C2CD1"/>
    <w:rsid w:val="008C3C32"/>
    <w:rsid w:val="008C4268"/>
    <w:rsid w:val="008C448C"/>
    <w:rsid w:val="008C465F"/>
    <w:rsid w:val="008C4A11"/>
    <w:rsid w:val="008C567F"/>
    <w:rsid w:val="008C57CD"/>
    <w:rsid w:val="008C5941"/>
    <w:rsid w:val="008C5DA6"/>
    <w:rsid w:val="008C655E"/>
    <w:rsid w:val="008C681F"/>
    <w:rsid w:val="008C6988"/>
    <w:rsid w:val="008C6A3F"/>
    <w:rsid w:val="008C6BBF"/>
    <w:rsid w:val="008C7011"/>
    <w:rsid w:val="008C7724"/>
    <w:rsid w:val="008C7B62"/>
    <w:rsid w:val="008D023A"/>
    <w:rsid w:val="008D07D0"/>
    <w:rsid w:val="008D0B42"/>
    <w:rsid w:val="008D14DB"/>
    <w:rsid w:val="008D1AEC"/>
    <w:rsid w:val="008D1D9B"/>
    <w:rsid w:val="008D3380"/>
    <w:rsid w:val="008D3383"/>
    <w:rsid w:val="008D3524"/>
    <w:rsid w:val="008D3607"/>
    <w:rsid w:val="008D3991"/>
    <w:rsid w:val="008D3B23"/>
    <w:rsid w:val="008D3C1C"/>
    <w:rsid w:val="008D4D76"/>
    <w:rsid w:val="008D4E60"/>
    <w:rsid w:val="008D5324"/>
    <w:rsid w:val="008D5910"/>
    <w:rsid w:val="008D65C1"/>
    <w:rsid w:val="008D67D3"/>
    <w:rsid w:val="008D6CC7"/>
    <w:rsid w:val="008D70CC"/>
    <w:rsid w:val="008D736A"/>
    <w:rsid w:val="008D7376"/>
    <w:rsid w:val="008D7723"/>
    <w:rsid w:val="008D7879"/>
    <w:rsid w:val="008D79AB"/>
    <w:rsid w:val="008D7F71"/>
    <w:rsid w:val="008E00F9"/>
    <w:rsid w:val="008E1215"/>
    <w:rsid w:val="008E2BD9"/>
    <w:rsid w:val="008E2ECC"/>
    <w:rsid w:val="008E3221"/>
    <w:rsid w:val="008E37C3"/>
    <w:rsid w:val="008E3A06"/>
    <w:rsid w:val="008E4007"/>
    <w:rsid w:val="008E4D5F"/>
    <w:rsid w:val="008E5287"/>
    <w:rsid w:val="008E5714"/>
    <w:rsid w:val="008E5AE5"/>
    <w:rsid w:val="008E5CDF"/>
    <w:rsid w:val="008E5ED3"/>
    <w:rsid w:val="008E603D"/>
    <w:rsid w:val="008E6249"/>
    <w:rsid w:val="008E6950"/>
    <w:rsid w:val="008E6DFD"/>
    <w:rsid w:val="008E708A"/>
    <w:rsid w:val="008E757C"/>
    <w:rsid w:val="008E7BD7"/>
    <w:rsid w:val="008E7C53"/>
    <w:rsid w:val="008E7E4D"/>
    <w:rsid w:val="008E7F48"/>
    <w:rsid w:val="008F11F9"/>
    <w:rsid w:val="008F1EFB"/>
    <w:rsid w:val="008F2629"/>
    <w:rsid w:val="008F2849"/>
    <w:rsid w:val="008F28CA"/>
    <w:rsid w:val="008F2BEC"/>
    <w:rsid w:val="008F3340"/>
    <w:rsid w:val="008F39DD"/>
    <w:rsid w:val="008F42C2"/>
    <w:rsid w:val="008F4562"/>
    <w:rsid w:val="008F4970"/>
    <w:rsid w:val="008F4DA5"/>
    <w:rsid w:val="008F4E32"/>
    <w:rsid w:val="008F59D0"/>
    <w:rsid w:val="008F5D12"/>
    <w:rsid w:val="008F5EB1"/>
    <w:rsid w:val="008F5FA2"/>
    <w:rsid w:val="008F6C6A"/>
    <w:rsid w:val="008F6F0D"/>
    <w:rsid w:val="008F6FA1"/>
    <w:rsid w:val="008F7119"/>
    <w:rsid w:val="008F760A"/>
    <w:rsid w:val="008F76CD"/>
    <w:rsid w:val="008F78B7"/>
    <w:rsid w:val="00900138"/>
    <w:rsid w:val="00900819"/>
    <w:rsid w:val="00900826"/>
    <w:rsid w:val="0090123F"/>
    <w:rsid w:val="00901ACF"/>
    <w:rsid w:val="00903443"/>
    <w:rsid w:val="009039E5"/>
    <w:rsid w:val="00903A56"/>
    <w:rsid w:val="00903D18"/>
    <w:rsid w:val="00904823"/>
    <w:rsid w:val="00904F1B"/>
    <w:rsid w:val="0090508A"/>
    <w:rsid w:val="00906330"/>
    <w:rsid w:val="0090647E"/>
    <w:rsid w:val="009064FE"/>
    <w:rsid w:val="0090669D"/>
    <w:rsid w:val="00906B62"/>
    <w:rsid w:val="00907A67"/>
    <w:rsid w:val="009109EF"/>
    <w:rsid w:val="00911191"/>
    <w:rsid w:val="0091139E"/>
    <w:rsid w:val="00911762"/>
    <w:rsid w:val="00911D82"/>
    <w:rsid w:val="00911E54"/>
    <w:rsid w:val="009120BF"/>
    <w:rsid w:val="009129CD"/>
    <w:rsid w:val="00912FE3"/>
    <w:rsid w:val="009130D8"/>
    <w:rsid w:val="00913993"/>
    <w:rsid w:val="009140A7"/>
    <w:rsid w:val="0091442B"/>
    <w:rsid w:val="0091465A"/>
    <w:rsid w:val="0091468F"/>
    <w:rsid w:val="00914A8F"/>
    <w:rsid w:val="00914FC5"/>
    <w:rsid w:val="00915175"/>
    <w:rsid w:val="00915289"/>
    <w:rsid w:val="009152E0"/>
    <w:rsid w:val="00915355"/>
    <w:rsid w:val="00915EC9"/>
    <w:rsid w:val="00916061"/>
    <w:rsid w:val="009166F1"/>
    <w:rsid w:val="009171D1"/>
    <w:rsid w:val="0091723A"/>
    <w:rsid w:val="0091733F"/>
    <w:rsid w:val="009176D4"/>
    <w:rsid w:val="00917916"/>
    <w:rsid w:val="009179C6"/>
    <w:rsid w:val="00917BD8"/>
    <w:rsid w:val="00917EDA"/>
    <w:rsid w:val="00920509"/>
    <w:rsid w:val="009216E0"/>
    <w:rsid w:val="009217EA"/>
    <w:rsid w:val="00921DC8"/>
    <w:rsid w:val="00921DEE"/>
    <w:rsid w:val="009222C1"/>
    <w:rsid w:val="00922385"/>
    <w:rsid w:val="00923264"/>
    <w:rsid w:val="00923674"/>
    <w:rsid w:val="0092463E"/>
    <w:rsid w:val="009246E0"/>
    <w:rsid w:val="009251AA"/>
    <w:rsid w:val="0092528E"/>
    <w:rsid w:val="0092602F"/>
    <w:rsid w:val="00926A90"/>
    <w:rsid w:val="00926CEB"/>
    <w:rsid w:val="00927384"/>
    <w:rsid w:val="009273E8"/>
    <w:rsid w:val="009274D2"/>
    <w:rsid w:val="009306D6"/>
    <w:rsid w:val="00931141"/>
    <w:rsid w:val="009312DF"/>
    <w:rsid w:val="00931304"/>
    <w:rsid w:val="00931A6D"/>
    <w:rsid w:val="00931A71"/>
    <w:rsid w:val="009324AF"/>
    <w:rsid w:val="00932D0A"/>
    <w:rsid w:val="00932E4D"/>
    <w:rsid w:val="00932E8A"/>
    <w:rsid w:val="009338DB"/>
    <w:rsid w:val="0093398B"/>
    <w:rsid w:val="00933A67"/>
    <w:rsid w:val="00934412"/>
    <w:rsid w:val="00934A07"/>
    <w:rsid w:val="00935211"/>
    <w:rsid w:val="009352F6"/>
    <w:rsid w:val="009359E3"/>
    <w:rsid w:val="00935B89"/>
    <w:rsid w:val="00935C05"/>
    <w:rsid w:val="00935C20"/>
    <w:rsid w:val="0093621A"/>
    <w:rsid w:val="009365B8"/>
    <w:rsid w:val="00936920"/>
    <w:rsid w:val="00936A93"/>
    <w:rsid w:val="00936F00"/>
    <w:rsid w:val="00937490"/>
    <w:rsid w:val="00937A24"/>
    <w:rsid w:val="00937AAA"/>
    <w:rsid w:val="00937B0E"/>
    <w:rsid w:val="00937EC0"/>
    <w:rsid w:val="009408DB"/>
    <w:rsid w:val="00940AF5"/>
    <w:rsid w:val="00940D79"/>
    <w:rsid w:val="00941182"/>
    <w:rsid w:val="009412FA"/>
    <w:rsid w:val="00941341"/>
    <w:rsid w:val="0094187E"/>
    <w:rsid w:val="00942B29"/>
    <w:rsid w:val="0094308B"/>
    <w:rsid w:val="00943367"/>
    <w:rsid w:val="009433EF"/>
    <w:rsid w:val="009434DA"/>
    <w:rsid w:val="00943620"/>
    <w:rsid w:val="00943844"/>
    <w:rsid w:val="0094399F"/>
    <w:rsid w:val="00944470"/>
    <w:rsid w:val="0094472D"/>
    <w:rsid w:val="00944AF2"/>
    <w:rsid w:val="00945216"/>
    <w:rsid w:val="00945475"/>
    <w:rsid w:val="009456C3"/>
    <w:rsid w:val="00945AE5"/>
    <w:rsid w:val="00945EF5"/>
    <w:rsid w:val="00945F64"/>
    <w:rsid w:val="009460F3"/>
    <w:rsid w:val="009461CF"/>
    <w:rsid w:val="009464C4"/>
    <w:rsid w:val="009468AF"/>
    <w:rsid w:val="00946F1A"/>
    <w:rsid w:val="00947843"/>
    <w:rsid w:val="00947987"/>
    <w:rsid w:val="00947A03"/>
    <w:rsid w:val="00947CAD"/>
    <w:rsid w:val="00947DA0"/>
    <w:rsid w:val="00947F05"/>
    <w:rsid w:val="00950160"/>
    <w:rsid w:val="00950229"/>
    <w:rsid w:val="00950D48"/>
    <w:rsid w:val="009512C6"/>
    <w:rsid w:val="009523D0"/>
    <w:rsid w:val="00952621"/>
    <w:rsid w:val="00952B01"/>
    <w:rsid w:val="00952E15"/>
    <w:rsid w:val="00952FFB"/>
    <w:rsid w:val="0095330C"/>
    <w:rsid w:val="0095345A"/>
    <w:rsid w:val="009547CC"/>
    <w:rsid w:val="009548C4"/>
    <w:rsid w:val="00954D4D"/>
    <w:rsid w:val="009551CE"/>
    <w:rsid w:val="00955874"/>
    <w:rsid w:val="009558C9"/>
    <w:rsid w:val="00955A5F"/>
    <w:rsid w:val="00956C69"/>
    <w:rsid w:val="00956DF5"/>
    <w:rsid w:val="0095743B"/>
    <w:rsid w:val="00957A90"/>
    <w:rsid w:val="0096016B"/>
    <w:rsid w:val="009604E1"/>
    <w:rsid w:val="00960601"/>
    <w:rsid w:val="009618EB"/>
    <w:rsid w:val="00961B8A"/>
    <w:rsid w:val="00961C97"/>
    <w:rsid w:val="009623C5"/>
    <w:rsid w:val="009625EA"/>
    <w:rsid w:val="00962A13"/>
    <w:rsid w:val="009631EB"/>
    <w:rsid w:val="009634E4"/>
    <w:rsid w:val="0096356A"/>
    <w:rsid w:val="0096398D"/>
    <w:rsid w:val="00963C46"/>
    <w:rsid w:val="00963DDB"/>
    <w:rsid w:val="00963F0C"/>
    <w:rsid w:val="009654F4"/>
    <w:rsid w:val="00965B1E"/>
    <w:rsid w:val="00965B88"/>
    <w:rsid w:val="0096629F"/>
    <w:rsid w:val="00966435"/>
    <w:rsid w:val="009664C4"/>
    <w:rsid w:val="00966A8F"/>
    <w:rsid w:val="009671CD"/>
    <w:rsid w:val="00967522"/>
    <w:rsid w:val="009679EF"/>
    <w:rsid w:val="00967AB0"/>
    <w:rsid w:val="00967B2F"/>
    <w:rsid w:val="00967B9C"/>
    <w:rsid w:val="00967F3B"/>
    <w:rsid w:val="009700E1"/>
    <w:rsid w:val="00970403"/>
    <w:rsid w:val="00971034"/>
    <w:rsid w:val="00971228"/>
    <w:rsid w:val="00971A76"/>
    <w:rsid w:val="00972F77"/>
    <w:rsid w:val="009730D3"/>
    <w:rsid w:val="00973778"/>
    <w:rsid w:val="00973A27"/>
    <w:rsid w:val="00973F40"/>
    <w:rsid w:val="009740FC"/>
    <w:rsid w:val="00974E1E"/>
    <w:rsid w:val="00974F13"/>
    <w:rsid w:val="00975081"/>
    <w:rsid w:val="009753B2"/>
    <w:rsid w:val="009762D4"/>
    <w:rsid w:val="0097681D"/>
    <w:rsid w:val="00976CF1"/>
    <w:rsid w:val="00976D4A"/>
    <w:rsid w:val="00977741"/>
    <w:rsid w:val="0097799C"/>
    <w:rsid w:val="00977B46"/>
    <w:rsid w:val="00977E99"/>
    <w:rsid w:val="009803AC"/>
    <w:rsid w:val="00980608"/>
    <w:rsid w:val="009813BE"/>
    <w:rsid w:val="009817FC"/>
    <w:rsid w:val="00981B67"/>
    <w:rsid w:val="00981E52"/>
    <w:rsid w:val="009821B4"/>
    <w:rsid w:val="00982599"/>
    <w:rsid w:val="0098279A"/>
    <w:rsid w:val="00982ED6"/>
    <w:rsid w:val="0098447E"/>
    <w:rsid w:val="00984A43"/>
    <w:rsid w:val="00985287"/>
    <w:rsid w:val="009855AB"/>
    <w:rsid w:val="009858C3"/>
    <w:rsid w:val="00985966"/>
    <w:rsid w:val="00985BAC"/>
    <w:rsid w:val="00985E1D"/>
    <w:rsid w:val="00985EB1"/>
    <w:rsid w:val="009861DA"/>
    <w:rsid w:val="00986F29"/>
    <w:rsid w:val="0098715D"/>
    <w:rsid w:val="00987903"/>
    <w:rsid w:val="00987C2E"/>
    <w:rsid w:val="00987DE8"/>
    <w:rsid w:val="00987F23"/>
    <w:rsid w:val="009901F1"/>
    <w:rsid w:val="0099051D"/>
    <w:rsid w:val="00990CF4"/>
    <w:rsid w:val="009911CD"/>
    <w:rsid w:val="0099164C"/>
    <w:rsid w:val="00991C16"/>
    <w:rsid w:val="00992D2C"/>
    <w:rsid w:val="0099308B"/>
    <w:rsid w:val="009938FC"/>
    <w:rsid w:val="0099454F"/>
    <w:rsid w:val="0099502D"/>
    <w:rsid w:val="00995D7F"/>
    <w:rsid w:val="00996072"/>
    <w:rsid w:val="0099637E"/>
    <w:rsid w:val="009963C4"/>
    <w:rsid w:val="00996FAD"/>
    <w:rsid w:val="009972C9"/>
    <w:rsid w:val="009974C1"/>
    <w:rsid w:val="00997863"/>
    <w:rsid w:val="0099796B"/>
    <w:rsid w:val="00997AB2"/>
    <w:rsid w:val="00997B99"/>
    <w:rsid w:val="009A03C5"/>
    <w:rsid w:val="009A0474"/>
    <w:rsid w:val="009A0ABF"/>
    <w:rsid w:val="009A14C1"/>
    <w:rsid w:val="009A1648"/>
    <w:rsid w:val="009A1764"/>
    <w:rsid w:val="009A1888"/>
    <w:rsid w:val="009A1ADC"/>
    <w:rsid w:val="009A2040"/>
    <w:rsid w:val="009A22F5"/>
    <w:rsid w:val="009A2311"/>
    <w:rsid w:val="009A2BA4"/>
    <w:rsid w:val="009A2EB4"/>
    <w:rsid w:val="009A2FF2"/>
    <w:rsid w:val="009A3381"/>
    <w:rsid w:val="009A3446"/>
    <w:rsid w:val="009A3B1B"/>
    <w:rsid w:val="009A4769"/>
    <w:rsid w:val="009A476B"/>
    <w:rsid w:val="009A485E"/>
    <w:rsid w:val="009A52D6"/>
    <w:rsid w:val="009A588F"/>
    <w:rsid w:val="009A60D5"/>
    <w:rsid w:val="009A6742"/>
    <w:rsid w:val="009A696E"/>
    <w:rsid w:val="009A6F1E"/>
    <w:rsid w:val="009A738B"/>
    <w:rsid w:val="009B046A"/>
    <w:rsid w:val="009B0961"/>
    <w:rsid w:val="009B0A30"/>
    <w:rsid w:val="009B0E06"/>
    <w:rsid w:val="009B1CDE"/>
    <w:rsid w:val="009B2131"/>
    <w:rsid w:val="009B22AE"/>
    <w:rsid w:val="009B2574"/>
    <w:rsid w:val="009B2750"/>
    <w:rsid w:val="009B3F80"/>
    <w:rsid w:val="009B44B3"/>
    <w:rsid w:val="009B4C9E"/>
    <w:rsid w:val="009B4CE1"/>
    <w:rsid w:val="009B53A0"/>
    <w:rsid w:val="009B549D"/>
    <w:rsid w:val="009B5E8D"/>
    <w:rsid w:val="009B60AA"/>
    <w:rsid w:val="009B6A5A"/>
    <w:rsid w:val="009B6C33"/>
    <w:rsid w:val="009B7265"/>
    <w:rsid w:val="009B739F"/>
    <w:rsid w:val="009B76E8"/>
    <w:rsid w:val="009B7717"/>
    <w:rsid w:val="009C089D"/>
    <w:rsid w:val="009C09D5"/>
    <w:rsid w:val="009C143E"/>
    <w:rsid w:val="009C1D99"/>
    <w:rsid w:val="009C272C"/>
    <w:rsid w:val="009C3678"/>
    <w:rsid w:val="009C3A8E"/>
    <w:rsid w:val="009C4039"/>
    <w:rsid w:val="009C4448"/>
    <w:rsid w:val="009C4C25"/>
    <w:rsid w:val="009C50B2"/>
    <w:rsid w:val="009C5AE5"/>
    <w:rsid w:val="009C66B6"/>
    <w:rsid w:val="009C688B"/>
    <w:rsid w:val="009C6EDD"/>
    <w:rsid w:val="009C7221"/>
    <w:rsid w:val="009C72E2"/>
    <w:rsid w:val="009D091E"/>
    <w:rsid w:val="009D0BF8"/>
    <w:rsid w:val="009D0E83"/>
    <w:rsid w:val="009D0F90"/>
    <w:rsid w:val="009D180C"/>
    <w:rsid w:val="009D1827"/>
    <w:rsid w:val="009D2079"/>
    <w:rsid w:val="009D210E"/>
    <w:rsid w:val="009D214C"/>
    <w:rsid w:val="009D2833"/>
    <w:rsid w:val="009D2D01"/>
    <w:rsid w:val="009D2FA2"/>
    <w:rsid w:val="009D39DE"/>
    <w:rsid w:val="009D3B95"/>
    <w:rsid w:val="009D4632"/>
    <w:rsid w:val="009D4BBB"/>
    <w:rsid w:val="009D4C14"/>
    <w:rsid w:val="009D5263"/>
    <w:rsid w:val="009D52AF"/>
    <w:rsid w:val="009D5965"/>
    <w:rsid w:val="009D6177"/>
    <w:rsid w:val="009D6854"/>
    <w:rsid w:val="009D68F4"/>
    <w:rsid w:val="009D6A6A"/>
    <w:rsid w:val="009D6A6C"/>
    <w:rsid w:val="009D6A7C"/>
    <w:rsid w:val="009D6FC0"/>
    <w:rsid w:val="009D77BB"/>
    <w:rsid w:val="009D7AA1"/>
    <w:rsid w:val="009E044E"/>
    <w:rsid w:val="009E0693"/>
    <w:rsid w:val="009E073F"/>
    <w:rsid w:val="009E0AEE"/>
    <w:rsid w:val="009E0B66"/>
    <w:rsid w:val="009E1069"/>
    <w:rsid w:val="009E1229"/>
    <w:rsid w:val="009E1730"/>
    <w:rsid w:val="009E1A96"/>
    <w:rsid w:val="009E1AC4"/>
    <w:rsid w:val="009E1C05"/>
    <w:rsid w:val="009E1D67"/>
    <w:rsid w:val="009E2022"/>
    <w:rsid w:val="009E2667"/>
    <w:rsid w:val="009E3194"/>
    <w:rsid w:val="009E349C"/>
    <w:rsid w:val="009E3599"/>
    <w:rsid w:val="009E3695"/>
    <w:rsid w:val="009E39A2"/>
    <w:rsid w:val="009E3A59"/>
    <w:rsid w:val="009E4683"/>
    <w:rsid w:val="009E4B59"/>
    <w:rsid w:val="009E4E20"/>
    <w:rsid w:val="009E521D"/>
    <w:rsid w:val="009E59D2"/>
    <w:rsid w:val="009E6B88"/>
    <w:rsid w:val="009E6E67"/>
    <w:rsid w:val="009E72DA"/>
    <w:rsid w:val="009E7564"/>
    <w:rsid w:val="009E7979"/>
    <w:rsid w:val="009F0773"/>
    <w:rsid w:val="009F0945"/>
    <w:rsid w:val="009F0FB0"/>
    <w:rsid w:val="009F11ED"/>
    <w:rsid w:val="009F13EA"/>
    <w:rsid w:val="009F1BF3"/>
    <w:rsid w:val="009F1C74"/>
    <w:rsid w:val="009F204A"/>
    <w:rsid w:val="009F246F"/>
    <w:rsid w:val="009F2527"/>
    <w:rsid w:val="009F2964"/>
    <w:rsid w:val="009F39CA"/>
    <w:rsid w:val="009F3B12"/>
    <w:rsid w:val="009F3F52"/>
    <w:rsid w:val="009F3FB7"/>
    <w:rsid w:val="009F412E"/>
    <w:rsid w:val="009F42E5"/>
    <w:rsid w:val="009F4340"/>
    <w:rsid w:val="009F4565"/>
    <w:rsid w:val="009F47EB"/>
    <w:rsid w:val="009F4F18"/>
    <w:rsid w:val="009F6125"/>
    <w:rsid w:val="009F69B7"/>
    <w:rsid w:val="009F6ACF"/>
    <w:rsid w:val="009F71ED"/>
    <w:rsid w:val="009F725C"/>
    <w:rsid w:val="009F766F"/>
    <w:rsid w:val="009F7D3C"/>
    <w:rsid w:val="00A002FA"/>
    <w:rsid w:val="00A0179B"/>
    <w:rsid w:val="00A01B20"/>
    <w:rsid w:val="00A02060"/>
    <w:rsid w:val="00A02287"/>
    <w:rsid w:val="00A0262A"/>
    <w:rsid w:val="00A02A43"/>
    <w:rsid w:val="00A03227"/>
    <w:rsid w:val="00A03429"/>
    <w:rsid w:val="00A0386D"/>
    <w:rsid w:val="00A03D71"/>
    <w:rsid w:val="00A03F09"/>
    <w:rsid w:val="00A041C5"/>
    <w:rsid w:val="00A0441B"/>
    <w:rsid w:val="00A0487B"/>
    <w:rsid w:val="00A050C7"/>
    <w:rsid w:val="00A05741"/>
    <w:rsid w:val="00A05851"/>
    <w:rsid w:val="00A05A2D"/>
    <w:rsid w:val="00A05A37"/>
    <w:rsid w:val="00A05B87"/>
    <w:rsid w:val="00A05C82"/>
    <w:rsid w:val="00A061A8"/>
    <w:rsid w:val="00A06BB0"/>
    <w:rsid w:val="00A06C70"/>
    <w:rsid w:val="00A0782B"/>
    <w:rsid w:val="00A0795B"/>
    <w:rsid w:val="00A07F50"/>
    <w:rsid w:val="00A103A5"/>
    <w:rsid w:val="00A103D6"/>
    <w:rsid w:val="00A106A9"/>
    <w:rsid w:val="00A108FC"/>
    <w:rsid w:val="00A10CD5"/>
    <w:rsid w:val="00A10F57"/>
    <w:rsid w:val="00A11358"/>
    <w:rsid w:val="00A11453"/>
    <w:rsid w:val="00A11898"/>
    <w:rsid w:val="00A11C5F"/>
    <w:rsid w:val="00A11FEB"/>
    <w:rsid w:val="00A122E0"/>
    <w:rsid w:val="00A128A1"/>
    <w:rsid w:val="00A12F24"/>
    <w:rsid w:val="00A13130"/>
    <w:rsid w:val="00A13182"/>
    <w:rsid w:val="00A132B2"/>
    <w:rsid w:val="00A139DD"/>
    <w:rsid w:val="00A14DB2"/>
    <w:rsid w:val="00A150BA"/>
    <w:rsid w:val="00A153A7"/>
    <w:rsid w:val="00A15A9C"/>
    <w:rsid w:val="00A15ACC"/>
    <w:rsid w:val="00A15B19"/>
    <w:rsid w:val="00A16245"/>
    <w:rsid w:val="00A16887"/>
    <w:rsid w:val="00A16F75"/>
    <w:rsid w:val="00A172D8"/>
    <w:rsid w:val="00A1790B"/>
    <w:rsid w:val="00A17981"/>
    <w:rsid w:val="00A17FAF"/>
    <w:rsid w:val="00A201B9"/>
    <w:rsid w:val="00A2033C"/>
    <w:rsid w:val="00A20F33"/>
    <w:rsid w:val="00A211D8"/>
    <w:rsid w:val="00A21F94"/>
    <w:rsid w:val="00A21FF1"/>
    <w:rsid w:val="00A2251D"/>
    <w:rsid w:val="00A2298A"/>
    <w:rsid w:val="00A22CCE"/>
    <w:rsid w:val="00A22DB1"/>
    <w:rsid w:val="00A22F62"/>
    <w:rsid w:val="00A2401E"/>
    <w:rsid w:val="00A2406E"/>
    <w:rsid w:val="00A243C8"/>
    <w:rsid w:val="00A25662"/>
    <w:rsid w:val="00A25E5F"/>
    <w:rsid w:val="00A25FDC"/>
    <w:rsid w:val="00A269E1"/>
    <w:rsid w:val="00A26CDF"/>
    <w:rsid w:val="00A2733B"/>
    <w:rsid w:val="00A27340"/>
    <w:rsid w:val="00A27850"/>
    <w:rsid w:val="00A27E25"/>
    <w:rsid w:val="00A27F8D"/>
    <w:rsid w:val="00A3015E"/>
    <w:rsid w:val="00A30C88"/>
    <w:rsid w:val="00A30DCA"/>
    <w:rsid w:val="00A30F87"/>
    <w:rsid w:val="00A3172B"/>
    <w:rsid w:val="00A31811"/>
    <w:rsid w:val="00A31949"/>
    <w:rsid w:val="00A31D40"/>
    <w:rsid w:val="00A31FEE"/>
    <w:rsid w:val="00A32733"/>
    <w:rsid w:val="00A32B89"/>
    <w:rsid w:val="00A32BC8"/>
    <w:rsid w:val="00A32F79"/>
    <w:rsid w:val="00A33344"/>
    <w:rsid w:val="00A33D35"/>
    <w:rsid w:val="00A3448B"/>
    <w:rsid w:val="00A34647"/>
    <w:rsid w:val="00A349CE"/>
    <w:rsid w:val="00A349EF"/>
    <w:rsid w:val="00A34B43"/>
    <w:rsid w:val="00A34C8F"/>
    <w:rsid w:val="00A35158"/>
    <w:rsid w:val="00A35BB6"/>
    <w:rsid w:val="00A362B1"/>
    <w:rsid w:val="00A362D7"/>
    <w:rsid w:val="00A36BA7"/>
    <w:rsid w:val="00A36E02"/>
    <w:rsid w:val="00A36E99"/>
    <w:rsid w:val="00A370E8"/>
    <w:rsid w:val="00A37232"/>
    <w:rsid w:val="00A3738E"/>
    <w:rsid w:val="00A3751E"/>
    <w:rsid w:val="00A37F9B"/>
    <w:rsid w:val="00A40C72"/>
    <w:rsid w:val="00A40F04"/>
    <w:rsid w:val="00A411B4"/>
    <w:rsid w:val="00A41318"/>
    <w:rsid w:val="00A41EF8"/>
    <w:rsid w:val="00A426B1"/>
    <w:rsid w:val="00A42782"/>
    <w:rsid w:val="00A43421"/>
    <w:rsid w:val="00A43433"/>
    <w:rsid w:val="00A4380D"/>
    <w:rsid w:val="00A438DB"/>
    <w:rsid w:val="00A43A70"/>
    <w:rsid w:val="00A43CD4"/>
    <w:rsid w:val="00A43E29"/>
    <w:rsid w:val="00A43F72"/>
    <w:rsid w:val="00A4443E"/>
    <w:rsid w:val="00A445C6"/>
    <w:rsid w:val="00A45532"/>
    <w:rsid w:val="00A46BE8"/>
    <w:rsid w:val="00A478DA"/>
    <w:rsid w:val="00A502F9"/>
    <w:rsid w:val="00A50AF7"/>
    <w:rsid w:val="00A515F7"/>
    <w:rsid w:val="00A517FB"/>
    <w:rsid w:val="00A5192C"/>
    <w:rsid w:val="00A51BAB"/>
    <w:rsid w:val="00A520CE"/>
    <w:rsid w:val="00A52393"/>
    <w:rsid w:val="00A5241F"/>
    <w:rsid w:val="00A526BF"/>
    <w:rsid w:val="00A53183"/>
    <w:rsid w:val="00A542DD"/>
    <w:rsid w:val="00A55174"/>
    <w:rsid w:val="00A55246"/>
    <w:rsid w:val="00A557B7"/>
    <w:rsid w:val="00A55E98"/>
    <w:rsid w:val="00A561E9"/>
    <w:rsid w:val="00A564B1"/>
    <w:rsid w:val="00A56A66"/>
    <w:rsid w:val="00A579E6"/>
    <w:rsid w:val="00A605A9"/>
    <w:rsid w:val="00A60821"/>
    <w:rsid w:val="00A612D3"/>
    <w:rsid w:val="00A618A2"/>
    <w:rsid w:val="00A61F7E"/>
    <w:rsid w:val="00A62514"/>
    <w:rsid w:val="00A62F1A"/>
    <w:rsid w:val="00A635AD"/>
    <w:rsid w:val="00A6405F"/>
    <w:rsid w:val="00A640FC"/>
    <w:rsid w:val="00A644EE"/>
    <w:rsid w:val="00A646F0"/>
    <w:rsid w:val="00A64D0A"/>
    <w:rsid w:val="00A6516D"/>
    <w:rsid w:val="00A65B4C"/>
    <w:rsid w:val="00A6733E"/>
    <w:rsid w:val="00A67790"/>
    <w:rsid w:val="00A67B5C"/>
    <w:rsid w:val="00A67CA7"/>
    <w:rsid w:val="00A67F38"/>
    <w:rsid w:val="00A70601"/>
    <w:rsid w:val="00A707E6"/>
    <w:rsid w:val="00A70844"/>
    <w:rsid w:val="00A710E8"/>
    <w:rsid w:val="00A71394"/>
    <w:rsid w:val="00A715A5"/>
    <w:rsid w:val="00A7271B"/>
    <w:rsid w:val="00A72BDB"/>
    <w:rsid w:val="00A734BB"/>
    <w:rsid w:val="00A73CF2"/>
    <w:rsid w:val="00A73D58"/>
    <w:rsid w:val="00A74564"/>
    <w:rsid w:val="00A745E1"/>
    <w:rsid w:val="00A7478F"/>
    <w:rsid w:val="00A74800"/>
    <w:rsid w:val="00A752F7"/>
    <w:rsid w:val="00A757DC"/>
    <w:rsid w:val="00A7789B"/>
    <w:rsid w:val="00A80681"/>
    <w:rsid w:val="00A808ED"/>
    <w:rsid w:val="00A80CA7"/>
    <w:rsid w:val="00A80CF8"/>
    <w:rsid w:val="00A81172"/>
    <w:rsid w:val="00A8134B"/>
    <w:rsid w:val="00A8181D"/>
    <w:rsid w:val="00A81D09"/>
    <w:rsid w:val="00A81EA0"/>
    <w:rsid w:val="00A82067"/>
    <w:rsid w:val="00A82834"/>
    <w:rsid w:val="00A82918"/>
    <w:rsid w:val="00A82CFC"/>
    <w:rsid w:val="00A82DE6"/>
    <w:rsid w:val="00A83383"/>
    <w:rsid w:val="00A8380A"/>
    <w:rsid w:val="00A840B6"/>
    <w:rsid w:val="00A843DB"/>
    <w:rsid w:val="00A84918"/>
    <w:rsid w:val="00A84929"/>
    <w:rsid w:val="00A84E4B"/>
    <w:rsid w:val="00A84E6A"/>
    <w:rsid w:val="00A84F8C"/>
    <w:rsid w:val="00A855E3"/>
    <w:rsid w:val="00A8574D"/>
    <w:rsid w:val="00A859F8"/>
    <w:rsid w:val="00A85D1F"/>
    <w:rsid w:val="00A85E6E"/>
    <w:rsid w:val="00A867C3"/>
    <w:rsid w:val="00A86C79"/>
    <w:rsid w:val="00A875D3"/>
    <w:rsid w:val="00A87B2E"/>
    <w:rsid w:val="00A902E4"/>
    <w:rsid w:val="00A902FE"/>
    <w:rsid w:val="00A90E8B"/>
    <w:rsid w:val="00A90EBD"/>
    <w:rsid w:val="00A91579"/>
    <w:rsid w:val="00A91707"/>
    <w:rsid w:val="00A91A6A"/>
    <w:rsid w:val="00A91C2E"/>
    <w:rsid w:val="00A91DFF"/>
    <w:rsid w:val="00A9222B"/>
    <w:rsid w:val="00A93450"/>
    <w:rsid w:val="00A93457"/>
    <w:rsid w:val="00A935DC"/>
    <w:rsid w:val="00A935EC"/>
    <w:rsid w:val="00A938F5"/>
    <w:rsid w:val="00A93A0A"/>
    <w:rsid w:val="00A9412A"/>
    <w:rsid w:val="00A942F8"/>
    <w:rsid w:val="00A94A7E"/>
    <w:rsid w:val="00A94E52"/>
    <w:rsid w:val="00A94FAD"/>
    <w:rsid w:val="00A953EC"/>
    <w:rsid w:val="00A95550"/>
    <w:rsid w:val="00A959F0"/>
    <w:rsid w:val="00A95B6E"/>
    <w:rsid w:val="00A95DF4"/>
    <w:rsid w:val="00A96668"/>
    <w:rsid w:val="00A96EF2"/>
    <w:rsid w:val="00A97070"/>
    <w:rsid w:val="00A97334"/>
    <w:rsid w:val="00A97BAE"/>
    <w:rsid w:val="00AA077A"/>
    <w:rsid w:val="00AA0F34"/>
    <w:rsid w:val="00AA1876"/>
    <w:rsid w:val="00AA1B37"/>
    <w:rsid w:val="00AA1B39"/>
    <w:rsid w:val="00AA1D19"/>
    <w:rsid w:val="00AA2112"/>
    <w:rsid w:val="00AA2126"/>
    <w:rsid w:val="00AA298F"/>
    <w:rsid w:val="00AA2A59"/>
    <w:rsid w:val="00AA2FBE"/>
    <w:rsid w:val="00AA3B27"/>
    <w:rsid w:val="00AA3BFF"/>
    <w:rsid w:val="00AA402B"/>
    <w:rsid w:val="00AA4680"/>
    <w:rsid w:val="00AA4804"/>
    <w:rsid w:val="00AA4E7E"/>
    <w:rsid w:val="00AA537E"/>
    <w:rsid w:val="00AA5EC2"/>
    <w:rsid w:val="00AA61A8"/>
    <w:rsid w:val="00AA6358"/>
    <w:rsid w:val="00AA6409"/>
    <w:rsid w:val="00AA646D"/>
    <w:rsid w:val="00AA6BD1"/>
    <w:rsid w:val="00AA6E59"/>
    <w:rsid w:val="00AB029B"/>
    <w:rsid w:val="00AB0854"/>
    <w:rsid w:val="00AB0D0B"/>
    <w:rsid w:val="00AB0F34"/>
    <w:rsid w:val="00AB0F45"/>
    <w:rsid w:val="00AB116F"/>
    <w:rsid w:val="00AB11C8"/>
    <w:rsid w:val="00AB11E6"/>
    <w:rsid w:val="00AB25E8"/>
    <w:rsid w:val="00AB291E"/>
    <w:rsid w:val="00AB2AE8"/>
    <w:rsid w:val="00AB36C8"/>
    <w:rsid w:val="00AB3D13"/>
    <w:rsid w:val="00AB400B"/>
    <w:rsid w:val="00AB4A51"/>
    <w:rsid w:val="00AB4B44"/>
    <w:rsid w:val="00AB51FA"/>
    <w:rsid w:val="00AB56B6"/>
    <w:rsid w:val="00AB5775"/>
    <w:rsid w:val="00AB5ABE"/>
    <w:rsid w:val="00AB5DAF"/>
    <w:rsid w:val="00AB5E1B"/>
    <w:rsid w:val="00AB5EFA"/>
    <w:rsid w:val="00AB647F"/>
    <w:rsid w:val="00AB6949"/>
    <w:rsid w:val="00AB6E61"/>
    <w:rsid w:val="00AB7667"/>
    <w:rsid w:val="00AB7CCD"/>
    <w:rsid w:val="00AC0812"/>
    <w:rsid w:val="00AC08B6"/>
    <w:rsid w:val="00AC0E61"/>
    <w:rsid w:val="00AC12AE"/>
    <w:rsid w:val="00AC17C2"/>
    <w:rsid w:val="00AC24B8"/>
    <w:rsid w:val="00AC24F6"/>
    <w:rsid w:val="00AC27B8"/>
    <w:rsid w:val="00AC2D8D"/>
    <w:rsid w:val="00AC36CD"/>
    <w:rsid w:val="00AC3C93"/>
    <w:rsid w:val="00AC4664"/>
    <w:rsid w:val="00AC47DA"/>
    <w:rsid w:val="00AC4809"/>
    <w:rsid w:val="00AC4952"/>
    <w:rsid w:val="00AC4A7B"/>
    <w:rsid w:val="00AC4FCA"/>
    <w:rsid w:val="00AC5AFD"/>
    <w:rsid w:val="00AC5F5A"/>
    <w:rsid w:val="00AC61CA"/>
    <w:rsid w:val="00AC6421"/>
    <w:rsid w:val="00AC691F"/>
    <w:rsid w:val="00AC6B99"/>
    <w:rsid w:val="00AC70FC"/>
    <w:rsid w:val="00AC78D1"/>
    <w:rsid w:val="00AC7FF2"/>
    <w:rsid w:val="00AD0AAC"/>
    <w:rsid w:val="00AD0AE1"/>
    <w:rsid w:val="00AD0E31"/>
    <w:rsid w:val="00AD1158"/>
    <w:rsid w:val="00AD1A2F"/>
    <w:rsid w:val="00AD1ED6"/>
    <w:rsid w:val="00AD22E7"/>
    <w:rsid w:val="00AD29D2"/>
    <w:rsid w:val="00AD2BDA"/>
    <w:rsid w:val="00AD3828"/>
    <w:rsid w:val="00AD41E0"/>
    <w:rsid w:val="00AD4270"/>
    <w:rsid w:val="00AD4939"/>
    <w:rsid w:val="00AD4F32"/>
    <w:rsid w:val="00AD53BC"/>
    <w:rsid w:val="00AD57A4"/>
    <w:rsid w:val="00AD585C"/>
    <w:rsid w:val="00AD5F50"/>
    <w:rsid w:val="00AD6A70"/>
    <w:rsid w:val="00AD71CA"/>
    <w:rsid w:val="00AD780F"/>
    <w:rsid w:val="00AD7923"/>
    <w:rsid w:val="00AD7FDC"/>
    <w:rsid w:val="00AE0660"/>
    <w:rsid w:val="00AE086D"/>
    <w:rsid w:val="00AE0CF9"/>
    <w:rsid w:val="00AE1BF8"/>
    <w:rsid w:val="00AE1C02"/>
    <w:rsid w:val="00AE22A5"/>
    <w:rsid w:val="00AE26C1"/>
    <w:rsid w:val="00AE276B"/>
    <w:rsid w:val="00AE2F51"/>
    <w:rsid w:val="00AE349F"/>
    <w:rsid w:val="00AE45A4"/>
    <w:rsid w:val="00AE5039"/>
    <w:rsid w:val="00AE596B"/>
    <w:rsid w:val="00AE5EB7"/>
    <w:rsid w:val="00AE6248"/>
    <w:rsid w:val="00AE65A3"/>
    <w:rsid w:val="00AE6AFD"/>
    <w:rsid w:val="00AE6CB2"/>
    <w:rsid w:val="00AE6CDB"/>
    <w:rsid w:val="00AE6F41"/>
    <w:rsid w:val="00AE7498"/>
    <w:rsid w:val="00AE76EB"/>
    <w:rsid w:val="00AE7AAE"/>
    <w:rsid w:val="00AE7C52"/>
    <w:rsid w:val="00AF09C0"/>
    <w:rsid w:val="00AF0D64"/>
    <w:rsid w:val="00AF0E11"/>
    <w:rsid w:val="00AF0F7B"/>
    <w:rsid w:val="00AF1830"/>
    <w:rsid w:val="00AF189B"/>
    <w:rsid w:val="00AF23F4"/>
    <w:rsid w:val="00AF2A7A"/>
    <w:rsid w:val="00AF340E"/>
    <w:rsid w:val="00AF3A7F"/>
    <w:rsid w:val="00AF4094"/>
    <w:rsid w:val="00AF40C0"/>
    <w:rsid w:val="00AF430D"/>
    <w:rsid w:val="00AF451C"/>
    <w:rsid w:val="00AF49CB"/>
    <w:rsid w:val="00AF4C45"/>
    <w:rsid w:val="00AF4D82"/>
    <w:rsid w:val="00AF573E"/>
    <w:rsid w:val="00AF60FA"/>
    <w:rsid w:val="00AF6189"/>
    <w:rsid w:val="00AF61DF"/>
    <w:rsid w:val="00AF62C8"/>
    <w:rsid w:val="00AF64DB"/>
    <w:rsid w:val="00AF6930"/>
    <w:rsid w:val="00AF6EF0"/>
    <w:rsid w:val="00AF6EF7"/>
    <w:rsid w:val="00B00836"/>
    <w:rsid w:val="00B00AD3"/>
    <w:rsid w:val="00B013C3"/>
    <w:rsid w:val="00B01428"/>
    <w:rsid w:val="00B021B6"/>
    <w:rsid w:val="00B02642"/>
    <w:rsid w:val="00B02809"/>
    <w:rsid w:val="00B0294D"/>
    <w:rsid w:val="00B0295C"/>
    <w:rsid w:val="00B03AFB"/>
    <w:rsid w:val="00B0467C"/>
    <w:rsid w:val="00B04C2A"/>
    <w:rsid w:val="00B05D70"/>
    <w:rsid w:val="00B05E00"/>
    <w:rsid w:val="00B06063"/>
    <w:rsid w:val="00B06CBA"/>
    <w:rsid w:val="00B06EFB"/>
    <w:rsid w:val="00B06FD4"/>
    <w:rsid w:val="00B0747B"/>
    <w:rsid w:val="00B07BD8"/>
    <w:rsid w:val="00B07BEA"/>
    <w:rsid w:val="00B07E97"/>
    <w:rsid w:val="00B1053E"/>
    <w:rsid w:val="00B10B23"/>
    <w:rsid w:val="00B10DE1"/>
    <w:rsid w:val="00B1134F"/>
    <w:rsid w:val="00B117FC"/>
    <w:rsid w:val="00B120C7"/>
    <w:rsid w:val="00B12264"/>
    <w:rsid w:val="00B123EC"/>
    <w:rsid w:val="00B134BC"/>
    <w:rsid w:val="00B13E0E"/>
    <w:rsid w:val="00B140D3"/>
    <w:rsid w:val="00B14267"/>
    <w:rsid w:val="00B14378"/>
    <w:rsid w:val="00B145B8"/>
    <w:rsid w:val="00B14D08"/>
    <w:rsid w:val="00B16952"/>
    <w:rsid w:val="00B16CAA"/>
    <w:rsid w:val="00B16DDB"/>
    <w:rsid w:val="00B16FEF"/>
    <w:rsid w:val="00B1721C"/>
    <w:rsid w:val="00B174DC"/>
    <w:rsid w:val="00B17A2D"/>
    <w:rsid w:val="00B20A55"/>
    <w:rsid w:val="00B20BBC"/>
    <w:rsid w:val="00B20D66"/>
    <w:rsid w:val="00B216DA"/>
    <w:rsid w:val="00B226E2"/>
    <w:rsid w:val="00B22C82"/>
    <w:rsid w:val="00B22C8C"/>
    <w:rsid w:val="00B230C8"/>
    <w:rsid w:val="00B23837"/>
    <w:rsid w:val="00B2384F"/>
    <w:rsid w:val="00B23BA0"/>
    <w:rsid w:val="00B24C37"/>
    <w:rsid w:val="00B24DDF"/>
    <w:rsid w:val="00B25202"/>
    <w:rsid w:val="00B2578D"/>
    <w:rsid w:val="00B25F1E"/>
    <w:rsid w:val="00B268CF"/>
    <w:rsid w:val="00B26A47"/>
    <w:rsid w:val="00B27166"/>
    <w:rsid w:val="00B271C2"/>
    <w:rsid w:val="00B2762A"/>
    <w:rsid w:val="00B27982"/>
    <w:rsid w:val="00B27BBD"/>
    <w:rsid w:val="00B3005D"/>
    <w:rsid w:val="00B30736"/>
    <w:rsid w:val="00B30DE2"/>
    <w:rsid w:val="00B310CE"/>
    <w:rsid w:val="00B31138"/>
    <w:rsid w:val="00B312C6"/>
    <w:rsid w:val="00B3184C"/>
    <w:rsid w:val="00B319A4"/>
    <w:rsid w:val="00B319C8"/>
    <w:rsid w:val="00B31B74"/>
    <w:rsid w:val="00B31CF6"/>
    <w:rsid w:val="00B329BD"/>
    <w:rsid w:val="00B32C86"/>
    <w:rsid w:val="00B3316D"/>
    <w:rsid w:val="00B331ED"/>
    <w:rsid w:val="00B3377C"/>
    <w:rsid w:val="00B34A27"/>
    <w:rsid w:val="00B34E30"/>
    <w:rsid w:val="00B35567"/>
    <w:rsid w:val="00B35711"/>
    <w:rsid w:val="00B359B2"/>
    <w:rsid w:val="00B35EA1"/>
    <w:rsid w:val="00B36862"/>
    <w:rsid w:val="00B36947"/>
    <w:rsid w:val="00B3702D"/>
    <w:rsid w:val="00B37137"/>
    <w:rsid w:val="00B372A5"/>
    <w:rsid w:val="00B37382"/>
    <w:rsid w:val="00B3751E"/>
    <w:rsid w:val="00B379F6"/>
    <w:rsid w:val="00B37B33"/>
    <w:rsid w:val="00B37CB5"/>
    <w:rsid w:val="00B40057"/>
    <w:rsid w:val="00B40919"/>
    <w:rsid w:val="00B40D88"/>
    <w:rsid w:val="00B415E0"/>
    <w:rsid w:val="00B418B4"/>
    <w:rsid w:val="00B41C36"/>
    <w:rsid w:val="00B4216E"/>
    <w:rsid w:val="00B42DFF"/>
    <w:rsid w:val="00B435C4"/>
    <w:rsid w:val="00B436AA"/>
    <w:rsid w:val="00B43855"/>
    <w:rsid w:val="00B44305"/>
    <w:rsid w:val="00B44AF9"/>
    <w:rsid w:val="00B44C5C"/>
    <w:rsid w:val="00B44DD3"/>
    <w:rsid w:val="00B450E5"/>
    <w:rsid w:val="00B453B9"/>
    <w:rsid w:val="00B45A81"/>
    <w:rsid w:val="00B46526"/>
    <w:rsid w:val="00B46CB2"/>
    <w:rsid w:val="00B46F10"/>
    <w:rsid w:val="00B479AF"/>
    <w:rsid w:val="00B501FA"/>
    <w:rsid w:val="00B513AD"/>
    <w:rsid w:val="00B5148D"/>
    <w:rsid w:val="00B5178B"/>
    <w:rsid w:val="00B5183D"/>
    <w:rsid w:val="00B51D7D"/>
    <w:rsid w:val="00B521D7"/>
    <w:rsid w:val="00B5237E"/>
    <w:rsid w:val="00B5245F"/>
    <w:rsid w:val="00B5335C"/>
    <w:rsid w:val="00B540AF"/>
    <w:rsid w:val="00B545A8"/>
    <w:rsid w:val="00B54E29"/>
    <w:rsid w:val="00B55105"/>
    <w:rsid w:val="00B55178"/>
    <w:rsid w:val="00B55359"/>
    <w:rsid w:val="00B555D5"/>
    <w:rsid w:val="00B559EF"/>
    <w:rsid w:val="00B565D7"/>
    <w:rsid w:val="00B56866"/>
    <w:rsid w:val="00B56AC0"/>
    <w:rsid w:val="00B56B4E"/>
    <w:rsid w:val="00B56C69"/>
    <w:rsid w:val="00B56F14"/>
    <w:rsid w:val="00B578A8"/>
    <w:rsid w:val="00B578C9"/>
    <w:rsid w:val="00B57DBD"/>
    <w:rsid w:val="00B57E87"/>
    <w:rsid w:val="00B60032"/>
    <w:rsid w:val="00B601B3"/>
    <w:rsid w:val="00B6074E"/>
    <w:rsid w:val="00B6111B"/>
    <w:rsid w:val="00B61308"/>
    <w:rsid w:val="00B61394"/>
    <w:rsid w:val="00B61751"/>
    <w:rsid w:val="00B619E8"/>
    <w:rsid w:val="00B62CBD"/>
    <w:rsid w:val="00B62F32"/>
    <w:rsid w:val="00B631CF"/>
    <w:rsid w:val="00B63E01"/>
    <w:rsid w:val="00B6409A"/>
    <w:rsid w:val="00B6423C"/>
    <w:rsid w:val="00B64569"/>
    <w:rsid w:val="00B64601"/>
    <w:rsid w:val="00B64CE0"/>
    <w:rsid w:val="00B64DD5"/>
    <w:rsid w:val="00B64EDB"/>
    <w:rsid w:val="00B64F23"/>
    <w:rsid w:val="00B64FBB"/>
    <w:rsid w:val="00B655EF"/>
    <w:rsid w:val="00B65FBF"/>
    <w:rsid w:val="00B666E5"/>
    <w:rsid w:val="00B66A99"/>
    <w:rsid w:val="00B66BE1"/>
    <w:rsid w:val="00B670C0"/>
    <w:rsid w:val="00B67411"/>
    <w:rsid w:val="00B67A0A"/>
    <w:rsid w:val="00B707B8"/>
    <w:rsid w:val="00B70A81"/>
    <w:rsid w:val="00B70BE6"/>
    <w:rsid w:val="00B7191C"/>
    <w:rsid w:val="00B71B76"/>
    <w:rsid w:val="00B71D8D"/>
    <w:rsid w:val="00B71EFC"/>
    <w:rsid w:val="00B7217A"/>
    <w:rsid w:val="00B722AD"/>
    <w:rsid w:val="00B72F5D"/>
    <w:rsid w:val="00B7305F"/>
    <w:rsid w:val="00B7326C"/>
    <w:rsid w:val="00B735F5"/>
    <w:rsid w:val="00B73CAF"/>
    <w:rsid w:val="00B7400C"/>
    <w:rsid w:val="00B7402A"/>
    <w:rsid w:val="00B7418A"/>
    <w:rsid w:val="00B74271"/>
    <w:rsid w:val="00B747AC"/>
    <w:rsid w:val="00B749F3"/>
    <w:rsid w:val="00B74DFF"/>
    <w:rsid w:val="00B751AE"/>
    <w:rsid w:val="00B7531B"/>
    <w:rsid w:val="00B75844"/>
    <w:rsid w:val="00B75E76"/>
    <w:rsid w:val="00B75FC6"/>
    <w:rsid w:val="00B7621E"/>
    <w:rsid w:val="00B764B9"/>
    <w:rsid w:val="00B7677C"/>
    <w:rsid w:val="00B77262"/>
    <w:rsid w:val="00B772CD"/>
    <w:rsid w:val="00B774DE"/>
    <w:rsid w:val="00B77751"/>
    <w:rsid w:val="00B77A54"/>
    <w:rsid w:val="00B77A91"/>
    <w:rsid w:val="00B77AC9"/>
    <w:rsid w:val="00B77AF1"/>
    <w:rsid w:val="00B77E1B"/>
    <w:rsid w:val="00B77F20"/>
    <w:rsid w:val="00B800D4"/>
    <w:rsid w:val="00B802A5"/>
    <w:rsid w:val="00B804C7"/>
    <w:rsid w:val="00B80C63"/>
    <w:rsid w:val="00B8186E"/>
    <w:rsid w:val="00B81E9D"/>
    <w:rsid w:val="00B821FF"/>
    <w:rsid w:val="00B82405"/>
    <w:rsid w:val="00B8253C"/>
    <w:rsid w:val="00B82675"/>
    <w:rsid w:val="00B8272D"/>
    <w:rsid w:val="00B8280B"/>
    <w:rsid w:val="00B828C0"/>
    <w:rsid w:val="00B82A57"/>
    <w:rsid w:val="00B82ACD"/>
    <w:rsid w:val="00B82C7D"/>
    <w:rsid w:val="00B82DDE"/>
    <w:rsid w:val="00B831B2"/>
    <w:rsid w:val="00B838D9"/>
    <w:rsid w:val="00B8390C"/>
    <w:rsid w:val="00B83FF2"/>
    <w:rsid w:val="00B844CA"/>
    <w:rsid w:val="00B84A0D"/>
    <w:rsid w:val="00B84A30"/>
    <w:rsid w:val="00B85F56"/>
    <w:rsid w:val="00B85F8A"/>
    <w:rsid w:val="00B86063"/>
    <w:rsid w:val="00B87F42"/>
    <w:rsid w:val="00B906CA"/>
    <w:rsid w:val="00B90A80"/>
    <w:rsid w:val="00B90B66"/>
    <w:rsid w:val="00B9134D"/>
    <w:rsid w:val="00B91934"/>
    <w:rsid w:val="00B92007"/>
    <w:rsid w:val="00B9202E"/>
    <w:rsid w:val="00B924BD"/>
    <w:rsid w:val="00B92805"/>
    <w:rsid w:val="00B92ED2"/>
    <w:rsid w:val="00B93022"/>
    <w:rsid w:val="00B9335F"/>
    <w:rsid w:val="00B941C6"/>
    <w:rsid w:val="00B941DA"/>
    <w:rsid w:val="00B94229"/>
    <w:rsid w:val="00B943B0"/>
    <w:rsid w:val="00B94526"/>
    <w:rsid w:val="00B94551"/>
    <w:rsid w:val="00B950BC"/>
    <w:rsid w:val="00B950E6"/>
    <w:rsid w:val="00B95675"/>
    <w:rsid w:val="00B95E76"/>
    <w:rsid w:val="00B9628E"/>
    <w:rsid w:val="00B96690"/>
    <w:rsid w:val="00B96749"/>
    <w:rsid w:val="00B96DE5"/>
    <w:rsid w:val="00B97349"/>
    <w:rsid w:val="00B97BDE"/>
    <w:rsid w:val="00B97D04"/>
    <w:rsid w:val="00BA0071"/>
    <w:rsid w:val="00BA01CB"/>
    <w:rsid w:val="00BA0BA6"/>
    <w:rsid w:val="00BA119B"/>
    <w:rsid w:val="00BA1508"/>
    <w:rsid w:val="00BA1925"/>
    <w:rsid w:val="00BA1FC4"/>
    <w:rsid w:val="00BA27CA"/>
    <w:rsid w:val="00BA2B18"/>
    <w:rsid w:val="00BA2F05"/>
    <w:rsid w:val="00BA2F2C"/>
    <w:rsid w:val="00BA31D3"/>
    <w:rsid w:val="00BA3B46"/>
    <w:rsid w:val="00BA3DB5"/>
    <w:rsid w:val="00BA5488"/>
    <w:rsid w:val="00BA5626"/>
    <w:rsid w:val="00BA5AE1"/>
    <w:rsid w:val="00BA6820"/>
    <w:rsid w:val="00BA6839"/>
    <w:rsid w:val="00BA78E7"/>
    <w:rsid w:val="00BB000D"/>
    <w:rsid w:val="00BB0DE5"/>
    <w:rsid w:val="00BB163A"/>
    <w:rsid w:val="00BB1672"/>
    <w:rsid w:val="00BB1947"/>
    <w:rsid w:val="00BB19B8"/>
    <w:rsid w:val="00BB1E34"/>
    <w:rsid w:val="00BB2135"/>
    <w:rsid w:val="00BB2AB3"/>
    <w:rsid w:val="00BB2C78"/>
    <w:rsid w:val="00BB3145"/>
    <w:rsid w:val="00BB31F6"/>
    <w:rsid w:val="00BB349A"/>
    <w:rsid w:val="00BB3995"/>
    <w:rsid w:val="00BB3A67"/>
    <w:rsid w:val="00BB3A93"/>
    <w:rsid w:val="00BB3C9B"/>
    <w:rsid w:val="00BB3D44"/>
    <w:rsid w:val="00BB40DD"/>
    <w:rsid w:val="00BB4505"/>
    <w:rsid w:val="00BB4552"/>
    <w:rsid w:val="00BB490A"/>
    <w:rsid w:val="00BB4F5D"/>
    <w:rsid w:val="00BB56B9"/>
    <w:rsid w:val="00BB5AB5"/>
    <w:rsid w:val="00BB67A6"/>
    <w:rsid w:val="00BB686A"/>
    <w:rsid w:val="00BB6B83"/>
    <w:rsid w:val="00BB6E55"/>
    <w:rsid w:val="00BB6F7B"/>
    <w:rsid w:val="00BB7393"/>
    <w:rsid w:val="00BC027A"/>
    <w:rsid w:val="00BC07E9"/>
    <w:rsid w:val="00BC0913"/>
    <w:rsid w:val="00BC0C00"/>
    <w:rsid w:val="00BC1552"/>
    <w:rsid w:val="00BC17C9"/>
    <w:rsid w:val="00BC19B4"/>
    <w:rsid w:val="00BC1C2A"/>
    <w:rsid w:val="00BC1DB5"/>
    <w:rsid w:val="00BC2541"/>
    <w:rsid w:val="00BC2B77"/>
    <w:rsid w:val="00BC2DA8"/>
    <w:rsid w:val="00BC319E"/>
    <w:rsid w:val="00BC375D"/>
    <w:rsid w:val="00BC3CCF"/>
    <w:rsid w:val="00BC435B"/>
    <w:rsid w:val="00BC4416"/>
    <w:rsid w:val="00BC48B3"/>
    <w:rsid w:val="00BC4BC2"/>
    <w:rsid w:val="00BC4CD6"/>
    <w:rsid w:val="00BC4D92"/>
    <w:rsid w:val="00BC57A3"/>
    <w:rsid w:val="00BC58ED"/>
    <w:rsid w:val="00BC58EF"/>
    <w:rsid w:val="00BC5B2B"/>
    <w:rsid w:val="00BC5DFD"/>
    <w:rsid w:val="00BC615B"/>
    <w:rsid w:val="00BC6F38"/>
    <w:rsid w:val="00BC7494"/>
    <w:rsid w:val="00BC79E4"/>
    <w:rsid w:val="00BD0ABB"/>
    <w:rsid w:val="00BD0F2D"/>
    <w:rsid w:val="00BD18ED"/>
    <w:rsid w:val="00BD336E"/>
    <w:rsid w:val="00BD386E"/>
    <w:rsid w:val="00BD40A1"/>
    <w:rsid w:val="00BD4369"/>
    <w:rsid w:val="00BD44AB"/>
    <w:rsid w:val="00BD4504"/>
    <w:rsid w:val="00BD5356"/>
    <w:rsid w:val="00BD60F9"/>
    <w:rsid w:val="00BD6393"/>
    <w:rsid w:val="00BD67C3"/>
    <w:rsid w:val="00BD69C6"/>
    <w:rsid w:val="00BD6BF3"/>
    <w:rsid w:val="00BD6EBD"/>
    <w:rsid w:val="00BD7679"/>
    <w:rsid w:val="00BD772F"/>
    <w:rsid w:val="00BE051A"/>
    <w:rsid w:val="00BE0C16"/>
    <w:rsid w:val="00BE18FA"/>
    <w:rsid w:val="00BE1AAF"/>
    <w:rsid w:val="00BE1BBD"/>
    <w:rsid w:val="00BE1D36"/>
    <w:rsid w:val="00BE2BB0"/>
    <w:rsid w:val="00BE2F86"/>
    <w:rsid w:val="00BE3011"/>
    <w:rsid w:val="00BE3925"/>
    <w:rsid w:val="00BE3B11"/>
    <w:rsid w:val="00BE3C8C"/>
    <w:rsid w:val="00BE41B7"/>
    <w:rsid w:val="00BE47B6"/>
    <w:rsid w:val="00BE4B7D"/>
    <w:rsid w:val="00BE529F"/>
    <w:rsid w:val="00BE52CD"/>
    <w:rsid w:val="00BE535F"/>
    <w:rsid w:val="00BE53EA"/>
    <w:rsid w:val="00BE6322"/>
    <w:rsid w:val="00BE6955"/>
    <w:rsid w:val="00BE716D"/>
    <w:rsid w:val="00BE7430"/>
    <w:rsid w:val="00BF0247"/>
    <w:rsid w:val="00BF0518"/>
    <w:rsid w:val="00BF100F"/>
    <w:rsid w:val="00BF10B4"/>
    <w:rsid w:val="00BF10E0"/>
    <w:rsid w:val="00BF114F"/>
    <w:rsid w:val="00BF117D"/>
    <w:rsid w:val="00BF1972"/>
    <w:rsid w:val="00BF1B77"/>
    <w:rsid w:val="00BF2893"/>
    <w:rsid w:val="00BF2BED"/>
    <w:rsid w:val="00BF3A99"/>
    <w:rsid w:val="00BF3F7F"/>
    <w:rsid w:val="00BF4358"/>
    <w:rsid w:val="00BF44AE"/>
    <w:rsid w:val="00BF44BB"/>
    <w:rsid w:val="00BF4C4A"/>
    <w:rsid w:val="00BF5778"/>
    <w:rsid w:val="00BF5ABB"/>
    <w:rsid w:val="00BF5CA1"/>
    <w:rsid w:val="00BF5D60"/>
    <w:rsid w:val="00BF60E9"/>
    <w:rsid w:val="00BF63BE"/>
    <w:rsid w:val="00BF64B1"/>
    <w:rsid w:val="00BF6C77"/>
    <w:rsid w:val="00BF6DE0"/>
    <w:rsid w:val="00BF712D"/>
    <w:rsid w:val="00BF7201"/>
    <w:rsid w:val="00BF7322"/>
    <w:rsid w:val="00BF7ACB"/>
    <w:rsid w:val="00BF7DF1"/>
    <w:rsid w:val="00C007BE"/>
    <w:rsid w:val="00C008A4"/>
    <w:rsid w:val="00C00B9C"/>
    <w:rsid w:val="00C00CD7"/>
    <w:rsid w:val="00C00D9A"/>
    <w:rsid w:val="00C00DD1"/>
    <w:rsid w:val="00C0175C"/>
    <w:rsid w:val="00C01775"/>
    <w:rsid w:val="00C017B9"/>
    <w:rsid w:val="00C01A2F"/>
    <w:rsid w:val="00C02442"/>
    <w:rsid w:val="00C024A3"/>
    <w:rsid w:val="00C024F0"/>
    <w:rsid w:val="00C027AC"/>
    <w:rsid w:val="00C02A96"/>
    <w:rsid w:val="00C030B4"/>
    <w:rsid w:val="00C032B8"/>
    <w:rsid w:val="00C03362"/>
    <w:rsid w:val="00C050C1"/>
    <w:rsid w:val="00C0512E"/>
    <w:rsid w:val="00C0625D"/>
    <w:rsid w:val="00C0638C"/>
    <w:rsid w:val="00C06750"/>
    <w:rsid w:val="00C06FFC"/>
    <w:rsid w:val="00C076AD"/>
    <w:rsid w:val="00C07B80"/>
    <w:rsid w:val="00C100EE"/>
    <w:rsid w:val="00C109BC"/>
    <w:rsid w:val="00C109F4"/>
    <w:rsid w:val="00C113C6"/>
    <w:rsid w:val="00C11769"/>
    <w:rsid w:val="00C11846"/>
    <w:rsid w:val="00C11939"/>
    <w:rsid w:val="00C12023"/>
    <w:rsid w:val="00C12290"/>
    <w:rsid w:val="00C1244D"/>
    <w:rsid w:val="00C12EA1"/>
    <w:rsid w:val="00C13069"/>
    <w:rsid w:val="00C1382B"/>
    <w:rsid w:val="00C1407E"/>
    <w:rsid w:val="00C14721"/>
    <w:rsid w:val="00C14C17"/>
    <w:rsid w:val="00C15077"/>
    <w:rsid w:val="00C15121"/>
    <w:rsid w:val="00C15195"/>
    <w:rsid w:val="00C15CBC"/>
    <w:rsid w:val="00C167A9"/>
    <w:rsid w:val="00C1689C"/>
    <w:rsid w:val="00C16D5A"/>
    <w:rsid w:val="00C16ECF"/>
    <w:rsid w:val="00C17487"/>
    <w:rsid w:val="00C1773D"/>
    <w:rsid w:val="00C20227"/>
    <w:rsid w:val="00C2098C"/>
    <w:rsid w:val="00C21409"/>
    <w:rsid w:val="00C214CB"/>
    <w:rsid w:val="00C21B51"/>
    <w:rsid w:val="00C21B83"/>
    <w:rsid w:val="00C21B8D"/>
    <w:rsid w:val="00C21F13"/>
    <w:rsid w:val="00C229A0"/>
    <w:rsid w:val="00C22FAF"/>
    <w:rsid w:val="00C236E8"/>
    <w:rsid w:val="00C2424F"/>
    <w:rsid w:val="00C245E5"/>
    <w:rsid w:val="00C25013"/>
    <w:rsid w:val="00C2507A"/>
    <w:rsid w:val="00C253E5"/>
    <w:rsid w:val="00C25E3D"/>
    <w:rsid w:val="00C26084"/>
    <w:rsid w:val="00C260AC"/>
    <w:rsid w:val="00C26A97"/>
    <w:rsid w:val="00C26C2B"/>
    <w:rsid w:val="00C26DDC"/>
    <w:rsid w:val="00C277AA"/>
    <w:rsid w:val="00C27D07"/>
    <w:rsid w:val="00C3073B"/>
    <w:rsid w:val="00C30E97"/>
    <w:rsid w:val="00C31CC0"/>
    <w:rsid w:val="00C31F26"/>
    <w:rsid w:val="00C3254E"/>
    <w:rsid w:val="00C32722"/>
    <w:rsid w:val="00C32B38"/>
    <w:rsid w:val="00C32BF3"/>
    <w:rsid w:val="00C32D12"/>
    <w:rsid w:val="00C3309B"/>
    <w:rsid w:val="00C33C5C"/>
    <w:rsid w:val="00C33CE3"/>
    <w:rsid w:val="00C342E6"/>
    <w:rsid w:val="00C3506B"/>
    <w:rsid w:val="00C35651"/>
    <w:rsid w:val="00C3608D"/>
    <w:rsid w:val="00C360B2"/>
    <w:rsid w:val="00C36704"/>
    <w:rsid w:val="00C368B1"/>
    <w:rsid w:val="00C37CC1"/>
    <w:rsid w:val="00C37ED9"/>
    <w:rsid w:val="00C404C7"/>
    <w:rsid w:val="00C409B2"/>
    <w:rsid w:val="00C409B9"/>
    <w:rsid w:val="00C40A98"/>
    <w:rsid w:val="00C40F82"/>
    <w:rsid w:val="00C4119F"/>
    <w:rsid w:val="00C4157A"/>
    <w:rsid w:val="00C41759"/>
    <w:rsid w:val="00C41FA9"/>
    <w:rsid w:val="00C423EA"/>
    <w:rsid w:val="00C4255F"/>
    <w:rsid w:val="00C4318C"/>
    <w:rsid w:val="00C43722"/>
    <w:rsid w:val="00C43AE1"/>
    <w:rsid w:val="00C43D11"/>
    <w:rsid w:val="00C43D2E"/>
    <w:rsid w:val="00C43F44"/>
    <w:rsid w:val="00C44D7C"/>
    <w:rsid w:val="00C45A2B"/>
    <w:rsid w:val="00C45DD6"/>
    <w:rsid w:val="00C45E39"/>
    <w:rsid w:val="00C45FF5"/>
    <w:rsid w:val="00C46357"/>
    <w:rsid w:val="00C46698"/>
    <w:rsid w:val="00C47C22"/>
    <w:rsid w:val="00C47EFD"/>
    <w:rsid w:val="00C47F76"/>
    <w:rsid w:val="00C5023E"/>
    <w:rsid w:val="00C50A15"/>
    <w:rsid w:val="00C50DBC"/>
    <w:rsid w:val="00C51188"/>
    <w:rsid w:val="00C51A8B"/>
    <w:rsid w:val="00C52400"/>
    <w:rsid w:val="00C53EB6"/>
    <w:rsid w:val="00C54529"/>
    <w:rsid w:val="00C54701"/>
    <w:rsid w:val="00C55234"/>
    <w:rsid w:val="00C55BE8"/>
    <w:rsid w:val="00C563A8"/>
    <w:rsid w:val="00C570E5"/>
    <w:rsid w:val="00C6091F"/>
    <w:rsid w:val="00C60FEF"/>
    <w:rsid w:val="00C615A4"/>
    <w:rsid w:val="00C62041"/>
    <w:rsid w:val="00C62201"/>
    <w:rsid w:val="00C62328"/>
    <w:rsid w:val="00C62371"/>
    <w:rsid w:val="00C62AF1"/>
    <w:rsid w:val="00C63330"/>
    <w:rsid w:val="00C63448"/>
    <w:rsid w:val="00C6355D"/>
    <w:rsid w:val="00C641A5"/>
    <w:rsid w:val="00C64403"/>
    <w:rsid w:val="00C652F3"/>
    <w:rsid w:val="00C65AE8"/>
    <w:rsid w:val="00C66C4B"/>
    <w:rsid w:val="00C66E0D"/>
    <w:rsid w:val="00C6725C"/>
    <w:rsid w:val="00C67588"/>
    <w:rsid w:val="00C67B37"/>
    <w:rsid w:val="00C704E7"/>
    <w:rsid w:val="00C710D8"/>
    <w:rsid w:val="00C7173E"/>
    <w:rsid w:val="00C719AC"/>
    <w:rsid w:val="00C71B90"/>
    <w:rsid w:val="00C71FB6"/>
    <w:rsid w:val="00C72240"/>
    <w:rsid w:val="00C7260E"/>
    <w:rsid w:val="00C7364C"/>
    <w:rsid w:val="00C74935"/>
    <w:rsid w:val="00C7512A"/>
    <w:rsid w:val="00C75A02"/>
    <w:rsid w:val="00C76281"/>
    <w:rsid w:val="00C768A7"/>
    <w:rsid w:val="00C772BA"/>
    <w:rsid w:val="00C776C1"/>
    <w:rsid w:val="00C77C49"/>
    <w:rsid w:val="00C77E16"/>
    <w:rsid w:val="00C8017D"/>
    <w:rsid w:val="00C806E1"/>
    <w:rsid w:val="00C807DD"/>
    <w:rsid w:val="00C80D7A"/>
    <w:rsid w:val="00C8102C"/>
    <w:rsid w:val="00C81177"/>
    <w:rsid w:val="00C814BC"/>
    <w:rsid w:val="00C818A8"/>
    <w:rsid w:val="00C824E7"/>
    <w:rsid w:val="00C82C24"/>
    <w:rsid w:val="00C82C9A"/>
    <w:rsid w:val="00C82FF2"/>
    <w:rsid w:val="00C83274"/>
    <w:rsid w:val="00C8327C"/>
    <w:rsid w:val="00C83DF9"/>
    <w:rsid w:val="00C8460A"/>
    <w:rsid w:val="00C84993"/>
    <w:rsid w:val="00C85CE3"/>
    <w:rsid w:val="00C85CEA"/>
    <w:rsid w:val="00C85F45"/>
    <w:rsid w:val="00C85F7A"/>
    <w:rsid w:val="00C8664F"/>
    <w:rsid w:val="00C866D0"/>
    <w:rsid w:val="00C86861"/>
    <w:rsid w:val="00C8692E"/>
    <w:rsid w:val="00C86B7F"/>
    <w:rsid w:val="00C878D2"/>
    <w:rsid w:val="00C87A30"/>
    <w:rsid w:val="00C906A4"/>
    <w:rsid w:val="00C90717"/>
    <w:rsid w:val="00C909D3"/>
    <w:rsid w:val="00C91502"/>
    <w:rsid w:val="00C9206A"/>
    <w:rsid w:val="00C926AC"/>
    <w:rsid w:val="00C92B31"/>
    <w:rsid w:val="00C92E65"/>
    <w:rsid w:val="00C93172"/>
    <w:rsid w:val="00C938B1"/>
    <w:rsid w:val="00C93A38"/>
    <w:rsid w:val="00C93B8C"/>
    <w:rsid w:val="00C93D77"/>
    <w:rsid w:val="00C9416B"/>
    <w:rsid w:val="00C94C1F"/>
    <w:rsid w:val="00C94FA4"/>
    <w:rsid w:val="00C95004"/>
    <w:rsid w:val="00C96456"/>
    <w:rsid w:val="00C96530"/>
    <w:rsid w:val="00C96618"/>
    <w:rsid w:val="00C97010"/>
    <w:rsid w:val="00C9723A"/>
    <w:rsid w:val="00C976BB"/>
    <w:rsid w:val="00C977BD"/>
    <w:rsid w:val="00CA0087"/>
    <w:rsid w:val="00CA1526"/>
    <w:rsid w:val="00CA15D0"/>
    <w:rsid w:val="00CA25EE"/>
    <w:rsid w:val="00CA2961"/>
    <w:rsid w:val="00CA32F5"/>
    <w:rsid w:val="00CA33BA"/>
    <w:rsid w:val="00CA383E"/>
    <w:rsid w:val="00CA3A82"/>
    <w:rsid w:val="00CA3F73"/>
    <w:rsid w:val="00CA4874"/>
    <w:rsid w:val="00CA4DCE"/>
    <w:rsid w:val="00CA52EB"/>
    <w:rsid w:val="00CA573C"/>
    <w:rsid w:val="00CA5BE7"/>
    <w:rsid w:val="00CA5FD7"/>
    <w:rsid w:val="00CA61EF"/>
    <w:rsid w:val="00CA636D"/>
    <w:rsid w:val="00CA652D"/>
    <w:rsid w:val="00CA6DC3"/>
    <w:rsid w:val="00CA744F"/>
    <w:rsid w:val="00CA78C0"/>
    <w:rsid w:val="00CA7CBC"/>
    <w:rsid w:val="00CA7CF2"/>
    <w:rsid w:val="00CA7E26"/>
    <w:rsid w:val="00CA7EB0"/>
    <w:rsid w:val="00CB0191"/>
    <w:rsid w:val="00CB0325"/>
    <w:rsid w:val="00CB09C0"/>
    <w:rsid w:val="00CB09D9"/>
    <w:rsid w:val="00CB0BC0"/>
    <w:rsid w:val="00CB0E5A"/>
    <w:rsid w:val="00CB10C8"/>
    <w:rsid w:val="00CB1175"/>
    <w:rsid w:val="00CB1178"/>
    <w:rsid w:val="00CB198C"/>
    <w:rsid w:val="00CB2381"/>
    <w:rsid w:val="00CB23E2"/>
    <w:rsid w:val="00CB2606"/>
    <w:rsid w:val="00CB28B4"/>
    <w:rsid w:val="00CB2B77"/>
    <w:rsid w:val="00CB2BCD"/>
    <w:rsid w:val="00CB31B5"/>
    <w:rsid w:val="00CB3653"/>
    <w:rsid w:val="00CB377C"/>
    <w:rsid w:val="00CB4615"/>
    <w:rsid w:val="00CB4AE6"/>
    <w:rsid w:val="00CB551A"/>
    <w:rsid w:val="00CB5A83"/>
    <w:rsid w:val="00CB5D2A"/>
    <w:rsid w:val="00CB5F02"/>
    <w:rsid w:val="00CB689B"/>
    <w:rsid w:val="00CB6B1C"/>
    <w:rsid w:val="00CB6EA6"/>
    <w:rsid w:val="00CB6F8A"/>
    <w:rsid w:val="00CB7434"/>
    <w:rsid w:val="00CB7802"/>
    <w:rsid w:val="00CB7D70"/>
    <w:rsid w:val="00CB7E9D"/>
    <w:rsid w:val="00CC01C2"/>
    <w:rsid w:val="00CC1126"/>
    <w:rsid w:val="00CC199A"/>
    <w:rsid w:val="00CC201C"/>
    <w:rsid w:val="00CC272F"/>
    <w:rsid w:val="00CC2CF7"/>
    <w:rsid w:val="00CC3EF1"/>
    <w:rsid w:val="00CC4158"/>
    <w:rsid w:val="00CC4211"/>
    <w:rsid w:val="00CC4D10"/>
    <w:rsid w:val="00CC50F2"/>
    <w:rsid w:val="00CC5300"/>
    <w:rsid w:val="00CC65B6"/>
    <w:rsid w:val="00CC6749"/>
    <w:rsid w:val="00CC6A7B"/>
    <w:rsid w:val="00CC6C22"/>
    <w:rsid w:val="00CC7464"/>
    <w:rsid w:val="00CC74BB"/>
    <w:rsid w:val="00CC7710"/>
    <w:rsid w:val="00CC7AA6"/>
    <w:rsid w:val="00CD0A8F"/>
    <w:rsid w:val="00CD0CC2"/>
    <w:rsid w:val="00CD156C"/>
    <w:rsid w:val="00CD231B"/>
    <w:rsid w:val="00CD2AE8"/>
    <w:rsid w:val="00CD2C23"/>
    <w:rsid w:val="00CD2EC0"/>
    <w:rsid w:val="00CD3712"/>
    <w:rsid w:val="00CD3A3B"/>
    <w:rsid w:val="00CD404E"/>
    <w:rsid w:val="00CD4DF8"/>
    <w:rsid w:val="00CD541B"/>
    <w:rsid w:val="00CD55C4"/>
    <w:rsid w:val="00CD5675"/>
    <w:rsid w:val="00CD5862"/>
    <w:rsid w:val="00CD63D3"/>
    <w:rsid w:val="00CD6757"/>
    <w:rsid w:val="00CD6D9E"/>
    <w:rsid w:val="00CD6E44"/>
    <w:rsid w:val="00CD6F7C"/>
    <w:rsid w:val="00CD79C6"/>
    <w:rsid w:val="00CD7D45"/>
    <w:rsid w:val="00CE0087"/>
    <w:rsid w:val="00CE08AB"/>
    <w:rsid w:val="00CE0F31"/>
    <w:rsid w:val="00CE1058"/>
    <w:rsid w:val="00CE110D"/>
    <w:rsid w:val="00CE13D5"/>
    <w:rsid w:val="00CE1856"/>
    <w:rsid w:val="00CE1DD5"/>
    <w:rsid w:val="00CE20C4"/>
    <w:rsid w:val="00CE20D8"/>
    <w:rsid w:val="00CE275E"/>
    <w:rsid w:val="00CE2BA6"/>
    <w:rsid w:val="00CE320D"/>
    <w:rsid w:val="00CE3514"/>
    <w:rsid w:val="00CE368A"/>
    <w:rsid w:val="00CE3A9B"/>
    <w:rsid w:val="00CE3AAD"/>
    <w:rsid w:val="00CE4268"/>
    <w:rsid w:val="00CE45A1"/>
    <w:rsid w:val="00CE4998"/>
    <w:rsid w:val="00CE4E2E"/>
    <w:rsid w:val="00CE50BA"/>
    <w:rsid w:val="00CE5411"/>
    <w:rsid w:val="00CE5A52"/>
    <w:rsid w:val="00CE5D23"/>
    <w:rsid w:val="00CE61BF"/>
    <w:rsid w:val="00CE64A7"/>
    <w:rsid w:val="00CE64EE"/>
    <w:rsid w:val="00CE66F0"/>
    <w:rsid w:val="00CE6909"/>
    <w:rsid w:val="00CE6DA1"/>
    <w:rsid w:val="00CE7E39"/>
    <w:rsid w:val="00CF15A5"/>
    <w:rsid w:val="00CF18CC"/>
    <w:rsid w:val="00CF24CD"/>
    <w:rsid w:val="00CF29B6"/>
    <w:rsid w:val="00CF2A05"/>
    <w:rsid w:val="00CF2EF8"/>
    <w:rsid w:val="00CF2F11"/>
    <w:rsid w:val="00CF3CBA"/>
    <w:rsid w:val="00CF4E0D"/>
    <w:rsid w:val="00CF526D"/>
    <w:rsid w:val="00CF57AB"/>
    <w:rsid w:val="00CF5DDB"/>
    <w:rsid w:val="00CF61CC"/>
    <w:rsid w:val="00CF6BA2"/>
    <w:rsid w:val="00CF6DB2"/>
    <w:rsid w:val="00CF6EE7"/>
    <w:rsid w:val="00CF6F06"/>
    <w:rsid w:val="00CF7194"/>
    <w:rsid w:val="00CF7E86"/>
    <w:rsid w:val="00D004A0"/>
    <w:rsid w:val="00D00B91"/>
    <w:rsid w:val="00D00BBF"/>
    <w:rsid w:val="00D0157C"/>
    <w:rsid w:val="00D0161F"/>
    <w:rsid w:val="00D01B43"/>
    <w:rsid w:val="00D0201E"/>
    <w:rsid w:val="00D020CA"/>
    <w:rsid w:val="00D026C7"/>
    <w:rsid w:val="00D02B45"/>
    <w:rsid w:val="00D02BB4"/>
    <w:rsid w:val="00D02FEC"/>
    <w:rsid w:val="00D036B8"/>
    <w:rsid w:val="00D037F7"/>
    <w:rsid w:val="00D043E4"/>
    <w:rsid w:val="00D04B04"/>
    <w:rsid w:val="00D053C0"/>
    <w:rsid w:val="00D0570A"/>
    <w:rsid w:val="00D057E4"/>
    <w:rsid w:val="00D05BFC"/>
    <w:rsid w:val="00D05D53"/>
    <w:rsid w:val="00D05EA3"/>
    <w:rsid w:val="00D05ED7"/>
    <w:rsid w:val="00D06F08"/>
    <w:rsid w:val="00D070BC"/>
    <w:rsid w:val="00D070F8"/>
    <w:rsid w:val="00D07C9C"/>
    <w:rsid w:val="00D07E4E"/>
    <w:rsid w:val="00D100CE"/>
    <w:rsid w:val="00D10423"/>
    <w:rsid w:val="00D10594"/>
    <w:rsid w:val="00D108CF"/>
    <w:rsid w:val="00D10AFD"/>
    <w:rsid w:val="00D115C6"/>
    <w:rsid w:val="00D11BC1"/>
    <w:rsid w:val="00D12F5C"/>
    <w:rsid w:val="00D13593"/>
    <w:rsid w:val="00D13EAA"/>
    <w:rsid w:val="00D14120"/>
    <w:rsid w:val="00D1495F"/>
    <w:rsid w:val="00D1496E"/>
    <w:rsid w:val="00D14EFA"/>
    <w:rsid w:val="00D15007"/>
    <w:rsid w:val="00D155BE"/>
    <w:rsid w:val="00D158A5"/>
    <w:rsid w:val="00D158C6"/>
    <w:rsid w:val="00D16440"/>
    <w:rsid w:val="00D16B16"/>
    <w:rsid w:val="00D16DEA"/>
    <w:rsid w:val="00D16E74"/>
    <w:rsid w:val="00D17336"/>
    <w:rsid w:val="00D17C08"/>
    <w:rsid w:val="00D17C7C"/>
    <w:rsid w:val="00D17E62"/>
    <w:rsid w:val="00D204C1"/>
    <w:rsid w:val="00D22097"/>
    <w:rsid w:val="00D22155"/>
    <w:rsid w:val="00D222BF"/>
    <w:rsid w:val="00D22E6A"/>
    <w:rsid w:val="00D2318C"/>
    <w:rsid w:val="00D23851"/>
    <w:rsid w:val="00D239BE"/>
    <w:rsid w:val="00D23B4C"/>
    <w:rsid w:val="00D23B5B"/>
    <w:rsid w:val="00D23BFB"/>
    <w:rsid w:val="00D24158"/>
    <w:rsid w:val="00D24F25"/>
    <w:rsid w:val="00D266AB"/>
    <w:rsid w:val="00D267F0"/>
    <w:rsid w:val="00D26A33"/>
    <w:rsid w:val="00D26C3D"/>
    <w:rsid w:val="00D26DB3"/>
    <w:rsid w:val="00D27644"/>
    <w:rsid w:val="00D27BFF"/>
    <w:rsid w:val="00D27CBF"/>
    <w:rsid w:val="00D30301"/>
    <w:rsid w:val="00D309BE"/>
    <w:rsid w:val="00D30AE2"/>
    <w:rsid w:val="00D30E7D"/>
    <w:rsid w:val="00D3119D"/>
    <w:rsid w:val="00D31336"/>
    <w:rsid w:val="00D31F3E"/>
    <w:rsid w:val="00D32472"/>
    <w:rsid w:val="00D32F34"/>
    <w:rsid w:val="00D332D7"/>
    <w:rsid w:val="00D334A5"/>
    <w:rsid w:val="00D33586"/>
    <w:rsid w:val="00D339AA"/>
    <w:rsid w:val="00D33A61"/>
    <w:rsid w:val="00D34574"/>
    <w:rsid w:val="00D345BB"/>
    <w:rsid w:val="00D34708"/>
    <w:rsid w:val="00D34C93"/>
    <w:rsid w:val="00D350E0"/>
    <w:rsid w:val="00D35161"/>
    <w:rsid w:val="00D355E6"/>
    <w:rsid w:val="00D3644B"/>
    <w:rsid w:val="00D36D47"/>
    <w:rsid w:val="00D40044"/>
    <w:rsid w:val="00D40474"/>
    <w:rsid w:val="00D40811"/>
    <w:rsid w:val="00D40B07"/>
    <w:rsid w:val="00D410AB"/>
    <w:rsid w:val="00D4125E"/>
    <w:rsid w:val="00D415EB"/>
    <w:rsid w:val="00D41731"/>
    <w:rsid w:val="00D41A20"/>
    <w:rsid w:val="00D421F8"/>
    <w:rsid w:val="00D43290"/>
    <w:rsid w:val="00D43A99"/>
    <w:rsid w:val="00D44438"/>
    <w:rsid w:val="00D444E4"/>
    <w:rsid w:val="00D449D0"/>
    <w:rsid w:val="00D44D38"/>
    <w:rsid w:val="00D44FFE"/>
    <w:rsid w:val="00D450F7"/>
    <w:rsid w:val="00D45836"/>
    <w:rsid w:val="00D45967"/>
    <w:rsid w:val="00D45CF0"/>
    <w:rsid w:val="00D45FAF"/>
    <w:rsid w:val="00D45FD8"/>
    <w:rsid w:val="00D4658E"/>
    <w:rsid w:val="00D47000"/>
    <w:rsid w:val="00D47192"/>
    <w:rsid w:val="00D47467"/>
    <w:rsid w:val="00D47A12"/>
    <w:rsid w:val="00D47A44"/>
    <w:rsid w:val="00D47D33"/>
    <w:rsid w:val="00D47E73"/>
    <w:rsid w:val="00D501F9"/>
    <w:rsid w:val="00D50442"/>
    <w:rsid w:val="00D50450"/>
    <w:rsid w:val="00D506C3"/>
    <w:rsid w:val="00D50AB3"/>
    <w:rsid w:val="00D50BFF"/>
    <w:rsid w:val="00D51836"/>
    <w:rsid w:val="00D51AB1"/>
    <w:rsid w:val="00D51DA7"/>
    <w:rsid w:val="00D52141"/>
    <w:rsid w:val="00D5227E"/>
    <w:rsid w:val="00D526C0"/>
    <w:rsid w:val="00D52867"/>
    <w:rsid w:val="00D530F5"/>
    <w:rsid w:val="00D543C2"/>
    <w:rsid w:val="00D544A5"/>
    <w:rsid w:val="00D55A58"/>
    <w:rsid w:val="00D55D87"/>
    <w:rsid w:val="00D56103"/>
    <w:rsid w:val="00D5626E"/>
    <w:rsid w:val="00D56882"/>
    <w:rsid w:val="00D5695E"/>
    <w:rsid w:val="00D56A2B"/>
    <w:rsid w:val="00D573E5"/>
    <w:rsid w:val="00D57CD4"/>
    <w:rsid w:val="00D57F2E"/>
    <w:rsid w:val="00D603D3"/>
    <w:rsid w:val="00D60B77"/>
    <w:rsid w:val="00D60F3E"/>
    <w:rsid w:val="00D612C0"/>
    <w:rsid w:val="00D62F39"/>
    <w:rsid w:val="00D63130"/>
    <w:rsid w:val="00D63428"/>
    <w:rsid w:val="00D6462D"/>
    <w:rsid w:val="00D6468D"/>
    <w:rsid w:val="00D64A13"/>
    <w:rsid w:val="00D64AE2"/>
    <w:rsid w:val="00D64B64"/>
    <w:rsid w:val="00D64BA1"/>
    <w:rsid w:val="00D64D9D"/>
    <w:rsid w:val="00D65480"/>
    <w:rsid w:val="00D65605"/>
    <w:rsid w:val="00D65D2B"/>
    <w:rsid w:val="00D662B1"/>
    <w:rsid w:val="00D662BE"/>
    <w:rsid w:val="00D66B1C"/>
    <w:rsid w:val="00D66D89"/>
    <w:rsid w:val="00D67218"/>
    <w:rsid w:val="00D70038"/>
    <w:rsid w:val="00D709BE"/>
    <w:rsid w:val="00D70D4D"/>
    <w:rsid w:val="00D712CB"/>
    <w:rsid w:val="00D714BC"/>
    <w:rsid w:val="00D71751"/>
    <w:rsid w:val="00D7198D"/>
    <w:rsid w:val="00D7259C"/>
    <w:rsid w:val="00D725D6"/>
    <w:rsid w:val="00D72E10"/>
    <w:rsid w:val="00D73082"/>
    <w:rsid w:val="00D73E59"/>
    <w:rsid w:val="00D73FBD"/>
    <w:rsid w:val="00D74508"/>
    <w:rsid w:val="00D74752"/>
    <w:rsid w:val="00D7491E"/>
    <w:rsid w:val="00D74B0D"/>
    <w:rsid w:val="00D74BE2"/>
    <w:rsid w:val="00D74C76"/>
    <w:rsid w:val="00D74C86"/>
    <w:rsid w:val="00D74CCC"/>
    <w:rsid w:val="00D75026"/>
    <w:rsid w:val="00D751C5"/>
    <w:rsid w:val="00D7524B"/>
    <w:rsid w:val="00D75447"/>
    <w:rsid w:val="00D75450"/>
    <w:rsid w:val="00D75878"/>
    <w:rsid w:val="00D75D43"/>
    <w:rsid w:val="00D75D95"/>
    <w:rsid w:val="00D75FC6"/>
    <w:rsid w:val="00D769F5"/>
    <w:rsid w:val="00D76C68"/>
    <w:rsid w:val="00D76D96"/>
    <w:rsid w:val="00D76DA1"/>
    <w:rsid w:val="00D77043"/>
    <w:rsid w:val="00D77116"/>
    <w:rsid w:val="00D77EED"/>
    <w:rsid w:val="00D80877"/>
    <w:rsid w:val="00D81206"/>
    <w:rsid w:val="00D82052"/>
    <w:rsid w:val="00D831EE"/>
    <w:rsid w:val="00D83459"/>
    <w:rsid w:val="00D838F8"/>
    <w:rsid w:val="00D8456B"/>
    <w:rsid w:val="00D84896"/>
    <w:rsid w:val="00D84BEE"/>
    <w:rsid w:val="00D84CDA"/>
    <w:rsid w:val="00D84E20"/>
    <w:rsid w:val="00D850E6"/>
    <w:rsid w:val="00D8532A"/>
    <w:rsid w:val="00D85507"/>
    <w:rsid w:val="00D86BF3"/>
    <w:rsid w:val="00D86FFC"/>
    <w:rsid w:val="00D87DA9"/>
    <w:rsid w:val="00D87EBE"/>
    <w:rsid w:val="00D90392"/>
    <w:rsid w:val="00D9065C"/>
    <w:rsid w:val="00D906E9"/>
    <w:rsid w:val="00D9070D"/>
    <w:rsid w:val="00D907CE"/>
    <w:rsid w:val="00D90E1B"/>
    <w:rsid w:val="00D9130D"/>
    <w:rsid w:val="00D91619"/>
    <w:rsid w:val="00D91976"/>
    <w:rsid w:val="00D91DEC"/>
    <w:rsid w:val="00D91E42"/>
    <w:rsid w:val="00D9223E"/>
    <w:rsid w:val="00D923EE"/>
    <w:rsid w:val="00D92598"/>
    <w:rsid w:val="00D925C1"/>
    <w:rsid w:val="00D92D61"/>
    <w:rsid w:val="00D93219"/>
    <w:rsid w:val="00D93A84"/>
    <w:rsid w:val="00D93B17"/>
    <w:rsid w:val="00D93C29"/>
    <w:rsid w:val="00D94025"/>
    <w:rsid w:val="00D94215"/>
    <w:rsid w:val="00D945E5"/>
    <w:rsid w:val="00D94AE9"/>
    <w:rsid w:val="00D94C0F"/>
    <w:rsid w:val="00D96B5B"/>
    <w:rsid w:val="00D97214"/>
    <w:rsid w:val="00D97EEC"/>
    <w:rsid w:val="00DA04ED"/>
    <w:rsid w:val="00DA11BB"/>
    <w:rsid w:val="00DA1F2E"/>
    <w:rsid w:val="00DA2395"/>
    <w:rsid w:val="00DA2936"/>
    <w:rsid w:val="00DA29A4"/>
    <w:rsid w:val="00DA2E46"/>
    <w:rsid w:val="00DA331F"/>
    <w:rsid w:val="00DA3C5F"/>
    <w:rsid w:val="00DA4699"/>
    <w:rsid w:val="00DA4C8A"/>
    <w:rsid w:val="00DA5657"/>
    <w:rsid w:val="00DA65D5"/>
    <w:rsid w:val="00DA7699"/>
    <w:rsid w:val="00DA789C"/>
    <w:rsid w:val="00DB0B9A"/>
    <w:rsid w:val="00DB156A"/>
    <w:rsid w:val="00DB1630"/>
    <w:rsid w:val="00DB1902"/>
    <w:rsid w:val="00DB19A9"/>
    <w:rsid w:val="00DB1A70"/>
    <w:rsid w:val="00DB1E46"/>
    <w:rsid w:val="00DB2165"/>
    <w:rsid w:val="00DB27E9"/>
    <w:rsid w:val="00DB2A81"/>
    <w:rsid w:val="00DB358C"/>
    <w:rsid w:val="00DB39FD"/>
    <w:rsid w:val="00DB3C7B"/>
    <w:rsid w:val="00DB3D0E"/>
    <w:rsid w:val="00DB3EC1"/>
    <w:rsid w:val="00DB4230"/>
    <w:rsid w:val="00DB4D0B"/>
    <w:rsid w:val="00DB576E"/>
    <w:rsid w:val="00DB60C0"/>
    <w:rsid w:val="00DB6730"/>
    <w:rsid w:val="00DB6BE2"/>
    <w:rsid w:val="00DB6D41"/>
    <w:rsid w:val="00DB75DB"/>
    <w:rsid w:val="00DB7648"/>
    <w:rsid w:val="00DB7E60"/>
    <w:rsid w:val="00DB7EF2"/>
    <w:rsid w:val="00DC00B7"/>
    <w:rsid w:val="00DC0778"/>
    <w:rsid w:val="00DC078D"/>
    <w:rsid w:val="00DC0F42"/>
    <w:rsid w:val="00DC10FD"/>
    <w:rsid w:val="00DC1BC1"/>
    <w:rsid w:val="00DC2C33"/>
    <w:rsid w:val="00DC2D3C"/>
    <w:rsid w:val="00DC32E3"/>
    <w:rsid w:val="00DC33E2"/>
    <w:rsid w:val="00DC38A7"/>
    <w:rsid w:val="00DC3976"/>
    <w:rsid w:val="00DC41B9"/>
    <w:rsid w:val="00DC4F8E"/>
    <w:rsid w:val="00DC5953"/>
    <w:rsid w:val="00DC5D5C"/>
    <w:rsid w:val="00DC66B2"/>
    <w:rsid w:val="00DC760E"/>
    <w:rsid w:val="00DC7C26"/>
    <w:rsid w:val="00DD0069"/>
    <w:rsid w:val="00DD010D"/>
    <w:rsid w:val="00DD0529"/>
    <w:rsid w:val="00DD0593"/>
    <w:rsid w:val="00DD0B06"/>
    <w:rsid w:val="00DD0F54"/>
    <w:rsid w:val="00DD0F7C"/>
    <w:rsid w:val="00DD10C9"/>
    <w:rsid w:val="00DD146F"/>
    <w:rsid w:val="00DD1F19"/>
    <w:rsid w:val="00DD2854"/>
    <w:rsid w:val="00DD2C69"/>
    <w:rsid w:val="00DD31CB"/>
    <w:rsid w:val="00DD40E6"/>
    <w:rsid w:val="00DD4108"/>
    <w:rsid w:val="00DD5687"/>
    <w:rsid w:val="00DD6062"/>
    <w:rsid w:val="00DD6252"/>
    <w:rsid w:val="00DD6EB8"/>
    <w:rsid w:val="00DD761A"/>
    <w:rsid w:val="00DD7B34"/>
    <w:rsid w:val="00DD7F0E"/>
    <w:rsid w:val="00DE062D"/>
    <w:rsid w:val="00DE0707"/>
    <w:rsid w:val="00DE07EF"/>
    <w:rsid w:val="00DE0F05"/>
    <w:rsid w:val="00DE1D49"/>
    <w:rsid w:val="00DE1DEC"/>
    <w:rsid w:val="00DE1EDA"/>
    <w:rsid w:val="00DE26DE"/>
    <w:rsid w:val="00DE2959"/>
    <w:rsid w:val="00DE298A"/>
    <w:rsid w:val="00DE3A8E"/>
    <w:rsid w:val="00DE42CC"/>
    <w:rsid w:val="00DE4809"/>
    <w:rsid w:val="00DE4E29"/>
    <w:rsid w:val="00DE507C"/>
    <w:rsid w:val="00DE594E"/>
    <w:rsid w:val="00DE5B09"/>
    <w:rsid w:val="00DE5C3B"/>
    <w:rsid w:val="00DE5E18"/>
    <w:rsid w:val="00DE6285"/>
    <w:rsid w:val="00DE6B1C"/>
    <w:rsid w:val="00DE6F6A"/>
    <w:rsid w:val="00DE7033"/>
    <w:rsid w:val="00DE7246"/>
    <w:rsid w:val="00DE726D"/>
    <w:rsid w:val="00DE73C7"/>
    <w:rsid w:val="00DE7913"/>
    <w:rsid w:val="00DE7D3E"/>
    <w:rsid w:val="00DF0061"/>
    <w:rsid w:val="00DF061B"/>
    <w:rsid w:val="00DF079C"/>
    <w:rsid w:val="00DF0D9F"/>
    <w:rsid w:val="00DF0E28"/>
    <w:rsid w:val="00DF1DE7"/>
    <w:rsid w:val="00DF2124"/>
    <w:rsid w:val="00DF2916"/>
    <w:rsid w:val="00DF2B34"/>
    <w:rsid w:val="00DF2CF5"/>
    <w:rsid w:val="00DF300C"/>
    <w:rsid w:val="00DF3251"/>
    <w:rsid w:val="00DF32BE"/>
    <w:rsid w:val="00DF33A6"/>
    <w:rsid w:val="00DF35BB"/>
    <w:rsid w:val="00DF35BF"/>
    <w:rsid w:val="00DF361D"/>
    <w:rsid w:val="00DF370A"/>
    <w:rsid w:val="00DF4266"/>
    <w:rsid w:val="00DF4B13"/>
    <w:rsid w:val="00DF4B15"/>
    <w:rsid w:val="00DF5172"/>
    <w:rsid w:val="00DF5382"/>
    <w:rsid w:val="00DF5EB0"/>
    <w:rsid w:val="00DF5F4B"/>
    <w:rsid w:val="00DF63CE"/>
    <w:rsid w:val="00DF6A2B"/>
    <w:rsid w:val="00DF7561"/>
    <w:rsid w:val="00DF7C34"/>
    <w:rsid w:val="00E00108"/>
    <w:rsid w:val="00E00239"/>
    <w:rsid w:val="00E004BB"/>
    <w:rsid w:val="00E00540"/>
    <w:rsid w:val="00E00A9F"/>
    <w:rsid w:val="00E00E9C"/>
    <w:rsid w:val="00E01313"/>
    <w:rsid w:val="00E01F24"/>
    <w:rsid w:val="00E022E8"/>
    <w:rsid w:val="00E02699"/>
    <w:rsid w:val="00E0279F"/>
    <w:rsid w:val="00E028ED"/>
    <w:rsid w:val="00E0373C"/>
    <w:rsid w:val="00E039F2"/>
    <w:rsid w:val="00E03E03"/>
    <w:rsid w:val="00E03F7A"/>
    <w:rsid w:val="00E04BE3"/>
    <w:rsid w:val="00E04E15"/>
    <w:rsid w:val="00E051C5"/>
    <w:rsid w:val="00E05226"/>
    <w:rsid w:val="00E055B8"/>
    <w:rsid w:val="00E05E0C"/>
    <w:rsid w:val="00E05E4C"/>
    <w:rsid w:val="00E06A95"/>
    <w:rsid w:val="00E06CA5"/>
    <w:rsid w:val="00E0732E"/>
    <w:rsid w:val="00E07730"/>
    <w:rsid w:val="00E077FC"/>
    <w:rsid w:val="00E07E41"/>
    <w:rsid w:val="00E1057E"/>
    <w:rsid w:val="00E1099E"/>
    <w:rsid w:val="00E10E02"/>
    <w:rsid w:val="00E1158F"/>
    <w:rsid w:val="00E117F6"/>
    <w:rsid w:val="00E11979"/>
    <w:rsid w:val="00E11B66"/>
    <w:rsid w:val="00E11F2F"/>
    <w:rsid w:val="00E12096"/>
    <w:rsid w:val="00E12CCC"/>
    <w:rsid w:val="00E13353"/>
    <w:rsid w:val="00E1394D"/>
    <w:rsid w:val="00E151F6"/>
    <w:rsid w:val="00E1549D"/>
    <w:rsid w:val="00E15DA0"/>
    <w:rsid w:val="00E15FE0"/>
    <w:rsid w:val="00E16021"/>
    <w:rsid w:val="00E166AA"/>
    <w:rsid w:val="00E16AB0"/>
    <w:rsid w:val="00E16D25"/>
    <w:rsid w:val="00E16DDC"/>
    <w:rsid w:val="00E16FF8"/>
    <w:rsid w:val="00E1712F"/>
    <w:rsid w:val="00E1751F"/>
    <w:rsid w:val="00E175C6"/>
    <w:rsid w:val="00E17613"/>
    <w:rsid w:val="00E20080"/>
    <w:rsid w:val="00E20769"/>
    <w:rsid w:val="00E20B3B"/>
    <w:rsid w:val="00E20B88"/>
    <w:rsid w:val="00E2117E"/>
    <w:rsid w:val="00E2138D"/>
    <w:rsid w:val="00E214C1"/>
    <w:rsid w:val="00E21D57"/>
    <w:rsid w:val="00E21ED6"/>
    <w:rsid w:val="00E2249B"/>
    <w:rsid w:val="00E22BC1"/>
    <w:rsid w:val="00E22DE4"/>
    <w:rsid w:val="00E22EE4"/>
    <w:rsid w:val="00E2364A"/>
    <w:rsid w:val="00E236AF"/>
    <w:rsid w:val="00E23AD4"/>
    <w:rsid w:val="00E23FA9"/>
    <w:rsid w:val="00E24329"/>
    <w:rsid w:val="00E25007"/>
    <w:rsid w:val="00E25288"/>
    <w:rsid w:val="00E25FB3"/>
    <w:rsid w:val="00E2631B"/>
    <w:rsid w:val="00E26872"/>
    <w:rsid w:val="00E30701"/>
    <w:rsid w:val="00E310C9"/>
    <w:rsid w:val="00E31309"/>
    <w:rsid w:val="00E31633"/>
    <w:rsid w:val="00E31855"/>
    <w:rsid w:val="00E320C3"/>
    <w:rsid w:val="00E32321"/>
    <w:rsid w:val="00E32824"/>
    <w:rsid w:val="00E32EB2"/>
    <w:rsid w:val="00E33000"/>
    <w:rsid w:val="00E331B8"/>
    <w:rsid w:val="00E333A5"/>
    <w:rsid w:val="00E33547"/>
    <w:rsid w:val="00E336EE"/>
    <w:rsid w:val="00E3386F"/>
    <w:rsid w:val="00E33F87"/>
    <w:rsid w:val="00E34162"/>
    <w:rsid w:val="00E3434E"/>
    <w:rsid w:val="00E3449D"/>
    <w:rsid w:val="00E345A1"/>
    <w:rsid w:val="00E3483B"/>
    <w:rsid w:val="00E34C82"/>
    <w:rsid w:val="00E34E4D"/>
    <w:rsid w:val="00E35652"/>
    <w:rsid w:val="00E35B2D"/>
    <w:rsid w:val="00E364B0"/>
    <w:rsid w:val="00E366D6"/>
    <w:rsid w:val="00E36885"/>
    <w:rsid w:val="00E37380"/>
    <w:rsid w:val="00E3775B"/>
    <w:rsid w:val="00E37E7C"/>
    <w:rsid w:val="00E40195"/>
    <w:rsid w:val="00E406F3"/>
    <w:rsid w:val="00E40A5E"/>
    <w:rsid w:val="00E410A9"/>
    <w:rsid w:val="00E4125A"/>
    <w:rsid w:val="00E416DA"/>
    <w:rsid w:val="00E41B78"/>
    <w:rsid w:val="00E41CF8"/>
    <w:rsid w:val="00E41F86"/>
    <w:rsid w:val="00E423BC"/>
    <w:rsid w:val="00E424E4"/>
    <w:rsid w:val="00E42DC2"/>
    <w:rsid w:val="00E42FC9"/>
    <w:rsid w:val="00E431D8"/>
    <w:rsid w:val="00E437D8"/>
    <w:rsid w:val="00E443EC"/>
    <w:rsid w:val="00E44634"/>
    <w:rsid w:val="00E44A57"/>
    <w:rsid w:val="00E44DE4"/>
    <w:rsid w:val="00E44EAF"/>
    <w:rsid w:val="00E44EB8"/>
    <w:rsid w:val="00E45146"/>
    <w:rsid w:val="00E45286"/>
    <w:rsid w:val="00E4566F"/>
    <w:rsid w:val="00E461F3"/>
    <w:rsid w:val="00E462AA"/>
    <w:rsid w:val="00E463B6"/>
    <w:rsid w:val="00E47047"/>
    <w:rsid w:val="00E475F4"/>
    <w:rsid w:val="00E47953"/>
    <w:rsid w:val="00E47DA2"/>
    <w:rsid w:val="00E50584"/>
    <w:rsid w:val="00E510DD"/>
    <w:rsid w:val="00E516F3"/>
    <w:rsid w:val="00E51779"/>
    <w:rsid w:val="00E5264A"/>
    <w:rsid w:val="00E52717"/>
    <w:rsid w:val="00E529F7"/>
    <w:rsid w:val="00E52A6A"/>
    <w:rsid w:val="00E52D22"/>
    <w:rsid w:val="00E52F8C"/>
    <w:rsid w:val="00E5332B"/>
    <w:rsid w:val="00E53777"/>
    <w:rsid w:val="00E53792"/>
    <w:rsid w:val="00E53905"/>
    <w:rsid w:val="00E53B19"/>
    <w:rsid w:val="00E53E94"/>
    <w:rsid w:val="00E54C68"/>
    <w:rsid w:val="00E54F68"/>
    <w:rsid w:val="00E55464"/>
    <w:rsid w:val="00E55589"/>
    <w:rsid w:val="00E55A5D"/>
    <w:rsid w:val="00E55C9A"/>
    <w:rsid w:val="00E56967"/>
    <w:rsid w:val="00E57141"/>
    <w:rsid w:val="00E57183"/>
    <w:rsid w:val="00E5759F"/>
    <w:rsid w:val="00E575BA"/>
    <w:rsid w:val="00E578AD"/>
    <w:rsid w:val="00E60326"/>
    <w:rsid w:val="00E608CD"/>
    <w:rsid w:val="00E60BC6"/>
    <w:rsid w:val="00E60C74"/>
    <w:rsid w:val="00E6114E"/>
    <w:rsid w:val="00E61187"/>
    <w:rsid w:val="00E612CA"/>
    <w:rsid w:val="00E61608"/>
    <w:rsid w:val="00E62797"/>
    <w:rsid w:val="00E62798"/>
    <w:rsid w:val="00E62A3A"/>
    <w:rsid w:val="00E62ADE"/>
    <w:rsid w:val="00E62E17"/>
    <w:rsid w:val="00E63CE8"/>
    <w:rsid w:val="00E63E56"/>
    <w:rsid w:val="00E64511"/>
    <w:rsid w:val="00E64675"/>
    <w:rsid w:val="00E64710"/>
    <w:rsid w:val="00E65310"/>
    <w:rsid w:val="00E654DE"/>
    <w:rsid w:val="00E657F0"/>
    <w:rsid w:val="00E65B37"/>
    <w:rsid w:val="00E65C50"/>
    <w:rsid w:val="00E65C99"/>
    <w:rsid w:val="00E6610F"/>
    <w:rsid w:val="00E6684D"/>
    <w:rsid w:val="00E66D82"/>
    <w:rsid w:val="00E66E3A"/>
    <w:rsid w:val="00E66E73"/>
    <w:rsid w:val="00E67507"/>
    <w:rsid w:val="00E67549"/>
    <w:rsid w:val="00E679D8"/>
    <w:rsid w:val="00E67BA3"/>
    <w:rsid w:val="00E70B56"/>
    <w:rsid w:val="00E70FBB"/>
    <w:rsid w:val="00E7123F"/>
    <w:rsid w:val="00E71649"/>
    <w:rsid w:val="00E71A32"/>
    <w:rsid w:val="00E71E79"/>
    <w:rsid w:val="00E720FA"/>
    <w:rsid w:val="00E7242C"/>
    <w:rsid w:val="00E72BD1"/>
    <w:rsid w:val="00E73013"/>
    <w:rsid w:val="00E73027"/>
    <w:rsid w:val="00E7331A"/>
    <w:rsid w:val="00E73416"/>
    <w:rsid w:val="00E7362B"/>
    <w:rsid w:val="00E739A0"/>
    <w:rsid w:val="00E73B82"/>
    <w:rsid w:val="00E73D6F"/>
    <w:rsid w:val="00E74069"/>
    <w:rsid w:val="00E7434C"/>
    <w:rsid w:val="00E74373"/>
    <w:rsid w:val="00E747A2"/>
    <w:rsid w:val="00E7487C"/>
    <w:rsid w:val="00E75059"/>
    <w:rsid w:val="00E751D6"/>
    <w:rsid w:val="00E75608"/>
    <w:rsid w:val="00E75CD3"/>
    <w:rsid w:val="00E76236"/>
    <w:rsid w:val="00E76308"/>
    <w:rsid w:val="00E76529"/>
    <w:rsid w:val="00E76E6D"/>
    <w:rsid w:val="00E77664"/>
    <w:rsid w:val="00E77C91"/>
    <w:rsid w:val="00E77F25"/>
    <w:rsid w:val="00E803BD"/>
    <w:rsid w:val="00E8076B"/>
    <w:rsid w:val="00E80E2C"/>
    <w:rsid w:val="00E815C7"/>
    <w:rsid w:val="00E81601"/>
    <w:rsid w:val="00E81D8D"/>
    <w:rsid w:val="00E81F1C"/>
    <w:rsid w:val="00E82158"/>
    <w:rsid w:val="00E8220E"/>
    <w:rsid w:val="00E82C47"/>
    <w:rsid w:val="00E8306B"/>
    <w:rsid w:val="00E83A24"/>
    <w:rsid w:val="00E83B96"/>
    <w:rsid w:val="00E84162"/>
    <w:rsid w:val="00E84253"/>
    <w:rsid w:val="00E84440"/>
    <w:rsid w:val="00E856C3"/>
    <w:rsid w:val="00E859A2"/>
    <w:rsid w:val="00E86282"/>
    <w:rsid w:val="00E86A8D"/>
    <w:rsid w:val="00E87434"/>
    <w:rsid w:val="00E879CD"/>
    <w:rsid w:val="00E87EF4"/>
    <w:rsid w:val="00E87FCC"/>
    <w:rsid w:val="00E900EF"/>
    <w:rsid w:val="00E903E5"/>
    <w:rsid w:val="00E906BB"/>
    <w:rsid w:val="00E9093F"/>
    <w:rsid w:val="00E90B13"/>
    <w:rsid w:val="00E90CB7"/>
    <w:rsid w:val="00E91208"/>
    <w:rsid w:val="00E91C44"/>
    <w:rsid w:val="00E91CAE"/>
    <w:rsid w:val="00E91D9F"/>
    <w:rsid w:val="00E91EC6"/>
    <w:rsid w:val="00E91EE5"/>
    <w:rsid w:val="00E92457"/>
    <w:rsid w:val="00E93849"/>
    <w:rsid w:val="00E93ABA"/>
    <w:rsid w:val="00E94735"/>
    <w:rsid w:val="00E94A7E"/>
    <w:rsid w:val="00E94D3C"/>
    <w:rsid w:val="00E9532F"/>
    <w:rsid w:val="00E96C56"/>
    <w:rsid w:val="00E971BA"/>
    <w:rsid w:val="00E97810"/>
    <w:rsid w:val="00E97A44"/>
    <w:rsid w:val="00EA08BC"/>
    <w:rsid w:val="00EA0BE7"/>
    <w:rsid w:val="00EA0F7E"/>
    <w:rsid w:val="00EA156E"/>
    <w:rsid w:val="00EA18E1"/>
    <w:rsid w:val="00EA2092"/>
    <w:rsid w:val="00EA2142"/>
    <w:rsid w:val="00EA2396"/>
    <w:rsid w:val="00EA2E73"/>
    <w:rsid w:val="00EA2F52"/>
    <w:rsid w:val="00EA3422"/>
    <w:rsid w:val="00EA3B6F"/>
    <w:rsid w:val="00EA458F"/>
    <w:rsid w:val="00EA6059"/>
    <w:rsid w:val="00EA6263"/>
    <w:rsid w:val="00EA6681"/>
    <w:rsid w:val="00EA7EB2"/>
    <w:rsid w:val="00EB0088"/>
    <w:rsid w:val="00EB059C"/>
    <w:rsid w:val="00EB0DC4"/>
    <w:rsid w:val="00EB0E5B"/>
    <w:rsid w:val="00EB0FA0"/>
    <w:rsid w:val="00EB0FCB"/>
    <w:rsid w:val="00EB1758"/>
    <w:rsid w:val="00EB1E95"/>
    <w:rsid w:val="00EB21E4"/>
    <w:rsid w:val="00EB23A3"/>
    <w:rsid w:val="00EB28D8"/>
    <w:rsid w:val="00EB2CF6"/>
    <w:rsid w:val="00EB2DA4"/>
    <w:rsid w:val="00EB302C"/>
    <w:rsid w:val="00EB3315"/>
    <w:rsid w:val="00EB3AD5"/>
    <w:rsid w:val="00EB3F0E"/>
    <w:rsid w:val="00EB57D3"/>
    <w:rsid w:val="00EB5D27"/>
    <w:rsid w:val="00EB6DB4"/>
    <w:rsid w:val="00EB7032"/>
    <w:rsid w:val="00EB7171"/>
    <w:rsid w:val="00EB7231"/>
    <w:rsid w:val="00EB7252"/>
    <w:rsid w:val="00EB778A"/>
    <w:rsid w:val="00EB77BF"/>
    <w:rsid w:val="00EB79F6"/>
    <w:rsid w:val="00EC0225"/>
    <w:rsid w:val="00EC08C2"/>
    <w:rsid w:val="00EC08EC"/>
    <w:rsid w:val="00EC0A7E"/>
    <w:rsid w:val="00EC105B"/>
    <w:rsid w:val="00EC168E"/>
    <w:rsid w:val="00EC18B8"/>
    <w:rsid w:val="00EC1BEE"/>
    <w:rsid w:val="00EC273B"/>
    <w:rsid w:val="00EC29B0"/>
    <w:rsid w:val="00EC2BFB"/>
    <w:rsid w:val="00EC320C"/>
    <w:rsid w:val="00EC3731"/>
    <w:rsid w:val="00EC37E4"/>
    <w:rsid w:val="00EC3B80"/>
    <w:rsid w:val="00EC4009"/>
    <w:rsid w:val="00EC429C"/>
    <w:rsid w:val="00EC43A8"/>
    <w:rsid w:val="00EC4621"/>
    <w:rsid w:val="00EC49FA"/>
    <w:rsid w:val="00EC4C53"/>
    <w:rsid w:val="00EC4F69"/>
    <w:rsid w:val="00EC6187"/>
    <w:rsid w:val="00EC62A0"/>
    <w:rsid w:val="00EC665F"/>
    <w:rsid w:val="00EC688B"/>
    <w:rsid w:val="00EC6CE7"/>
    <w:rsid w:val="00EC7113"/>
    <w:rsid w:val="00EC7127"/>
    <w:rsid w:val="00EC71C1"/>
    <w:rsid w:val="00EC72C4"/>
    <w:rsid w:val="00EC7E59"/>
    <w:rsid w:val="00ED0254"/>
    <w:rsid w:val="00ED0508"/>
    <w:rsid w:val="00ED0D23"/>
    <w:rsid w:val="00ED1692"/>
    <w:rsid w:val="00ED1710"/>
    <w:rsid w:val="00ED1872"/>
    <w:rsid w:val="00ED1C53"/>
    <w:rsid w:val="00ED1CC6"/>
    <w:rsid w:val="00ED2A94"/>
    <w:rsid w:val="00ED2C41"/>
    <w:rsid w:val="00ED2DD6"/>
    <w:rsid w:val="00ED2E9B"/>
    <w:rsid w:val="00ED308B"/>
    <w:rsid w:val="00ED3344"/>
    <w:rsid w:val="00ED339D"/>
    <w:rsid w:val="00ED3564"/>
    <w:rsid w:val="00ED3B88"/>
    <w:rsid w:val="00ED3EE0"/>
    <w:rsid w:val="00ED3F4F"/>
    <w:rsid w:val="00ED44CB"/>
    <w:rsid w:val="00ED4D58"/>
    <w:rsid w:val="00ED4D6D"/>
    <w:rsid w:val="00ED50C0"/>
    <w:rsid w:val="00ED58FB"/>
    <w:rsid w:val="00ED5DA7"/>
    <w:rsid w:val="00ED5E49"/>
    <w:rsid w:val="00ED6293"/>
    <w:rsid w:val="00ED62B2"/>
    <w:rsid w:val="00ED64D5"/>
    <w:rsid w:val="00ED6BAB"/>
    <w:rsid w:val="00ED7780"/>
    <w:rsid w:val="00ED7A39"/>
    <w:rsid w:val="00EE0B1C"/>
    <w:rsid w:val="00EE0FE3"/>
    <w:rsid w:val="00EE0FF0"/>
    <w:rsid w:val="00EE1C8B"/>
    <w:rsid w:val="00EE1D83"/>
    <w:rsid w:val="00EE1F0F"/>
    <w:rsid w:val="00EE29C3"/>
    <w:rsid w:val="00EE3948"/>
    <w:rsid w:val="00EE3E3D"/>
    <w:rsid w:val="00EE4A71"/>
    <w:rsid w:val="00EE4E9B"/>
    <w:rsid w:val="00EE5152"/>
    <w:rsid w:val="00EE5342"/>
    <w:rsid w:val="00EE5C50"/>
    <w:rsid w:val="00EE5EFC"/>
    <w:rsid w:val="00EE6342"/>
    <w:rsid w:val="00EE63F2"/>
    <w:rsid w:val="00EE7563"/>
    <w:rsid w:val="00EE77F2"/>
    <w:rsid w:val="00EE7A6A"/>
    <w:rsid w:val="00EE7AF5"/>
    <w:rsid w:val="00EF00B6"/>
    <w:rsid w:val="00EF0506"/>
    <w:rsid w:val="00EF0CCF"/>
    <w:rsid w:val="00EF168E"/>
    <w:rsid w:val="00EF174E"/>
    <w:rsid w:val="00EF2D80"/>
    <w:rsid w:val="00EF2E64"/>
    <w:rsid w:val="00EF308F"/>
    <w:rsid w:val="00EF34CC"/>
    <w:rsid w:val="00EF3D96"/>
    <w:rsid w:val="00EF4135"/>
    <w:rsid w:val="00EF4737"/>
    <w:rsid w:val="00EF4C2B"/>
    <w:rsid w:val="00EF5107"/>
    <w:rsid w:val="00EF5337"/>
    <w:rsid w:val="00EF5D88"/>
    <w:rsid w:val="00EF5FA1"/>
    <w:rsid w:val="00EF644A"/>
    <w:rsid w:val="00EF67D0"/>
    <w:rsid w:val="00EF735F"/>
    <w:rsid w:val="00EF7631"/>
    <w:rsid w:val="00F001FF"/>
    <w:rsid w:val="00F0026E"/>
    <w:rsid w:val="00F00C12"/>
    <w:rsid w:val="00F0104A"/>
    <w:rsid w:val="00F0169B"/>
    <w:rsid w:val="00F01969"/>
    <w:rsid w:val="00F01C79"/>
    <w:rsid w:val="00F02A24"/>
    <w:rsid w:val="00F033EC"/>
    <w:rsid w:val="00F0469F"/>
    <w:rsid w:val="00F048CE"/>
    <w:rsid w:val="00F04D94"/>
    <w:rsid w:val="00F05252"/>
    <w:rsid w:val="00F059DC"/>
    <w:rsid w:val="00F05C7A"/>
    <w:rsid w:val="00F0611E"/>
    <w:rsid w:val="00F06DAA"/>
    <w:rsid w:val="00F078DE"/>
    <w:rsid w:val="00F07D32"/>
    <w:rsid w:val="00F10165"/>
    <w:rsid w:val="00F10F20"/>
    <w:rsid w:val="00F116BA"/>
    <w:rsid w:val="00F1175D"/>
    <w:rsid w:val="00F122C8"/>
    <w:rsid w:val="00F124E7"/>
    <w:rsid w:val="00F1259F"/>
    <w:rsid w:val="00F136E7"/>
    <w:rsid w:val="00F138E4"/>
    <w:rsid w:val="00F13A10"/>
    <w:rsid w:val="00F1406A"/>
    <w:rsid w:val="00F14208"/>
    <w:rsid w:val="00F1464B"/>
    <w:rsid w:val="00F1466A"/>
    <w:rsid w:val="00F15497"/>
    <w:rsid w:val="00F162ED"/>
    <w:rsid w:val="00F165E0"/>
    <w:rsid w:val="00F171F7"/>
    <w:rsid w:val="00F175D8"/>
    <w:rsid w:val="00F177C8"/>
    <w:rsid w:val="00F17BD0"/>
    <w:rsid w:val="00F17DFE"/>
    <w:rsid w:val="00F20000"/>
    <w:rsid w:val="00F202C7"/>
    <w:rsid w:val="00F2121E"/>
    <w:rsid w:val="00F213EA"/>
    <w:rsid w:val="00F21630"/>
    <w:rsid w:val="00F217C3"/>
    <w:rsid w:val="00F218E0"/>
    <w:rsid w:val="00F21F17"/>
    <w:rsid w:val="00F2211C"/>
    <w:rsid w:val="00F22721"/>
    <w:rsid w:val="00F229F9"/>
    <w:rsid w:val="00F2339F"/>
    <w:rsid w:val="00F235BC"/>
    <w:rsid w:val="00F23D17"/>
    <w:rsid w:val="00F23DCF"/>
    <w:rsid w:val="00F24201"/>
    <w:rsid w:val="00F24252"/>
    <w:rsid w:val="00F251EF"/>
    <w:rsid w:val="00F25704"/>
    <w:rsid w:val="00F25AD6"/>
    <w:rsid w:val="00F2611F"/>
    <w:rsid w:val="00F26969"/>
    <w:rsid w:val="00F27A75"/>
    <w:rsid w:val="00F30066"/>
    <w:rsid w:val="00F3018E"/>
    <w:rsid w:val="00F30256"/>
    <w:rsid w:val="00F30687"/>
    <w:rsid w:val="00F30AFA"/>
    <w:rsid w:val="00F30C99"/>
    <w:rsid w:val="00F31269"/>
    <w:rsid w:val="00F31613"/>
    <w:rsid w:val="00F3187A"/>
    <w:rsid w:val="00F31EC2"/>
    <w:rsid w:val="00F3224C"/>
    <w:rsid w:val="00F325DE"/>
    <w:rsid w:val="00F329FB"/>
    <w:rsid w:val="00F333D4"/>
    <w:rsid w:val="00F33720"/>
    <w:rsid w:val="00F33EFD"/>
    <w:rsid w:val="00F33FF9"/>
    <w:rsid w:val="00F34742"/>
    <w:rsid w:val="00F34A51"/>
    <w:rsid w:val="00F34FDE"/>
    <w:rsid w:val="00F35043"/>
    <w:rsid w:val="00F350E4"/>
    <w:rsid w:val="00F353F9"/>
    <w:rsid w:val="00F35454"/>
    <w:rsid w:val="00F35AE1"/>
    <w:rsid w:val="00F3648A"/>
    <w:rsid w:val="00F36611"/>
    <w:rsid w:val="00F3695A"/>
    <w:rsid w:val="00F37749"/>
    <w:rsid w:val="00F37A9D"/>
    <w:rsid w:val="00F400A2"/>
    <w:rsid w:val="00F4035C"/>
    <w:rsid w:val="00F4046C"/>
    <w:rsid w:val="00F404C8"/>
    <w:rsid w:val="00F40555"/>
    <w:rsid w:val="00F40F81"/>
    <w:rsid w:val="00F41154"/>
    <w:rsid w:val="00F4141F"/>
    <w:rsid w:val="00F41446"/>
    <w:rsid w:val="00F41F05"/>
    <w:rsid w:val="00F41F18"/>
    <w:rsid w:val="00F42428"/>
    <w:rsid w:val="00F42D4B"/>
    <w:rsid w:val="00F4343B"/>
    <w:rsid w:val="00F435EF"/>
    <w:rsid w:val="00F43F1B"/>
    <w:rsid w:val="00F440EF"/>
    <w:rsid w:val="00F44740"/>
    <w:rsid w:val="00F464B4"/>
    <w:rsid w:val="00F46742"/>
    <w:rsid w:val="00F46960"/>
    <w:rsid w:val="00F46DDE"/>
    <w:rsid w:val="00F46E0E"/>
    <w:rsid w:val="00F4718A"/>
    <w:rsid w:val="00F474EE"/>
    <w:rsid w:val="00F477F4"/>
    <w:rsid w:val="00F479F4"/>
    <w:rsid w:val="00F47CE7"/>
    <w:rsid w:val="00F50371"/>
    <w:rsid w:val="00F50977"/>
    <w:rsid w:val="00F50B53"/>
    <w:rsid w:val="00F50ED7"/>
    <w:rsid w:val="00F51104"/>
    <w:rsid w:val="00F5121A"/>
    <w:rsid w:val="00F51802"/>
    <w:rsid w:val="00F521C4"/>
    <w:rsid w:val="00F52B7F"/>
    <w:rsid w:val="00F52CE6"/>
    <w:rsid w:val="00F533F8"/>
    <w:rsid w:val="00F53AE8"/>
    <w:rsid w:val="00F53E50"/>
    <w:rsid w:val="00F540B4"/>
    <w:rsid w:val="00F54173"/>
    <w:rsid w:val="00F545CF"/>
    <w:rsid w:val="00F54A82"/>
    <w:rsid w:val="00F54B01"/>
    <w:rsid w:val="00F5546F"/>
    <w:rsid w:val="00F556F5"/>
    <w:rsid w:val="00F55806"/>
    <w:rsid w:val="00F55C91"/>
    <w:rsid w:val="00F56261"/>
    <w:rsid w:val="00F56666"/>
    <w:rsid w:val="00F56958"/>
    <w:rsid w:val="00F56C90"/>
    <w:rsid w:val="00F56E74"/>
    <w:rsid w:val="00F57748"/>
    <w:rsid w:val="00F5776C"/>
    <w:rsid w:val="00F60419"/>
    <w:rsid w:val="00F60F92"/>
    <w:rsid w:val="00F61121"/>
    <w:rsid w:val="00F612F3"/>
    <w:rsid w:val="00F61EEB"/>
    <w:rsid w:val="00F62127"/>
    <w:rsid w:val="00F62936"/>
    <w:rsid w:val="00F62E1E"/>
    <w:rsid w:val="00F63B38"/>
    <w:rsid w:val="00F64AC7"/>
    <w:rsid w:val="00F650E8"/>
    <w:rsid w:val="00F654FD"/>
    <w:rsid w:val="00F658E7"/>
    <w:rsid w:val="00F65AE9"/>
    <w:rsid w:val="00F65EA7"/>
    <w:rsid w:val="00F66762"/>
    <w:rsid w:val="00F66787"/>
    <w:rsid w:val="00F66A34"/>
    <w:rsid w:val="00F6786C"/>
    <w:rsid w:val="00F67E43"/>
    <w:rsid w:val="00F7009E"/>
    <w:rsid w:val="00F70546"/>
    <w:rsid w:val="00F7090D"/>
    <w:rsid w:val="00F710EB"/>
    <w:rsid w:val="00F7127D"/>
    <w:rsid w:val="00F71486"/>
    <w:rsid w:val="00F716E7"/>
    <w:rsid w:val="00F71C60"/>
    <w:rsid w:val="00F72781"/>
    <w:rsid w:val="00F72D0A"/>
    <w:rsid w:val="00F741FC"/>
    <w:rsid w:val="00F74A7D"/>
    <w:rsid w:val="00F7513E"/>
    <w:rsid w:val="00F752F5"/>
    <w:rsid w:val="00F76B07"/>
    <w:rsid w:val="00F777AA"/>
    <w:rsid w:val="00F77BF4"/>
    <w:rsid w:val="00F77E30"/>
    <w:rsid w:val="00F81481"/>
    <w:rsid w:val="00F816D9"/>
    <w:rsid w:val="00F817EB"/>
    <w:rsid w:val="00F81F42"/>
    <w:rsid w:val="00F8280D"/>
    <w:rsid w:val="00F82A8A"/>
    <w:rsid w:val="00F82F08"/>
    <w:rsid w:val="00F83B2C"/>
    <w:rsid w:val="00F83BC5"/>
    <w:rsid w:val="00F84367"/>
    <w:rsid w:val="00F84503"/>
    <w:rsid w:val="00F84745"/>
    <w:rsid w:val="00F849C1"/>
    <w:rsid w:val="00F84E68"/>
    <w:rsid w:val="00F85108"/>
    <w:rsid w:val="00F860A8"/>
    <w:rsid w:val="00F876B4"/>
    <w:rsid w:val="00F87B85"/>
    <w:rsid w:val="00F913C3"/>
    <w:rsid w:val="00F916D6"/>
    <w:rsid w:val="00F9182E"/>
    <w:rsid w:val="00F9190F"/>
    <w:rsid w:val="00F91CF3"/>
    <w:rsid w:val="00F91D4A"/>
    <w:rsid w:val="00F927AE"/>
    <w:rsid w:val="00F92827"/>
    <w:rsid w:val="00F93049"/>
    <w:rsid w:val="00F93228"/>
    <w:rsid w:val="00F936BF"/>
    <w:rsid w:val="00F9381B"/>
    <w:rsid w:val="00F93E80"/>
    <w:rsid w:val="00F943BA"/>
    <w:rsid w:val="00F9468A"/>
    <w:rsid w:val="00F9477A"/>
    <w:rsid w:val="00F94787"/>
    <w:rsid w:val="00F948B0"/>
    <w:rsid w:val="00F949EC"/>
    <w:rsid w:val="00F94B6E"/>
    <w:rsid w:val="00F95076"/>
    <w:rsid w:val="00F9514F"/>
    <w:rsid w:val="00F958EE"/>
    <w:rsid w:val="00F95C77"/>
    <w:rsid w:val="00F96001"/>
    <w:rsid w:val="00F96261"/>
    <w:rsid w:val="00F96678"/>
    <w:rsid w:val="00F96D53"/>
    <w:rsid w:val="00F97A11"/>
    <w:rsid w:val="00F97EB5"/>
    <w:rsid w:val="00F97ED0"/>
    <w:rsid w:val="00FA0625"/>
    <w:rsid w:val="00FA0794"/>
    <w:rsid w:val="00FA0947"/>
    <w:rsid w:val="00FA0AE1"/>
    <w:rsid w:val="00FA0D51"/>
    <w:rsid w:val="00FA155C"/>
    <w:rsid w:val="00FA2452"/>
    <w:rsid w:val="00FA253D"/>
    <w:rsid w:val="00FA39BE"/>
    <w:rsid w:val="00FA4327"/>
    <w:rsid w:val="00FA4478"/>
    <w:rsid w:val="00FA4C17"/>
    <w:rsid w:val="00FA4D8E"/>
    <w:rsid w:val="00FA4E43"/>
    <w:rsid w:val="00FA50FE"/>
    <w:rsid w:val="00FA5629"/>
    <w:rsid w:val="00FA7263"/>
    <w:rsid w:val="00FA736C"/>
    <w:rsid w:val="00FA7976"/>
    <w:rsid w:val="00FA7CBA"/>
    <w:rsid w:val="00FB0653"/>
    <w:rsid w:val="00FB06F7"/>
    <w:rsid w:val="00FB0818"/>
    <w:rsid w:val="00FB09BE"/>
    <w:rsid w:val="00FB0BAA"/>
    <w:rsid w:val="00FB0DAC"/>
    <w:rsid w:val="00FB0E08"/>
    <w:rsid w:val="00FB10F8"/>
    <w:rsid w:val="00FB13D0"/>
    <w:rsid w:val="00FB1A46"/>
    <w:rsid w:val="00FB1E60"/>
    <w:rsid w:val="00FB2041"/>
    <w:rsid w:val="00FB226C"/>
    <w:rsid w:val="00FB267A"/>
    <w:rsid w:val="00FB297F"/>
    <w:rsid w:val="00FB2D53"/>
    <w:rsid w:val="00FB2DE6"/>
    <w:rsid w:val="00FB4581"/>
    <w:rsid w:val="00FB4599"/>
    <w:rsid w:val="00FB4C89"/>
    <w:rsid w:val="00FB4CEB"/>
    <w:rsid w:val="00FB4D69"/>
    <w:rsid w:val="00FB4D7D"/>
    <w:rsid w:val="00FB53D3"/>
    <w:rsid w:val="00FB58FF"/>
    <w:rsid w:val="00FB5B19"/>
    <w:rsid w:val="00FB6A13"/>
    <w:rsid w:val="00FB6A48"/>
    <w:rsid w:val="00FB6B47"/>
    <w:rsid w:val="00FB6B77"/>
    <w:rsid w:val="00FB6BEA"/>
    <w:rsid w:val="00FB6C6A"/>
    <w:rsid w:val="00FB6D9C"/>
    <w:rsid w:val="00FB7BDE"/>
    <w:rsid w:val="00FC04D0"/>
    <w:rsid w:val="00FC0BED"/>
    <w:rsid w:val="00FC0EE3"/>
    <w:rsid w:val="00FC100E"/>
    <w:rsid w:val="00FC11B7"/>
    <w:rsid w:val="00FC19D4"/>
    <w:rsid w:val="00FC2058"/>
    <w:rsid w:val="00FC207C"/>
    <w:rsid w:val="00FC2DC1"/>
    <w:rsid w:val="00FC2E83"/>
    <w:rsid w:val="00FC2EFE"/>
    <w:rsid w:val="00FC3415"/>
    <w:rsid w:val="00FC4A74"/>
    <w:rsid w:val="00FC4B2E"/>
    <w:rsid w:val="00FC51A1"/>
    <w:rsid w:val="00FC5AE9"/>
    <w:rsid w:val="00FC5B3E"/>
    <w:rsid w:val="00FC5C7C"/>
    <w:rsid w:val="00FC6A1A"/>
    <w:rsid w:val="00FC7821"/>
    <w:rsid w:val="00FC78E9"/>
    <w:rsid w:val="00FC7C37"/>
    <w:rsid w:val="00FD00B9"/>
    <w:rsid w:val="00FD0300"/>
    <w:rsid w:val="00FD093C"/>
    <w:rsid w:val="00FD0FAF"/>
    <w:rsid w:val="00FD0FFD"/>
    <w:rsid w:val="00FD1511"/>
    <w:rsid w:val="00FD16BE"/>
    <w:rsid w:val="00FD17A9"/>
    <w:rsid w:val="00FD2288"/>
    <w:rsid w:val="00FD22BB"/>
    <w:rsid w:val="00FD2FBE"/>
    <w:rsid w:val="00FD31AD"/>
    <w:rsid w:val="00FD3255"/>
    <w:rsid w:val="00FD3DC4"/>
    <w:rsid w:val="00FD4339"/>
    <w:rsid w:val="00FD484F"/>
    <w:rsid w:val="00FD4C55"/>
    <w:rsid w:val="00FD4D4E"/>
    <w:rsid w:val="00FD51AB"/>
    <w:rsid w:val="00FD5402"/>
    <w:rsid w:val="00FD5517"/>
    <w:rsid w:val="00FD5B06"/>
    <w:rsid w:val="00FD5B6E"/>
    <w:rsid w:val="00FD61EF"/>
    <w:rsid w:val="00FD6549"/>
    <w:rsid w:val="00FD6928"/>
    <w:rsid w:val="00FD708D"/>
    <w:rsid w:val="00FD7A37"/>
    <w:rsid w:val="00FE026B"/>
    <w:rsid w:val="00FE0449"/>
    <w:rsid w:val="00FE0C2D"/>
    <w:rsid w:val="00FE20AE"/>
    <w:rsid w:val="00FE258F"/>
    <w:rsid w:val="00FE28BD"/>
    <w:rsid w:val="00FE3421"/>
    <w:rsid w:val="00FE3E87"/>
    <w:rsid w:val="00FE4289"/>
    <w:rsid w:val="00FE4493"/>
    <w:rsid w:val="00FE4690"/>
    <w:rsid w:val="00FE5709"/>
    <w:rsid w:val="00FE5847"/>
    <w:rsid w:val="00FE59DF"/>
    <w:rsid w:val="00FE62C4"/>
    <w:rsid w:val="00FE6FDC"/>
    <w:rsid w:val="00FE7256"/>
    <w:rsid w:val="00FE72DA"/>
    <w:rsid w:val="00FE7850"/>
    <w:rsid w:val="00FE79D3"/>
    <w:rsid w:val="00FE7B13"/>
    <w:rsid w:val="00FF06FF"/>
    <w:rsid w:val="00FF0EDE"/>
    <w:rsid w:val="00FF1086"/>
    <w:rsid w:val="00FF19B3"/>
    <w:rsid w:val="00FF1A01"/>
    <w:rsid w:val="00FF1B42"/>
    <w:rsid w:val="00FF1ED4"/>
    <w:rsid w:val="00FF1FD7"/>
    <w:rsid w:val="00FF20C6"/>
    <w:rsid w:val="00FF220B"/>
    <w:rsid w:val="00FF2CBF"/>
    <w:rsid w:val="00FF31E2"/>
    <w:rsid w:val="00FF3323"/>
    <w:rsid w:val="00FF48BC"/>
    <w:rsid w:val="00FF4E8D"/>
    <w:rsid w:val="00FF5291"/>
    <w:rsid w:val="00FF57A6"/>
    <w:rsid w:val="00FF5971"/>
    <w:rsid w:val="00FF5E40"/>
    <w:rsid w:val="00FF610E"/>
    <w:rsid w:val="00FF6393"/>
    <w:rsid w:val="00FF64D4"/>
    <w:rsid w:val="00FF6697"/>
    <w:rsid w:val="00FF680B"/>
    <w:rsid w:val="00FF6931"/>
    <w:rsid w:val="00FF69F1"/>
    <w:rsid w:val="00FF7E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E8B116D"/>
  <w15:chartTrackingRefBased/>
  <w15:docId w15:val="{514ECD7B-F6C2-48DA-8DC6-6CCE9E78AB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5112B1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5112B1"/>
    <w:rPr>
      <w:sz w:val="18"/>
      <w:szCs w:val="18"/>
    </w:rPr>
  </w:style>
  <w:style w:type="character" w:customStyle="1" w:styleId="fontstyle01">
    <w:name w:val="fontstyle01"/>
    <w:basedOn w:val="a0"/>
    <w:rsid w:val="00101619"/>
    <w:rPr>
      <w:rFonts w:ascii="Helvetica" w:hAnsi="Helvetica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F51104"/>
    <w:pPr>
      <w:jc w:val="center"/>
    </w:pPr>
    <w:rPr>
      <w:rFonts w:ascii="Times New Roman" w:eastAsia="等线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51104"/>
    <w:rPr>
      <w:rFonts w:ascii="Times New Roman" w:eastAsia="等线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51104"/>
    <w:rPr>
      <w:rFonts w:ascii="Times New Roman" w:eastAsia="等线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51104"/>
    <w:rPr>
      <w:rFonts w:ascii="Times New Roman" w:eastAsia="等线" w:hAnsi="Times New Roman" w:cs="Times New Roman"/>
      <w:noProof/>
      <w:sz w:val="20"/>
    </w:rPr>
  </w:style>
  <w:style w:type="paragraph" w:styleId="a5">
    <w:name w:val="header"/>
    <w:basedOn w:val="a"/>
    <w:link w:val="a6"/>
    <w:uiPriority w:val="99"/>
    <w:unhideWhenUsed/>
    <w:rsid w:val="009D52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9D52A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9D52A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9D52AF"/>
    <w:rPr>
      <w:sz w:val="18"/>
      <w:szCs w:val="18"/>
    </w:rPr>
  </w:style>
  <w:style w:type="paragraph" w:styleId="a9">
    <w:name w:val="Revision"/>
    <w:hidden/>
    <w:uiPriority w:val="99"/>
    <w:semiHidden/>
    <w:rsid w:val="00612D32"/>
  </w:style>
  <w:style w:type="character" w:styleId="aa">
    <w:name w:val="annotation reference"/>
    <w:basedOn w:val="a0"/>
    <w:uiPriority w:val="99"/>
    <w:semiHidden/>
    <w:unhideWhenUsed/>
    <w:rsid w:val="005574F5"/>
    <w:rPr>
      <w:sz w:val="21"/>
      <w:szCs w:val="21"/>
    </w:rPr>
  </w:style>
  <w:style w:type="paragraph" w:styleId="ab">
    <w:name w:val="annotation text"/>
    <w:basedOn w:val="a"/>
    <w:link w:val="ac"/>
    <w:uiPriority w:val="99"/>
    <w:semiHidden/>
    <w:unhideWhenUsed/>
    <w:rsid w:val="005574F5"/>
    <w:pPr>
      <w:jc w:val="left"/>
    </w:pPr>
  </w:style>
  <w:style w:type="character" w:customStyle="1" w:styleId="ac">
    <w:name w:val="批注文字 字符"/>
    <w:basedOn w:val="a0"/>
    <w:link w:val="ab"/>
    <w:uiPriority w:val="99"/>
    <w:semiHidden/>
    <w:rsid w:val="005574F5"/>
  </w:style>
  <w:style w:type="paragraph" w:styleId="ad">
    <w:name w:val="annotation subject"/>
    <w:basedOn w:val="ab"/>
    <w:next w:val="ab"/>
    <w:link w:val="ae"/>
    <w:uiPriority w:val="99"/>
    <w:semiHidden/>
    <w:unhideWhenUsed/>
    <w:rsid w:val="005574F5"/>
    <w:rPr>
      <w:b/>
      <w:bCs/>
    </w:rPr>
  </w:style>
  <w:style w:type="character" w:customStyle="1" w:styleId="ae">
    <w:name w:val="批注主题 字符"/>
    <w:basedOn w:val="ac"/>
    <w:link w:val="ad"/>
    <w:uiPriority w:val="99"/>
    <w:semiHidden/>
    <w:rsid w:val="005574F5"/>
    <w:rPr>
      <w:b/>
      <w:bCs/>
    </w:rPr>
  </w:style>
  <w:style w:type="character" w:customStyle="1" w:styleId="skip">
    <w:name w:val="skip"/>
    <w:basedOn w:val="a0"/>
    <w:rsid w:val="00194E4B"/>
  </w:style>
  <w:style w:type="character" w:styleId="af">
    <w:name w:val="Hyperlink"/>
    <w:basedOn w:val="a0"/>
    <w:uiPriority w:val="99"/>
    <w:unhideWhenUsed/>
    <w:rsid w:val="00194E4B"/>
    <w:rPr>
      <w:color w:val="0000FF"/>
      <w:u w:val="single"/>
    </w:rPr>
  </w:style>
  <w:style w:type="character" w:styleId="af0">
    <w:name w:val="Emphasis"/>
    <w:basedOn w:val="a0"/>
    <w:uiPriority w:val="20"/>
    <w:qFormat/>
    <w:rsid w:val="002C7176"/>
    <w:rPr>
      <w:i/>
      <w:iCs/>
    </w:rPr>
  </w:style>
  <w:style w:type="character" w:styleId="af1">
    <w:name w:val="Unresolved Mention"/>
    <w:basedOn w:val="a0"/>
    <w:uiPriority w:val="99"/>
    <w:semiHidden/>
    <w:unhideWhenUsed/>
    <w:rsid w:val="001C0697"/>
    <w:rPr>
      <w:color w:val="605E5C"/>
      <w:shd w:val="clear" w:color="auto" w:fill="E1DFDD"/>
    </w:rPr>
  </w:style>
  <w:style w:type="character" w:customStyle="1" w:styleId="tlid-translation">
    <w:name w:val="tlid-translation"/>
    <w:basedOn w:val="a0"/>
    <w:rsid w:val="007F4A1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27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24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67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89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6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9139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87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02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898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mailto:sgq9528@163.com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AC9687-53F3-4E37-ADA3-0F26E9FA55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564</TotalTime>
  <Pages>28</Pages>
  <Words>16387</Words>
  <Characters>98818</Characters>
  <Application>Microsoft Office Word</Application>
  <DocSecurity>0</DocSecurity>
  <Lines>1432</Lines>
  <Paragraphs>325</Paragraphs>
  <ScaleCrop>false</ScaleCrop>
  <Company/>
  <LinksUpToDate>false</LinksUpToDate>
  <CharactersWithSpaces>114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ui feng</dc:creator>
  <cp:keywords/>
  <dc:description/>
  <cp:lastModifiedBy>shui feng</cp:lastModifiedBy>
  <cp:revision>1336</cp:revision>
  <dcterms:created xsi:type="dcterms:W3CDTF">2021-09-02T06:52:00Z</dcterms:created>
  <dcterms:modified xsi:type="dcterms:W3CDTF">2021-09-29T11:08:00Z</dcterms:modified>
</cp:coreProperties>
</file>